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764501" w14:textId="77777777" w:rsidR="0081421B" w:rsidRPr="0022186A" w:rsidRDefault="0081421B" w:rsidP="0081421B">
      <w:pPr>
        <w:spacing w:after="0" w:line="360" w:lineRule="auto"/>
        <w:jc w:val="both"/>
        <w:rPr>
          <w:b/>
          <w:sz w:val="28"/>
          <w:lang w:val="en-GB"/>
        </w:rPr>
      </w:pPr>
      <w:r>
        <w:rPr>
          <w:b/>
          <w:sz w:val="28"/>
          <w:lang w:val="en-GB"/>
        </w:rPr>
        <w:t>Is There a “Weekend Effect” in Major Trauma?</w:t>
      </w:r>
    </w:p>
    <w:p w14:paraId="4D4216F9" w14:textId="5FFE8C50" w:rsidR="0081421B" w:rsidRPr="00857F10" w:rsidRDefault="0081421B" w:rsidP="0081421B">
      <w:pPr>
        <w:spacing w:after="0" w:line="360" w:lineRule="auto"/>
        <w:jc w:val="both"/>
        <w:rPr>
          <w:sz w:val="22"/>
          <w:szCs w:val="22"/>
          <w:lang w:val="en-GB"/>
        </w:rPr>
      </w:pPr>
      <w:r w:rsidRPr="00857F10">
        <w:rPr>
          <w:sz w:val="22"/>
          <w:szCs w:val="22"/>
          <w:lang w:val="en-GB"/>
        </w:rPr>
        <w:t>David Metcalfe</w:t>
      </w:r>
      <w:r w:rsidRPr="000B40DD">
        <w:rPr>
          <w:sz w:val="22"/>
          <w:szCs w:val="22"/>
          <w:vertAlign w:val="superscript"/>
          <w:lang w:val="en-GB"/>
        </w:rPr>
        <w:t>1</w:t>
      </w:r>
      <w:r w:rsidRPr="00857F10">
        <w:rPr>
          <w:sz w:val="22"/>
          <w:szCs w:val="22"/>
          <w:lang w:val="en-GB"/>
        </w:rPr>
        <w:t>, Daniel C. Perry</w:t>
      </w:r>
      <w:r w:rsidRPr="000B40DD">
        <w:rPr>
          <w:sz w:val="22"/>
          <w:szCs w:val="22"/>
          <w:vertAlign w:val="superscript"/>
          <w:lang w:val="en-GB"/>
        </w:rPr>
        <w:t>2</w:t>
      </w:r>
      <w:r w:rsidRPr="00857F10">
        <w:rPr>
          <w:sz w:val="22"/>
          <w:szCs w:val="22"/>
          <w:lang w:val="en-GB"/>
        </w:rPr>
        <w:t>, Omar Bouamra</w:t>
      </w:r>
      <w:r w:rsidRPr="000B40DD">
        <w:rPr>
          <w:sz w:val="22"/>
          <w:szCs w:val="22"/>
          <w:vertAlign w:val="superscript"/>
          <w:lang w:val="en-GB"/>
        </w:rPr>
        <w:t>3</w:t>
      </w:r>
      <w:r w:rsidRPr="00857F10">
        <w:rPr>
          <w:sz w:val="22"/>
          <w:szCs w:val="22"/>
          <w:lang w:val="en-GB"/>
        </w:rPr>
        <w:t>, Ali Salim</w:t>
      </w:r>
      <w:r w:rsidRPr="000B40DD">
        <w:rPr>
          <w:sz w:val="22"/>
          <w:szCs w:val="22"/>
          <w:vertAlign w:val="superscript"/>
          <w:lang w:val="en-GB"/>
        </w:rPr>
        <w:t>4</w:t>
      </w:r>
      <w:r w:rsidRPr="00857F10">
        <w:rPr>
          <w:sz w:val="22"/>
          <w:szCs w:val="22"/>
          <w:lang w:val="en-GB"/>
        </w:rPr>
        <w:t>, Fiona E. Lecky</w:t>
      </w:r>
      <w:r w:rsidRPr="000B40DD">
        <w:rPr>
          <w:sz w:val="22"/>
          <w:szCs w:val="22"/>
          <w:vertAlign w:val="superscript"/>
          <w:lang w:val="en-GB"/>
        </w:rPr>
        <w:t>3,</w:t>
      </w:r>
      <w:r w:rsidR="00112C5D">
        <w:rPr>
          <w:sz w:val="22"/>
          <w:szCs w:val="22"/>
          <w:vertAlign w:val="superscript"/>
          <w:lang w:val="en-GB"/>
        </w:rPr>
        <w:t>5</w:t>
      </w:r>
      <w:bookmarkStart w:id="0" w:name="_GoBack"/>
      <w:bookmarkEnd w:id="0"/>
      <w:r w:rsidRPr="00857F10">
        <w:rPr>
          <w:sz w:val="22"/>
          <w:szCs w:val="22"/>
          <w:lang w:val="en-GB"/>
        </w:rPr>
        <w:t xml:space="preserve">, </w:t>
      </w:r>
      <w:proofErr w:type="spellStart"/>
      <w:r w:rsidRPr="00857F10">
        <w:rPr>
          <w:sz w:val="22"/>
          <w:szCs w:val="22"/>
          <w:lang w:val="en-GB"/>
        </w:rPr>
        <w:t>Maralyn</w:t>
      </w:r>
      <w:proofErr w:type="spellEnd"/>
      <w:r w:rsidRPr="00857F10">
        <w:rPr>
          <w:sz w:val="22"/>
          <w:szCs w:val="22"/>
          <w:lang w:val="en-GB"/>
        </w:rPr>
        <w:t xml:space="preserve"> Woodford</w:t>
      </w:r>
      <w:r w:rsidRPr="000B40DD">
        <w:rPr>
          <w:sz w:val="22"/>
          <w:szCs w:val="22"/>
          <w:vertAlign w:val="superscript"/>
          <w:lang w:val="en-GB"/>
        </w:rPr>
        <w:t>3</w:t>
      </w:r>
      <w:r w:rsidRPr="00857F10">
        <w:rPr>
          <w:sz w:val="22"/>
          <w:szCs w:val="22"/>
          <w:lang w:val="en-GB"/>
        </w:rPr>
        <w:t>, Antoinette Edwards</w:t>
      </w:r>
      <w:r w:rsidRPr="000B40DD">
        <w:rPr>
          <w:sz w:val="22"/>
          <w:szCs w:val="22"/>
          <w:vertAlign w:val="superscript"/>
          <w:lang w:val="en-GB"/>
        </w:rPr>
        <w:t>3</w:t>
      </w:r>
      <w:r w:rsidRPr="00857F10">
        <w:rPr>
          <w:sz w:val="22"/>
          <w:szCs w:val="22"/>
          <w:lang w:val="en-GB"/>
        </w:rPr>
        <w:t>, Matthew L. Costa</w:t>
      </w:r>
      <w:r w:rsidRPr="000B40DD">
        <w:rPr>
          <w:sz w:val="22"/>
          <w:szCs w:val="22"/>
          <w:vertAlign w:val="superscript"/>
          <w:lang w:val="en-GB"/>
        </w:rPr>
        <w:t>1</w:t>
      </w:r>
    </w:p>
    <w:p w14:paraId="7B781F9A" w14:textId="77777777" w:rsidR="0081421B" w:rsidRPr="00857F10" w:rsidRDefault="0081421B" w:rsidP="0081421B">
      <w:pPr>
        <w:spacing w:after="0" w:line="360" w:lineRule="auto"/>
        <w:jc w:val="both"/>
        <w:rPr>
          <w:sz w:val="22"/>
          <w:szCs w:val="22"/>
          <w:lang w:val="en-GB"/>
        </w:rPr>
      </w:pPr>
    </w:p>
    <w:p w14:paraId="4A614C48" w14:textId="77777777" w:rsidR="0081421B" w:rsidRPr="000B40DD" w:rsidRDefault="0081421B" w:rsidP="0081421B">
      <w:pPr>
        <w:pStyle w:val="ListParagraph"/>
        <w:numPr>
          <w:ilvl w:val="0"/>
          <w:numId w:val="1"/>
        </w:numPr>
        <w:spacing w:after="0" w:line="360" w:lineRule="auto"/>
        <w:jc w:val="both"/>
        <w:rPr>
          <w:sz w:val="22"/>
          <w:szCs w:val="22"/>
          <w:lang w:val="en-GB"/>
        </w:rPr>
      </w:pPr>
      <w:r w:rsidRPr="000B40DD">
        <w:rPr>
          <w:sz w:val="22"/>
          <w:szCs w:val="22"/>
          <w:lang w:val="en-GB"/>
        </w:rPr>
        <w:t>Nuffield Department of Orthopaedics, Rheumatology, and Musculoskeletal Sciences, University of Oxford, Oxford, OX3 7HE, UK.</w:t>
      </w:r>
    </w:p>
    <w:p w14:paraId="11B85162" w14:textId="77777777" w:rsidR="0081421B" w:rsidRPr="000B40DD" w:rsidRDefault="0081421B" w:rsidP="0081421B">
      <w:pPr>
        <w:pStyle w:val="ListParagraph"/>
        <w:numPr>
          <w:ilvl w:val="0"/>
          <w:numId w:val="1"/>
        </w:numPr>
        <w:spacing w:after="0" w:line="360" w:lineRule="auto"/>
        <w:jc w:val="both"/>
        <w:rPr>
          <w:sz w:val="22"/>
          <w:szCs w:val="22"/>
          <w:lang w:val="en-GB"/>
        </w:rPr>
      </w:pPr>
      <w:r w:rsidRPr="000B40DD">
        <w:rPr>
          <w:sz w:val="22"/>
          <w:szCs w:val="22"/>
          <w:lang w:val="en-GB"/>
        </w:rPr>
        <w:t xml:space="preserve">Institute of Translational Medicine, University of Liverpool, Liverpool, L12 2AP, UK. </w:t>
      </w:r>
    </w:p>
    <w:p w14:paraId="6716CD4E" w14:textId="77777777" w:rsidR="0081421B" w:rsidRPr="000B40DD" w:rsidRDefault="0081421B" w:rsidP="0081421B">
      <w:pPr>
        <w:pStyle w:val="ListParagraph"/>
        <w:numPr>
          <w:ilvl w:val="0"/>
          <w:numId w:val="1"/>
        </w:numPr>
        <w:spacing w:after="0" w:line="360" w:lineRule="auto"/>
        <w:jc w:val="both"/>
        <w:rPr>
          <w:sz w:val="22"/>
          <w:szCs w:val="22"/>
          <w:lang w:val="en-GB"/>
        </w:rPr>
      </w:pPr>
      <w:r w:rsidRPr="000B40DD">
        <w:rPr>
          <w:sz w:val="22"/>
          <w:szCs w:val="22"/>
          <w:lang w:val="en-GB"/>
        </w:rPr>
        <w:t>Trauma Audit and Research Network, University of Manchester, Salford, Manchester, M13 9PL, UK.</w:t>
      </w:r>
    </w:p>
    <w:p w14:paraId="70CF05B8" w14:textId="77777777" w:rsidR="0081421B" w:rsidRPr="000B40DD" w:rsidRDefault="0081421B" w:rsidP="0081421B">
      <w:pPr>
        <w:pStyle w:val="ListParagraph"/>
        <w:numPr>
          <w:ilvl w:val="0"/>
          <w:numId w:val="1"/>
        </w:numPr>
        <w:spacing w:after="0" w:line="360" w:lineRule="auto"/>
        <w:jc w:val="both"/>
        <w:rPr>
          <w:sz w:val="22"/>
          <w:szCs w:val="22"/>
          <w:lang w:val="en-GB"/>
        </w:rPr>
      </w:pPr>
      <w:proofErr w:type="spellStart"/>
      <w:r w:rsidRPr="000B40DD">
        <w:rPr>
          <w:sz w:val="22"/>
          <w:szCs w:val="22"/>
          <w:lang w:val="en-GB"/>
        </w:rPr>
        <w:t>Center</w:t>
      </w:r>
      <w:proofErr w:type="spellEnd"/>
      <w:r w:rsidRPr="000B40DD">
        <w:rPr>
          <w:sz w:val="22"/>
          <w:szCs w:val="22"/>
          <w:lang w:val="en-GB"/>
        </w:rPr>
        <w:t xml:space="preserve"> for Surgery and Public Health, Harvard Medical School, Boston, MA 02115, USA.</w:t>
      </w:r>
    </w:p>
    <w:p w14:paraId="511B629F" w14:textId="77777777" w:rsidR="0081421B" w:rsidRPr="000B40DD" w:rsidRDefault="0081421B" w:rsidP="0081421B">
      <w:pPr>
        <w:pStyle w:val="ListParagraph"/>
        <w:numPr>
          <w:ilvl w:val="0"/>
          <w:numId w:val="1"/>
        </w:numPr>
        <w:spacing w:after="0" w:line="360" w:lineRule="auto"/>
        <w:jc w:val="both"/>
        <w:rPr>
          <w:sz w:val="22"/>
          <w:szCs w:val="22"/>
          <w:lang w:val="en-GB"/>
        </w:rPr>
      </w:pPr>
      <w:r w:rsidRPr="000B40DD">
        <w:rPr>
          <w:sz w:val="22"/>
          <w:szCs w:val="22"/>
          <w:lang w:val="en-GB"/>
        </w:rPr>
        <w:t>School of Health and Related Research, University of Sheffield, 30 Regent Street, Sheffield, S1 4DA, UK.</w:t>
      </w:r>
    </w:p>
    <w:p w14:paraId="22A3547E" w14:textId="77777777" w:rsidR="0081421B" w:rsidRPr="00857F10" w:rsidRDefault="0081421B" w:rsidP="0081421B">
      <w:pPr>
        <w:spacing w:after="0" w:line="360" w:lineRule="auto"/>
        <w:jc w:val="both"/>
        <w:rPr>
          <w:sz w:val="22"/>
          <w:szCs w:val="22"/>
          <w:lang w:val="en-GB"/>
        </w:rPr>
      </w:pPr>
    </w:p>
    <w:p w14:paraId="6EED1A5F" w14:textId="77777777" w:rsidR="0081421B" w:rsidRPr="000B40DD" w:rsidRDefault="0081421B" w:rsidP="0081421B">
      <w:pPr>
        <w:spacing w:after="0" w:line="360" w:lineRule="auto"/>
        <w:jc w:val="both"/>
        <w:rPr>
          <w:b/>
          <w:sz w:val="22"/>
          <w:szCs w:val="22"/>
          <w:lang w:val="en-GB"/>
        </w:rPr>
      </w:pPr>
      <w:r w:rsidRPr="000B40DD">
        <w:rPr>
          <w:b/>
          <w:sz w:val="22"/>
          <w:szCs w:val="22"/>
          <w:lang w:val="en-GB"/>
        </w:rPr>
        <w:t>Correspondence to:</w:t>
      </w:r>
    </w:p>
    <w:p w14:paraId="19199BFC" w14:textId="77777777" w:rsidR="0081421B" w:rsidRDefault="0081421B" w:rsidP="0081421B">
      <w:pPr>
        <w:spacing w:after="0" w:line="360" w:lineRule="auto"/>
        <w:jc w:val="both"/>
        <w:rPr>
          <w:sz w:val="22"/>
          <w:szCs w:val="22"/>
          <w:lang w:val="en-GB"/>
        </w:rPr>
      </w:pPr>
      <w:r w:rsidRPr="00857F10">
        <w:rPr>
          <w:sz w:val="22"/>
          <w:szCs w:val="22"/>
          <w:lang w:val="en-GB"/>
        </w:rPr>
        <w:t>D</w:t>
      </w:r>
      <w:r>
        <w:rPr>
          <w:sz w:val="22"/>
          <w:szCs w:val="22"/>
          <w:lang w:val="en-GB"/>
        </w:rPr>
        <w:t>avid</w:t>
      </w:r>
      <w:r w:rsidRPr="00857F10">
        <w:rPr>
          <w:sz w:val="22"/>
          <w:szCs w:val="22"/>
          <w:lang w:val="en-GB"/>
        </w:rPr>
        <w:t xml:space="preserve"> Metcalfe</w:t>
      </w:r>
      <w:r>
        <w:rPr>
          <w:sz w:val="22"/>
          <w:szCs w:val="22"/>
          <w:lang w:val="en-GB"/>
        </w:rPr>
        <w:t xml:space="preserve">, </w:t>
      </w:r>
      <w:proofErr w:type="spellStart"/>
      <w:r>
        <w:rPr>
          <w:sz w:val="22"/>
          <w:szCs w:val="22"/>
          <w:lang w:val="en-GB"/>
        </w:rPr>
        <w:t>Kadoorie</w:t>
      </w:r>
      <w:proofErr w:type="spellEnd"/>
      <w:r>
        <w:rPr>
          <w:sz w:val="22"/>
          <w:szCs w:val="22"/>
          <w:lang w:val="en-GB"/>
        </w:rPr>
        <w:t xml:space="preserve"> Centre for Critical Care Research, John Radcliffe Hospital, Headley Way, Oxford, OX3 9DU. </w:t>
      </w:r>
      <w:proofErr w:type="gramStart"/>
      <w:r>
        <w:rPr>
          <w:sz w:val="22"/>
          <w:szCs w:val="22"/>
          <w:lang w:val="en-GB"/>
        </w:rPr>
        <w:t>david.metcalfe@ndorms.ox.ac.uk</w:t>
      </w:r>
      <w:proofErr w:type="gramEnd"/>
      <w:r>
        <w:rPr>
          <w:sz w:val="22"/>
          <w:szCs w:val="22"/>
          <w:lang w:val="en-GB"/>
        </w:rPr>
        <w:t>.</w:t>
      </w:r>
    </w:p>
    <w:p w14:paraId="0681D490" w14:textId="77777777" w:rsidR="0081421B" w:rsidRDefault="0081421B" w:rsidP="0081421B">
      <w:pPr>
        <w:spacing w:after="0" w:line="360" w:lineRule="auto"/>
        <w:jc w:val="both"/>
        <w:rPr>
          <w:sz w:val="22"/>
          <w:szCs w:val="22"/>
          <w:lang w:val="en-GB"/>
        </w:rPr>
      </w:pPr>
    </w:p>
    <w:p w14:paraId="3DC44CC3" w14:textId="77777777" w:rsidR="00B43645" w:rsidRDefault="00B43645" w:rsidP="0081421B">
      <w:pPr>
        <w:spacing w:after="0" w:line="360" w:lineRule="auto"/>
        <w:jc w:val="both"/>
        <w:rPr>
          <w:sz w:val="22"/>
          <w:szCs w:val="22"/>
          <w:lang w:val="en-GB"/>
        </w:rPr>
      </w:pPr>
      <w:r w:rsidRPr="008974D1">
        <w:rPr>
          <w:b/>
          <w:sz w:val="22"/>
          <w:szCs w:val="22"/>
          <w:lang w:val="en-GB"/>
        </w:rPr>
        <w:t>Word count:</w:t>
      </w:r>
    </w:p>
    <w:p w14:paraId="2EC1B460" w14:textId="29503176" w:rsidR="00B43645" w:rsidRDefault="00A3758D" w:rsidP="0081421B">
      <w:pPr>
        <w:spacing w:after="0" w:line="360" w:lineRule="auto"/>
        <w:jc w:val="both"/>
        <w:rPr>
          <w:sz w:val="22"/>
          <w:szCs w:val="22"/>
          <w:lang w:val="en-GB"/>
        </w:rPr>
      </w:pPr>
      <w:r>
        <w:rPr>
          <w:sz w:val="22"/>
          <w:szCs w:val="22"/>
          <w:lang w:val="en-GB"/>
        </w:rPr>
        <w:t>3006</w:t>
      </w:r>
    </w:p>
    <w:p w14:paraId="5831910E" w14:textId="77777777" w:rsidR="00B43645" w:rsidRDefault="00B43645" w:rsidP="0081421B">
      <w:pPr>
        <w:spacing w:after="0" w:line="360" w:lineRule="auto"/>
        <w:jc w:val="both"/>
        <w:rPr>
          <w:sz w:val="22"/>
          <w:szCs w:val="22"/>
          <w:lang w:val="en-GB"/>
        </w:rPr>
      </w:pPr>
    </w:p>
    <w:p w14:paraId="00969930" w14:textId="77777777" w:rsidR="0081421B" w:rsidRPr="000B40DD" w:rsidRDefault="0081421B" w:rsidP="0081421B">
      <w:pPr>
        <w:spacing w:after="0" w:line="360" w:lineRule="auto"/>
        <w:jc w:val="both"/>
        <w:rPr>
          <w:b/>
          <w:sz w:val="22"/>
          <w:szCs w:val="22"/>
          <w:lang w:val="en-GB"/>
        </w:rPr>
      </w:pPr>
      <w:r w:rsidRPr="000B40DD">
        <w:rPr>
          <w:b/>
          <w:sz w:val="22"/>
          <w:szCs w:val="22"/>
          <w:lang w:val="en-GB"/>
        </w:rPr>
        <w:t>Key words:</w:t>
      </w:r>
    </w:p>
    <w:p w14:paraId="2C7F6469" w14:textId="77777777" w:rsidR="0081421B" w:rsidRDefault="0081421B" w:rsidP="0081421B">
      <w:pPr>
        <w:spacing w:after="0" w:line="360" w:lineRule="auto"/>
        <w:jc w:val="both"/>
        <w:rPr>
          <w:sz w:val="22"/>
          <w:szCs w:val="22"/>
          <w:lang w:val="en-GB"/>
        </w:rPr>
      </w:pPr>
      <w:r>
        <w:rPr>
          <w:sz w:val="22"/>
          <w:szCs w:val="22"/>
          <w:lang w:val="en-GB"/>
        </w:rPr>
        <w:t>Weekend effect; major trauma; trauma systems</w:t>
      </w:r>
    </w:p>
    <w:p w14:paraId="2E3BDCCC" w14:textId="77777777" w:rsidR="006E4C12" w:rsidRPr="00A108F6" w:rsidRDefault="006E4C12" w:rsidP="0022186A">
      <w:pPr>
        <w:spacing w:after="0" w:line="360" w:lineRule="auto"/>
        <w:jc w:val="both"/>
        <w:rPr>
          <w:rFonts w:ascii="Cambria" w:hAnsi="Cambria"/>
          <w:sz w:val="22"/>
          <w:szCs w:val="22"/>
          <w:lang w:val="en-GB"/>
        </w:rPr>
      </w:pPr>
      <w:r w:rsidRPr="00A108F6">
        <w:rPr>
          <w:rFonts w:ascii="Cambria" w:hAnsi="Cambria"/>
          <w:sz w:val="22"/>
          <w:szCs w:val="22"/>
          <w:lang w:val="en-GB"/>
        </w:rPr>
        <w:br w:type="page"/>
      </w:r>
    </w:p>
    <w:p w14:paraId="49925C7B" w14:textId="77777777" w:rsidR="003A37A5" w:rsidRPr="0081421B" w:rsidRDefault="0081421B" w:rsidP="003A37A5">
      <w:pPr>
        <w:jc w:val="both"/>
        <w:rPr>
          <w:rFonts w:ascii="Cambria" w:hAnsi="Cambria"/>
          <w:b/>
          <w:sz w:val="22"/>
          <w:szCs w:val="22"/>
          <w:lang w:val="en-GB"/>
        </w:rPr>
      </w:pPr>
      <w:r>
        <w:rPr>
          <w:rFonts w:ascii="Cambria" w:hAnsi="Cambria"/>
          <w:b/>
          <w:sz w:val="22"/>
          <w:szCs w:val="22"/>
          <w:lang w:val="en-GB"/>
        </w:rPr>
        <w:lastRenderedPageBreak/>
        <w:t>ABSTRACT</w:t>
      </w:r>
    </w:p>
    <w:p w14:paraId="0EF2BF21" w14:textId="77777777" w:rsidR="006B0801" w:rsidRDefault="006B0801" w:rsidP="003A37A5">
      <w:pPr>
        <w:spacing w:after="0" w:line="360" w:lineRule="auto"/>
        <w:jc w:val="both"/>
        <w:rPr>
          <w:rFonts w:ascii="Cambria" w:hAnsi="Cambria"/>
          <w:sz w:val="22"/>
          <w:szCs w:val="22"/>
          <w:lang w:val="en-GB"/>
        </w:rPr>
      </w:pPr>
      <w:r>
        <w:rPr>
          <w:rFonts w:ascii="Cambria" w:hAnsi="Cambria"/>
          <w:b/>
          <w:sz w:val="22"/>
          <w:szCs w:val="22"/>
          <w:lang w:val="en-GB"/>
        </w:rPr>
        <w:t>Background</w:t>
      </w:r>
    </w:p>
    <w:p w14:paraId="119B0818" w14:textId="77777777" w:rsidR="003A37A5" w:rsidRDefault="00BE055E" w:rsidP="00BF3EF2">
      <w:pPr>
        <w:spacing w:after="0" w:line="360" w:lineRule="auto"/>
        <w:jc w:val="both"/>
        <w:rPr>
          <w:rFonts w:ascii="Cambria" w:hAnsi="Cambria"/>
          <w:sz w:val="22"/>
          <w:szCs w:val="22"/>
          <w:lang w:val="en-GB"/>
        </w:rPr>
      </w:pPr>
      <w:r>
        <w:rPr>
          <w:rFonts w:ascii="Cambria" w:hAnsi="Cambria"/>
          <w:sz w:val="22"/>
          <w:szCs w:val="22"/>
          <w:lang w:val="en-GB"/>
        </w:rPr>
        <w:t xml:space="preserve">Many previous studies have shown that patients admitted to hospital at weekends have worse outcomes </w:t>
      </w:r>
      <w:r w:rsidR="00BF3EF2">
        <w:rPr>
          <w:rFonts w:ascii="Cambria" w:hAnsi="Cambria"/>
          <w:sz w:val="22"/>
          <w:szCs w:val="22"/>
          <w:lang w:val="en-GB"/>
        </w:rPr>
        <w:t xml:space="preserve">than those on other days. </w:t>
      </w:r>
      <w:r>
        <w:rPr>
          <w:rFonts w:ascii="Cambria" w:hAnsi="Cambria"/>
          <w:sz w:val="22"/>
          <w:szCs w:val="22"/>
          <w:lang w:val="en-GB"/>
        </w:rPr>
        <w:t xml:space="preserve">It has been proposed that </w:t>
      </w:r>
      <w:r w:rsidR="00BF3EF2">
        <w:rPr>
          <w:rFonts w:ascii="Cambria" w:hAnsi="Cambria"/>
          <w:sz w:val="22"/>
          <w:szCs w:val="22"/>
          <w:lang w:val="en-GB"/>
        </w:rPr>
        <w:t xml:space="preserve">parity of clinical services throughout the week could mitigate the “weekend effect”. This study aimed to determine whether or not a weekend effect is observed within </w:t>
      </w:r>
      <w:r w:rsidR="00A77CC5">
        <w:rPr>
          <w:rFonts w:ascii="Cambria" w:hAnsi="Cambria"/>
          <w:sz w:val="22"/>
          <w:szCs w:val="22"/>
          <w:lang w:val="en-GB"/>
        </w:rPr>
        <w:t>an all-hours consultant-led major trauma service</w:t>
      </w:r>
      <w:r w:rsidR="003A37A5" w:rsidRPr="00C52BF0">
        <w:rPr>
          <w:rFonts w:ascii="Cambria" w:hAnsi="Cambria"/>
          <w:sz w:val="22"/>
          <w:szCs w:val="22"/>
          <w:lang w:val="en-GB"/>
        </w:rPr>
        <w:t>.</w:t>
      </w:r>
    </w:p>
    <w:p w14:paraId="03922F8E" w14:textId="77777777" w:rsidR="006B0801" w:rsidRPr="00C52BF0" w:rsidRDefault="006B0801" w:rsidP="003A37A5">
      <w:pPr>
        <w:spacing w:after="0" w:line="360" w:lineRule="auto"/>
        <w:jc w:val="both"/>
        <w:rPr>
          <w:rFonts w:ascii="Cambria" w:hAnsi="Cambria"/>
          <w:sz w:val="22"/>
          <w:szCs w:val="22"/>
          <w:lang w:val="en-GB"/>
        </w:rPr>
      </w:pPr>
    </w:p>
    <w:p w14:paraId="1A36FBDB" w14:textId="77777777" w:rsidR="006B0801" w:rsidRDefault="006B0801" w:rsidP="003A37A5">
      <w:pPr>
        <w:spacing w:after="0" w:line="360" w:lineRule="auto"/>
        <w:jc w:val="both"/>
        <w:rPr>
          <w:rFonts w:ascii="Cambria" w:hAnsi="Cambria"/>
          <w:sz w:val="22"/>
          <w:szCs w:val="22"/>
          <w:lang w:val="en-GB"/>
        </w:rPr>
      </w:pPr>
      <w:r>
        <w:rPr>
          <w:rFonts w:ascii="Cambria" w:hAnsi="Cambria"/>
          <w:b/>
          <w:sz w:val="22"/>
          <w:szCs w:val="22"/>
          <w:lang w:val="en-GB"/>
        </w:rPr>
        <w:t>Methods</w:t>
      </w:r>
    </w:p>
    <w:p w14:paraId="4A68CCE9" w14:textId="77777777" w:rsidR="003A37A5" w:rsidRPr="00C52BF0" w:rsidRDefault="00C733F7" w:rsidP="003A37A5">
      <w:pPr>
        <w:spacing w:after="0" w:line="360" w:lineRule="auto"/>
        <w:jc w:val="both"/>
        <w:rPr>
          <w:rFonts w:ascii="Cambria" w:hAnsi="Cambria"/>
          <w:sz w:val="22"/>
          <w:szCs w:val="22"/>
          <w:lang w:val="en-GB"/>
        </w:rPr>
      </w:pPr>
      <w:r>
        <w:rPr>
          <w:rFonts w:ascii="Cambria" w:hAnsi="Cambria"/>
          <w:sz w:val="22"/>
          <w:szCs w:val="22"/>
          <w:lang w:val="en-GB"/>
        </w:rPr>
        <w:t>We undertook an o</w:t>
      </w:r>
      <w:r w:rsidR="003A37A5" w:rsidRPr="00C52BF0">
        <w:rPr>
          <w:rFonts w:ascii="Cambria" w:hAnsi="Cambria"/>
          <w:sz w:val="22"/>
          <w:szCs w:val="22"/>
          <w:lang w:val="en-GB"/>
        </w:rPr>
        <w:t xml:space="preserve">bservational cohort study using </w:t>
      </w:r>
      <w:r w:rsidR="00F4234A">
        <w:rPr>
          <w:rFonts w:ascii="Cambria" w:hAnsi="Cambria"/>
          <w:sz w:val="22"/>
          <w:szCs w:val="22"/>
          <w:lang w:val="en-GB"/>
        </w:rPr>
        <w:t xml:space="preserve">data submitted by all 22 Major Trauma Centres (MTCs) in England to the </w:t>
      </w:r>
      <w:r w:rsidR="003A37A5" w:rsidRPr="00C52BF0">
        <w:rPr>
          <w:rFonts w:ascii="Cambria" w:hAnsi="Cambria"/>
          <w:sz w:val="22"/>
          <w:szCs w:val="22"/>
          <w:lang w:val="en-GB"/>
        </w:rPr>
        <w:t>Trauma &amp; Audit Research Network (TARN).</w:t>
      </w:r>
      <w:r w:rsidR="00F4234A">
        <w:rPr>
          <w:rFonts w:ascii="Cambria" w:hAnsi="Cambria"/>
          <w:sz w:val="22"/>
          <w:szCs w:val="22"/>
          <w:lang w:val="en-GB"/>
        </w:rPr>
        <w:t xml:space="preserve"> </w:t>
      </w:r>
      <w:r w:rsidR="00F4234A" w:rsidRPr="00F4234A">
        <w:rPr>
          <w:rFonts w:ascii="Cambria" w:hAnsi="Cambria"/>
          <w:sz w:val="22"/>
          <w:szCs w:val="22"/>
          <w:lang w:val="en-GB"/>
        </w:rPr>
        <w:t>The inclusion criteria were all</w:t>
      </w:r>
      <w:r w:rsidR="003A37A5" w:rsidRPr="00C52BF0">
        <w:rPr>
          <w:rFonts w:ascii="Cambria" w:hAnsi="Cambria"/>
          <w:sz w:val="22"/>
          <w:szCs w:val="22"/>
          <w:lang w:val="en-GB"/>
        </w:rPr>
        <w:t xml:space="preserve"> major trauma </w:t>
      </w:r>
      <w:r w:rsidR="00F4234A">
        <w:rPr>
          <w:rFonts w:ascii="Cambria" w:hAnsi="Cambria"/>
          <w:sz w:val="22"/>
          <w:szCs w:val="22"/>
          <w:lang w:val="en-GB"/>
        </w:rPr>
        <w:t>patients admitted</w:t>
      </w:r>
      <w:r w:rsidR="003A37A5" w:rsidRPr="00C52BF0">
        <w:rPr>
          <w:rFonts w:ascii="Cambria" w:hAnsi="Cambria"/>
          <w:sz w:val="22"/>
          <w:szCs w:val="22"/>
          <w:lang w:val="en-GB"/>
        </w:rPr>
        <w:t xml:space="preserve"> for </w:t>
      </w:r>
      <w:r w:rsidR="00A77CC5">
        <w:rPr>
          <w:rFonts w:ascii="Cambria" w:hAnsi="Cambria"/>
          <w:sz w:val="22"/>
          <w:szCs w:val="22"/>
          <w:lang w:val="en-GB"/>
        </w:rPr>
        <w:t>at least three days</w:t>
      </w:r>
      <w:r w:rsidR="003A37A5" w:rsidRPr="00C52BF0">
        <w:rPr>
          <w:rFonts w:ascii="Cambria" w:hAnsi="Cambria"/>
          <w:sz w:val="22"/>
          <w:szCs w:val="22"/>
          <w:lang w:val="en-GB"/>
        </w:rPr>
        <w:t>, admitted to a high dependency area, or deceased following arrival at hospital. Patients with Injury Severity Score</w:t>
      </w:r>
      <w:r w:rsidR="00D86DD8">
        <w:rPr>
          <w:rFonts w:ascii="Cambria" w:hAnsi="Cambria"/>
          <w:sz w:val="22"/>
          <w:szCs w:val="22"/>
          <w:lang w:val="en-GB"/>
        </w:rPr>
        <w:t xml:space="preserve"> (ISS)</w:t>
      </w:r>
      <w:r w:rsidR="003A37A5" w:rsidRPr="00C52BF0">
        <w:rPr>
          <w:rFonts w:ascii="Cambria" w:hAnsi="Cambria"/>
          <w:sz w:val="22"/>
          <w:szCs w:val="22"/>
          <w:lang w:val="en-GB"/>
        </w:rPr>
        <w:t xml:space="preserve"> </w:t>
      </w:r>
      <w:r w:rsidR="003A37A5" w:rsidRPr="00A108F6">
        <w:rPr>
          <w:rFonts w:ascii="Cambria" w:hAnsi="Cambria"/>
          <w:sz w:val="22"/>
          <w:szCs w:val="22"/>
          <w:lang w:val="en-GB"/>
        </w:rPr>
        <w:t>&gt;</w:t>
      </w:r>
      <w:r w:rsidR="003A37A5" w:rsidRPr="00C52BF0">
        <w:rPr>
          <w:rFonts w:ascii="Cambria" w:hAnsi="Cambria"/>
          <w:sz w:val="22"/>
          <w:szCs w:val="22"/>
          <w:lang w:val="en-GB"/>
        </w:rPr>
        <w:t>15 were also analysed separately.</w:t>
      </w:r>
      <w:r w:rsidR="00F4234A">
        <w:rPr>
          <w:rFonts w:ascii="Cambria" w:hAnsi="Cambria"/>
          <w:sz w:val="22"/>
          <w:szCs w:val="22"/>
          <w:lang w:val="en-GB"/>
        </w:rPr>
        <w:t xml:space="preserve"> The outcome measures were l</w:t>
      </w:r>
      <w:r w:rsidR="00F4234A" w:rsidRPr="00C52BF0">
        <w:rPr>
          <w:rFonts w:ascii="Cambria" w:hAnsi="Cambria"/>
          <w:sz w:val="22"/>
          <w:szCs w:val="22"/>
          <w:lang w:val="en-GB"/>
        </w:rPr>
        <w:t>ength of stay, in-hospital mortality, and Glasgow Outcome Score</w:t>
      </w:r>
      <w:r w:rsidR="00F4234A">
        <w:rPr>
          <w:rFonts w:ascii="Cambria" w:hAnsi="Cambria"/>
          <w:sz w:val="22"/>
          <w:szCs w:val="22"/>
          <w:lang w:val="en-GB"/>
        </w:rPr>
        <w:t xml:space="preserve"> (GOS)</w:t>
      </w:r>
      <w:r w:rsidR="00F4234A" w:rsidRPr="00C52BF0">
        <w:rPr>
          <w:rFonts w:ascii="Cambria" w:hAnsi="Cambria"/>
          <w:sz w:val="22"/>
          <w:szCs w:val="22"/>
          <w:lang w:val="en-GB"/>
        </w:rPr>
        <w:t>.</w:t>
      </w:r>
      <w:r w:rsidR="00F4234A">
        <w:rPr>
          <w:rFonts w:ascii="Cambria" w:hAnsi="Cambria"/>
          <w:sz w:val="22"/>
          <w:szCs w:val="22"/>
          <w:lang w:val="en-GB"/>
        </w:rPr>
        <w:t xml:space="preserve"> Secondary transfer of patients between hospitals was also included as a process outcome.</w:t>
      </w:r>
    </w:p>
    <w:p w14:paraId="3189E402" w14:textId="77777777" w:rsidR="006B0801" w:rsidRDefault="006B0801" w:rsidP="00326EDF">
      <w:pPr>
        <w:spacing w:after="0" w:line="360" w:lineRule="auto"/>
        <w:jc w:val="both"/>
        <w:rPr>
          <w:rFonts w:ascii="Cambria" w:hAnsi="Cambria"/>
          <w:b/>
          <w:sz w:val="22"/>
          <w:szCs w:val="22"/>
          <w:lang w:val="en-GB"/>
        </w:rPr>
      </w:pPr>
    </w:p>
    <w:p w14:paraId="11FCE0A5" w14:textId="77777777" w:rsidR="006B0801" w:rsidRDefault="003A37A5" w:rsidP="00326EDF">
      <w:pPr>
        <w:spacing w:after="0" w:line="360" w:lineRule="auto"/>
        <w:jc w:val="both"/>
        <w:rPr>
          <w:rFonts w:ascii="Cambria" w:hAnsi="Cambria"/>
          <w:sz w:val="22"/>
          <w:szCs w:val="22"/>
          <w:lang w:val="en-GB"/>
        </w:rPr>
      </w:pPr>
      <w:r w:rsidRPr="00C52BF0">
        <w:rPr>
          <w:rFonts w:ascii="Cambria" w:hAnsi="Cambria"/>
          <w:b/>
          <w:sz w:val="22"/>
          <w:szCs w:val="22"/>
          <w:lang w:val="en-GB"/>
        </w:rPr>
        <w:t>Results</w:t>
      </w:r>
    </w:p>
    <w:p w14:paraId="2D42CB19" w14:textId="77777777" w:rsidR="003A37A5" w:rsidRPr="00C52BF0" w:rsidRDefault="003A37A5" w:rsidP="00326EDF">
      <w:pPr>
        <w:spacing w:after="0" w:line="360" w:lineRule="auto"/>
        <w:jc w:val="both"/>
        <w:rPr>
          <w:rFonts w:ascii="Cambria" w:hAnsi="Cambria"/>
          <w:sz w:val="22"/>
          <w:szCs w:val="22"/>
          <w:lang w:val="en-GB"/>
        </w:rPr>
      </w:pPr>
      <w:r w:rsidRPr="00C52BF0">
        <w:rPr>
          <w:rFonts w:ascii="Cambria" w:hAnsi="Cambria"/>
          <w:sz w:val="22"/>
          <w:szCs w:val="22"/>
          <w:lang w:val="en-GB"/>
        </w:rPr>
        <w:t>There were 49,070 patients, 22,248 (45.3%) of which had an ISS</w:t>
      </w:r>
      <w:r w:rsidR="00153620">
        <w:rPr>
          <w:rFonts w:ascii="Cambria" w:hAnsi="Cambria"/>
          <w:sz w:val="22"/>
          <w:szCs w:val="22"/>
          <w:lang w:val="en-GB"/>
        </w:rPr>
        <w:t xml:space="preserve"> </w:t>
      </w:r>
      <w:r w:rsidRPr="00A108F6">
        <w:rPr>
          <w:rFonts w:ascii="Cambria" w:hAnsi="Cambria"/>
          <w:sz w:val="22"/>
          <w:szCs w:val="22"/>
          <w:lang w:val="en-GB"/>
        </w:rPr>
        <w:t>&gt;</w:t>
      </w:r>
      <w:r w:rsidRPr="00C52BF0">
        <w:rPr>
          <w:rFonts w:ascii="Cambria" w:hAnsi="Cambria"/>
          <w:sz w:val="22"/>
          <w:szCs w:val="22"/>
          <w:lang w:val="en-GB"/>
        </w:rPr>
        <w:t>15. Within multivariable</w:t>
      </w:r>
      <w:r w:rsidR="00A77CC5">
        <w:rPr>
          <w:rFonts w:ascii="Cambria" w:hAnsi="Cambria"/>
          <w:sz w:val="22"/>
          <w:szCs w:val="22"/>
          <w:lang w:val="en-GB"/>
        </w:rPr>
        <w:t xml:space="preserve"> logistic</w:t>
      </w:r>
      <w:r w:rsidRPr="00C52BF0">
        <w:rPr>
          <w:rFonts w:ascii="Cambria" w:hAnsi="Cambria"/>
          <w:sz w:val="22"/>
          <w:szCs w:val="22"/>
          <w:lang w:val="en-GB"/>
        </w:rPr>
        <w:t xml:space="preserve"> regression models, odds of </w:t>
      </w:r>
      <w:r w:rsidR="004E2631">
        <w:rPr>
          <w:rFonts w:ascii="Cambria" w:hAnsi="Cambria"/>
          <w:sz w:val="22"/>
          <w:szCs w:val="22"/>
          <w:lang w:val="en-GB"/>
        </w:rPr>
        <w:t>secondary</w:t>
      </w:r>
      <w:r w:rsidR="00C52BF0" w:rsidRPr="00C52BF0">
        <w:rPr>
          <w:rFonts w:ascii="Cambria" w:hAnsi="Cambria"/>
          <w:sz w:val="22"/>
          <w:szCs w:val="22"/>
          <w:lang w:val="en-GB"/>
        </w:rPr>
        <w:t xml:space="preserve"> transfer into an MTC</w:t>
      </w:r>
      <w:r w:rsidRPr="00C52BF0">
        <w:rPr>
          <w:rFonts w:ascii="Cambria" w:hAnsi="Cambria"/>
          <w:sz w:val="22"/>
          <w:szCs w:val="22"/>
          <w:lang w:val="en-GB"/>
        </w:rPr>
        <w:t xml:space="preserve"> were higher at night (</w:t>
      </w:r>
      <w:r w:rsidR="004466C5">
        <w:rPr>
          <w:rFonts w:ascii="Cambria" w:hAnsi="Cambria"/>
          <w:sz w:val="22"/>
          <w:szCs w:val="22"/>
          <w:lang w:val="en-GB"/>
        </w:rPr>
        <w:t xml:space="preserve">adjusted </w:t>
      </w:r>
      <w:r w:rsidRPr="00C52BF0">
        <w:rPr>
          <w:rFonts w:ascii="Cambria" w:hAnsi="Cambria"/>
          <w:sz w:val="22"/>
          <w:szCs w:val="22"/>
          <w:lang w:val="en-GB"/>
        </w:rPr>
        <w:t>OR 2.05, 95% CI 1.9</w:t>
      </w:r>
      <w:r w:rsidR="00326EDF">
        <w:rPr>
          <w:rFonts w:ascii="Cambria" w:hAnsi="Cambria"/>
          <w:sz w:val="22"/>
          <w:szCs w:val="22"/>
          <w:lang w:val="en-GB"/>
        </w:rPr>
        <w:t>3</w:t>
      </w:r>
      <w:r w:rsidRPr="00C52BF0">
        <w:rPr>
          <w:rFonts w:ascii="Cambria" w:hAnsi="Cambria"/>
          <w:sz w:val="22"/>
          <w:szCs w:val="22"/>
          <w:lang w:val="en-GB"/>
        </w:rPr>
        <w:t>-2.1</w:t>
      </w:r>
      <w:r w:rsidR="00326EDF">
        <w:rPr>
          <w:rFonts w:ascii="Cambria" w:hAnsi="Cambria"/>
          <w:sz w:val="22"/>
          <w:szCs w:val="22"/>
          <w:lang w:val="en-GB"/>
        </w:rPr>
        <w:t>9</w:t>
      </w:r>
      <w:r w:rsidRPr="00C52BF0">
        <w:rPr>
          <w:rFonts w:ascii="Cambria" w:hAnsi="Cambria"/>
          <w:sz w:val="22"/>
          <w:szCs w:val="22"/>
          <w:lang w:val="en-GB"/>
        </w:rPr>
        <w:t xml:space="preserve">) </w:t>
      </w:r>
      <w:r w:rsidR="004466C5">
        <w:rPr>
          <w:rFonts w:ascii="Cambria" w:hAnsi="Cambria"/>
          <w:sz w:val="22"/>
          <w:szCs w:val="22"/>
          <w:lang w:val="en-GB"/>
        </w:rPr>
        <w:t>but not during the day at</w:t>
      </w:r>
      <w:r w:rsidRPr="00C52BF0">
        <w:rPr>
          <w:rFonts w:ascii="Cambria" w:hAnsi="Cambria"/>
          <w:sz w:val="22"/>
          <w:szCs w:val="22"/>
          <w:lang w:val="en-GB"/>
        </w:rPr>
        <w:t xml:space="preserve"> weekends (</w:t>
      </w:r>
      <w:r w:rsidR="004466C5">
        <w:rPr>
          <w:rFonts w:ascii="Cambria" w:hAnsi="Cambria"/>
          <w:sz w:val="22"/>
          <w:szCs w:val="22"/>
          <w:lang w:val="en-GB"/>
        </w:rPr>
        <w:t>1.09</w:t>
      </w:r>
      <w:r w:rsidRPr="00C52BF0">
        <w:rPr>
          <w:rFonts w:ascii="Cambria" w:hAnsi="Cambria"/>
          <w:sz w:val="22"/>
          <w:szCs w:val="22"/>
          <w:lang w:val="en-GB"/>
        </w:rPr>
        <w:t xml:space="preserve">, </w:t>
      </w:r>
      <w:r w:rsidR="004466C5">
        <w:rPr>
          <w:rFonts w:ascii="Cambria" w:hAnsi="Cambria"/>
          <w:sz w:val="22"/>
          <w:szCs w:val="22"/>
          <w:lang w:val="en-GB"/>
        </w:rPr>
        <w:t>0.99</w:t>
      </w:r>
      <w:r w:rsidRPr="00C52BF0">
        <w:rPr>
          <w:rFonts w:ascii="Cambria" w:hAnsi="Cambria"/>
          <w:sz w:val="22"/>
          <w:szCs w:val="22"/>
          <w:lang w:val="en-GB"/>
        </w:rPr>
        <w:t>-</w:t>
      </w:r>
      <w:r w:rsidR="004466C5">
        <w:rPr>
          <w:rFonts w:ascii="Cambria" w:hAnsi="Cambria"/>
          <w:sz w:val="22"/>
          <w:szCs w:val="22"/>
          <w:lang w:val="en-GB"/>
        </w:rPr>
        <w:t>1.19</w:t>
      </w:r>
      <w:r w:rsidRPr="00C52BF0">
        <w:rPr>
          <w:rFonts w:ascii="Cambria" w:hAnsi="Cambria"/>
          <w:sz w:val="22"/>
          <w:szCs w:val="22"/>
          <w:lang w:val="en-GB"/>
        </w:rPr>
        <w:t xml:space="preserve">). </w:t>
      </w:r>
      <w:r w:rsidR="00CB08A5">
        <w:rPr>
          <w:rFonts w:ascii="Cambria" w:hAnsi="Cambria"/>
          <w:sz w:val="22"/>
          <w:szCs w:val="22"/>
          <w:lang w:val="en-GB"/>
        </w:rPr>
        <w:t>N</w:t>
      </w:r>
      <w:r w:rsidR="00326EDF">
        <w:rPr>
          <w:rFonts w:ascii="Cambria" w:hAnsi="Cambria"/>
          <w:sz w:val="22"/>
          <w:szCs w:val="22"/>
          <w:lang w:val="en-GB"/>
        </w:rPr>
        <w:t xml:space="preserve">either admission at night </w:t>
      </w:r>
      <w:r w:rsidR="004106DF">
        <w:rPr>
          <w:rFonts w:ascii="Cambria" w:hAnsi="Cambria"/>
          <w:sz w:val="22"/>
          <w:szCs w:val="22"/>
          <w:lang w:val="en-GB"/>
        </w:rPr>
        <w:t>n</w:t>
      </w:r>
      <w:r w:rsidR="00326EDF">
        <w:rPr>
          <w:rFonts w:ascii="Cambria" w:hAnsi="Cambria"/>
          <w:sz w:val="22"/>
          <w:szCs w:val="22"/>
          <w:lang w:val="en-GB"/>
        </w:rPr>
        <w:t xml:space="preserve">or at the weekend </w:t>
      </w:r>
      <w:r w:rsidR="00CB08A5">
        <w:rPr>
          <w:rFonts w:ascii="Cambria" w:hAnsi="Cambria"/>
          <w:sz w:val="22"/>
          <w:szCs w:val="22"/>
          <w:lang w:val="en-GB"/>
        </w:rPr>
        <w:t>was</w:t>
      </w:r>
      <w:r w:rsidR="00326EDF">
        <w:rPr>
          <w:rFonts w:ascii="Cambria" w:hAnsi="Cambria"/>
          <w:sz w:val="22"/>
          <w:szCs w:val="22"/>
          <w:lang w:val="en-GB"/>
        </w:rPr>
        <w:t xml:space="preserve"> associated with</w:t>
      </w:r>
      <w:r w:rsidR="00A51D52">
        <w:rPr>
          <w:rFonts w:ascii="Cambria" w:hAnsi="Cambria"/>
          <w:sz w:val="22"/>
          <w:szCs w:val="22"/>
          <w:lang w:val="en-GB"/>
        </w:rPr>
        <w:t xml:space="preserve"> increased</w:t>
      </w:r>
      <w:r w:rsidR="00326EDF">
        <w:rPr>
          <w:rFonts w:ascii="Cambria" w:hAnsi="Cambria"/>
          <w:sz w:val="22"/>
          <w:szCs w:val="22"/>
          <w:lang w:val="en-GB"/>
        </w:rPr>
        <w:t xml:space="preserve"> length of stay, </w:t>
      </w:r>
      <w:r w:rsidR="00A51D52">
        <w:rPr>
          <w:rFonts w:ascii="Cambria" w:hAnsi="Cambria"/>
          <w:sz w:val="22"/>
          <w:szCs w:val="22"/>
          <w:lang w:val="en-GB"/>
        </w:rPr>
        <w:t xml:space="preserve">worse </w:t>
      </w:r>
      <w:r w:rsidR="00567D4D">
        <w:rPr>
          <w:rFonts w:ascii="Cambria" w:hAnsi="Cambria"/>
          <w:sz w:val="22"/>
          <w:szCs w:val="22"/>
          <w:lang w:val="en-GB"/>
        </w:rPr>
        <w:t xml:space="preserve">GOS, or </w:t>
      </w:r>
      <w:r w:rsidR="00A51D52">
        <w:rPr>
          <w:rFonts w:ascii="Cambria" w:hAnsi="Cambria"/>
          <w:sz w:val="22"/>
          <w:szCs w:val="22"/>
          <w:lang w:val="en-GB"/>
        </w:rPr>
        <w:t xml:space="preserve">higher </w:t>
      </w:r>
      <w:r w:rsidR="00326EDF">
        <w:rPr>
          <w:rFonts w:ascii="Cambria" w:hAnsi="Cambria"/>
          <w:sz w:val="22"/>
          <w:szCs w:val="22"/>
          <w:lang w:val="en-GB"/>
        </w:rPr>
        <w:t>o</w:t>
      </w:r>
      <w:r w:rsidR="00A77CC5">
        <w:rPr>
          <w:rFonts w:ascii="Cambria" w:hAnsi="Cambria"/>
          <w:sz w:val="22"/>
          <w:szCs w:val="22"/>
          <w:lang w:val="en-GB"/>
        </w:rPr>
        <w:t>dds of</w:t>
      </w:r>
      <w:r w:rsidR="00326EDF">
        <w:rPr>
          <w:rFonts w:ascii="Cambria" w:hAnsi="Cambria"/>
          <w:sz w:val="22"/>
          <w:szCs w:val="22"/>
          <w:lang w:val="en-GB"/>
        </w:rPr>
        <w:t xml:space="preserve"> in-hospital</w:t>
      </w:r>
      <w:r w:rsidR="00A77CC5">
        <w:rPr>
          <w:rFonts w:ascii="Cambria" w:hAnsi="Cambria"/>
          <w:sz w:val="22"/>
          <w:szCs w:val="22"/>
          <w:lang w:val="en-GB"/>
        </w:rPr>
        <w:t xml:space="preserve"> death.</w:t>
      </w:r>
      <w:r w:rsidR="00567D4D">
        <w:rPr>
          <w:rFonts w:ascii="Cambria" w:hAnsi="Cambria"/>
          <w:sz w:val="22"/>
          <w:szCs w:val="22"/>
          <w:lang w:val="en-GB"/>
        </w:rPr>
        <w:t xml:space="preserve"> These findings remained stable</w:t>
      </w:r>
      <w:r w:rsidR="00D86DD8">
        <w:rPr>
          <w:rFonts w:ascii="Cambria" w:hAnsi="Cambria"/>
          <w:sz w:val="22"/>
          <w:szCs w:val="22"/>
          <w:lang w:val="en-GB"/>
        </w:rPr>
        <w:t xml:space="preserve"> when confining analyses to the most severely injured patients (ISS </w:t>
      </w:r>
      <w:r w:rsidR="00D86DD8" w:rsidRPr="00153620">
        <w:rPr>
          <w:rFonts w:ascii="Cambria" w:hAnsi="Cambria"/>
          <w:sz w:val="22"/>
          <w:szCs w:val="22"/>
          <w:lang w:val="en-GB"/>
        </w:rPr>
        <w:t>&gt;</w:t>
      </w:r>
      <w:r w:rsidR="00D86DD8">
        <w:rPr>
          <w:rFonts w:ascii="Cambria" w:hAnsi="Cambria"/>
          <w:sz w:val="22"/>
          <w:szCs w:val="22"/>
          <w:lang w:val="en-GB"/>
        </w:rPr>
        <w:t>15), excluding transferred patients, and using a single mid-week (Wednesday) baseline.</w:t>
      </w:r>
    </w:p>
    <w:p w14:paraId="7676378D" w14:textId="77777777" w:rsidR="006B0801" w:rsidRDefault="006B0801" w:rsidP="003A37A5">
      <w:pPr>
        <w:spacing w:after="0" w:line="360" w:lineRule="auto"/>
        <w:jc w:val="both"/>
        <w:rPr>
          <w:rFonts w:ascii="Cambria" w:hAnsi="Cambria"/>
          <w:b/>
          <w:sz w:val="22"/>
          <w:szCs w:val="22"/>
          <w:lang w:val="en-GB"/>
        </w:rPr>
      </w:pPr>
    </w:p>
    <w:p w14:paraId="303E0247" w14:textId="77777777" w:rsidR="006B0801" w:rsidRDefault="003A37A5" w:rsidP="003A37A5">
      <w:pPr>
        <w:spacing w:after="0" w:line="360" w:lineRule="auto"/>
        <w:jc w:val="both"/>
        <w:rPr>
          <w:rFonts w:ascii="Cambria" w:hAnsi="Cambria"/>
          <w:sz w:val="22"/>
          <w:szCs w:val="22"/>
          <w:lang w:val="en-GB"/>
        </w:rPr>
      </w:pPr>
      <w:r w:rsidRPr="00C52BF0">
        <w:rPr>
          <w:rFonts w:ascii="Cambria" w:hAnsi="Cambria"/>
          <w:b/>
          <w:sz w:val="22"/>
          <w:szCs w:val="22"/>
          <w:lang w:val="en-GB"/>
        </w:rPr>
        <w:t>Conclusions</w:t>
      </w:r>
    </w:p>
    <w:p w14:paraId="55EA208E" w14:textId="77777777" w:rsidR="003A37A5" w:rsidRPr="00C52BF0" w:rsidRDefault="00DA4298" w:rsidP="003A37A5">
      <w:pPr>
        <w:spacing w:after="0" w:line="360" w:lineRule="auto"/>
        <w:jc w:val="both"/>
        <w:rPr>
          <w:rFonts w:ascii="Cambria" w:hAnsi="Cambria"/>
          <w:sz w:val="22"/>
          <w:szCs w:val="22"/>
          <w:lang w:val="en-GB"/>
        </w:rPr>
      </w:pPr>
      <w:r>
        <w:rPr>
          <w:rFonts w:ascii="Cambria" w:hAnsi="Cambria"/>
          <w:sz w:val="22"/>
          <w:szCs w:val="22"/>
          <w:lang w:val="en-GB"/>
        </w:rPr>
        <w:t>After adjustment for known confounders t</w:t>
      </w:r>
      <w:r w:rsidR="003A37A5" w:rsidRPr="00C52BF0">
        <w:rPr>
          <w:rFonts w:ascii="Cambria" w:hAnsi="Cambria"/>
          <w:sz w:val="22"/>
          <w:szCs w:val="22"/>
          <w:lang w:val="en-GB"/>
        </w:rPr>
        <w:t>he weekend effect is not detectable within a regionalised major trauma service</w:t>
      </w:r>
      <w:r w:rsidR="004C6C73">
        <w:rPr>
          <w:rFonts w:ascii="Cambria" w:hAnsi="Cambria"/>
          <w:sz w:val="22"/>
          <w:szCs w:val="22"/>
          <w:lang w:val="en-GB"/>
        </w:rPr>
        <w:t>.</w:t>
      </w:r>
    </w:p>
    <w:p w14:paraId="11EFBB5C" w14:textId="77777777" w:rsidR="004466C5" w:rsidRDefault="006E4C12" w:rsidP="0022186A">
      <w:pPr>
        <w:jc w:val="both"/>
        <w:rPr>
          <w:rFonts w:ascii="Cambria" w:hAnsi="Cambria"/>
          <w:b/>
          <w:sz w:val="22"/>
          <w:szCs w:val="22"/>
          <w:u w:val="single"/>
          <w:lang w:val="en-GB"/>
        </w:rPr>
      </w:pPr>
      <w:r w:rsidRPr="00C52BF0">
        <w:rPr>
          <w:rFonts w:ascii="Cambria" w:hAnsi="Cambria"/>
          <w:b/>
          <w:sz w:val="22"/>
          <w:szCs w:val="22"/>
          <w:u w:val="single"/>
          <w:lang w:val="en-GB"/>
        </w:rPr>
        <w:br w:type="page"/>
      </w:r>
    </w:p>
    <w:p w14:paraId="34F36EBF" w14:textId="77777777" w:rsidR="00CD2F84" w:rsidRPr="00393E0A" w:rsidRDefault="00CD2F84" w:rsidP="00CD2F84">
      <w:pPr>
        <w:spacing w:line="360" w:lineRule="auto"/>
        <w:rPr>
          <w:rFonts w:ascii="Cambria" w:hAnsi="Cambria"/>
          <w:b/>
          <w:sz w:val="22"/>
          <w:szCs w:val="22"/>
          <w:lang w:val="en-GB"/>
        </w:rPr>
      </w:pPr>
      <w:r>
        <w:rPr>
          <w:rFonts w:ascii="Cambria" w:hAnsi="Cambria"/>
          <w:b/>
          <w:sz w:val="22"/>
          <w:szCs w:val="22"/>
          <w:lang w:val="en-GB"/>
        </w:rPr>
        <w:lastRenderedPageBreak/>
        <w:t>WHAT THIS STUDY ADDS</w:t>
      </w:r>
    </w:p>
    <w:p w14:paraId="79EC634F" w14:textId="77777777" w:rsidR="00CD2F84" w:rsidRPr="00CD2F84" w:rsidRDefault="00CD2F84" w:rsidP="00CD2F84">
      <w:pPr>
        <w:spacing w:line="360" w:lineRule="auto"/>
        <w:jc w:val="both"/>
        <w:rPr>
          <w:rFonts w:ascii="Cambria" w:hAnsi="Cambria"/>
          <w:b/>
          <w:sz w:val="22"/>
          <w:szCs w:val="22"/>
          <w:lang w:val="en-GB"/>
        </w:rPr>
      </w:pPr>
      <w:r w:rsidRPr="00CD2F84">
        <w:rPr>
          <w:rFonts w:ascii="Cambria" w:hAnsi="Cambria"/>
          <w:b/>
          <w:sz w:val="22"/>
          <w:szCs w:val="22"/>
          <w:lang w:val="en-GB"/>
        </w:rPr>
        <w:t xml:space="preserve">What is already known on this </w:t>
      </w:r>
      <w:proofErr w:type="gramStart"/>
      <w:r w:rsidRPr="00CD2F84">
        <w:rPr>
          <w:rFonts w:ascii="Cambria" w:hAnsi="Cambria"/>
          <w:b/>
          <w:sz w:val="22"/>
          <w:szCs w:val="22"/>
          <w:lang w:val="en-GB"/>
        </w:rPr>
        <w:t>subject</w:t>
      </w:r>
      <w:proofErr w:type="gramEnd"/>
    </w:p>
    <w:p w14:paraId="7CAACA4D" w14:textId="77777777" w:rsidR="00CD2F84" w:rsidRDefault="00CD2F84" w:rsidP="00CD2F84">
      <w:pPr>
        <w:spacing w:line="360" w:lineRule="auto"/>
        <w:jc w:val="both"/>
        <w:rPr>
          <w:rFonts w:ascii="Cambria" w:hAnsi="Cambria"/>
          <w:sz w:val="22"/>
          <w:szCs w:val="22"/>
          <w:lang w:val="en-GB"/>
        </w:rPr>
      </w:pPr>
      <w:r w:rsidRPr="00C52BF0">
        <w:rPr>
          <w:rFonts w:ascii="Cambria" w:hAnsi="Cambria"/>
          <w:sz w:val="22"/>
          <w:szCs w:val="22"/>
          <w:lang w:val="en-GB"/>
        </w:rPr>
        <w:t>Increased mortality for patients admitted at weekends has been demonstrated across many disease populations and healthcare systems. The reasons for this “weekend effect” are unclear but could include differences in patient case mix</w:t>
      </w:r>
      <w:r w:rsidR="00C12B42">
        <w:rPr>
          <w:rFonts w:ascii="Cambria" w:hAnsi="Cambria"/>
          <w:sz w:val="22"/>
          <w:szCs w:val="22"/>
          <w:lang w:val="en-GB"/>
        </w:rPr>
        <w:t>,</w:t>
      </w:r>
      <w:r w:rsidRPr="00C52BF0">
        <w:rPr>
          <w:rFonts w:ascii="Cambria" w:hAnsi="Cambria"/>
          <w:sz w:val="22"/>
          <w:szCs w:val="22"/>
          <w:lang w:val="en-GB"/>
        </w:rPr>
        <w:t xml:space="preserve"> </w:t>
      </w:r>
      <w:r w:rsidR="00C12B42">
        <w:rPr>
          <w:rFonts w:ascii="Cambria" w:hAnsi="Cambria"/>
          <w:sz w:val="22"/>
          <w:szCs w:val="22"/>
          <w:lang w:val="en-GB"/>
        </w:rPr>
        <w:t xml:space="preserve">coding practice, </w:t>
      </w:r>
      <w:r w:rsidRPr="00C52BF0">
        <w:rPr>
          <w:rFonts w:ascii="Cambria" w:hAnsi="Cambria"/>
          <w:sz w:val="22"/>
          <w:szCs w:val="22"/>
          <w:lang w:val="en-GB"/>
        </w:rPr>
        <w:t>or the availability of hospital resources at weekends. A weekend effect has previously been shown for major trauma patients in the United States, although the effect was smallest in the highest-level trauma centres.</w:t>
      </w:r>
    </w:p>
    <w:p w14:paraId="3F1FEEDF" w14:textId="77777777" w:rsidR="00E8563F" w:rsidRPr="00C52BF0" w:rsidRDefault="00E8563F" w:rsidP="00CD2F84">
      <w:pPr>
        <w:spacing w:line="360" w:lineRule="auto"/>
        <w:jc w:val="both"/>
        <w:rPr>
          <w:rFonts w:ascii="Cambria" w:hAnsi="Cambria"/>
          <w:sz w:val="22"/>
          <w:szCs w:val="22"/>
          <w:lang w:val="en-GB"/>
        </w:rPr>
      </w:pPr>
    </w:p>
    <w:p w14:paraId="471BC770" w14:textId="77777777" w:rsidR="00CD2F84" w:rsidRPr="00CD2F84" w:rsidRDefault="00CD2F84" w:rsidP="00CD2F84">
      <w:pPr>
        <w:spacing w:line="360" w:lineRule="auto"/>
        <w:jc w:val="both"/>
        <w:rPr>
          <w:rFonts w:ascii="Cambria" w:hAnsi="Cambria"/>
          <w:b/>
          <w:sz w:val="22"/>
          <w:szCs w:val="22"/>
          <w:lang w:val="en-GB"/>
        </w:rPr>
      </w:pPr>
      <w:r w:rsidRPr="00CD2F84">
        <w:rPr>
          <w:rFonts w:ascii="Cambria" w:hAnsi="Cambria"/>
          <w:b/>
          <w:sz w:val="22"/>
          <w:szCs w:val="22"/>
          <w:lang w:val="en-GB"/>
        </w:rPr>
        <w:t>What this study adds</w:t>
      </w:r>
    </w:p>
    <w:p w14:paraId="0FBEF925" w14:textId="77777777" w:rsidR="00CD2F84" w:rsidRPr="00C52BF0" w:rsidRDefault="00CD2F84" w:rsidP="00CD2F84">
      <w:pPr>
        <w:spacing w:line="360" w:lineRule="auto"/>
        <w:jc w:val="both"/>
        <w:rPr>
          <w:rFonts w:ascii="Cambria" w:hAnsi="Cambria"/>
          <w:sz w:val="22"/>
          <w:szCs w:val="22"/>
          <w:lang w:val="en-GB"/>
        </w:rPr>
      </w:pPr>
      <w:r w:rsidRPr="00C52BF0">
        <w:rPr>
          <w:rFonts w:ascii="Cambria" w:hAnsi="Cambria"/>
          <w:sz w:val="22"/>
          <w:szCs w:val="22"/>
          <w:lang w:val="en-GB"/>
        </w:rPr>
        <w:t xml:space="preserve">This study found no evidence of increased mortality for patients admitted at night or during the weekend. It is important to identify populations that </w:t>
      </w:r>
      <w:r w:rsidR="00C5341A">
        <w:rPr>
          <w:rFonts w:ascii="Cambria" w:hAnsi="Cambria"/>
          <w:sz w:val="22"/>
          <w:szCs w:val="22"/>
          <w:lang w:val="en-GB"/>
        </w:rPr>
        <w:t xml:space="preserve">do not exhibit </w:t>
      </w:r>
      <w:r w:rsidR="00183FCF">
        <w:rPr>
          <w:rFonts w:ascii="Cambria" w:hAnsi="Cambria"/>
          <w:sz w:val="22"/>
          <w:szCs w:val="22"/>
          <w:lang w:val="en-GB"/>
        </w:rPr>
        <w:t>a</w:t>
      </w:r>
      <w:r w:rsidRPr="00C52BF0">
        <w:rPr>
          <w:rFonts w:ascii="Cambria" w:hAnsi="Cambria"/>
          <w:sz w:val="22"/>
          <w:szCs w:val="22"/>
          <w:lang w:val="en-GB"/>
        </w:rPr>
        <w:t xml:space="preserve"> weekend effect </w:t>
      </w:r>
      <w:r w:rsidR="00183FCF">
        <w:rPr>
          <w:rFonts w:ascii="Cambria" w:hAnsi="Cambria"/>
          <w:sz w:val="22"/>
          <w:szCs w:val="22"/>
          <w:lang w:val="en-GB"/>
        </w:rPr>
        <w:t>in order to</w:t>
      </w:r>
      <w:r w:rsidRPr="00C52BF0">
        <w:rPr>
          <w:rFonts w:ascii="Cambria" w:hAnsi="Cambria"/>
          <w:sz w:val="22"/>
          <w:szCs w:val="22"/>
          <w:lang w:val="en-GB"/>
        </w:rPr>
        <w:t xml:space="preserve"> understand </w:t>
      </w:r>
      <w:r w:rsidR="00C5341A">
        <w:rPr>
          <w:rFonts w:ascii="Cambria" w:hAnsi="Cambria"/>
          <w:sz w:val="22"/>
          <w:szCs w:val="22"/>
          <w:lang w:val="en-GB"/>
        </w:rPr>
        <w:t>the nature of</w:t>
      </w:r>
      <w:r w:rsidR="00C5341A" w:rsidRPr="00C52BF0">
        <w:rPr>
          <w:rFonts w:ascii="Cambria" w:hAnsi="Cambria"/>
          <w:sz w:val="22"/>
          <w:szCs w:val="22"/>
          <w:lang w:val="en-GB"/>
        </w:rPr>
        <w:t xml:space="preserve"> </w:t>
      </w:r>
      <w:r w:rsidRPr="00C52BF0">
        <w:rPr>
          <w:rFonts w:ascii="Cambria" w:hAnsi="Cambria"/>
          <w:sz w:val="22"/>
          <w:szCs w:val="22"/>
          <w:lang w:val="en-GB"/>
        </w:rPr>
        <w:t>this phenomenon</w:t>
      </w:r>
      <w:r w:rsidR="00183FCF">
        <w:rPr>
          <w:rFonts w:ascii="Cambria" w:hAnsi="Cambria"/>
          <w:sz w:val="22"/>
          <w:szCs w:val="22"/>
          <w:lang w:val="en-GB"/>
        </w:rPr>
        <w:t>,</w:t>
      </w:r>
      <w:r w:rsidRPr="00C52BF0">
        <w:rPr>
          <w:rFonts w:ascii="Cambria" w:hAnsi="Cambria"/>
          <w:sz w:val="22"/>
          <w:szCs w:val="22"/>
          <w:lang w:val="en-GB"/>
        </w:rPr>
        <w:t xml:space="preserve"> </w:t>
      </w:r>
      <w:r w:rsidR="00C5341A">
        <w:rPr>
          <w:rFonts w:ascii="Cambria" w:hAnsi="Cambria"/>
          <w:sz w:val="22"/>
          <w:szCs w:val="22"/>
          <w:lang w:val="en-GB"/>
        </w:rPr>
        <w:t xml:space="preserve">and whether it </w:t>
      </w:r>
      <w:r w:rsidRPr="00C52BF0">
        <w:rPr>
          <w:rFonts w:ascii="Cambria" w:hAnsi="Cambria"/>
          <w:sz w:val="22"/>
          <w:szCs w:val="22"/>
          <w:lang w:val="en-GB"/>
        </w:rPr>
        <w:t>can be modified by restructuring healthcare services.</w:t>
      </w:r>
    </w:p>
    <w:p w14:paraId="2C68B1AC" w14:textId="77777777" w:rsidR="00CD2F84" w:rsidRPr="00C52BF0" w:rsidRDefault="00CD2F84" w:rsidP="0022186A">
      <w:pPr>
        <w:jc w:val="both"/>
        <w:rPr>
          <w:rFonts w:ascii="Cambria" w:hAnsi="Cambria"/>
          <w:b/>
          <w:sz w:val="22"/>
          <w:szCs w:val="22"/>
          <w:u w:val="single"/>
          <w:lang w:val="en-GB"/>
        </w:rPr>
      </w:pPr>
    </w:p>
    <w:p w14:paraId="4774D3EC" w14:textId="77777777" w:rsidR="00C12B42" w:rsidRDefault="00C12B42">
      <w:pPr>
        <w:spacing w:after="0"/>
        <w:rPr>
          <w:rFonts w:ascii="Cambria" w:hAnsi="Cambria"/>
          <w:b/>
          <w:sz w:val="22"/>
          <w:szCs w:val="22"/>
          <w:lang w:val="en-GB"/>
        </w:rPr>
      </w:pPr>
      <w:r>
        <w:rPr>
          <w:rFonts w:ascii="Cambria" w:hAnsi="Cambria"/>
          <w:b/>
          <w:sz w:val="22"/>
          <w:szCs w:val="22"/>
          <w:lang w:val="en-GB"/>
        </w:rPr>
        <w:br w:type="page"/>
      </w:r>
    </w:p>
    <w:p w14:paraId="67F2E6AA" w14:textId="77777777" w:rsidR="006E4C12" w:rsidRPr="0081421B" w:rsidRDefault="0081421B" w:rsidP="0022186A">
      <w:pPr>
        <w:spacing w:after="0" w:line="360" w:lineRule="auto"/>
        <w:jc w:val="both"/>
        <w:rPr>
          <w:rFonts w:ascii="Cambria" w:hAnsi="Cambria"/>
          <w:b/>
          <w:sz w:val="22"/>
          <w:szCs w:val="22"/>
          <w:lang w:val="en-GB"/>
        </w:rPr>
      </w:pPr>
      <w:r>
        <w:rPr>
          <w:rFonts w:ascii="Cambria" w:hAnsi="Cambria"/>
          <w:b/>
          <w:sz w:val="22"/>
          <w:szCs w:val="22"/>
          <w:lang w:val="en-GB"/>
        </w:rPr>
        <w:lastRenderedPageBreak/>
        <w:t>INTRODUCTION</w:t>
      </w:r>
    </w:p>
    <w:p w14:paraId="6C87F11B" w14:textId="77777777" w:rsidR="00E60D0E" w:rsidRPr="00C52BF0" w:rsidRDefault="00A95238" w:rsidP="0022186A">
      <w:pPr>
        <w:spacing w:after="0" w:line="360" w:lineRule="auto"/>
        <w:jc w:val="both"/>
        <w:rPr>
          <w:rFonts w:ascii="Cambria" w:hAnsi="Cambria"/>
          <w:sz w:val="22"/>
          <w:szCs w:val="22"/>
          <w:lang w:val="en-GB"/>
        </w:rPr>
      </w:pPr>
      <w:r w:rsidRPr="00C52BF0">
        <w:rPr>
          <w:rFonts w:ascii="Cambria" w:hAnsi="Cambria"/>
          <w:sz w:val="22"/>
          <w:szCs w:val="22"/>
          <w:lang w:val="en-GB"/>
        </w:rPr>
        <w:t>I</w:t>
      </w:r>
      <w:r w:rsidR="006232B9" w:rsidRPr="00C52BF0">
        <w:rPr>
          <w:rFonts w:ascii="Cambria" w:hAnsi="Cambria"/>
          <w:sz w:val="22"/>
          <w:szCs w:val="22"/>
          <w:lang w:val="en-GB"/>
        </w:rPr>
        <w:t>ncreased mortality for patients</w:t>
      </w:r>
      <w:r w:rsidRPr="00C52BF0">
        <w:rPr>
          <w:rFonts w:ascii="Cambria" w:hAnsi="Cambria"/>
          <w:sz w:val="22"/>
          <w:szCs w:val="22"/>
          <w:lang w:val="en-GB"/>
        </w:rPr>
        <w:t xml:space="preserve"> admitted at the weekend was first shown in Canadian hospitals in 2001.</w:t>
      </w:r>
      <w:r w:rsidR="00A73B36" w:rsidRPr="00C52BF0">
        <w:rPr>
          <w:rFonts w:ascii="Cambria" w:hAnsi="Cambria"/>
          <w:sz w:val="22"/>
          <w:szCs w:val="22"/>
          <w:lang w:val="en-GB"/>
        </w:rPr>
        <w:fldChar w:fldCharType="begin">
          <w:fldData xml:space="preserve">PEVuZE5vdGU+PENpdGU+PEF1dGhvcj5CZWxsPC9BdXRob3I+PFllYXI+MjAwMTwvWWVhcj48UmVj
TnVtPjE8L1JlY051bT48RGlzcGxheVRleHQ+WzFdPC9EaXNwbGF5VGV4dD48cmVjb3JkPjxyZWMt
bnVtYmVyPjE8L3JlYy1udW1iZXI+PGZvcmVpZ24ta2V5cz48a2V5IGFwcD0iRU4iIGRiLWlkPSI1
ZGVzeHZzc2x2ZnJ4ZWVzd3d4cHp6Zm52NXIwMmZ3ZGFheDUiIHRpbWVzdGFtcD0iMTQzODI2OTkz
MyI+MTwva2V5PjwvZm9yZWlnbi1rZXlzPjxyZWYtdHlwZSBuYW1lPSJKb3VybmFsIEFydGljbGUi
PjE3PC9yZWYtdHlwZT48Y29udHJpYnV0b3JzPjxhdXRob3JzPjxhdXRob3I+QmVsbCwgQy4gTS48
L2F1dGhvcj48YXV0aG9yPlJlZGVsbWVpZXIsIEQuIEEuPC9hdXRob3I+PC9hdXRob3JzPjwvY29u
dHJpYnV0b3JzPjxhdXRoLWFkZHJlc3M+RGVwYXJ0bWVudCBvZiBNZWRpY2luZSwgVW5pdmVyc2l0
eSBvZiBUb3JvbnRvLCBTdW5ueWJyb29rIGFuZCBXb21lbiZhcG9zO3MgQ29sbGVnZSBIZWFsdGgg
U2NpZW5jZXMgQ2VudHJlLCBPTiwgQ2FuYWRhLjwvYXV0aC1hZGRyZXNzPjx0aXRsZXM+PHRpdGxl
Pk1vcnRhbGl0eSBhbW9uZyBwYXRpZW50cyBhZG1pdHRlZCB0byBob3NwaXRhbHMgb24gd2Vla2Vu
ZHMgYXMgY29tcGFyZWQgd2l0aCB3ZWVrZGF5czwvdGl0bGU+PHNlY29uZGFyeS10aXRsZT5OIEVu
Z2wgSiBNZWQ8L3NlY29uZGFyeS10aXRsZT48YWx0LXRpdGxlPlRoZSBOZXcgRW5nbGFuZCBqb3Vy
bmFsIG9mIG1lZGljaW5lPC9hbHQtdGl0bGU+PC90aXRsZXM+PHBlcmlvZGljYWw+PGZ1bGwtdGl0
bGU+TmV3IEVuZ2xhbmQgSm91cm5hbCBvZiBNZWRpY2luZTwvZnVsbC10aXRsZT48YWJici0xPk4u
IEVuZ2wuIEouIE1lZC48L2FiYnItMT48YWJici0yPk4gRW5nbCBKIE1lZDwvYWJici0yPjwvcGVy
aW9kaWNhbD48cGFnZXM+NjYzLTg8L3BhZ2VzPjx2b2x1bWU+MzQ1PC92b2x1bWU+PG51bWJlcj45
PC9udW1iZXI+PGtleXdvcmRzPjxrZXl3b3JkPkFjdXRlIERpc2Vhc2U8L2tleXdvcmQ+PGtleXdv
cmQ+QWRvbGVzY2VudDwva2V5d29yZD48a2V5d29yZD5BZHVsdDwva2V5d29yZD48a2V5d29yZD5B
Z2VkPC9rZXl3b3JkPjxrZXl3b3JkPkFnZWQsIDgwIGFuZCBvdmVyPC9rZXl3b3JkPjxrZXl3b3Jk
PkFvcnRpYyBSdXB0dXJlL21vcnRhbGl0eTwva2V5d29yZD48a2V5d29yZD5DYXVzZSBvZiBEZWF0
aDwva2V5d29yZD48a2V5d29yZD5DaGlsZDwva2V5d29yZD48a2V5d29yZD5DaGlsZCwgUHJlc2No
b29sPC9rZXl3b3JkPjxrZXl3b3JkPkVwaWdsb3R0aXRpcy9tb3J0YWxpdHk8L2tleXdvcmQ+PGtl
eXdvcmQ+RmVtYWxlPC9rZXl3b3JkPjxrZXl3b3JkPkhvbGlkYXlzPC9rZXl3b3JkPjxrZXl3b3Jk
PipIb3NwaXRhbCBNb3J0YWxpdHk8L2tleXdvcmQ+PGtleXdvcmQ+SHVtYW5zPC9rZXl3b3JkPjxr
ZXl3b3JkPkluZmFudDwva2V5d29yZD48a2V5d29yZD5NYWxlPC9rZXl3b3JkPjxrZXl3b3JkPk1p
ZGRsZSBBZ2VkPC9rZXl3b3JkPjxrZXl3b3JkPk9kZHMgUmF0aW88L2tleXdvcmQ+PGtleXdvcmQ+
T250YXJpby9lcGlkZW1pb2xvZ3k8L2tleXdvcmQ+PGtleXdvcmQ+KlBhdGllbnQgQWRtaXNzaW9u
PC9rZXl3b3JkPjxrZXl3b3JkPlBlcnNvbm5lbCBTdGFmZmluZyBhbmQgU2NoZWR1bGluZzwva2V5
d29yZD48a2V5d29yZD5QdWxtb25hcnkgRW1ib2xpc20vbW9ydGFsaXR5PC9rZXl3b3JkPjwva2V5
d29yZHM+PGRhdGVzPjx5ZWFyPjIwMDE8L3llYXI+PHB1Yi1kYXRlcz48ZGF0ZT5BdWcgMzA8L2Rh
dGU+PC9wdWItZGF0ZXM+PC9kYXRlcz48aXNibj4wMDI4LTQ3OTMgKFByaW50KSYjeEQ7MDAyOC00
NzkzIChMaW5raW5nKTwvaXNibj48YWNjZXNzaW9uLW51bT4xMTU0NzcyMTwvYWNjZXNzaW9uLW51
bT48dXJscz48cmVsYXRlZC11cmxzPjx1cmw+aHR0cDovL3d3dy5uY2JpLm5sbS5uaWguZ292L3B1
Ym1lZC8xMTU0NzcyMTwvdXJsPjwvcmVsYXRlZC11cmxzPjwvdXJscz48ZWxlY3Ryb25pYy1yZXNv
dXJjZS1udW0+MTAuMTA1Ni9ORUpNc2EwMDMzNzY8L2VsZWN0cm9uaWMtcmVzb3VyY2UtbnVtPjwv
cmVjb3JkPjwvQ2l0ZT48L0VuZE5vdGU+
</w:fldData>
        </w:fldChar>
      </w:r>
      <w:r w:rsidR="00B40D4F">
        <w:rPr>
          <w:rFonts w:ascii="Cambria" w:hAnsi="Cambria"/>
          <w:sz w:val="22"/>
          <w:szCs w:val="22"/>
          <w:lang w:val="en-GB"/>
        </w:rPr>
        <w:instrText xml:space="preserve"> ADDIN EN.CITE </w:instrText>
      </w:r>
      <w:r w:rsidR="00B40D4F">
        <w:rPr>
          <w:rFonts w:ascii="Cambria" w:hAnsi="Cambria"/>
          <w:sz w:val="22"/>
          <w:szCs w:val="22"/>
          <w:lang w:val="en-GB"/>
        </w:rPr>
        <w:fldChar w:fldCharType="begin">
          <w:fldData xml:space="preserve">PEVuZE5vdGU+PENpdGU+PEF1dGhvcj5CZWxsPC9BdXRob3I+PFllYXI+MjAwMTwvWWVhcj48UmVj
TnVtPjE8L1JlY051bT48RGlzcGxheVRleHQ+WzFdPC9EaXNwbGF5VGV4dD48cmVjb3JkPjxyZWMt
bnVtYmVyPjE8L3JlYy1udW1iZXI+PGZvcmVpZ24ta2V5cz48a2V5IGFwcD0iRU4iIGRiLWlkPSI1
ZGVzeHZzc2x2ZnJ4ZWVzd3d4cHp6Zm52NXIwMmZ3ZGFheDUiIHRpbWVzdGFtcD0iMTQzODI2OTkz
MyI+MTwva2V5PjwvZm9yZWlnbi1rZXlzPjxyZWYtdHlwZSBuYW1lPSJKb3VybmFsIEFydGljbGUi
PjE3PC9yZWYtdHlwZT48Y29udHJpYnV0b3JzPjxhdXRob3JzPjxhdXRob3I+QmVsbCwgQy4gTS48
L2F1dGhvcj48YXV0aG9yPlJlZGVsbWVpZXIsIEQuIEEuPC9hdXRob3I+PC9hdXRob3JzPjwvY29u
dHJpYnV0b3JzPjxhdXRoLWFkZHJlc3M+RGVwYXJ0bWVudCBvZiBNZWRpY2luZSwgVW5pdmVyc2l0
eSBvZiBUb3JvbnRvLCBTdW5ueWJyb29rIGFuZCBXb21lbiZhcG9zO3MgQ29sbGVnZSBIZWFsdGgg
U2NpZW5jZXMgQ2VudHJlLCBPTiwgQ2FuYWRhLjwvYXV0aC1hZGRyZXNzPjx0aXRsZXM+PHRpdGxl
Pk1vcnRhbGl0eSBhbW9uZyBwYXRpZW50cyBhZG1pdHRlZCB0byBob3NwaXRhbHMgb24gd2Vla2Vu
ZHMgYXMgY29tcGFyZWQgd2l0aCB3ZWVrZGF5czwvdGl0bGU+PHNlY29uZGFyeS10aXRsZT5OIEVu
Z2wgSiBNZWQ8L3NlY29uZGFyeS10aXRsZT48YWx0LXRpdGxlPlRoZSBOZXcgRW5nbGFuZCBqb3Vy
bmFsIG9mIG1lZGljaW5lPC9hbHQtdGl0bGU+PC90aXRsZXM+PHBlcmlvZGljYWw+PGZ1bGwtdGl0
bGU+TmV3IEVuZ2xhbmQgSm91cm5hbCBvZiBNZWRpY2luZTwvZnVsbC10aXRsZT48YWJici0xPk4u
IEVuZ2wuIEouIE1lZC48L2FiYnItMT48YWJici0yPk4gRW5nbCBKIE1lZDwvYWJici0yPjwvcGVy
aW9kaWNhbD48cGFnZXM+NjYzLTg8L3BhZ2VzPjx2b2x1bWU+MzQ1PC92b2x1bWU+PG51bWJlcj45
PC9udW1iZXI+PGtleXdvcmRzPjxrZXl3b3JkPkFjdXRlIERpc2Vhc2U8L2tleXdvcmQ+PGtleXdv
cmQ+QWRvbGVzY2VudDwva2V5d29yZD48a2V5d29yZD5BZHVsdDwva2V5d29yZD48a2V5d29yZD5B
Z2VkPC9rZXl3b3JkPjxrZXl3b3JkPkFnZWQsIDgwIGFuZCBvdmVyPC9rZXl3b3JkPjxrZXl3b3Jk
PkFvcnRpYyBSdXB0dXJlL21vcnRhbGl0eTwva2V5d29yZD48a2V5d29yZD5DYXVzZSBvZiBEZWF0
aDwva2V5d29yZD48a2V5d29yZD5DaGlsZDwva2V5d29yZD48a2V5d29yZD5DaGlsZCwgUHJlc2No
b29sPC9rZXl3b3JkPjxrZXl3b3JkPkVwaWdsb3R0aXRpcy9tb3J0YWxpdHk8L2tleXdvcmQ+PGtl
eXdvcmQ+RmVtYWxlPC9rZXl3b3JkPjxrZXl3b3JkPkhvbGlkYXlzPC9rZXl3b3JkPjxrZXl3b3Jk
PipIb3NwaXRhbCBNb3J0YWxpdHk8L2tleXdvcmQ+PGtleXdvcmQ+SHVtYW5zPC9rZXl3b3JkPjxr
ZXl3b3JkPkluZmFudDwva2V5d29yZD48a2V5d29yZD5NYWxlPC9rZXl3b3JkPjxrZXl3b3JkPk1p
ZGRsZSBBZ2VkPC9rZXl3b3JkPjxrZXl3b3JkPk9kZHMgUmF0aW88L2tleXdvcmQ+PGtleXdvcmQ+
T250YXJpby9lcGlkZW1pb2xvZ3k8L2tleXdvcmQ+PGtleXdvcmQ+KlBhdGllbnQgQWRtaXNzaW9u
PC9rZXl3b3JkPjxrZXl3b3JkPlBlcnNvbm5lbCBTdGFmZmluZyBhbmQgU2NoZWR1bGluZzwva2V5
d29yZD48a2V5d29yZD5QdWxtb25hcnkgRW1ib2xpc20vbW9ydGFsaXR5PC9rZXl3b3JkPjwva2V5
d29yZHM+PGRhdGVzPjx5ZWFyPjIwMDE8L3llYXI+PHB1Yi1kYXRlcz48ZGF0ZT5BdWcgMzA8L2Rh
dGU+PC9wdWItZGF0ZXM+PC9kYXRlcz48aXNibj4wMDI4LTQ3OTMgKFByaW50KSYjeEQ7MDAyOC00
NzkzIChMaW5raW5nKTwvaXNibj48YWNjZXNzaW9uLW51bT4xMTU0NzcyMTwvYWNjZXNzaW9uLW51
bT48dXJscz48cmVsYXRlZC11cmxzPjx1cmw+aHR0cDovL3d3dy5uY2JpLm5sbS5uaWguZ292L3B1
Ym1lZC8xMTU0NzcyMTwvdXJsPjwvcmVsYXRlZC11cmxzPjwvdXJscz48ZWxlY3Ryb25pYy1yZXNv
dXJjZS1udW0+MTAuMTA1Ni9ORUpNc2EwMDMzNzY8L2VsZWN0cm9uaWMtcmVzb3VyY2UtbnVtPjwv
cmVjb3JkPjwvQ2l0ZT48L0VuZE5vdGU+
</w:fldData>
        </w:fldChar>
      </w:r>
      <w:r w:rsidR="00B40D4F">
        <w:rPr>
          <w:rFonts w:ascii="Cambria" w:hAnsi="Cambria"/>
          <w:sz w:val="22"/>
          <w:szCs w:val="22"/>
          <w:lang w:val="en-GB"/>
        </w:rPr>
        <w:instrText xml:space="preserve"> ADDIN EN.CITE.DATA </w:instrText>
      </w:r>
      <w:r w:rsidR="00B40D4F">
        <w:rPr>
          <w:rFonts w:ascii="Cambria" w:hAnsi="Cambria"/>
          <w:sz w:val="22"/>
          <w:szCs w:val="22"/>
          <w:lang w:val="en-GB"/>
        </w:rPr>
      </w:r>
      <w:r w:rsidR="00B40D4F">
        <w:rPr>
          <w:rFonts w:ascii="Cambria" w:hAnsi="Cambria"/>
          <w:sz w:val="22"/>
          <w:szCs w:val="22"/>
          <w:lang w:val="en-GB"/>
        </w:rPr>
        <w:fldChar w:fldCharType="end"/>
      </w:r>
      <w:r w:rsidR="00A73B36" w:rsidRPr="00C52BF0">
        <w:rPr>
          <w:rFonts w:ascii="Cambria" w:hAnsi="Cambria"/>
          <w:sz w:val="22"/>
          <w:szCs w:val="22"/>
          <w:lang w:val="en-GB"/>
        </w:rPr>
      </w:r>
      <w:r w:rsidR="00A73B36" w:rsidRPr="00C52BF0">
        <w:rPr>
          <w:rFonts w:ascii="Cambria" w:hAnsi="Cambria"/>
          <w:sz w:val="22"/>
          <w:szCs w:val="22"/>
          <w:lang w:val="en-GB"/>
        </w:rPr>
        <w:fldChar w:fldCharType="separate"/>
      </w:r>
      <w:r w:rsidR="00B40D4F">
        <w:rPr>
          <w:rFonts w:ascii="Cambria" w:hAnsi="Cambria"/>
          <w:noProof/>
          <w:sz w:val="22"/>
          <w:szCs w:val="22"/>
          <w:lang w:val="en-GB"/>
        </w:rPr>
        <w:t>[1]</w:t>
      </w:r>
      <w:r w:rsidR="00A73B36" w:rsidRPr="00C52BF0">
        <w:rPr>
          <w:rFonts w:ascii="Cambria" w:hAnsi="Cambria"/>
          <w:sz w:val="22"/>
          <w:szCs w:val="22"/>
          <w:lang w:val="en-GB"/>
        </w:rPr>
        <w:fldChar w:fldCharType="end"/>
      </w:r>
      <w:r w:rsidR="006232B9" w:rsidRPr="00C52BF0">
        <w:rPr>
          <w:rFonts w:ascii="Cambria" w:hAnsi="Cambria"/>
          <w:sz w:val="22"/>
          <w:szCs w:val="22"/>
          <w:lang w:val="en-GB"/>
        </w:rPr>
        <w:t xml:space="preserve"> The “weekend effect” has since been explored </w:t>
      </w:r>
      <w:r w:rsidR="004C5FFB" w:rsidRPr="00C52BF0">
        <w:rPr>
          <w:rFonts w:ascii="Cambria" w:hAnsi="Cambria"/>
          <w:sz w:val="22"/>
          <w:szCs w:val="22"/>
          <w:lang w:val="en-GB"/>
        </w:rPr>
        <w:t>by over one</w:t>
      </w:r>
      <w:r w:rsidR="006232B9" w:rsidRPr="00C52BF0">
        <w:rPr>
          <w:rFonts w:ascii="Cambria" w:hAnsi="Cambria"/>
          <w:sz w:val="22"/>
          <w:szCs w:val="22"/>
          <w:lang w:val="en-GB"/>
        </w:rPr>
        <w:t xml:space="preserve"> hundred studies and </w:t>
      </w:r>
      <w:r w:rsidR="00A621B1" w:rsidRPr="00C52BF0">
        <w:rPr>
          <w:rFonts w:ascii="Cambria" w:hAnsi="Cambria"/>
          <w:sz w:val="22"/>
          <w:szCs w:val="22"/>
          <w:lang w:val="en-GB"/>
        </w:rPr>
        <w:t xml:space="preserve">described in both elective and emergency </w:t>
      </w:r>
      <w:r w:rsidR="004C5FFB" w:rsidRPr="00C52BF0">
        <w:rPr>
          <w:rFonts w:ascii="Cambria" w:hAnsi="Cambria"/>
          <w:sz w:val="22"/>
          <w:szCs w:val="22"/>
          <w:lang w:val="en-GB"/>
        </w:rPr>
        <w:t>populations</w:t>
      </w:r>
      <w:r w:rsidR="00A621B1" w:rsidRPr="00C52BF0">
        <w:rPr>
          <w:rFonts w:ascii="Cambria" w:hAnsi="Cambria"/>
          <w:sz w:val="22"/>
          <w:szCs w:val="22"/>
          <w:lang w:val="en-GB"/>
        </w:rPr>
        <w:t>.</w:t>
      </w:r>
      <w:r w:rsidR="00A73B36" w:rsidRPr="00C52BF0">
        <w:rPr>
          <w:rFonts w:ascii="Cambria" w:hAnsi="Cambria"/>
          <w:sz w:val="22"/>
          <w:szCs w:val="22"/>
          <w:lang w:val="en-GB"/>
        </w:rPr>
        <w:fldChar w:fldCharType="begin">
          <w:fldData xml:space="preserve">PEVuZE5vdGU+PENpdGU+PEF1dGhvcj5GcmVlbWFudGxlPC9BdXRob3I+PFllYXI+MjAxMjwvWWVh
cj48UmVjTnVtPjEyPC9SZWNOdW0+PERpc3BsYXlUZXh0PlsyLCAzXTwvRGlzcGxheVRleHQ+PHJl
Y29yZD48cmVjLW51bWJlcj4xMjwvcmVjLW51bWJlcj48Zm9yZWlnbi1rZXlzPjxrZXkgYXBwPSJF
TiIgZGItaWQ9IjVkZXN4dnNzbHZmcnhlZXN3d3hwenpmbnY1cjAyZndkYWF4NSIgdGltZXN0YW1w
PSIxNDM4MjkzNTcwIj4xMjwva2V5PjwvZm9yZWlnbi1rZXlzPjxyZWYtdHlwZSBuYW1lPSJKb3Vy
bmFsIEFydGljbGUiPjE3PC9yZWYtdHlwZT48Y29udHJpYnV0b3JzPjxhdXRob3JzPjxhdXRob3I+
RnJlZW1hbnRsZSwgTi48L2F1dGhvcj48YXV0aG9yPlJpY2hhcmRzb24sIE0uPC9hdXRob3I+PGF1
dGhvcj5Xb29kLCBKLjwvYXV0aG9yPjxhdXRob3I+UmF5LCBELjwvYXV0aG9yPjxhdXRob3I+S2hv
c2xhLCBTLjwvYXV0aG9yPjxhdXRob3I+U2hhaGlhbiwgRC48L2F1dGhvcj48YXV0aG9yPlJvY2hl
LCBXLiBSLjwvYXV0aG9yPjxhdXRob3I+U3RlcGhlbnMsIEkuPC9hdXRob3I+PGF1dGhvcj5LZW9n
aCwgQi48L2F1dGhvcj48YXV0aG9yPlBhZ2FubywgRC48L2F1dGhvcj48L2F1dGhvcnM+PC9jb250
cmlidXRvcnM+PGF1dGgtYWRkcmVzcz5EZXBhcnRtZW50IG9mIFByaW1hcnkgQ2FyZSAmYW1wOyBQ
b3B1bGF0aW9uIEhlYWx0aCwgVW5pdmVyc2l0eSBDb2xsZWdlIExvbmRvbiBOVzMgMlBGLCBVSy48
L2F1dGgtYWRkcmVzcz48dGl0bGVzPjx0aXRsZT5XZWVrZW5kIGhvc3BpdGFsaXphdGlvbiBhbmQg
YWRkaXRpb25hbCByaXNrIG9mIGRlYXRoOiBhbiBhbmFseXNpcyBvZiBpbnBhdGllbnQgZGF0YTwv
dGl0bGU+PHNlY29uZGFyeS10aXRsZT5KIFIgU29jIE1lZDwvc2Vjb25kYXJ5LXRpdGxlPjxhbHQt
dGl0bGU+Sm91cm5hbCBvZiB0aGUgUm95YWwgU29jaWV0eSBvZiBNZWRpY2luZTwvYWx0LXRpdGxl
PjwvdGl0bGVzPjxwZXJpb2RpY2FsPjxmdWxsLXRpdGxlPkpvdXJuYWwgb2YgdGhlIFJveWFsIFNv
Y2lldHkgb2YgTWVkaWNpbmU8L2Z1bGwtdGl0bGU+PGFiYnItMT5KLiBSLiBTb2MuIE1lZC48L2Fi
YnItMT48YWJici0yPkogUiBTb2MgTWVkPC9hYmJyLTI+PC9wZXJpb2RpY2FsPjxhbHQtcGVyaW9k
aWNhbD48ZnVsbC10aXRsZT5Kb3VybmFsIG9mIHRoZSBSb3lhbCBTb2NpZXR5IG9mIE1lZGljaW5l
PC9mdWxsLXRpdGxlPjxhYmJyLTE+Si4gUi4gU29jLiBNZWQuPC9hYmJyLTE+PGFiYnItMj5KIFIg
U29jIE1lZDwvYWJici0yPjwvYWx0LXBlcmlvZGljYWw+PHBhZ2VzPjc0LTg0PC9wYWdlcz48dm9s
dW1lPjEwNTwvdm9sdW1lPjxudW1iZXI+MjwvbnVtYmVyPjxrZXl3b3Jkcz48a2V5d29yZD5Fbmds
YW5kPC9rZXl3b3JkPjxrZXl3b3JkPkZvbGxvdy1VcCBTdHVkaWVzPC9rZXl3b3JkPjxrZXl3b3Jk
PipIb3NwaXRhbCBNb3J0YWxpdHk8L2tleXdvcmQ+PGtleXdvcmQ+SG9zcGl0YWxpemF0aW9uLypz
dGF0aXN0aWNzICZhbXA7IG51bWVyaWNhbCBkYXRhPC9rZXl3b3JkPjxrZXl3b3JkPkh1bWFuczwv
a2V5d29yZD48a2V5d29yZD5JbnBhdGllbnRzPC9rZXl3b3JkPjxrZXl3b3JkPlByb3BvcnRpb25h
bCBIYXphcmRzIE1vZGVsczwva2V5d29yZD48a2V5d29yZD5SZXRyb3NwZWN0aXZlIFN0dWRpZXM8
L2tleXdvcmQ+PGtleXdvcmQ+UmlzayBGYWN0b3JzPC9rZXl3b3JkPjxrZXl3b3JkPlN0YXRlIE1l
ZGljaW5lPC9rZXl3b3JkPjxrZXl3b3JkPlN1cnZpdmFsIFJhdGU8L2tleXdvcmQ+PGtleXdvcmQ+
VGltZSBGYWN0b3JzPC9rZXl3b3JkPjwva2V5d29yZHM+PGRhdGVzPjx5ZWFyPjIwMTI8L3llYXI+
PHB1Yi1kYXRlcz48ZGF0ZT5GZWI8L2RhdGU+PC9wdWItZGF0ZXM+PC9kYXRlcz48aXNibj4xNzU4
LTEwOTUgKEVsZWN0cm9uaWMpJiN4RDswMTQxLTA3NjggKExpbmtpbmcpPC9pc2JuPjxhY2Nlc3Np
b24tbnVtPjIyMzA3MDM3PC9hY2Nlc3Npb24tbnVtPjx1cmxzPjxyZWxhdGVkLXVybHM+PHVybD5o
dHRwOi8vd3d3Lm5jYmkubmxtLm5paC5nb3YvcHVibWVkLzIyMzA3MDM3PC91cmw+PC9yZWxhdGVk
LXVybHM+PC91cmxzPjxjdXN0b20yPjMyODQyOTM8L2N1c3RvbTI+PGVsZWN0cm9uaWMtcmVzb3Vy
Y2UtbnVtPjEwLjEyNTgvanJzbS4yMDEyLjEyMDAwOTwvZWxlY3Ryb25pYy1yZXNvdXJjZS1udW0+
PC9yZWNvcmQ+PC9DaXRlPjxDaXRlPjxBdXRob3I+RnJlZW1hbnRsZTwvQXV0aG9yPjxZZWFyPjIw
MTU8L1llYXI+PFJlY051bT4zODwvUmVjTnVtPjxyZWNvcmQ+PHJlYy1udW1iZXI+Mzg8L3JlYy1u
dW1iZXI+PGZvcmVpZ24ta2V5cz48a2V5IGFwcD0iRU4iIGRiLWlkPSI1ZGVzeHZzc2x2ZnJ4ZWVz
d3d4cHp6Zm52NXIwMmZ3ZGFheDUiIHRpbWVzdGFtcD0iMTQ0MTgyMjEwMyI+Mzg8L2tleT48L2Zv
cmVpZ24ta2V5cz48cmVmLXR5cGUgbmFtZT0iSm91cm5hbCBBcnRpY2xlIj4xNzwvcmVmLXR5cGU+
PGNvbnRyaWJ1dG9ycz48YXV0aG9ycz48YXV0aG9yPkZyZWVtYW50bGUsIE4uPC9hdXRob3I+PGF1
dGhvcj5SYXksIEQuPC9hdXRob3I+PGF1dGhvcj5NY051bHR5LCBELjwvYXV0aG9yPjxhdXRob3I+
Um9zc2VyLCBELjwvYXV0aG9yPjxhdXRob3I+QmVubmV0dCwgUy48L2F1dGhvcj48YXV0aG9yPktl
b2doLCBCLiBFLjwvYXV0aG9yPjxhdXRob3I+UGFnYW5vLCBELjwvYXV0aG9yPjwvYXV0aG9ycz48
L2NvbnRyaWJ1dG9ycz48YXV0aC1hZGRyZXNzPkRlcGFydG1lbnQgb2YgUHJpbWFyeSBDYXJlIGFu
ZCBQb3B1bGF0aW9uIEhlYWx0aCwgVW5pdmVyc2l0eSBDb2xsZWdlIExvbmRvbiwgVUsgUXVhbGl0
eSBhbmQgT3V0Y29tZXMgUmVzZWFyY2ggVW5pdCwgVW5pdmVyc2l0eSBIb3NwaXRhbHMgQmlybWlu
Z2hhbSBOSFMgRm91bmRhdGlvbiBUcnVzdCwgQmlybWluZ2hhbSwgVUsuJiN4RDtRdWFsaXR5IGFu
ZCBPdXRjb21lcyBSZXNlYXJjaCBVbml0LCBVbml2ZXJzaXR5IEhvc3BpdGFscyBCaXJtaW5naGFt
IE5IUyBGb3VuZGF0aW9uIFRydXN0LCBCaXJtaW5naGFtLCBVSyBEZXBhcnRtZW50IG9mIEluZm9y
bWF0aWNzLCBVbml2ZXJzaXR5IEhvc3BpdGFscyBCaXJtaW5naGFtIE5IUyBGb3VuZGF0aW9uIFRy
dXN0IEZhcnIgSW5zdGl0dXRlIG9mIEhlYWx0aCBJbmZvcm1hdGljcyBSZXNlYXJjaCwgVW5pdmVy
c2l0eSBDb2xsZWdlIExvbmRvbi4mI3hEO1F1YWxpdHkgYW5kIE91dGNvbWVzIFJlc2VhcmNoIFVu
aXQsIFVuaXZlcnNpdHkgSG9zcGl0YWxzIEJpcm1pbmdoYW0gTkhTIEZvdW5kYXRpb24gVHJ1c3Qs
IEJpcm1pbmdoYW0sIFVLIERlcGFydG1lbnQgb2YgSW5mb3JtYXRpY3MsIFVuaXZlcnNpdHkgSG9z
cGl0YWxzIEJpcm1pbmdoYW0gTkhTIEZvdW5kYXRpb24gVHJ1c3QuJiN4RDtVbml2ZXJzaXR5IEhv
c3BpdGFscyBCaXJtaW5naGFtIE5IUyBGb3VuZGF0aW9uIFRydXN0LiYjeEQ7TWVkaWNhbCBEaXJl
Y3RvcmF0ZSwgTkhTIEVuZ2xhbmQsIExvbmRvbiwgVUsuJiN4RDtRdWFsaXR5IGFuZCBPdXRjb21l
cyBSZXNlYXJjaCBVbml0LCBVbml2ZXJzaXR5IEhvc3BpdGFscyBCaXJtaW5naGFtIE5IUyBGb3Vu
ZGF0aW9uIFRydXN0LCBCaXJtaW5naGFtLCBVSyBEZXBhcnRtZW50IG9mIENhcmRpb3Rob3JhY2lj
IFN1cmdlcnksIFVuaXZlcnNpdHkgSG9zcGl0YWxzIEJpcm1pbmdoYW0gTkhTIEZvdW5kYXRpb24g
VHJ1c3QgRG9tZW5pY28uUGFnYW5vQHVoYi5uaHMudWsuPC9hdXRoLWFkZHJlc3M+PHRpdGxlcz48
dGl0bGU+SW5jcmVhc2VkIG1vcnRhbGl0eSBhc3NvY2lhdGVkIHdpdGggd2Vla2VuZCBob3NwaXRh
bCBhZG1pc3Npb246IGEgY2FzZSBmb3IgZXhwYW5kZWQgc2V2ZW4gZGF5IHNlcnZpY2VzPzwvdGl0
bGU+PHNlY29uZGFyeS10aXRsZT5CTUo8L3NlY29uZGFyeS10aXRsZT48L3RpdGxlcz48cGVyaW9k
aWNhbD48ZnVsbC10aXRsZT5CTUo8L2Z1bGwtdGl0bGU+PGFiYnItMT5CTUo8L2FiYnItMT48YWJi
ci0yPkJNSjwvYWJici0yPjwvcGVyaW9kaWNhbD48cGFnZXM+aDQ1OTY8L3BhZ2VzPjx2b2x1bWU+
MzUxPC92b2x1bWU+PGRhdGVzPjx5ZWFyPjIwMTU8L3llYXI+PC9kYXRlcz48aXNibj4xNzU2LTE4
MzMgKEVsZWN0cm9uaWMpJiN4RDswOTU5LTUzNVggKExpbmtpbmcpPC9pc2JuPjxhY2Nlc3Npb24t
bnVtPjI2MzQyOTIzPC9hY2Nlc3Npb24tbnVtPjx1cmxzPjxyZWxhdGVkLXVybHM+PHVybD5odHRw
Oi8vd3d3Lm5jYmkubmxtLm5paC5nb3YvcHVibWVkLzI2MzQyOTIzPC91cmw+PC9yZWxhdGVkLXVy
bHM+PC91cmxzPjxlbGVjdHJvbmljLXJlc291cmNlLW51bT4xMC4xMTM2L2Jtai5oNDU5NjwvZWxl
Y3Ryb25pYy1yZXNvdXJjZS1udW0+PC9yZWNvcmQ+PC9DaXRlPjwvRW5kTm90ZT5=
</w:fldData>
        </w:fldChar>
      </w:r>
      <w:r w:rsidR="008974D1">
        <w:rPr>
          <w:rFonts w:ascii="Cambria" w:hAnsi="Cambria"/>
          <w:sz w:val="22"/>
          <w:szCs w:val="22"/>
          <w:lang w:val="en-GB"/>
        </w:rPr>
        <w:instrText xml:space="preserve"> ADDIN EN.CITE </w:instrText>
      </w:r>
      <w:r w:rsidR="008974D1">
        <w:rPr>
          <w:rFonts w:ascii="Cambria" w:hAnsi="Cambria"/>
          <w:sz w:val="22"/>
          <w:szCs w:val="22"/>
          <w:lang w:val="en-GB"/>
        </w:rPr>
        <w:fldChar w:fldCharType="begin">
          <w:fldData xml:space="preserve">PEVuZE5vdGU+PENpdGU+PEF1dGhvcj5GcmVlbWFudGxlPC9BdXRob3I+PFllYXI+MjAxMjwvWWVh
cj48UmVjTnVtPjEyPC9SZWNOdW0+PERpc3BsYXlUZXh0PlsyLCAzXTwvRGlzcGxheVRleHQ+PHJl
Y29yZD48cmVjLW51bWJlcj4xMjwvcmVjLW51bWJlcj48Zm9yZWlnbi1rZXlzPjxrZXkgYXBwPSJF
TiIgZGItaWQ9IjVkZXN4dnNzbHZmcnhlZXN3d3hwenpmbnY1cjAyZndkYWF4NSIgdGltZXN0YW1w
PSIxNDM4MjkzNTcwIj4xMjwva2V5PjwvZm9yZWlnbi1rZXlzPjxyZWYtdHlwZSBuYW1lPSJKb3Vy
bmFsIEFydGljbGUiPjE3PC9yZWYtdHlwZT48Y29udHJpYnV0b3JzPjxhdXRob3JzPjxhdXRob3I+
RnJlZW1hbnRsZSwgTi48L2F1dGhvcj48YXV0aG9yPlJpY2hhcmRzb24sIE0uPC9hdXRob3I+PGF1
dGhvcj5Xb29kLCBKLjwvYXV0aG9yPjxhdXRob3I+UmF5LCBELjwvYXV0aG9yPjxhdXRob3I+S2hv
c2xhLCBTLjwvYXV0aG9yPjxhdXRob3I+U2hhaGlhbiwgRC48L2F1dGhvcj48YXV0aG9yPlJvY2hl
LCBXLiBSLjwvYXV0aG9yPjxhdXRob3I+U3RlcGhlbnMsIEkuPC9hdXRob3I+PGF1dGhvcj5LZW9n
aCwgQi48L2F1dGhvcj48YXV0aG9yPlBhZ2FubywgRC48L2F1dGhvcj48L2F1dGhvcnM+PC9jb250
cmlidXRvcnM+PGF1dGgtYWRkcmVzcz5EZXBhcnRtZW50IG9mIFByaW1hcnkgQ2FyZSAmYW1wOyBQ
b3B1bGF0aW9uIEhlYWx0aCwgVW5pdmVyc2l0eSBDb2xsZWdlIExvbmRvbiBOVzMgMlBGLCBVSy48
L2F1dGgtYWRkcmVzcz48dGl0bGVzPjx0aXRsZT5XZWVrZW5kIGhvc3BpdGFsaXphdGlvbiBhbmQg
YWRkaXRpb25hbCByaXNrIG9mIGRlYXRoOiBhbiBhbmFseXNpcyBvZiBpbnBhdGllbnQgZGF0YTwv
dGl0bGU+PHNlY29uZGFyeS10aXRsZT5KIFIgU29jIE1lZDwvc2Vjb25kYXJ5LXRpdGxlPjxhbHQt
dGl0bGU+Sm91cm5hbCBvZiB0aGUgUm95YWwgU29jaWV0eSBvZiBNZWRpY2luZTwvYWx0LXRpdGxl
PjwvdGl0bGVzPjxwZXJpb2RpY2FsPjxmdWxsLXRpdGxlPkpvdXJuYWwgb2YgdGhlIFJveWFsIFNv
Y2lldHkgb2YgTWVkaWNpbmU8L2Z1bGwtdGl0bGU+PGFiYnItMT5KLiBSLiBTb2MuIE1lZC48L2Fi
YnItMT48YWJici0yPkogUiBTb2MgTWVkPC9hYmJyLTI+PC9wZXJpb2RpY2FsPjxhbHQtcGVyaW9k
aWNhbD48ZnVsbC10aXRsZT5Kb3VybmFsIG9mIHRoZSBSb3lhbCBTb2NpZXR5IG9mIE1lZGljaW5l
PC9mdWxsLXRpdGxlPjxhYmJyLTE+Si4gUi4gU29jLiBNZWQuPC9hYmJyLTE+PGFiYnItMj5KIFIg
U29jIE1lZDwvYWJici0yPjwvYWx0LXBlcmlvZGljYWw+PHBhZ2VzPjc0LTg0PC9wYWdlcz48dm9s
dW1lPjEwNTwvdm9sdW1lPjxudW1iZXI+MjwvbnVtYmVyPjxrZXl3b3Jkcz48a2V5d29yZD5Fbmds
YW5kPC9rZXl3b3JkPjxrZXl3b3JkPkZvbGxvdy1VcCBTdHVkaWVzPC9rZXl3b3JkPjxrZXl3b3Jk
PipIb3NwaXRhbCBNb3J0YWxpdHk8L2tleXdvcmQ+PGtleXdvcmQ+SG9zcGl0YWxpemF0aW9uLypz
dGF0aXN0aWNzICZhbXA7IG51bWVyaWNhbCBkYXRhPC9rZXl3b3JkPjxrZXl3b3JkPkh1bWFuczwv
a2V5d29yZD48a2V5d29yZD5JbnBhdGllbnRzPC9rZXl3b3JkPjxrZXl3b3JkPlByb3BvcnRpb25h
bCBIYXphcmRzIE1vZGVsczwva2V5d29yZD48a2V5d29yZD5SZXRyb3NwZWN0aXZlIFN0dWRpZXM8
L2tleXdvcmQ+PGtleXdvcmQ+UmlzayBGYWN0b3JzPC9rZXl3b3JkPjxrZXl3b3JkPlN0YXRlIE1l
ZGljaW5lPC9rZXl3b3JkPjxrZXl3b3JkPlN1cnZpdmFsIFJhdGU8L2tleXdvcmQ+PGtleXdvcmQ+
VGltZSBGYWN0b3JzPC9rZXl3b3JkPjwva2V5d29yZHM+PGRhdGVzPjx5ZWFyPjIwMTI8L3llYXI+
PHB1Yi1kYXRlcz48ZGF0ZT5GZWI8L2RhdGU+PC9wdWItZGF0ZXM+PC9kYXRlcz48aXNibj4xNzU4
LTEwOTUgKEVsZWN0cm9uaWMpJiN4RDswMTQxLTA3NjggKExpbmtpbmcpPC9pc2JuPjxhY2Nlc3Np
b24tbnVtPjIyMzA3MDM3PC9hY2Nlc3Npb24tbnVtPjx1cmxzPjxyZWxhdGVkLXVybHM+PHVybD5o
dHRwOi8vd3d3Lm5jYmkubmxtLm5paC5nb3YvcHVibWVkLzIyMzA3MDM3PC91cmw+PC9yZWxhdGVk
LXVybHM+PC91cmxzPjxjdXN0b20yPjMyODQyOTM8L2N1c3RvbTI+PGVsZWN0cm9uaWMtcmVzb3Vy
Y2UtbnVtPjEwLjEyNTgvanJzbS4yMDEyLjEyMDAwOTwvZWxlY3Ryb25pYy1yZXNvdXJjZS1udW0+
PC9yZWNvcmQ+PC9DaXRlPjxDaXRlPjxBdXRob3I+RnJlZW1hbnRsZTwvQXV0aG9yPjxZZWFyPjIw
MTU8L1llYXI+PFJlY051bT4zODwvUmVjTnVtPjxyZWNvcmQ+PHJlYy1udW1iZXI+Mzg8L3JlYy1u
dW1iZXI+PGZvcmVpZ24ta2V5cz48a2V5IGFwcD0iRU4iIGRiLWlkPSI1ZGVzeHZzc2x2ZnJ4ZWVz
d3d4cHp6Zm52NXIwMmZ3ZGFheDUiIHRpbWVzdGFtcD0iMTQ0MTgyMjEwMyI+Mzg8L2tleT48L2Zv
cmVpZ24ta2V5cz48cmVmLXR5cGUgbmFtZT0iSm91cm5hbCBBcnRpY2xlIj4xNzwvcmVmLXR5cGU+
PGNvbnRyaWJ1dG9ycz48YXV0aG9ycz48YXV0aG9yPkZyZWVtYW50bGUsIE4uPC9hdXRob3I+PGF1
dGhvcj5SYXksIEQuPC9hdXRob3I+PGF1dGhvcj5NY051bHR5LCBELjwvYXV0aG9yPjxhdXRob3I+
Um9zc2VyLCBELjwvYXV0aG9yPjxhdXRob3I+QmVubmV0dCwgUy48L2F1dGhvcj48YXV0aG9yPktl
b2doLCBCLiBFLjwvYXV0aG9yPjxhdXRob3I+UGFnYW5vLCBELjwvYXV0aG9yPjwvYXV0aG9ycz48
L2NvbnRyaWJ1dG9ycz48YXV0aC1hZGRyZXNzPkRlcGFydG1lbnQgb2YgUHJpbWFyeSBDYXJlIGFu
ZCBQb3B1bGF0aW9uIEhlYWx0aCwgVW5pdmVyc2l0eSBDb2xsZWdlIExvbmRvbiwgVUsgUXVhbGl0
eSBhbmQgT3V0Y29tZXMgUmVzZWFyY2ggVW5pdCwgVW5pdmVyc2l0eSBIb3NwaXRhbHMgQmlybWlu
Z2hhbSBOSFMgRm91bmRhdGlvbiBUcnVzdCwgQmlybWluZ2hhbSwgVUsuJiN4RDtRdWFsaXR5IGFu
ZCBPdXRjb21lcyBSZXNlYXJjaCBVbml0LCBVbml2ZXJzaXR5IEhvc3BpdGFscyBCaXJtaW5naGFt
IE5IUyBGb3VuZGF0aW9uIFRydXN0LCBCaXJtaW5naGFtLCBVSyBEZXBhcnRtZW50IG9mIEluZm9y
bWF0aWNzLCBVbml2ZXJzaXR5IEhvc3BpdGFscyBCaXJtaW5naGFtIE5IUyBGb3VuZGF0aW9uIFRy
dXN0IEZhcnIgSW5zdGl0dXRlIG9mIEhlYWx0aCBJbmZvcm1hdGljcyBSZXNlYXJjaCwgVW5pdmVy
c2l0eSBDb2xsZWdlIExvbmRvbi4mI3hEO1F1YWxpdHkgYW5kIE91dGNvbWVzIFJlc2VhcmNoIFVu
aXQsIFVuaXZlcnNpdHkgSG9zcGl0YWxzIEJpcm1pbmdoYW0gTkhTIEZvdW5kYXRpb24gVHJ1c3Qs
IEJpcm1pbmdoYW0sIFVLIERlcGFydG1lbnQgb2YgSW5mb3JtYXRpY3MsIFVuaXZlcnNpdHkgSG9z
cGl0YWxzIEJpcm1pbmdoYW0gTkhTIEZvdW5kYXRpb24gVHJ1c3QuJiN4RDtVbml2ZXJzaXR5IEhv
c3BpdGFscyBCaXJtaW5naGFtIE5IUyBGb3VuZGF0aW9uIFRydXN0LiYjeEQ7TWVkaWNhbCBEaXJl
Y3RvcmF0ZSwgTkhTIEVuZ2xhbmQsIExvbmRvbiwgVUsuJiN4RDtRdWFsaXR5IGFuZCBPdXRjb21l
cyBSZXNlYXJjaCBVbml0LCBVbml2ZXJzaXR5IEhvc3BpdGFscyBCaXJtaW5naGFtIE5IUyBGb3Vu
ZGF0aW9uIFRydXN0LCBCaXJtaW5naGFtLCBVSyBEZXBhcnRtZW50IG9mIENhcmRpb3Rob3JhY2lj
IFN1cmdlcnksIFVuaXZlcnNpdHkgSG9zcGl0YWxzIEJpcm1pbmdoYW0gTkhTIEZvdW5kYXRpb24g
VHJ1c3QgRG9tZW5pY28uUGFnYW5vQHVoYi5uaHMudWsuPC9hdXRoLWFkZHJlc3M+PHRpdGxlcz48
dGl0bGU+SW5jcmVhc2VkIG1vcnRhbGl0eSBhc3NvY2lhdGVkIHdpdGggd2Vla2VuZCBob3NwaXRh
bCBhZG1pc3Npb246IGEgY2FzZSBmb3IgZXhwYW5kZWQgc2V2ZW4gZGF5IHNlcnZpY2VzPzwvdGl0
bGU+PHNlY29uZGFyeS10aXRsZT5CTUo8L3NlY29uZGFyeS10aXRsZT48L3RpdGxlcz48cGVyaW9k
aWNhbD48ZnVsbC10aXRsZT5CTUo8L2Z1bGwtdGl0bGU+PGFiYnItMT5CTUo8L2FiYnItMT48YWJi
ci0yPkJNSjwvYWJici0yPjwvcGVyaW9kaWNhbD48cGFnZXM+aDQ1OTY8L3BhZ2VzPjx2b2x1bWU+
MzUxPC92b2x1bWU+PGRhdGVzPjx5ZWFyPjIwMTU8L3llYXI+PC9kYXRlcz48aXNibj4xNzU2LTE4
MzMgKEVsZWN0cm9uaWMpJiN4RDswOTU5LTUzNVggKExpbmtpbmcpPC9pc2JuPjxhY2Nlc3Npb24t
bnVtPjI2MzQyOTIzPC9hY2Nlc3Npb24tbnVtPjx1cmxzPjxyZWxhdGVkLXVybHM+PHVybD5odHRw
Oi8vd3d3Lm5jYmkubmxtLm5paC5nb3YvcHVibWVkLzI2MzQyOTIzPC91cmw+PC9yZWxhdGVkLXVy
bHM+PC91cmxzPjxlbGVjdHJvbmljLXJlc291cmNlLW51bT4xMC4xMTM2L2Jtai5oNDU5NjwvZWxl
Y3Ryb25pYy1yZXNvdXJjZS1udW0+PC9yZWNvcmQ+PC9DaXRlPjwvRW5kTm90ZT5=
</w:fldData>
        </w:fldChar>
      </w:r>
      <w:r w:rsidR="008974D1">
        <w:rPr>
          <w:rFonts w:ascii="Cambria" w:hAnsi="Cambria"/>
          <w:sz w:val="22"/>
          <w:szCs w:val="22"/>
          <w:lang w:val="en-GB"/>
        </w:rPr>
        <w:instrText xml:space="preserve"> ADDIN EN.CITE.DATA </w:instrText>
      </w:r>
      <w:r w:rsidR="008974D1">
        <w:rPr>
          <w:rFonts w:ascii="Cambria" w:hAnsi="Cambria"/>
          <w:sz w:val="22"/>
          <w:szCs w:val="22"/>
          <w:lang w:val="en-GB"/>
        </w:rPr>
      </w:r>
      <w:r w:rsidR="008974D1">
        <w:rPr>
          <w:rFonts w:ascii="Cambria" w:hAnsi="Cambria"/>
          <w:sz w:val="22"/>
          <w:szCs w:val="22"/>
          <w:lang w:val="en-GB"/>
        </w:rPr>
        <w:fldChar w:fldCharType="end"/>
      </w:r>
      <w:r w:rsidR="00A73B36" w:rsidRPr="00C52BF0">
        <w:rPr>
          <w:rFonts w:ascii="Cambria" w:hAnsi="Cambria"/>
          <w:sz w:val="22"/>
          <w:szCs w:val="22"/>
          <w:lang w:val="en-GB"/>
        </w:rPr>
      </w:r>
      <w:r w:rsidR="00A73B36" w:rsidRPr="00C52BF0">
        <w:rPr>
          <w:rFonts w:ascii="Cambria" w:hAnsi="Cambria"/>
          <w:sz w:val="22"/>
          <w:szCs w:val="22"/>
          <w:lang w:val="en-GB"/>
        </w:rPr>
        <w:fldChar w:fldCharType="separate"/>
      </w:r>
      <w:r w:rsidR="008974D1">
        <w:rPr>
          <w:rFonts w:ascii="Cambria" w:hAnsi="Cambria"/>
          <w:noProof/>
          <w:sz w:val="22"/>
          <w:szCs w:val="22"/>
          <w:lang w:val="en-GB"/>
        </w:rPr>
        <w:t>[2, 3]</w:t>
      </w:r>
      <w:r w:rsidR="00A73B36" w:rsidRPr="00C52BF0">
        <w:rPr>
          <w:rFonts w:ascii="Cambria" w:hAnsi="Cambria"/>
          <w:sz w:val="22"/>
          <w:szCs w:val="22"/>
          <w:lang w:val="en-GB"/>
        </w:rPr>
        <w:fldChar w:fldCharType="end"/>
      </w:r>
      <w:r w:rsidR="00A73B36" w:rsidRPr="00C52BF0">
        <w:rPr>
          <w:rFonts w:ascii="Cambria" w:hAnsi="Cambria"/>
          <w:sz w:val="22"/>
          <w:szCs w:val="22"/>
          <w:lang w:val="en-GB"/>
        </w:rPr>
        <w:t xml:space="preserve"> </w:t>
      </w:r>
      <w:r w:rsidR="004202E7" w:rsidRPr="00C52BF0">
        <w:rPr>
          <w:rFonts w:ascii="Cambria" w:hAnsi="Cambria"/>
          <w:sz w:val="22"/>
          <w:szCs w:val="22"/>
          <w:lang w:val="en-GB"/>
        </w:rPr>
        <w:t>Worse</w:t>
      </w:r>
      <w:r w:rsidR="00E60D0E" w:rsidRPr="00C52BF0">
        <w:rPr>
          <w:rFonts w:ascii="Cambria" w:hAnsi="Cambria"/>
          <w:sz w:val="22"/>
          <w:szCs w:val="22"/>
          <w:lang w:val="en-GB"/>
        </w:rPr>
        <w:t xml:space="preserve"> outcomes have been shown for patients admitted at the weekend in the setting of </w:t>
      </w:r>
      <w:r w:rsidR="00A621B1" w:rsidRPr="00C52BF0">
        <w:rPr>
          <w:rFonts w:ascii="Cambria" w:hAnsi="Cambria"/>
          <w:sz w:val="22"/>
          <w:szCs w:val="22"/>
          <w:lang w:val="en-GB"/>
        </w:rPr>
        <w:t>acute stroke</w:t>
      </w:r>
      <w:r w:rsidR="00D804CB" w:rsidRPr="00C52BF0">
        <w:rPr>
          <w:rFonts w:ascii="Cambria" w:hAnsi="Cambria"/>
          <w:sz w:val="22"/>
          <w:szCs w:val="22"/>
          <w:lang w:val="en-GB"/>
        </w:rPr>
        <w:fldChar w:fldCharType="begin"/>
      </w:r>
      <w:r w:rsidR="008974D1">
        <w:rPr>
          <w:rFonts w:ascii="Cambria" w:hAnsi="Cambria"/>
          <w:sz w:val="22"/>
          <w:szCs w:val="22"/>
          <w:lang w:val="en-GB"/>
        </w:rPr>
        <w:instrText xml:space="preserve"> ADDIN EN.CITE &lt;EndNote&gt;&lt;Cite&gt;&lt;Author&gt;Roberts&lt;/Author&gt;&lt;Year&gt;2015&lt;/Year&gt;&lt;RecNum&gt;4&lt;/RecNum&gt;&lt;DisplayText&gt;[4]&lt;/DisplayText&gt;&lt;record&gt;&lt;rec-number&gt;4&lt;/rec-number&gt;&lt;foreign-keys&gt;&lt;key app="EN" db-id="5desxvsslvfrxeeswwxpzzfnv5r02fwdaax5" timestamp="1438291878"&gt;4&lt;/key&gt;&lt;/foreign-keys&gt;&lt;ref-type name="Journal Article"&gt;17&lt;/ref-type&gt;&lt;contributors&gt;&lt;authors&gt;&lt;author&gt;Roberts, S. E.&lt;/author&gt;&lt;author&gt;Thorne, K.&lt;/author&gt;&lt;author&gt;Akbari, A.&lt;/author&gt;&lt;author&gt;Samuel, D. G.&lt;/author&gt;&lt;author&gt;Williams, J. G.&lt;/author&gt;&lt;/authors&gt;&lt;/contributors&gt;&lt;auth-address&gt;College of Medicine, Swansea University, Swansea, United Kingdom.&amp;#xD;College of Medicine, Swansea University, Swansea, United Kingdom; West Wales General Hospital, Carmarthen, United Kingdom.&lt;/auth-address&gt;&lt;titles&gt;&lt;title&gt;Mortality following Stroke, the Weekend Effect and Related Factors: Record Linkage Study&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0131836&lt;/pages&gt;&lt;volume&gt;10&lt;/volume&gt;&lt;number&gt;6&lt;/number&gt;&lt;dates&gt;&lt;year&gt;2015&lt;/year&gt;&lt;/dates&gt;&lt;isbn&gt;1932-6203 (Electronic)&amp;#xD;1932-6203 (Linking)&lt;/isbn&gt;&lt;accession-num&gt;26121338&lt;/accession-num&gt;&lt;urls&gt;&lt;related-urls&gt;&lt;url&gt;http://www.ncbi.nlm.nih.gov/pubmed/26121338&lt;/url&gt;&lt;/related-urls&gt;&lt;/urls&gt;&lt;custom2&gt;4487251&lt;/custom2&gt;&lt;electronic-resource-num&gt;10.1371/journal.pone.0131836&lt;/electronic-resource-num&gt;&lt;/record&gt;&lt;/Cite&gt;&lt;/EndNote&gt;</w:instrText>
      </w:r>
      <w:r w:rsidR="00D804CB" w:rsidRPr="00C52BF0">
        <w:rPr>
          <w:rFonts w:ascii="Cambria" w:hAnsi="Cambria"/>
          <w:sz w:val="22"/>
          <w:szCs w:val="22"/>
          <w:lang w:val="en-GB"/>
        </w:rPr>
        <w:fldChar w:fldCharType="separate"/>
      </w:r>
      <w:r w:rsidR="008974D1">
        <w:rPr>
          <w:rFonts w:ascii="Cambria" w:hAnsi="Cambria"/>
          <w:noProof/>
          <w:sz w:val="22"/>
          <w:szCs w:val="22"/>
          <w:lang w:val="en-GB"/>
        </w:rPr>
        <w:t>[4]</w:t>
      </w:r>
      <w:r w:rsidR="00D804CB" w:rsidRPr="00C52BF0">
        <w:rPr>
          <w:rFonts w:ascii="Cambria" w:hAnsi="Cambria"/>
          <w:sz w:val="22"/>
          <w:szCs w:val="22"/>
          <w:lang w:val="en-GB"/>
        </w:rPr>
        <w:fldChar w:fldCharType="end"/>
      </w:r>
      <w:r w:rsidR="00A621B1" w:rsidRPr="00C52BF0">
        <w:rPr>
          <w:rFonts w:ascii="Cambria" w:hAnsi="Cambria"/>
          <w:sz w:val="22"/>
          <w:szCs w:val="22"/>
          <w:lang w:val="en-GB"/>
        </w:rPr>
        <w:t>, myocardial infarction</w:t>
      </w:r>
      <w:r w:rsidR="00D804CB" w:rsidRPr="00C52BF0">
        <w:rPr>
          <w:rFonts w:ascii="Cambria" w:hAnsi="Cambria"/>
          <w:sz w:val="22"/>
          <w:szCs w:val="22"/>
          <w:lang w:val="en-GB"/>
        </w:rPr>
        <w:fldChar w:fldCharType="begin">
          <w:fldData xml:space="preserve">PEVuZE5vdGU+PENpdGU+PEF1dGhvcj5LdW1hcjwvQXV0aG9yPjxZZWFyPjIwMTU8L1llYXI+PFJl
Y051bT4xMDwvUmVjTnVtPjxEaXNwbGF5VGV4dD5bNV08L0Rpc3BsYXlUZXh0PjxyZWNvcmQ+PHJl
Yy1udW1iZXI+MTA8L3JlYy1udW1iZXI+PGZvcmVpZ24ta2V5cz48a2V5IGFwcD0iRU4iIGRiLWlk
PSI1ZGVzeHZzc2x2ZnJ4ZWVzd3d4cHp6Zm52NXIwMmZ3ZGFheDUiIHRpbWVzdGFtcD0iMTQzODI5
MjM1NyI+MTA8L2tleT48L2ZvcmVpZ24ta2V5cz48cmVmLXR5cGUgbmFtZT0iSm91cm5hbCBBcnRp
Y2xlIj4xNzwvcmVmLXR5cGU+PGNvbnRyaWJ1dG9ycz48YXV0aG9ycz48YXV0aG9yPkt1bWFyLCBH
LjwvYXV0aG9yPjxhdXRob3I+RGVzaG11a2gsIEEuPC9hdXRob3I+PGF1dGhvcj5TYWtodWphLCBB
LjwvYXV0aG9yPjxhdXRob3I+VGFuZWphLCBBLjwvYXV0aG9yPjxhdXRob3I+S3VtYXIsIE4uPC9h
dXRob3I+PGF1dGhvcj5KYWNvYnMsIEUuPC9hdXRob3I+PGF1dGhvcj5OYW5jaGFsLCBSLjwvYXV0
aG9yPjxhdXRob3I+TWlsd2F1a2VlIEluaXRpYXRpdmUgaW4gQ3JpdGljYWwgQ2FyZSBPdXRjb21l
cyBSZXNlYXJjaCBHcm91cCBvZiwgSW52ZXN0aWdhdG9yczwvYXV0aG9yPjwvYXV0aG9ycz48L2Nv
bnRyaWJ1dG9ycz48dGl0bGVzPjx0aXRsZT5BY3V0ZSBteW9jYXJkaWFsIGluZmFyY3Rpb246IGEg
bmF0aW9uYWwgYW5hbHlzaXMgb2YgdGhlIHdlZWtlbmQgZWZmZWN0IG92ZXIgdGltZTwvdGl0bGU+
PHNlY29uZGFyeS10aXRsZT5KIEFtIENvbGwgQ2FyZGlvbDwvc2Vjb25kYXJ5LXRpdGxlPjxhbHQt
dGl0bGU+Sm91cm5hbCBvZiB0aGUgQW1lcmljYW4gQ29sbGVnZSBvZiBDYXJkaW9sb2d5PC9hbHQt
dGl0bGU+PC90aXRsZXM+PHBlcmlvZGljYWw+PGZ1bGwtdGl0bGU+Sm91cm5hbCBvZiB0aGUgQW1l
cmljYW4gQ29sbGVnZSBvZiBDYXJkaW9sb2d5PC9mdWxsLXRpdGxlPjxhYmJyLTE+Si4gQW0uIENv
bGwuIENhcmRpb2wuPC9hYmJyLTE+PGFiYnItMj5KIEFtIENvbGwgQ2FyZGlvbDwvYWJici0yPjwv
cGVyaW9kaWNhbD48YWx0LXBlcmlvZGljYWw+PGZ1bGwtdGl0bGU+Sm91cm5hbCBvZiB0aGUgQW1l
cmljYW4gQ29sbGVnZSBvZiBDYXJkaW9sb2d5PC9mdWxsLXRpdGxlPjxhYmJyLTE+Si4gQW0uIENv
bGwuIENhcmRpb2wuPC9hYmJyLTE+PGFiYnItMj5KIEFtIENvbGwgQ2FyZGlvbDwvYWJici0yPjwv
YWx0LXBlcmlvZGljYWw+PHBhZ2VzPjIxNy04PC9wYWdlcz48dm9sdW1lPjY1PC92b2x1bWU+PG51
bWJlcj4yPC9udW1iZXI+PGtleXdvcmRzPjxrZXl3b3JkPkRhdGFiYXNlcywgRmFjdHVhbDwva2V5
d29yZD48a2V5d29yZD5Gb2xsb3ctVXAgU3R1ZGllczwva2V5d29yZD48a2V5d29yZD5Ib3NwaXRh
bCBNb3J0YWxpdHkvKnRyZW5kczwva2V5d29yZD48a2V5d29yZD4qSG9zcGl0YWxzLCBQdWJsaWM8
L2tleXdvcmQ+PGtleXdvcmQ+SHVtYW5zPC9rZXl3b3JkPjxrZXl3b3JkPk15b2NhcmRpYWwgSW5m
YXJjdGlvbi8qbW9ydGFsaXR5PC9rZXl3b3JkPjxrZXl3b3JkPlBhdGllbnQgQWRtaXNzaW9uLyp0
cmVuZHM8L2tleXdvcmQ+PGtleXdvcmQ+UmV0cm9zcGVjdGl2ZSBTdHVkaWVzPC9rZXl3b3JkPjxr
ZXl3b3JkPlRpbWUgRmFjdG9yczwva2V5d29yZD48a2V5d29yZD5Vbml0ZWQgU3RhdGVzL2VwaWRl
bWlvbG9neTwva2V5d29yZD48L2tleXdvcmRzPjxkYXRlcz48eWVhcj4yMDE1PC95ZWFyPjxwdWIt
ZGF0ZXM+PGRhdGU+SmFuIDIwPC9kYXRlPjwvcHViLWRhdGVzPjwvZGF0ZXM+PGlzYm4+MTU1OC0z
NTk3IChFbGVjdHJvbmljKSYjeEQ7MDczNS0xMDk3IChMaW5raW5nKTwvaXNibj48YWNjZXNzaW9u
LW51bT4yNTU5MzA2NTwvYWNjZXNzaW9uLW51bT48dXJscz48cmVsYXRlZC11cmxzPjx1cmw+aHR0
cDovL3d3dy5uY2JpLm5sbS5uaWguZ292L3B1Ym1lZC8yNTU5MzA2NTwvdXJsPjwvcmVsYXRlZC11
cmxzPjwvdXJscz48ZWxlY3Ryb25pYy1yZXNvdXJjZS1udW0+MTAuMTAxNi9qLmphY2MuMjAxNC4w
OS4wODM8L2VsZWN0cm9uaWMtcmVzb3VyY2UtbnVtPjwvcmVjb3JkPjwvQ2l0ZT48L0VuZE5vdGU+
</w:fldData>
        </w:fldChar>
      </w:r>
      <w:r w:rsidR="008974D1">
        <w:rPr>
          <w:rFonts w:ascii="Cambria" w:hAnsi="Cambria"/>
          <w:sz w:val="22"/>
          <w:szCs w:val="22"/>
          <w:lang w:val="en-GB"/>
        </w:rPr>
        <w:instrText xml:space="preserve"> ADDIN EN.CITE </w:instrText>
      </w:r>
      <w:r w:rsidR="008974D1">
        <w:rPr>
          <w:rFonts w:ascii="Cambria" w:hAnsi="Cambria"/>
          <w:sz w:val="22"/>
          <w:szCs w:val="22"/>
          <w:lang w:val="en-GB"/>
        </w:rPr>
        <w:fldChar w:fldCharType="begin">
          <w:fldData xml:space="preserve">PEVuZE5vdGU+PENpdGU+PEF1dGhvcj5LdW1hcjwvQXV0aG9yPjxZZWFyPjIwMTU8L1llYXI+PFJl
Y051bT4xMDwvUmVjTnVtPjxEaXNwbGF5VGV4dD5bNV08L0Rpc3BsYXlUZXh0PjxyZWNvcmQ+PHJl
Yy1udW1iZXI+MTA8L3JlYy1udW1iZXI+PGZvcmVpZ24ta2V5cz48a2V5IGFwcD0iRU4iIGRiLWlk
PSI1ZGVzeHZzc2x2ZnJ4ZWVzd3d4cHp6Zm52NXIwMmZ3ZGFheDUiIHRpbWVzdGFtcD0iMTQzODI5
MjM1NyI+MTA8L2tleT48L2ZvcmVpZ24ta2V5cz48cmVmLXR5cGUgbmFtZT0iSm91cm5hbCBBcnRp
Y2xlIj4xNzwvcmVmLXR5cGU+PGNvbnRyaWJ1dG9ycz48YXV0aG9ycz48YXV0aG9yPkt1bWFyLCBH
LjwvYXV0aG9yPjxhdXRob3I+RGVzaG11a2gsIEEuPC9hdXRob3I+PGF1dGhvcj5TYWtodWphLCBB
LjwvYXV0aG9yPjxhdXRob3I+VGFuZWphLCBBLjwvYXV0aG9yPjxhdXRob3I+S3VtYXIsIE4uPC9h
dXRob3I+PGF1dGhvcj5KYWNvYnMsIEUuPC9hdXRob3I+PGF1dGhvcj5OYW5jaGFsLCBSLjwvYXV0
aG9yPjxhdXRob3I+TWlsd2F1a2VlIEluaXRpYXRpdmUgaW4gQ3JpdGljYWwgQ2FyZSBPdXRjb21l
cyBSZXNlYXJjaCBHcm91cCBvZiwgSW52ZXN0aWdhdG9yczwvYXV0aG9yPjwvYXV0aG9ycz48L2Nv
bnRyaWJ1dG9ycz48dGl0bGVzPjx0aXRsZT5BY3V0ZSBteW9jYXJkaWFsIGluZmFyY3Rpb246IGEg
bmF0aW9uYWwgYW5hbHlzaXMgb2YgdGhlIHdlZWtlbmQgZWZmZWN0IG92ZXIgdGltZTwvdGl0bGU+
PHNlY29uZGFyeS10aXRsZT5KIEFtIENvbGwgQ2FyZGlvbDwvc2Vjb25kYXJ5LXRpdGxlPjxhbHQt
dGl0bGU+Sm91cm5hbCBvZiB0aGUgQW1lcmljYW4gQ29sbGVnZSBvZiBDYXJkaW9sb2d5PC9hbHQt
dGl0bGU+PC90aXRsZXM+PHBlcmlvZGljYWw+PGZ1bGwtdGl0bGU+Sm91cm5hbCBvZiB0aGUgQW1l
cmljYW4gQ29sbGVnZSBvZiBDYXJkaW9sb2d5PC9mdWxsLXRpdGxlPjxhYmJyLTE+Si4gQW0uIENv
bGwuIENhcmRpb2wuPC9hYmJyLTE+PGFiYnItMj5KIEFtIENvbGwgQ2FyZGlvbDwvYWJici0yPjwv
cGVyaW9kaWNhbD48YWx0LXBlcmlvZGljYWw+PGZ1bGwtdGl0bGU+Sm91cm5hbCBvZiB0aGUgQW1l
cmljYW4gQ29sbGVnZSBvZiBDYXJkaW9sb2d5PC9mdWxsLXRpdGxlPjxhYmJyLTE+Si4gQW0uIENv
bGwuIENhcmRpb2wuPC9hYmJyLTE+PGFiYnItMj5KIEFtIENvbGwgQ2FyZGlvbDwvYWJici0yPjwv
YWx0LXBlcmlvZGljYWw+PHBhZ2VzPjIxNy04PC9wYWdlcz48dm9sdW1lPjY1PC92b2x1bWU+PG51
bWJlcj4yPC9udW1iZXI+PGtleXdvcmRzPjxrZXl3b3JkPkRhdGFiYXNlcywgRmFjdHVhbDwva2V5
d29yZD48a2V5d29yZD5Gb2xsb3ctVXAgU3R1ZGllczwva2V5d29yZD48a2V5d29yZD5Ib3NwaXRh
bCBNb3J0YWxpdHkvKnRyZW5kczwva2V5d29yZD48a2V5d29yZD4qSG9zcGl0YWxzLCBQdWJsaWM8
L2tleXdvcmQ+PGtleXdvcmQ+SHVtYW5zPC9rZXl3b3JkPjxrZXl3b3JkPk15b2NhcmRpYWwgSW5m
YXJjdGlvbi8qbW9ydGFsaXR5PC9rZXl3b3JkPjxrZXl3b3JkPlBhdGllbnQgQWRtaXNzaW9uLyp0
cmVuZHM8L2tleXdvcmQ+PGtleXdvcmQ+UmV0cm9zcGVjdGl2ZSBTdHVkaWVzPC9rZXl3b3JkPjxr
ZXl3b3JkPlRpbWUgRmFjdG9yczwva2V5d29yZD48a2V5d29yZD5Vbml0ZWQgU3RhdGVzL2VwaWRl
bWlvbG9neTwva2V5d29yZD48L2tleXdvcmRzPjxkYXRlcz48eWVhcj4yMDE1PC95ZWFyPjxwdWIt
ZGF0ZXM+PGRhdGU+SmFuIDIwPC9kYXRlPjwvcHViLWRhdGVzPjwvZGF0ZXM+PGlzYm4+MTU1OC0z
NTk3IChFbGVjdHJvbmljKSYjeEQ7MDczNS0xMDk3IChMaW5raW5nKTwvaXNibj48YWNjZXNzaW9u
LW51bT4yNTU5MzA2NTwvYWNjZXNzaW9uLW51bT48dXJscz48cmVsYXRlZC11cmxzPjx1cmw+aHR0
cDovL3d3dy5uY2JpLm5sbS5uaWguZ292L3B1Ym1lZC8yNTU5MzA2NTwvdXJsPjwvcmVsYXRlZC11
cmxzPjwvdXJscz48ZWxlY3Ryb25pYy1yZXNvdXJjZS1udW0+MTAuMTAxNi9qLmphY2MuMjAxNC4w
OS4wODM8L2VsZWN0cm9uaWMtcmVzb3VyY2UtbnVtPjwvcmVjb3JkPjwvQ2l0ZT48L0VuZE5vdGU+
</w:fldData>
        </w:fldChar>
      </w:r>
      <w:r w:rsidR="008974D1">
        <w:rPr>
          <w:rFonts w:ascii="Cambria" w:hAnsi="Cambria"/>
          <w:sz w:val="22"/>
          <w:szCs w:val="22"/>
          <w:lang w:val="en-GB"/>
        </w:rPr>
        <w:instrText xml:space="preserve"> ADDIN EN.CITE.DATA </w:instrText>
      </w:r>
      <w:r w:rsidR="008974D1">
        <w:rPr>
          <w:rFonts w:ascii="Cambria" w:hAnsi="Cambria"/>
          <w:sz w:val="22"/>
          <w:szCs w:val="22"/>
          <w:lang w:val="en-GB"/>
        </w:rPr>
      </w:r>
      <w:r w:rsidR="008974D1">
        <w:rPr>
          <w:rFonts w:ascii="Cambria" w:hAnsi="Cambria"/>
          <w:sz w:val="22"/>
          <w:szCs w:val="22"/>
          <w:lang w:val="en-GB"/>
        </w:rPr>
        <w:fldChar w:fldCharType="end"/>
      </w:r>
      <w:r w:rsidR="00D804CB" w:rsidRPr="00C52BF0">
        <w:rPr>
          <w:rFonts w:ascii="Cambria" w:hAnsi="Cambria"/>
          <w:sz w:val="22"/>
          <w:szCs w:val="22"/>
          <w:lang w:val="en-GB"/>
        </w:rPr>
      </w:r>
      <w:r w:rsidR="00D804CB" w:rsidRPr="00C52BF0">
        <w:rPr>
          <w:rFonts w:ascii="Cambria" w:hAnsi="Cambria"/>
          <w:sz w:val="22"/>
          <w:szCs w:val="22"/>
          <w:lang w:val="en-GB"/>
        </w:rPr>
        <w:fldChar w:fldCharType="separate"/>
      </w:r>
      <w:r w:rsidR="008974D1">
        <w:rPr>
          <w:rFonts w:ascii="Cambria" w:hAnsi="Cambria"/>
          <w:noProof/>
          <w:sz w:val="22"/>
          <w:szCs w:val="22"/>
          <w:lang w:val="en-GB"/>
        </w:rPr>
        <w:t>[5]</w:t>
      </w:r>
      <w:r w:rsidR="00D804CB" w:rsidRPr="00C52BF0">
        <w:rPr>
          <w:rFonts w:ascii="Cambria" w:hAnsi="Cambria"/>
          <w:sz w:val="22"/>
          <w:szCs w:val="22"/>
          <w:lang w:val="en-GB"/>
        </w:rPr>
        <w:fldChar w:fldCharType="end"/>
      </w:r>
      <w:r w:rsidR="00E60D0E" w:rsidRPr="00C52BF0">
        <w:rPr>
          <w:rFonts w:ascii="Cambria" w:hAnsi="Cambria"/>
          <w:sz w:val="22"/>
          <w:szCs w:val="22"/>
          <w:lang w:val="en-GB"/>
        </w:rPr>
        <w:t>, pulmonary</w:t>
      </w:r>
      <w:r w:rsidR="00A621B1" w:rsidRPr="00C52BF0">
        <w:rPr>
          <w:rFonts w:ascii="Cambria" w:hAnsi="Cambria"/>
          <w:sz w:val="22"/>
          <w:szCs w:val="22"/>
          <w:lang w:val="en-GB"/>
        </w:rPr>
        <w:t xml:space="preserve"> embolism</w:t>
      </w:r>
      <w:r w:rsidR="00D804CB" w:rsidRPr="00C52BF0">
        <w:rPr>
          <w:rFonts w:ascii="Cambria" w:hAnsi="Cambria"/>
          <w:sz w:val="22"/>
          <w:szCs w:val="22"/>
          <w:lang w:val="en-GB"/>
        </w:rPr>
        <w:fldChar w:fldCharType="begin"/>
      </w:r>
      <w:r w:rsidR="008974D1">
        <w:rPr>
          <w:rFonts w:ascii="Cambria" w:hAnsi="Cambria"/>
          <w:sz w:val="22"/>
          <w:szCs w:val="22"/>
          <w:lang w:val="en-GB"/>
        </w:rPr>
        <w:instrText xml:space="preserve"> ADDIN EN.CITE &lt;EndNote&gt;&lt;Cite&gt;&lt;Author&gt;Coleman&lt;/Author&gt;&lt;Year&gt;2015&lt;/Year&gt;&lt;RecNum&gt;9&lt;/RecNum&gt;&lt;DisplayText&gt;[6]&lt;/DisplayText&gt;&lt;record&gt;&lt;rec-number&gt;9&lt;/rec-number&gt;&lt;foreign-keys&gt;&lt;key app="EN" db-id="5desxvsslvfrxeeswwxpzzfnv5r02fwdaax5" timestamp="1438292159"&gt;9&lt;/key&gt;&lt;/foreign-keys&gt;&lt;ref-type name="Journal Article"&gt;17&lt;/ref-type&gt;&lt;contributors&gt;&lt;authors&gt;&lt;author&gt;Coleman, C. I.&lt;/author&gt;&lt;author&gt;Brunault, R. D.&lt;/author&gt;&lt;author&gt;Saulsberry, W. J.&lt;/author&gt;&lt;/authors&gt;&lt;/contributors&gt;&lt;auth-address&gt;University of Connecticut School of Pharmacy, Storrs, CT, USA; University of Connecticut, Hartford Hospital Evidence-Based Practice Center, Hartford, CT, USA. Electronic address: craig.coleman@hhchealth.org.&amp;#xD;University of Connecticut School of Pharmacy, Storrs, CT, USA.&amp;#xD;University of Connecticut, Hartford Hospital Evidence-Based Practice Center, Hartford, CT, USA.&lt;/auth-address&gt;&lt;titles&gt;&lt;title&gt;Association between weekend admission and in-hospital mortality for pulmonary embolism: An observational study and meta-analysis&lt;/title&gt;&lt;secondary-title&gt;Int J Cardiol&lt;/secondary-title&gt;&lt;alt-title&gt;International journal of cardiology&lt;/alt-title&gt;&lt;/titles&gt;&lt;periodical&gt;&lt;full-title&gt;International Journal of Cardiology&lt;/full-title&gt;&lt;abbr-1&gt;Int. J. Cardiol.&lt;/abbr-1&gt;&lt;abbr-2&gt;Int J Cardiol&lt;/abbr-2&gt;&lt;/periodical&gt;&lt;alt-periodical&gt;&lt;full-title&gt;International Journal of Cardiology&lt;/full-title&gt;&lt;abbr-1&gt;Int. J. Cardiol.&lt;/abbr-1&gt;&lt;abbr-2&gt;Int J Cardiol&lt;/abbr-2&gt;&lt;/alt-periodical&gt;&lt;pages&gt;72-4&lt;/pages&gt;&lt;volume&gt;194&lt;/volume&gt;&lt;dates&gt;&lt;year&gt;2015&lt;/year&gt;&lt;pub-dates&gt;&lt;date&gt;Sep 1&lt;/date&gt;&lt;/pub-dates&gt;&lt;/dates&gt;&lt;isbn&gt;1874-1754 (Electronic)&amp;#xD;0167-5273 (Linking)&lt;/isbn&gt;&lt;accession-num&gt;26005808&lt;/accession-num&gt;&lt;urls&gt;&lt;related-urls&gt;&lt;url&gt;http://www.ncbi.nlm.nih.gov/pubmed/26005808&lt;/url&gt;&lt;/related-urls&gt;&lt;/urls&gt;&lt;electronic-resource-num&gt;10.1016/j.ijcard.2015.05.098&lt;/electronic-resource-num&gt;&lt;/record&gt;&lt;/Cite&gt;&lt;/EndNote&gt;</w:instrText>
      </w:r>
      <w:r w:rsidR="00D804CB" w:rsidRPr="00C52BF0">
        <w:rPr>
          <w:rFonts w:ascii="Cambria" w:hAnsi="Cambria"/>
          <w:sz w:val="22"/>
          <w:szCs w:val="22"/>
          <w:lang w:val="en-GB"/>
        </w:rPr>
        <w:fldChar w:fldCharType="separate"/>
      </w:r>
      <w:r w:rsidR="008974D1">
        <w:rPr>
          <w:rFonts w:ascii="Cambria" w:hAnsi="Cambria"/>
          <w:noProof/>
          <w:sz w:val="22"/>
          <w:szCs w:val="22"/>
          <w:lang w:val="en-GB"/>
        </w:rPr>
        <w:t>[6]</w:t>
      </w:r>
      <w:r w:rsidR="00D804CB" w:rsidRPr="00C52BF0">
        <w:rPr>
          <w:rFonts w:ascii="Cambria" w:hAnsi="Cambria"/>
          <w:sz w:val="22"/>
          <w:szCs w:val="22"/>
          <w:lang w:val="en-GB"/>
        </w:rPr>
        <w:fldChar w:fldCharType="end"/>
      </w:r>
      <w:r w:rsidR="00A621B1" w:rsidRPr="00C52BF0">
        <w:rPr>
          <w:rFonts w:ascii="Cambria" w:hAnsi="Cambria"/>
          <w:sz w:val="22"/>
          <w:szCs w:val="22"/>
          <w:lang w:val="en-GB"/>
        </w:rPr>
        <w:t xml:space="preserve">, </w:t>
      </w:r>
      <w:r w:rsidR="00E60D0E" w:rsidRPr="00C52BF0">
        <w:rPr>
          <w:rFonts w:ascii="Cambria" w:hAnsi="Cambria"/>
          <w:sz w:val="22"/>
          <w:szCs w:val="22"/>
          <w:lang w:val="en-GB"/>
        </w:rPr>
        <w:t xml:space="preserve">lower extremity </w:t>
      </w:r>
      <w:proofErr w:type="spellStart"/>
      <w:r w:rsidR="00E60D0E" w:rsidRPr="00C52BF0">
        <w:rPr>
          <w:rFonts w:ascii="Cambria" w:hAnsi="Cambria"/>
          <w:sz w:val="22"/>
          <w:szCs w:val="22"/>
          <w:lang w:val="en-GB"/>
        </w:rPr>
        <w:t>ischaemia</w:t>
      </w:r>
      <w:proofErr w:type="spellEnd"/>
      <w:r w:rsidR="00D804CB" w:rsidRPr="00C52BF0">
        <w:rPr>
          <w:rFonts w:ascii="Cambria" w:hAnsi="Cambria"/>
          <w:sz w:val="22"/>
          <w:szCs w:val="22"/>
          <w:lang w:val="en-GB"/>
        </w:rPr>
        <w:fldChar w:fldCharType="begin">
          <w:fldData xml:space="preserve">PEVuZE5vdGU+PENpdGU+PEF1dGhvcj5PcmFuZGk8L0F1dGhvcj48WWVhcj4yMDE0PC9ZZWFyPjxS
ZWNOdW0+ODwvUmVjTnVtPjxEaXNwbGF5VGV4dD5bN108L0Rpc3BsYXlUZXh0PjxyZWNvcmQ+PHJl
Yy1udW1iZXI+ODwvcmVjLW51bWJlcj48Zm9yZWlnbi1rZXlzPjxrZXkgYXBwPSJFTiIgZGItaWQ9
IjVkZXN4dnNzbHZmcnhlZXN3d3hwenpmbnY1cjAyZndkYWF4NSIgdGltZXN0YW1wPSIxNDM4Mjky
MTEzIj44PC9rZXk+PC9mb3JlaWduLWtleXM+PHJlZi10eXBlIG5hbWU9IkpvdXJuYWwgQXJ0aWNs
ZSI+MTc8L3JlZi10eXBlPjxjb250cmlidXRvcnM+PGF1dGhvcnM+PGF1dGhvcj5PcmFuZGksIEIu
IEouPC9hdXRob3I+PGF1dGhvcj5TZWx2YXJhamFoLCBTLjwvYXV0aG9yPjxhdXRob3I+T3Jpb24s
IEsuIEMuPC9hdXRob3I+PGF1dGhvcj5MdW0sIFkuIFcuPC9hdXRob3I+PGF1dGhvcj5QZXJsZXIs
IEIuIEEuPC9hdXRob3I+PGF1dGhvcj5BYnVsYXJyYWdlLCBDLiBKLjwvYXV0aG9yPjwvYXV0aG9y
cz48L2NvbnRyaWJ1dG9ycz48YXV0aC1hZGRyZXNzPkRlcGFydG1lbnQgb2YgU3VyZ2VyeSwgSm9o
bnMgSG9wa2lucyBVbml2ZXJzaXR5IFNjaG9vbCBvZiBNZWRpY2luZSwgQmFsdGltb3JlLCBNZC4m
I3hEO0RlcGFydG1lbnQgb2YgU3VyZ2VyeSwgSm9obnMgSG9wa2lucyBVbml2ZXJzaXR5IFNjaG9v
bCBvZiBNZWRpY2luZSwgQmFsdGltb3JlLCBNZDsgQ2VudGVyIGZvciBTdXJnaWNhbCBUcmlhbHMg
YW5kIE91dGNvbWVzIFJlc2VhcmNoLCBEZXBhcnRtZW50IG9mIFN1cmdlcnksIEpvaG5zIEhvcGtp
bnMgVW5pdmVyc2l0eSBTY2hvb2wgb2YgTWVkaWNpbmUsIEJhbHRpbW9yZSwgTWQuJiN4RDtEZXBh
cnRtZW50IG9mIFN1cmdlcnksIEpvaG5zIEhvcGtpbnMgVW5pdmVyc2l0eSBTY2hvb2wgb2YgTWVk
aWNpbmUsIEJhbHRpbW9yZSwgTWQ7IERpdmlzaW9uIG9mIFZhc2N1bGFyIFN1cmdlcnkgYW5kIEVu
ZG92YXNjdWxhciBUaGVyYXB5LCBEZXBhcnRtZW50IG9mIFN1cmdlcnksIEpvaG5zIEhvcGtpbnMg
VW5pdmVyc2l0eSBTY2hvb2wgb2YgTWVkaWNpbmUsIEJhbHRpbW9yZSwgTWQuJiN4RDtEZXBhcnRt
ZW50IG9mIFN1cmdlcnksIEpvaG5zIEhvcGtpbnMgVW5pdmVyc2l0eSBTY2hvb2wgb2YgTWVkaWNp
bmUsIEJhbHRpbW9yZSwgTWQ7IENlbnRlciBmb3IgU3VyZ2ljYWwgVHJpYWxzIGFuZCBPdXRjb21l
cyBSZXNlYXJjaCwgRGVwYXJ0bWVudCBvZiBTdXJnZXJ5LCBKb2hucyBIb3BraW5zIFVuaXZlcnNp
dHkgU2Nob29sIG9mIE1lZGljaW5lLCBCYWx0aW1vcmUsIE1kOyBEaXZpc2lvbiBvZiBWYXNjdWxh
ciBTdXJnZXJ5IGFuZCBFbmRvdmFzY3VsYXIgVGhlcmFweSwgRGVwYXJ0bWVudCBvZiBTdXJnZXJ5
LCBKb2hucyBIb3BraW5zIFVuaXZlcnNpdHkgU2Nob29sIG9mIE1lZGljaW5lLCBCYWx0aW1vcmUs
IE1kLiBFbGVjdHJvbmljIGFkZHJlc3M6IGNhYnVsYXIxQGpobWkuZWR1LjwvYXV0aC1hZGRyZXNz
Pjx0aXRsZXM+PHRpdGxlPk91dGNvbWVzIG9mIG5vbmVsZWN0aXZlIHdlZWtlbmQgYWRtaXNzaW9u
cyBmb3IgbG93ZXIgZXh0cmVtaXR5IGlzY2hlbWlhPC90aXRsZT48c2Vjb25kYXJ5LXRpdGxlPkog
VmFzYyBTdXJnPC9zZWNvbmRhcnktdGl0bGU+PGFsdC10aXRsZT5Kb3VybmFsIG9mIHZhc2N1bGFy
IHN1cmdlcnk8L2FsdC10aXRsZT48L3RpdGxlcz48cGVyaW9kaWNhbD48ZnVsbC10aXRsZT5Kb3Vy
bmFsIG9mIFZhc2N1bGFyIFN1cmdlcnk8L2Z1bGwtdGl0bGU+PGFiYnItMT5KLiBWYXNjLiBTdXJn
LjwvYWJici0xPjxhYmJyLTI+SiBWYXNjIFN1cmc8L2FiYnItMj48L3BlcmlvZGljYWw+PGFsdC1w
ZXJpb2RpY2FsPjxmdWxsLXRpdGxlPkpvdXJuYWwgb2YgVmFzY3VsYXIgU3VyZ2VyeTwvZnVsbC10
aXRsZT48YWJici0xPkouIFZhc2MuIFN1cmcuPC9hYmJyLTE+PGFiYnItMj5KIFZhc2MgU3VyZzwv
YWJici0yPjwvYWx0LXBlcmlvZGljYWw+PHBhZ2VzPjE1NzItOSBlMTwvcGFnZXM+PHZvbHVtZT42
MDwvdm9sdW1lPjxudW1iZXI+NjwvbnVtYmVyPjxrZXl3b3Jkcz48a2V5d29yZD5BY3V0ZSBEaXNl
YXNlPC9rZXl3b3JkPjxrZXl3b3JkPipBZnRlci1Ib3VycyBDYXJlPC9rZXl3b3JkPjxrZXl3b3Jk
PkFnZWQ8L2tleXdvcmQ+PGtleXdvcmQ+QWdlZCwgODAgYW5kIG92ZXI8L2tleXdvcmQ+PGtleXdv
cmQ+QW1wdXRhdGlvbjwva2V5d29yZD48a2V5d29yZD5Dcml0aWNhbCBJbGxuZXNzPC9rZXl3b3Jk
PjxrZXl3b3JkPkVtYm9saXNtL2RpYWdub3Npcy9tb3J0YWxpdHkvKnRoZXJhcHk8L2tleXdvcmQ+
PGtleXdvcmQ+RW1lcmdlbmNpZXM8L2tleXdvcmQ+PGtleXdvcmQ+RmVtYWxlPC9rZXl3b3JkPjxr
ZXl3b3JkPkh1bWFuczwva2V5d29yZD48a2V5d29yZD5Jc2NoZW1pYS9kaWFnbm9zaXMvbW9ydGFs
aXR5Lyp0aGVyYXB5PC9rZXl3b3JkPjxrZXl3b3JkPkthcGxhbi1NZWllciBFc3RpbWF0ZTwva2V5
d29yZD48a2V5d29yZD5MZW5ndGggb2YgU3RheTwva2V5d29yZD48a2V5d29yZD5MaW1iIFNhbHZh
Z2U8L2tleXdvcmQ+PGtleXdvcmQ+TGluZWFyIE1vZGVsczwva2V5d29yZD48a2V5d29yZD5Mb2dp
c3RpYyBNb2RlbHM8L2tleXdvcmQ+PGtleXdvcmQ+TG93ZXIgRXh0cmVtaXR5LypibG9vZCBzdXBw
bHk8L2tleXdvcmQ+PGtleXdvcmQ+TWFsZTwva2V5d29yZD48a2V5d29yZD5NaWRkbGUgQWdlZDwv
a2V5d29yZD48a2V5d29yZD5NdWx0aXZhcmlhdGUgQW5hbHlzaXM8L2tleXdvcmQ+PGtleXdvcmQ+
T2RkcyBSYXRpbzwva2V5d29yZD48a2V5d29yZD4qUGF0aWVudCBBZG1pc3Npb248L2tleXdvcmQ+
PGtleXdvcmQ+UGF0aWVudCBEaXNjaGFyZ2U8L2tleXdvcmQ+PGtleXdvcmQ+UmV0cm9zcGVjdGl2
ZSBTdHVkaWVzPC9rZXl3b3JkPjxrZXl3b3JkPlRocm9tYm9zaXMvZGlhZ25vc2lzL21vcnRhbGl0
eS8qdGhlcmFweTwva2V5d29yZD48a2V5d29yZD5UaW1lIEZhY3RvcnM8L2tleXdvcmQ+PGtleXdv
cmQ+VHJlYXRtZW50IE91dGNvbWU8L2tleXdvcmQ+PGtleXdvcmQ+VW5pdGVkIFN0YXRlczwva2V5
d29yZD48L2tleXdvcmRzPjxkYXRlcz48eWVhcj4yMDE0PC95ZWFyPjxwdWItZGF0ZXM+PGRhdGU+
RGVjPC9kYXRlPjwvcHViLWRhdGVzPjwvZGF0ZXM+PGlzYm4+MTA5Ny02ODA5IChFbGVjdHJvbmlj
KSYjeEQ7MDc0MS01MjE0IChMaW5raW5nKTwvaXNibj48YWNjZXNzaW9uLW51bT4yNTQ0MTY3ODwv
YWNjZXNzaW9uLW51bT48dXJscz48cmVsYXRlZC11cmxzPjx1cmw+aHR0cDovL3d3dy5uY2JpLm5s
bS5uaWguZ292L3B1Ym1lZC8yNTQ0MTY3ODwvdXJsPjwvcmVsYXRlZC11cmxzPjwvdXJscz48ZWxl
Y3Ryb25pYy1yZXNvdXJjZS1udW0+MTAuMTAxNi9qLmp2cy4yMDE0LjA4LjA5MTwvZWxlY3Ryb25p
Yy1yZXNvdXJjZS1udW0+PC9yZWNvcmQ+PC9DaXRlPjwvRW5kTm90ZT5=
</w:fldData>
        </w:fldChar>
      </w:r>
      <w:r w:rsidR="008974D1">
        <w:rPr>
          <w:rFonts w:ascii="Cambria" w:hAnsi="Cambria"/>
          <w:sz w:val="22"/>
          <w:szCs w:val="22"/>
          <w:lang w:val="en-GB"/>
        </w:rPr>
        <w:instrText xml:space="preserve"> ADDIN EN.CITE </w:instrText>
      </w:r>
      <w:r w:rsidR="008974D1">
        <w:rPr>
          <w:rFonts w:ascii="Cambria" w:hAnsi="Cambria"/>
          <w:sz w:val="22"/>
          <w:szCs w:val="22"/>
          <w:lang w:val="en-GB"/>
        </w:rPr>
        <w:fldChar w:fldCharType="begin">
          <w:fldData xml:space="preserve">PEVuZE5vdGU+PENpdGU+PEF1dGhvcj5PcmFuZGk8L0F1dGhvcj48WWVhcj4yMDE0PC9ZZWFyPjxS
ZWNOdW0+ODwvUmVjTnVtPjxEaXNwbGF5VGV4dD5bN108L0Rpc3BsYXlUZXh0PjxyZWNvcmQ+PHJl
Yy1udW1iZXI+ODwvcmVjLW51bWJlcj48Zm9yZWlnbi1rZXlzPjxrZXkgYXBwPSJFTiIgZGItaWQ9
IjVkZXN4dnNzbHZmcnhlZXN3d3hwenpmbnY1cjAyZndkYWF4NSIgdGltZXN0YW1wPSIxNDM4Mjky
MTEzIj44PC9rZXk+PC9mb3JlaWduLWtleXM+PHJlZi10eXBlIG5hbWU9IkpvdXJuYWwgQXJ0aWNs
ZSI+MTc8L3JlZi10eXBlPjxjb250cmlidXRvcnM+PGF1dGhvcnM+PGF1dGhvcj5PcmFuZGksIEIu
IEouPC9hdXRob3I+PGF1dGhvcj5TZWx2YXJhamFoLCBTLjwvYXV0aG9yPjxhdXRob3I+T3Jpb24s
IEsuIEMuPC9hdXRob3I+PGF1dGhvcj5MdW0sIFkuIFcuPC9hdXRob3I+PGF1dGhvcj5QZXJsZXIs
IEIuIEEuPC9hdXRob3I+PGF1dGhvcj5BYnVsYXJyYWdlLCBDLiBKLjwvYXV0aG9yPjwvYXV0aG9y
cz48L2NvbnRyaWJ1dG9ycz48YXV0aC1hZGRyZXNzPkRlcGFydG1lbnQgb2YgU3VyZ2VyeSwgSm9o
bnMgSG9wa2lucyBVbml2ZXJzaXR5IFNjaG9vbCBvZiBNZWRpY2luZSwgQmFsdGltb3JlLCBNZC4m
I3hEO0RlcGFydG1lbnQgb2YgU3VyZ2VyeSwgSm9obnMgSG9wa2lucyBVbml2ZXJzaXR5IFNjaG9v
bCBvZiBNZWRpY2luZSwgQmFsdGltb3JlLCBNZDsgQ2VudGVyIGZvciBTdXJnaWNhbCBUcmlhbHMg
YW5kIE91dGNvbWVzIFJlc2VhcmNoLCBEZXBhcnRtZW50IG9mIFN1cmdlcnksIEpvaG5zIEhvcGtp
bnMgVW5pdmVyc2l0eSBTY2hvb2wgb2YgTWVkaWNpbmUsIEJhbHRpbW9yZSwgTWQuJiN4RDtEZXBh
cnRtZW50IG9mIFN1cmdlcnksIEpvaG5zIEhvcGtpbnMgVW5pdmVyc2l0eSBTY2hvb2wgb2YgTWVk
aWNpbmUsIEJhbHRpbW9yZSwgTWQ7IERpdmlzaW9uIG9mIFZhc2N1bGFyIFN1cmdlcnkgYW5kIEVu
ZG92YXNjdWxhciBUaGVyYXB5LCBEZXBhcnRtZW50IG9mIFN1cmdlcnksIEpvaG5zIEhvcGtpbnMg
VW5pdmVyc2l0eSBTY2hvb2wgb2YgTWVkaWNpbmUsIEJhbHRpbW9yZSwgTWQuJiN4RDtEZXBhcnRt
ZW50IG9mIFN1cmdlcnksIEpvaG5zIEhvcGtpbnMgVW5pdmVyc2l0eSBTY2hvb2wgb2YgTWVkaWNp
bmUsIEJhbHRpbW9yZSwgTWQ7IENlbnRlciBmb3IgU3VyZ2ljYWwgVHJpYWxzIGFuZCBPdXRjb21l
cyBSZXNlYXJjaCwgRGVwYXJ0bWVudCBvZiBTdXJnZXJ5LCBKb2hucyBIb3BraW5zIFVuaXZlcnNp
dHkgU2Nob29sIG9mIE1lZGljaW5lLCBCYWx0aW1vcmUsIE1kOyBEaXZpc2lvbiBvZiBWYXNjdWxh
ciBTdXJnZXJ5IGFuZCBFbmRvdmFzY3VsYXIgVGhlcmFweSwgRGVwYXJ0bWVudCBvZiBTdXJnZXJ5
LCBKb2hucyBIb3BraW5zIFVuaXZlcnNpdHkgU2Nob29sIG9mIE1lZGljaW5lLCBCYWx0aW1vcmUs
IE1kLiBFbGVjdHJvbmljIGFkZHJlc3M6IGNhYnVsYXIxQGpobWkuZWR1LjwvYXV0aC1hZGRyZXNz
Pjx0aXRsZXM+PHRpdGxlPk91dGNvbWVzIG9mIG5vbmVsZWN0aXZlIHdlZWtlbmQgYWRtaXNzaW9u
cyBmb3IgbG93ZXIgZXh0cmVtaXR5IGlzY2hlbWlhPC90aXRsZT48c2Vjb25kYXJ5LXRpdGxlPkog
VmFzYyBTdXJnPC9zZWNvbmRhcnktdGl0bGU+PGFsdC10aXRsZT5Kb3VybmFsIG9mIHZhc2N1bGFy
IHN1cmdlcnk8L2FsdC10aXRsZT48L3RpdGxlcz48cGVyaW9kaWNhbD48ZnVsbC10aXRsZT5Kb3Vy
bmFsIG9mIFZhc2N1bGFyIFN1cmdlcnk8L2Z1bGwtdGl0bGU+PGFiYnItMT5KLiBWYXNjLiBTdXJn
LjwvYWJici0xPjxhYmJyLTI+SiBWYXNjIFN1cmc8L2FiYnItMj48L3BlcmlvZGljYWw+PGFsdC1w
ZXJpb2RpY2FsPjxmdWxsLXRpdGxlPkpvdXJuYWwgb2YgVmFzY3VsYXIgU3VyZ2VyeTwvZnVsbC10
aXRsZT48YWJici0xPkouIFZhc2MuIFN1cmcuPC9hYmJyLTE+PGFiYnItMj5KIFZhc2MgU3VyZzwv
YWJici0yPjwvYWx0LXBlcmlvZGljYWw+PHBhZ2VzPjE1NzItOSBlMTwvcGFnZXM+PHZvbHVtZT42
MDwvdm9sdW1lPjxudW1iZXI+NjwvbnVtYmVyPjxrZXl3b3Jkcz48a2V5d29yZD5BY3V0ZSBEaXNl
YXNlPC9rZXl3b3JkPjxrZXl3b3JkPipBZnRlci1Ib3VycyBDYXJlPC9rZXl3b3JkPjxrZXl3b3Jk
PkFnZWQ8L2tleXdvcmQ+PGtleXdvcmQ+QWdlZCwgODAgYW5kIG92ZXI8L2tleXdvcmQ+PGtleXdv
cmQ+QW1wdXRhdGlvbjwva2V5d29yZD48a2V5d29yZD5Dcml0aWNhbCBJbGxuZXNzPC9rZXl3b3Jk
PjxrZXl3b3JkPkVtYm9saXNtL2RpYWdub3Npcy9tb3J0YWxpdHkvKnRoZXJhcHk8L2tleXdvcmQ+
PGtleXdvcmQ+RW1lcmdlbmNpZXM8L2tleXdvcmQ+PGtleXdvcmQ+RmVtYWxlPC9rZXl3b3JkPjxr
ZXl3b3JkPkh1bWFuczwva2V5d29yZD48a2V5d29yZD5Jc2NoZW1pYS9kaWFnbm9zaXMvbW9ydGFs
aXR5Lyp0aGVyYXB5PC9rZXl3b3JkPjxrZXl3b3JkPkthcGxhbi1NZWllciBFc3RpbWF0ZTwva2V5
d29yZD48a2V5d29yZD5MZW5ndGggb2YgU3RheTwva2V5d29yZD48a2V5d29yZD5MaW1iIFNhbHZh
Z2U8L2tleXdvcmQ+PGtleXdvcmQ+TGluZWFyIE1vZGVsczwva2V5d29yZD48a2V5d29yZD5Mb2dp
c3RpYyBNb2RlbHM8L2tleXdvcmQ+PGtleXdvcmQ+TG93ZXIgRXh0cmVtaXR5LypibG9vZCBzdXBw
bHk8L2tleXdvcmQ+PGtleXdvcmQ+TWFsZTwva2V5d29yZD48a2V5d29yZD5NaWRkbGUgQWdlZDwv
a2V5d29yZD48a2V5d29yZD5NdWx0aXZhcmlhdGUgQW5hbHlzaXM8L2tleXdvcmQ+PGtleXdvcmQ+
T2RkcyBSYXRpbzwva2V5d29yZD48a2V5d29yZD4qUGF0aWVudCBBZG1pc3Npb248L2tleXdvcmQ+
PGtleXdvcmQ+UGF0aWVudCBEaXNjaGFyZ2U8L2tleXdvcmQ+PGtleXdvcmQ+UmV0cm9zcGVjdGl2
ZSBTdHVkaWVzPC9rZXl3b3JkPjxrZXl3b3JkPlRocm9tYm9zaXMvZGlhZ25vc2lzL21vcnRhbGl0
eS8qdGhlcmFweTwva2V5d29yZD48a2V5d29yZD5UaW1lIEZhY3RvcnM8L2tleXdvcmQ+PGtleXdv
cmQ+VHJlYXRtZW50IE91dGNvbWU8L2tleXdvcmQ+PGtleXdvcmQ+VW5pdGVkIFN0YXRlczwva2V5
d29yZD48L2tleXdvcmRzPjxkYXRlcz48eWVhcj4yMDE0PC95ZWFyPjxwdWItZGF0ZXM+PGRhdGU+
RGVjPC9kYXRlPjwvcHViLWRhdGVzPjwvZGF0ZXM+PGlzYm4+MTA5Ny02ODA5IChFbGVjdHJvbmlj
KSYjeEQ7MDc0MS01MjE0IChMaW5raW5nKTwvaXNibj48YWNjZXNzaW9uLW51bT4yNTQ0MTY3ODwv
YWNjZXNzaW9uLW51bT48dXJscz48cmVsYXRlZC11cmxzPjx1cmw+aHR0cDovL3d3dy5uY2JpLm5s
bS5uaWguZ292L3B1Ym1lZC8yNTQ0MTY3ODwvdXJsPjwvcmVsYXRlZC11cmxzPjwvdXJscz48ZWxl
Y3Ryb25pYy1yZXNvdXJjZS1udW0+MTAuMTAxNi9qLmp2cy4yMDE0LjA4LjA5MTwvZWxlY3Ryb25p
Yy1yZXNvdXJjZS1udW0+PC9yZWNvcmQ+PC9DaXRlPjwvRW5kTm90ZT5=
</w:fldData>
        </w:fldChar>
      </w:r>
      <w:r w:rsidR="008974D1">
        <w:rPr>
          <w:rFonts w:ascii="Cambria" w:hAnsi="Cambria"/>
          <w:sz w:val="22"/>
          <w:szCs w:val="22"/>
          <w:lang w:val="en-GB"/>
        </w:rPr>
        <w:instrText xml:space="preserve"> ADDIN EN.CITE.DATA </w:instrText>
      </w:r>
      <w:r w:rsidR="008974D1">
        <w:rPr>
          <w:rFonts w:ascii="Cambria" w:hAnsi="Cambria"/>
          <w:sz w:val="22"/>
          <w:szCs w:val="22"/>
          <w:lang w:val="en-GB"/>
        </w:rPr>
      </w:r>
      <w:r w:rsidR="008974D1">
        <w:rPr>
          <w:rFonts w:ascii="Cambria" w:hAnsi="Cambria"/>
          <w:sz w:val="22"/>
          <w:szCs w:val="22"/>
          <w:lang w:val="en-GB"/>
        </w:rPr>
        <w:fldChar w:fldCharType="end"/>
      </w:r>
      <w:r w:rsidR="00D804CB" w:rsidRPr="00C52BF0">
        <w:rPr>
          <w:rFonts w:ascii="Cambria" w:hAnsi="Cambria"/>
          <w:sz w:val="22"/>
          <w:szCs w:val="22"/>
          <w:lang w:val="en-GB"/>
        </w:rPr>
      </w:r>
      <w:r w:rsidR="00D804CB" w:rsidRPr="00C52BF0">
        <w:rPr>
          <w:rFonts w:ascii="Cambria" w:hAnsi="Cambria"/>
          <w:sz w:val="22"/>
          <w:szCs w:val="22"/>
          <w:lang w:val="en-GB"/>
        </w:rPr>
        <w:fldChar w:fldCharType="separate"/>
      </w:r>
      <w:r w:rsidR="008974D1">
        <w:rPr>
          <w:rFonts w:ascii="Cambria" w:hAnsi="Cambria"/>
          <w:noProof/>
          <w:sz w:val="22"/>
          <w:szCs w:val="22"/>
          <w:lang w:val="en-GB"/>
        </w:rPr>
        <w:t>[7]</w:t>
      </w:r>
      <w:r w:rsidR="00D804CB" w:rsidRPr="00C52BF0">
        <w:rPr>
          <w:rFonts w:ascii="Cambria" w:hAnsi="Cambria"/>
          <w:sz w:val="22"/>
          <w:szCs w:val="22"/>
          <w:lang w:val="en-GB"/>
        </w:rPr>
        <w:fldChar w:fldCharType="end"/>
      </w:r>
      <w:r w:rsidR="00E60D0E" w:rsidRPr="00C52BF0">
        <w:rPr>
          <w:rFonts w:ascii="Cambria" w:hAnsi="Cambria"/>
          <w:sz w:val="22"/>
          <w:szCs w:val="22"/>
          <w:lang w:val="en-GB"/>
        </w:rPr>
        <w:t xml:space="preserve">, </w:t>
      </w:r>
      <w:r w:rsidR="001D41BB" w:rsidRPr="00C52BF0">
        <w:rPr>
          <w:rFonts w:ascii="Cambria" w:hAnsi="Cambria"/>
          <w:sz w:val="22"/>
          <w:szCs w:val="22"/>
          <w:lang w:val="en-GB"/>
        </w:rPr>
        <w:t>emergency general surgery</w:t>
      </w:r>
      <w:r w:rsidR="00D804CB" w:rsidRPr="00C52BF0">
        <w:rPr>
          <w:rFonts w:ascii="Cambria" w:hAnsi="Cambria"/>
          <w:sz w:val="22"/>
          <w:szCs w:val="22"/>
          <w:lang w:val="en-GB"/>
        </w:rPr>
        <w:fldChar w:fldCharType="begin"/>
      </w:r>
      <w:r w:rsidR="008974D1">
        <w:rPr>
          <w:rFonts w:ascii="Cambria" w:hAnsi="Cambria"/>
          <w:sz w:val="22"/>
          <w:szCs w:val="22"/>
          <w:lang w:val="en-GB"/>
        </w:rPr>
        <w:instrText xml:space="preserve"> ADDIN EN.CITE &lt;EndNote&gt;&lt;Cite&gt;&lt;Author&gt;Zapf&lt;/Author&gt;&lt;Year&gt;2015&lt;/Year&gt;&lt;RecNum&gt;5&lt;/RecNum&gt;&lt;DisplayText&gt;[8]&lt;/DisplayText&gt;&lt;record&gt;&lt;rec-number&gt;5&lt;/rec-number&gt;&lt;foreign-keys&gt;&lt;key app="EN" db-id="5desxvsslvfrxeeswwxpzzfnv5r02fwdaax5" timestamp="1438291942"&gt;5&lt;/key&gt;&lt;/foreign-keys&gt;&lt;ref-type name="Journal Article"&gt;17&lt;/ref-type&gt;&lt;contributors&gt;&lt;authors&gt;&lt;author&gt;Zapf, M. A.&lt;/author&gt;&lt;author&gt;Kothari, A. N.&lt;/author&gt;&lt;author&gt;Markossian, T.&lt;/author&gt;&lt;author&gt;Gupta, G. N.&lt;/author&gt;&lt;author&gt;Blackwell, R. H.&lt;/author&gt;&lt;author&gt;Wai, P. Y.&lt;/author&gt;&lt;author&gt;Weber, C. E.&lt;/author&gt;&lt;author&gt;Driver, J.&lt;/author&gt;&lt;author&gt;Kuo, P. C.&lt;/author&gt;&lt;/authors&gt;&lt;/contributors&gt;&lt;auth-address&gt;Department of Surgery, Loyola University Medical Center, Maywood, IL; 1:MAP Analytics Research Group, Maywood, IL.&amp;#xD;Department of Public Health Sciences, Loyola University Chicago Stritch School of Medicine, Maywood, IL.&amp;#xD;Department of Surgery, Loyola University Medical Center, Maywood, IL.&amp;#xD;Department of Surgery, Loyola University Medical Center, Maywood, IL; 1:MAP Analytics Research Group, Maywood, IL. Electronic address: pkuo@lumc.edu.&lt;/auth-address&gt;&lt;titles&gt;&lt;title&gt;The &amp;quot;weekend effect&amp;quot; in urgent general operative procedures&lt;/title&gt;&lt;secondary-title&gt;Surgery&lt;/secondary-title&gt;&lt;alt-title&gt;Surgery&lt;/alt-title&gt;&lt;/titles&gt;&lt;periodical&gt;&lt;full-title&gt;Surgery&lt;/full-title&gt;&lt;abbr-1&gt;Surgery&lt;/abbr-1&gt;&lt;abbr-2&gt;Surgery&lt;/abbr-2&gt;&lt;/periodical&gt;&lt;alt-periodical&gt;&lt;full-title&gt;Surgery&lt;/full-title&gt;&lt;abbr-1&gt;Surgery&lt;/abbr-1&gt;&lt;abbr-2&gt;Surgery&lt;/abbr-2&gt;&lt;/alt-periodical&gt;&lt;pages&gt;508-14&lt;/pages&gt;&lt;volume&gt;158&lt;/volume&gt;&lt;number&gt;2&lt;/number&gt;&lt;dates&gt;&lt;year&gt;2015&lt;/year&gt;&lt;pub-dates&gt;&lt;date&gt;Aug&lt;/date&gt;&lt;/pub-dates&gt;&lt;/dates&gt;&lt;isbn&gt;1532-7361 (Electronic)&amp;#xD;0039-6060 (Linking)&lt;/isbn&gt;&lt;accession-num&gt;26013983&lt;/accession-num&gt;&lt;urls&gt;&lt;related-urls&gt;&lt;url&gt;http://www.ncbi.nlm.nih.gov/pubmed/26013983&lt;/url&gt;&lt;/related-urls&gt;&lt;/urls&gt;&lt;electronic-resource-num&gt;10.1016/j.surg.2015.02.024&lt;/electronic-resource-num&gt;&lt;/record&gt;&lt;/Cite&gt;&lt;/EndNote&gt;</w:instrText>
      </w:r>
      <w:r w:rsidR="00D804CB" w:rsidRPr="00C52BF0">
        <w:rPr>
          <w:rFonts w:ascii="Cambria" w:hAnsi="Cambria"/>
          <w:sz w:val="22"/>
          <w:szCs w:val="22"/>
          <w:lang w:val="en-GB"/>
        </w:rPr>
        <w:fldChar w:fldCharType="separate"/>
      </w:r>
      <w:r w:rsidR="008974D1">
        <w:rPr>
          <w:rFonts w:ascii="Cambria" w:hAnsi="Cambria"/>
          <w:noProof/>
          <w:sz w:val="22"/>
          <w:szCs w:val="22"/>
          <w:lang w:val="en-GB"/>
        </w:rPr>
        <w:t>[8]</w:t>
      </w:r>
      <w:r w:rsidR="00D804CB" w:rsidRPr="00C52BF0">
        <w:rPr>
          <w:rFonts w:ascii="Cambria" w:hAnsi="Cambria"/>
          <w:sz w:val="22"/>
          <w:szCs w:val="22"/>
          <w:lang w:val="en-GB"/>
        </w:rPr>
        <w:fldChar w:fldCharType="end"/>
      </w:r>
      <w:r w:rsidR="001D41BB" w:rsidRPr="00C52BF0">
        <w:rPr>
          <w:rFonts w:ascii="Cambria" w:hAnsi="Cambria"/>
          <w:sz w:val="22"/>
          <w:szCs w:val="22"/>
          <w:lang w:val="en-GB"/>
        </w:rPr>
        <w:t xml:space="preserve">, </w:t>
      </w:r>
      <w:r w:rsidR="00E60D0E" w:rsidRPr="00C52BF0">
        <w:rPr>
          <w:rFonts w:ascii="Cambria" w:hAnsi="Cambria"/>
          <w:sz w:val="22"/>
          <w:szCs w:val="22"/>
          <w:lang w:val="en-GB"/>
        </w:rPr>
        <w:t>paediatric neurosurgery</w:t>
      </w:r>
      <w:r w:rsidR="00D804CB" w:rsidRPr="00C52BF0">
        <w:rPr>
          <w:rFonts w:ascii="Cambria" w:hAnsi="Cambria"/>
          <w:sz w:val="22"/>
          <w:szCs w:val="22"/>
          <w:lang w:val="en-GB"/>
        </w:rPr>
        <w:fldChar w:fldCharType="begin"/>
      </w:r>
      <w:r w:rsidR="008974D1">
        <w:rPr>
          <w:rFonts w:ascii="Cambria" w:hAnsi="Cambria"/>
          <w:sz w:val="22"/>
          <w:szCs w:val="22"/>
          <w:lang w:val="en-GB"/>
        </w:rPr>
        <w:instrText xml:space="preserve"> ADDIN EN.CITE &lt;EndNote&gt;&lt;Cite&gt;&lt;Author&gt;Desai&lt;/Author&gt;&lt;Year&gt;2015&lt;/Year&gt;&lt;RecNum&gt;3&lt;/RecNum&gt;&lt;DisplayText&gt;[9]&lt;/DisplayText&gt;&lt;record&gt;&lt;rec-number&gt;3&lt;/rec-number&gt;&lt;foreign-keys&gt;&lt;key app="EN" db-id="5desxvsslvfrxeeswwxpzzfnv5r02fwdaax5" timestamp="1438291867"&gt;3&lt;/key&gt;&lt;/foreign-keys&gt;&lt;ref-type name="Journal Article"&gt;17&lt;/ref-type&gt;&lt;contributors&gt;&lt;authors&gt;&lt;author&gt;Desai, V. R.&lt;/author&gt;&lt;author&gt;Jea, A.&lt;/author&gt;&lt;author&gt;Gonda, D. D.&lt;/author&gt;&lt;author&gt;Lam, S.&lt;/author&gt;&lt;author&gt;Luerssen, T. G.&lt;/author&gt;&lt;/authors&gt;&lt;/contributors&gt;&lt;titles&gt;&lt;title&gt;195 The Effect of Weekend and After-Hours Surgery on Morbidity and Mortality Rates in Pediatric Neurosurgery&lt;/title&gt;&lt;secondary-title&gt;Neurosurgery&lt;/secondary-title&gt;&lt;alt-title&gt;Neurosurgery&lt;/alt-title&gt;&lt;/titles&gt;&lt;periodical&gt;&lt;full-title&gt;Neurosurgery&lt;/full-title&gt;&lt;abbr-1&gt;Neurosurgery&lt;/abbr-1&gt;&lt;abbr-2&gt;Neurosurgery&lt;/abbr-2&gt;&lt;/periodical&gt;&lt;alt-periodical&gt;&lt;full-title&gt;Neurosurgery&lt;/full-title&gt;&lt;abbr-1&gt;Neurosurgery&lt;/abbr-1&gt;&lt;abbr-2&gt;Neurosurgery&lt;/abbr-2&gt;&lt;/alt-periodical&gt;&lt;pages&gt;231&lt;/pages&gt;&lt;volume&gt;62 Suppl 1&lt;/volume&gt;&lt;dates&gt;&lt;year&gt;2015&lt;/year&gt;&lt;pub-dates&gt;&lt;date&gt;Aug&lt;/date&gt;&lt;/pub-dates&gt;&lt;/dates&gt;&lt;isbn&gt;1524-4040 (Electronic)&amp;#xD;0148-396X (Linking)&lt;/isbn&gt;&lt;accession-num&gt;26182041&lt;/accession-num&gt;&lt;urls&gt;&lt;related-urls&gt;&lt;url&gt;http://www.ncbi.nlm.nih.gov/pubmed/26182041&lt;/url&gt;&lt;/related-urls&gt;&lt;/urls&gt;&lt;electronic-resource-num&gt;10.1227/01.neu.0000467159.51784.cd&lt;/electronic-resource-num&gt;&lt;/record&gt;&lt;/Cite&gt;&lt;/EndNote&gt;</w:instrText>
      </w:r>
      <w:r w:rsidR="00D804CB" w:rsidRPr="00C52BF0">
        <w:rPr>
          <w:rFonts w:ascii="Cambria" w:hAnsi="Cambria"/>
          <w:sz w:val="22"/>
          <w:szCs w:val="22"/>
          <w:lang w:val="en-GB"/>
        </w:rPr>
        <w:fldChar w:fldCharType="separate"/>
      </w:r>
      <w:r w:rsidR="008974D1">
        <w:rPr>
          <w:rFonts w:ascii="Cambria" w:hAnsi="Cambria"/>
          <w:noProof/>
          <w:sz w:val="22"/>
          <w:szCs w:val="22"/>
          <w:lang w:val="en-GB"/>
        </w:rPr>
        <w:t>[9]</w:t>
      </w:r>
      <w:r w:rsidR="00D804CB" w:rsidRPr="00C52BF0">
        <w:rPr>
          <w:rFonts w:ascii="Cambria" w:hAnsi="Cambria"/>
          <w:sz w:val="22"/>
          <w:szCs w:val="22"/>
          <w:lang w:val="en-GB"/>
        </w:rPr>
        <w:fldChar w:fldCharType="end"/>
      </w:r>
      <w:r w:rsidR="00E60D0E" w:rsidRPr="00C52BF0">
        <w:rPr>
          <w:rFonts w:ascii="Cambria" w:hAnsi="Cambria"/>
          <w:sz w:val="22"/>
          <w:szCs w:val="22"/>
          <w:lang w:val="en-GB"/>
        </w:rPr>
        <w:t>, cosmetic surgery</w:t>
      </w:r>
      <w:r w:rsidR="00D804CB" w:rsidRPr="00C52BF0">
        <w:rPr>
          <w:rFonts w:ascii="Cambria" w:hAnsi="Cambria"/>
          <w:sz w:val="22"/>
          <w:szCs w:val="22"/>
          <w:lang w:val="en-GB"/>
        </w:rPr>
        <w:fldChar w:fldCharType="begin"/>
      </w:r>
      <w:r w:rsidR="008974D1">
        <w:rPr>
          <w:rFonts w:ascii="Cambria" w:hAnsi="Cambria"/>
          <w:sz w:val="22"/>
          <w:szCs w:val="22"/>
          <w:lang w:val="en-GB"/>
        </w:rPr>
        <w:instrText xml:space="preserve"> ADDIN EN.CITE &lt;EndNote&gt;&lt;Cite&gt;&lt;Author&gt;Tadisina&lt;/Author&gt;&lt;Year&gt;2015&lt;/Year&gt;&lt;RecNum&gt;2&lt;/RecNum&gt;&lt;DisplayText&gt;[10]&lt;/DisplayText&gt;&lt;record&gt;&lt;rec-number&gt;2&lt;/rec-number&gt;&lt;foreign-keys&gt;&lt;key app="EN" db-id="5desxvsslvfrxeeswwxpzzfnv5r02fwdaax5" timestamp="1438291765"&gt;2&lt;/key&gt;&lt;/foreign-keys&gt;&lt;ref-type name="Journal Article"&gt;17&lt;/ref-type&gt;&lt;contributors&gt;&lt;authors&gt;&lt;author&gt;Tadisina, K. K.&lt;/author&gt;&lt;author&gt;Chopra, K.&lt;/author&gt;&lt;author&gt;Singh, D. P.&lt;/author&gt;&lt;/authors&gt;&lt;/contributors&gt;&lt;auth-address&gt;Dr Tadisina is an Integrated Plastic Surgery Resident, Saint Louis University School of Medicine, St. Louis, Missouri. Dr Chopra is an Integrated Plastic Surgery Resident, Johns Hopkins University/University of Maryland Medical Center, Baltimore, Maryland. Dr Singh is an Associate Professor, Division of Plastic Surgery, University of Maryland Medical Center, Baltimore, Maryland.&lt;/auth-address&gt;&lt;titles&gt;&lt;title&gt;The &amp;quot;Weekend Effect&amp;quot; in Plastic Surgery: Analyzing Weekday Versus Weekend Admissions in Body Contouring Procedures from 2000 to 2010&lt;/title&gt;&lt;secondary-title&gt;Aesthet Surg J&lt;/secondary-title&gt;&lt;alt-title&gt;Aesthetic surgery journal / the American Society for Aesthetic Plastic surgery&lt;/alt-title&gt;&lt;/titles&gt;&lt;periodical&gt;&lt;full-title&gt;Aesthetic Surgery Journal&lt;/full-title&gt;&lt;abbr-1&gt;Aesthet. Surg. J.&lt;/abbr-1&gt;&lt;abbr-2&gt;Aesthet Surg J&lt;/abbr-2&gt;&lt;/periodical&gt;&lt;dates&gt;&lt;year&gt;2015&lt;/year&gt;&lt;pub-dates&gt;&lt;date&gt;May 27&lt;/date&gt;&lt;/pub-dates&gt;&lt;/dates&gt;&lt;isbn&gt;1527-330X (Electronic)&amp;#xD;1090-820X (Linking)&lt;/isbn&gt;&lt;accession-num&gt;26019238&lt;/accession-num&gt;&lt;urls&gt;&lt;related-urls&gt;&lt;url&gt;http://www.ncbi.nlm.nih.gov/pubmed/26019238&lt;/url&gt;&lt;/related-urls&gt;&lt;/urls&gt;&lt;electronic-resource-num&gt;10.1093/asj/sjv088&lt;/electronic-resource-num&gt;&lt;/record&gt;&lt;/Cite&gt;&lt;/EndNote&gt;</w:instrText>
      </w:r>
      <w:r w:rsidR="00D804CB" w:rsidRPr="00C52BF0">
        <w:rPr>
          <w:rFonts w:ascii="Cambria" w:hAnsi="Cambria"/>
          <w:sz w:val="22"/>
          <w:szCs w:val="22"/>
          <w:lang w:val="en-GB"/>
        </w:rPr>
        <w:fldChar w:fldCharType="separate"/>
      </w:r>
      <w:r w:rsidR="008974D1">
        <w:rPr>
          <w:rFonts w:ascii="Cambria" w:hAnsi="Cambria"/>
          <w:noProof/>
          <w:sz w:val="22"/>
          <w:szCs w:val="22"/>
          <w:lang w:val="en-GB"/>
        </w:rPr>
        <w:t>[10]</w:t>
      </w:r>
      <w:r w:rsidR="00D804CB" w:rsidRPr="00C52BF0">
        <w:rPr>
          <w:rFonts w:ascii="Cambria" w:hAnsi="Cambria"/>
          <w:sz w:val="22"/>
          <w:szCs w:val="22"/>
          <w:lang w:val="en-GB"/>
        </w:rPr>
        <w:fldChar w:fldCharType="end"/>
      </w:r>
      <w:r w:rsidR="009241BC" w:rsidRPr="00C52BF0">
        <w:rPr>
          <w:rFonts w:ascii="Cambria" w:hAnsi="Cambria"/>
          <w:sz w:val="22"/>
          <w:szCs w:val="22"/>
          <w:lang w:val="en-GB"/>
        </w:rPr>
        <w:t>, and elective joint replacement.</w:t>
      </w:r>
      <w:r w:rsidR="00A73B36" w:rsidRPr="00C52BF0">
        <w:rPr>
          <w:rFonts w:ascii="Cambria" w:hAnsi="Cambria"/>
          <w:sz w:val="22"/>
          <w:szCs w:val="22"/>
          <w:lang w:val="en-GB"/>
        </w:rPr>
        <w:fldChar w:fldCharType="begin">
          <w:fldData xml:space="preserve">PEVuZE5vdGU+PENpdGU+PEF1dGhvcj5NdXBwYXZhcmFwdTwvQXV0aG9yPjxZZWFyPjIwMTQ8L1ll
YXI+PFJlY051bT4xMTwvUmVjTnVtPjxEaXNwbGF5VGV4dD5bMTFdPC9EaXNwbGF5VGV4dD48cmVj
b3JkPjxyZWMtbnVtYmVyPjExPC9yZWMtbnVtYmVyPjxmb3JlaWduLWtleXM+PGtleSBhcHA9IkVO
IiBkYi1pZD0iNWRlc3h2c3NsdmZyeGVlc3d3eHB6emZudjVyMDJmd2RhYXg1IiB0aW1lc3RhbXA9
IjE0MzgyOTM0NjIiPjExPC9rZXk+PC9mb3JlaWduLWtleXM+PHJlZi10eXBlIG5hbWU9IkpvdXJu
YWwgQXJ0aWNsZSI+MTc8L3JlZi10eXBlPjxjb250cmlidXRvcnM+PGF1dGhvcnM+PGF1dGhvcj5N
dXBwYXZhcmFwdSwgUi4gQy48L2F1dGhvcj48YXV0aG9yPkNoYXVyYXNpYSwgQS4gUi48L2F1dGhv
cj48YXV0aG9yPlNjaHdhcnprb3BmLCBSLjwvYXV0aG9yPjxhdXRob3I+TWF0emtpbiwgRS4gRy48
L2F1dGhvcj48YXV0aG9yPkNhc3NpZHksIEMuIEMuPC9hdXRob3I+PGF1dGhvcj5TbWl0aCwgRS4g
TC48L2F1dGhvcj48L2F1dGhvcnM+PC9jb250cmlidXRvcnM+PGF1dGgtYWRkcmVzcz5EZXBhcnRt
ZW50IG9mIE9ydGhvcGFlZGljIFN1cmdlcnksIFR1ZnRzIFVuaXZlcnNpdHkgU2Nob29sIG9mIE1l
ZGljaW5lLCBCb3N0b24sIE1hc3NhY2h1c2V0dHMuJiN4RDtVbml2ZXJzaXR5IG9mIENhbGlmb3Ju
aWEsIElydmluZSwgQ2FsaWZvcm5pYS4mI3hEO09ydGhvcGFlZGljIFN1cmdlcnksIFVuaXZlcnNp
dHkgb2YgQ2FsaWZvcm5pYSwgSXJ2aW5lLCBDYWxpZm9ybmlhLiYjeEQ7SGFydmFyZCBNZWRpY2Fs
IFNjaG9vbCwgQm9zdG9uLCBNYXNzYWNodXNldHRzLiYjeEQ7VHVmdHMgVW5pdmVyc2l0eSBTY2hv
b2wgb2YgTWVkaWNpbmUsIEJvc3RvbiwgTWFzc2FjaHVzZXR0cy48L2F1dGgtYWRkcmVzcz48dGl0
bGVzPjx0aXRsZT5Ub3RhbCBqb2ludCBhcnRocm9wbGFzdHkgc3VyZ2VyeTogZG9lcyBkYXkgb2Yg
c3VyZ2VyeSBtYXR0ZXI/PC90aXRsZT48c2Vjb25kYXJ5LXRpdGxlPkogQXJ0aHJvcGxhc3R5PC9z
ZWNvbmRhcnktdGl0bGU+PGFsdC10aXRsZT5UaGUgSm91cm5hbCBvZiBhcnRocm9wbGFzdHk8L2Fs
dC10aXRsZT48L3RpdGxlcz48cGVyaW9kaWNhbD48ZnVsbC10aXRsZT5Kb3VybmFsIG9mIEFydGhy
b3BsYXN0eTwvZnVsbC10aXRsZT48YWJici0xPkouIEFydGhyb3BsYXN0eTwvYWJici0xPjxhYmJy
LTI+SiBBcnRocm9wbGFzdHk8L2FiYnItMj48L3BlcmlvZGljYWw+PHBhZ2VzPjE5NDMtNTwvcGFn
ZXM+PHZvbHVtZT4yOTwvdm9sdW1lPjxudW1iZXI+MTA8L251bWJlcj48a2V5d29yZHM+PGtleXdv
cmQ+QXJ0aHJvcGxhc3R5LCBSZXBsYWNlbWVudC8qc3RhdGlzdGljcyAmYW1wOyBudW1lcmljYWwg
ZGF0YTwva2V5d29yZD48a2V5d29yZD5EZWxpdmVyeSBvZiBIZWFsdGggQ2FyZS9zdGFuZGFyZHMv
KnN0YXRpc3RpY3MgJmFtcDsgbnVtZXJpY2FsIGRhdGE8L2tleXdvcmQ+PGtleXdvcmQ+RWxlY3Rp
dmUgU3VyZ2ljYWwgUHJvY2VkdXJlcy8qc3RhdGlzdGljcyAmYW1wOyBudW1lcmljYWwgZGF0YTwv
a2V5d29yZD48a2V5d29yZD5GZW1hbGU8L2tleXdvcmQ+PGtleXdvcmQ+SHVtYW5zPC9rZXl3b3Jk
PjxrZXl3b3JkPkxlbmd0aCBvZiBTdGF5LypzdGF0aXN0aWNzICZhbXA7IG51bWVyaWNhbCBkYXRh
PC9rZXl3b3JkPjxrZXl3b3JkPk1hbGU8L2tleXdvcmQ+PGtleXdvcmQ+TWlkZGxlIEFnZWQ8L2tl
eXdvcmQ+PGtleXdvcmQ+UGF0aWVudCBEaXNjaGFyZ2UvKnN0YXRpc3RpY3MgJmFtcDsgbnVtZXJp
Y2FsIGRhdGE8L2tleXdvcmQ+PGtleXdvcmQ+UGVyc29ubmVsIFN0YWZmaW5nIGFuZCBTY2hlZHVs
aW5nPC9rZXl3b3JkPjxrZXl3b3JkPlJldHJvc3BlY3RpdmUgU3R1ZGllczwva2V5d29yZD48L2tl
eXdvcmRzPjxkYXRlcz48eWVhcj4yMDE0PC95ZWFyPjxwdWItZGF0ZXM+PGRhdGU+T2N0PC9kYXRl
PjwvcHViLWRhdGVzPjwvZGF0ZXM+PGlzYm4+MTUzMi04NDA2IChFbGVjdHJvbmljKSYjeEQ7MDg4
My01NDAzIChMaW5raW5nKTwvaXNibj48YWNjZXNzaW9uLW51bT4yNTAxNTc1NDwvYWNjZXNzaW9u
LW51bT48dXJscz48cmVsYXRlZC11cmxzPjx1cmw+aHR0cDovL3d3dy5uY2JpLm5sbS5uaWguZ292
L3B1Ym1lZC8yNTAxNTc1NDwvdXJsPjwvcmVsYXRlZC11cmxzPjwvdXJscz48ZWxlY3Ryb25pYy1y
ZXNvdXJjZS1udW0+MTAuMTAxNi9qLmFydGguMjAxNC4wNi4wMDQ8L2VsZWN0cm9uaWMtcmVzb3Vy
Y2UtbnVtPjwvcmVjb3JkPjwvQ2l0ZT48L0VuZE5vdGU+
</w:fldData>
        </w:fldChar>
      </w:r>
      <w:r w:rsidR="008974D1">
        <w:rPr>
          <w:rFonts w:ascii="Cambria" w:hAnsi="Cambria"/>
          <w:sz w:val="22"/>
          <w:szCs w:val="22"/>
          <w:lang w:val="en-GB"/>
        </w:rPr>
        <w:instrText xml:space="preserve"> ADDIN EN.CITE </w:instrText>
      </w:r>
      <w:r w:rsidR="008974D1">
        <w:rPr>
          <w:rFonts w:ascii="Cambria" w:hAnsi="Cambria"/>
          <w:sz w:val="22"/>
          <w:szCs w:val="22"/>
          <w:lang w:val="en-GB"/>
        </w:rPr>
        <w:fldChar w:fldCharType="begin">
          <w:fldData xml:space="preserve">PEVuZE5vdGU+PENpdGU+PEF1dGhvcj5NdXBwYXZhcmFwdTwvQXV0aG9yPjxZZWFyPjIwMTQ8L1ll
YXI+PFJlY051bT4xMTwvUmVjTnVtPjxEaXNwbGF5VGV4dD5bMTFdPC9EaXNwbGF5VGV4dD48cmVj
b3JkPjxyZWMtbnVtYmVyPjExPC9yZWMtbnVtYmVyPjxmb3JlaWduLWtleXM+PGtleSBhcHA9IkVO
IiBkYi1pZD0iNWRlc3h2c3NsdmZyeGVlc3d3eHB6emZudjVyMDJmd2RhYXg1IiB0aW1lc3RhbXA9
IjE0MzgyOTM0NjIiPjExPC9rZXk+PC9mb3JlaWduLWtleXM+PHJlZi10eXBlIG5hbWU9IkpvdXJu
YWwgQXJ0aWNsZSI+MTc8L3JlZi10eXBlPjxjb250cmlidXRvcnM+PGF1dGhvcnM+PGF1dGhvcj5N
dXBwYXZhcmFwdSwgUi4gQy48L2F1dGhvcj48YXV0aG9yPkNoYXVyYXNpYSwgQS4gUi48L2F1dGhv
cj48YXV0aG9yPlNjaHdhcnprb3BmLCBSLjwvYXV0aG9yPjxhdXRob3I+TWF0emtpbiwgRS4gRy48
L2F1dGhvcj48YXV0aG9yPkNhc3NpZHksIEMuIEMuPC9hdXRob3I+PGF1dGhvcj5TbWl0aCwgRS4g
TC48L2F1dGhvcj48L2F1dGhvcnM+PC9jb250cmlidXRvcnM+PGF1dGgtYWRkcmVzcz5EZXBhcnRt
ZW50IG9mIE9ydGhvcGFlZGljIFN1cmdlcnksIFR1ZnRzIFVuaXZlcnNpdHkgU2Nob29sIG9mIE1l
ZGljaW5lLCBCb3N0b24sIE1hc3NhY2h1c2V0dHMuJiN4RDtVbml2ZXJzaXR5IG9mIENhbGlmb3Ju
aWEsIElydmluZSwgQ2FsaWZvcm5pYS4mI3hEO09ydGhvcGFlZGljIFN1cmdlcnksIFVuaXZlcnNp
dHkgb2YgQ2FsaWZvcm5pYSwgSXJ2aW5lLCBDYWxpZm9ybmlhLiYjeEQ7SGFydmFyZCBNZWRpY2Fs
IFNjaG9vbCwgQm9zdG9uLCBNYXNzYWNodXNldHRzLiYjeEQ7VHVmdHMgVW5pdmVyc2l0eSBTY2hv
b2wgb2YgTWVkaWNpbmUsIEJvc3RvbiwgTWFzc2FjaHVzZXR0cy48L2F1dGgtYWRkcmVzcz48dGl0
bGVzPjx0aXRsZT5Ub3RhbCBqb2ludCBhcnRocm9wbGFzdHkgc3VyZ2VyeTogZG9lcyBkYXkgb2Yg
c3VyZ2VyeSBtYXR0ZXI/PC90aXRsZT48c2Vjb25kYXJ5LXRpdGxlPkogQXJ0aHJvcGxhc3R5PC9z
ZWNvbmRhcnktdGl0bGU+PGFsdC10aXRsZT5UaGUgSm91cm5hbCBvZiBhcnRocm9wbGFzdHk8L2Fs
dC10aXRsZT48L3RpdGxlcz48cGVyaW9kaWNhbD48ZnVsbC10aXRsZT5Kb3VybmFsIG9mIEFydGhy
b3BsYXN0eTwvZnVsbC10aXRsZT48YWJici0xPkouIEFydGhyb3BsYXN0eTwvYWJici0xPjxhYmJy
LTI+SiBBcnRocm9wbGFzdHk8L2FiYnItMj48L3BlcmlvZGljYWw+PHBhZ2VzPjE5NDMtNTwvcGFn
ZXM+PHZvbHVtZT4yOTwvdm9sdW1lPjxudW1iZXI+MTA8L251bWJlcj48a2V5d29yZHM+PGtleXdv
cmQ+QXJ0aHJvcGxhc3R5LCBSZXBsYWNlbWVudC8qc3RhdGlzdGljcyAmYW1wOyBudW1lcmljYWwg
ZGF0YTwva2V5d29yZD48a2V5d29yZD5EZWxpdmVyeSBvZiBIZWFsdGggQ2FyZS9zdGFuZGFyZHMv
KnN0YXRpc3RpY3MgJmFtcDsgbnVtZXJpY2FsIGRhdGE8L2tleXdvcmQ+PGtleXdvcmQ+RWxlY3Rp
dmUgU3VyZ2ljYWwgUHJvY2VkdXJlcy8qc3RhdGlzdGljcyAmYW1wOyBudW1lcmljYWwgZGF0YTwv
a2V5d29yZD48a2V5d29yZD5GZW1hbGU8L2tleXdvcmQ+PGtleXdvcmQ+SHVtYW5zPC9rZXl3b3Jk
PjxrZXl3b3JkPkxlbmd0aCBvZiBTdGF5LypzdGF0aXN0aWNzICZhbXA7IG51bWVyaWNhbCBkYXRh
PC9rZXl3b3JkPjxrZXl3b3JkPk1hbGU8L2tleXdvcmQ+PGtleXdvcmQ+TWlkZGxlIEFnZWQ8L2tl
eXdvcmQ+PGtleXdvcmQ+UGF0aWVudCBEaXNjaGFyZ2UvKnN0YXRpc3RpY3MgJmFtcDsgbnVtZXJp
Y2FsIGRhdGE8L2tleXdvcmQ+PGtleXdvcmQ+UGVyc29ubmVsIFN0YWZmaW5nIGFuZCBTY2hlZHVs
aW5nPC9rZXl3b3JkPjxrZXl3b3JkPlJldHJvc3BlY3RpdmUgU3R1ZGllczwva2V5d29yZD48L2tl
eXdvcmRzPjxkYXRlcz48eWVhcj4yMDE0PC95ZWFyPjxwdWItZGF0ZXM+PGRhdGU+T2N0PC9kYXRl
PjwvcHViLWRhdGVzPjwvZGF0ZXM+PGlzYm4+MTUzMi04NDA2IChFbGVjdHJvbmljKSYjeEQ7MDg4
My01NDAzIChMaW5raW5nKTwvaXNibj48YWNjZXNzaW9uLW51bT4yNTAxNTc1NDwvYWNjZXNzaW9u
LW51bT48dXJscz48cmVsYXRlZC11cmxzPjx1cmw+aHR0cDovL3d3dy5uY2JpLm5sbS5uaWguZ292
L3B1Ym1lZC8yNTAxNTc1NDwvdXJsPjwvcmVsYXRlZC11cmxzPjwvdXJscz48ZWxlY3Ryb25pYy1y
ZXNvdXJjZS1udW0+MTAuMTAxNi9qLmFydGguMjAxNC4wNi4wMDQ8L2VsZWN0cm9uaWMtcmVzb3Vy
Y2UtbnVtPjwvcmVjb3JkPjwvQ2l0ZT48L0VuZE5vdGU+
</w:fldData>
        </w:fldChar>
      </w:r>
      <w:r w:rsidR="008974D1">
        <w:rPr>
          <w:rFonts w:ascii="Cambria" w:hAnsi="Cambria"/>
          <w:sz w:val="22"/>
          <w:szCs w:val="22"/>
          <w:lang w:val="en-GB"/>
        </w:rPr>
        <w:instrText xml:space="preserve"> ADDIN EN.CITE.DATA </w:instrText>
      </w:r>
      <w:r w:rsidR="008974D1">
        <w:rPr>
          <w:rFonts w:ascii="Cambria" w:hAnsi="Cambria"/>
          <w:sz w:val="22"/>
          <w:szCs w:val="22"/>
          <w:lang w:val="en-GB"/>
        </w:rPr>
      </w:r>
      <w:r w:rsidR="008974D1">
        <w:rPr>
          <w:rFonts w:ascii="Cambria" w:hAnsi="Cambria"/>
          <w:sz w:val="22"/>
          <w:szCs w:val="22"/>
          <w:lang w:val="en-GB"/>
        </w:rPr>
        <w:fldChar w:fldCharType="end"/>
      </w:r>
      <w:r w:rsidR="00A73B36" w:rsidRPr="00C52BF0">
        <w:rPr>
          <w:rFonts w:ascii="Cambria" w:hAnsi="Cambria"/>
          <w:sz w:val="22"/>
          <w:szCs w:val="22"/>
          <w:lang w:val="en-GB"/>
        </w:rPr>
      </w:r>
      <w:r w:rsidR="00A73B36" w:rsidRPr="00C52BF0">
        <w:rPr>
          <w:rFonts w:ascii="Cambria" w:hAnsi="Cambria"/>
          <w:sz w:val="22"/>
          <w:szCs w:val="22"/>
          <w:lang w:val="en-GB"/>
        </w:rPr>
        <w:fldChar w:fldCharType="separate"/>
      </w:r>
      <w:r w:rsidR="008974D1">
        <w:rPr>
          <w:rFonts w:ascii="Cambria" w:hAnsi="Cambria"/>
          <w:noProof/>
          <w:sz w:val="22"/>
          <w:szCs w:val="22"/>
          <w:lang w:val="en-GB"/>
        </w:rPr>
        <w:t>[11]</w:t>
      </w:r>
      <w:r w:rsidR="00A73B36" w:rsidRPr="00C52BF0">
        <w:rPr>
          <w:rFonts w:ascii="Cambria" w:hAnsi="Cambria"/>
          <w:sz w:val="22"/>
          <w:szCs w:val="22"/>
          <w:lang w:val="en-GB"/>
        </w:rPr>
        <w:fldChar w:fldCharType="end"/>
      </w:r>
      <w:r w:rsidR="009241BC" w:rsidRPr="00C52BF0">
        <w:rPr>
          <w:rFonts w:ascii="Cambria" w:hAnsi="Cambria"/>
          <w:sz w:val="22"/>
          <w:szCs w:val="22"/>
          <w:lang w:val="en-GB"/>
        </w:rPr>
        <w:t xml:space="preserve"> </w:t>
      </w:r>
      <w:r w:rsidR="004202E7" w:rsidRPr="00C52BF0">
        <w:rPr>
          <w:rFonts w:ascii="Cambria" w:hAnsi="Cambria"/>
          <w:sz w:val="22"/>
          <w:szCs w:val="22"/>
          <w:lang w:val="en-GB"/>
        </w:rPr>
        <w:t xml:space="preserve">Increased weekend mortality </w:t>
      </w:r>
      <w:r w:rsidR="009241BC" w:rsidRPr="00C52BF0">
        <w:rPr>
          <w:rFonts w:ascii="Cambria" w:hAnsi="Cambria"/>
          <w:sz w:val="22"/>
          <w:szCs w:val="22"/>
          <w:lang w:val="en-GB"/>
        </w:rPr>
        <w:t>has even been recognized in the palliative care setting.</w:t>
      </w:r>
      <w:r w:rsidR="00A73B36" w:rsidRPr="00C52BF0">
        <w:rPr>
          <w:rFonts w:ascii="Cambria" w:hAnsi="Cambria"/>
          <w:sz w:val="22"/>
          <w:szCs w:val="22"/>
          <w:lang w:val="en-GB"/>
        </w:rPr>
        <w:fldChar w:fldCharType="begin">
          <w:fldData xml:space="preserve">PEVuZE5vdGU+PENpdGU+PEF1dGhvcj5Wb2x0ejwvQXV0aG9yPjxZZWFyPjIwMTQ8L1llYXI+PFJl
Y051bT4xMzwvUmVjTnVtPjxEaXNwbGF5VGV4dD5bMTJdPC9EaXNwbGF5VGV4dD48cmVjb3JkPjxy
ZWMtbnVtYmVyPjEzPC9yZWMtbnVtYmVyPjxmb3JlaWduLWtleXM+PGtleSBhcHA9IkVOIiBkYi1p
ZD0iNWRlc3h2c3NsdmZyeGVlc3d3eHB6emZudjVyMDJmd2RhYXg1IiB0aW1lc3RhbXA9IjE0Mzgy
OTM2MzkiPjEzPC9rZXk+PC9mb3JlaWduLWtleXM+PHJlZi10eXBlIG5hbWU9IkpvdXJuYWwgQXJ0
aWNsZSI+MTc8L3JlZi10eXBlPjxjb250cmlidXRvcnM+PGF1dGhvcnM+PGF1dGhvcj5Wb2x0eiwg
Ui48L2F1dGhvcj48YXV0aG9yPkthbXBzLCBSLjwvYXV0aG9yPjxhdXRob3I+R3JlaW53YWxkLCBS
LjwvYXV0aG9yPjxhdXRob3I+SGVsbG1pY2gsIE0uPC9hdXRob3I+PGF1dGhvcj5IYW1hY2hlciwg
Uy48L2F1dGhvcj48YXV0aG9yPkJlY2tlciwgRy48L2F1dGhvcj48YXV0aG9yPkt1aHIsIEsuPC9h
dXRob3I+PGF1dGhvcj5HYWVydG5lciwgSi48L2F1dGhvcj48L2F1dGhvcnM+PC9jb250cmlidXRv
cnM+PGF1dGgtYWRkcmVzcz5EZXBhcnRtZW50IG9mIFBhbGxpYXRpdmUgQ2FyZSwgVW5pdmVyc2l0
eSBIb3NwaXRhbCBDb2xvZ25lLCBDb2xvZ25lLCBHZXJtYW55LiYjeEQ7RGVwYXJ0bWVudCBvZiBQ
YWxsaWF0aXZlIENhcmUsIE1lZGljYWwgQ2xpbmljIG9mIFN0IEthdGhhcmluZW4gSG9zcGl0YWws
IEZyZWNoZW4sIEdlcm1hbnkuJiN4RDtJbnN0aXR1dGUgb2YgTWVkaWNhbCBTdGF0aXN0aWNzLCBJ
bmZvcm1hdGljcyBhbmQgRXBpZGVtaW9sb2d5LCBVbml2ZXJzaXR5IG9mIENvbG9nbmUsIENvbG9n
bmUsIEdlcm1hbnkuJiN4RDtEZXBhcnRtZW50IG9mIFBhbGxpYXRpdmUgQ2FyZSwgVW5pdmVyc2l0
eSBIb3NwaXRhbCBGcmVpYnVyZywgNzkxMDYgRnJlaWJ1cmcsIEdlcm1hbnkgQ29tcGV0ZW5jZSBD
ZW50ZXIgUGFsbGlhdGl2ZSBDYXJlLCBCYWRlbi1XdXJ0dGVtYmVyZywgR2VybWFueS4mI3hEO0Rl
cGFydG1lbnQgb2YgUGFsbGlhdGl2ZSBDYXJlLCBVbml2ZXJzaXR5IEhvc3BpdGFsIEZyZWlidXJn
LCA3OTEwNiBGcmVpYnVyZywgR2VybWFueSBDb21wZXRlbmNlIENlbnRlciBQYWxsaWF0aXZlIENh
cmUsIEJhZGVuLVd1cnR0ZW1iZXJnLCBHZXJtYW55IGphbi5nYWVydG5lckB1bmlrbGluaWstZnJl
aWJ1cmcuZGUuPC9hdXRoLWFkZHJlc3M+PHRpdGxlcz48dGl0bGU+U2lsZW50IG5pZ2h0OiByZXRy
b3NwZWN0aXZlIGRhdGFiYXNlIHN0dWR5IGFzc2Vzc2luZyBwb3NzaWJpbGl0eSBvZiAmcXVvdDt3
ZWVrZW5kIGVmZmVjdCZxdW90OyBpbiBwYWxsaWF0aXZlIGNhcmU8L3RpdGxlPjxzZWNvbmRhcnkt
dGl0bGU+Qk1KPC9zZWNvbmRhcnktdGl0bGU+PGFsdC10aXRsZT5CbWo8L2FsdC10aXRsZT48L3Rp
dGxlcz48cGVyaW9kaWNhbD48ZnVsbC10aXRsZT5CTUo8L2Z1bGwtdGl0bGU+PGFiYnItMT5CTUo8
L2FiYnItMT48YWJici0yPkJNSjwvYWJici0yPjwvcGVyaW9kaWNhbD48YWx0LXBlcmlvZGljYWw+
PGZ1bGwtdGl0bGU+Qk1KPC9mdWxsLXRpdGxlPjxhYmJyLTE+Qk1KPC9hYmJyLTE+PGFiYnItMj5C
TUo8L2FiYnItMj48L2FsdC1wZXJpb2RpY2FsPjxwYWdlcz5nNzM3MDwvcGFnZXM+PHZvbHVtZT4z
NDk8L3ZvbHVtZT48a2V5d29yZHM+PGtleXdvcmQ+KkFmdGVyLUhvdXJzIENhcmU8L2tleXdvcmQ+
PGtleXdvcmQ+RmVtYWxlPC9rZXl3b3JkPjxrZXl3b3JkPkdlcm1hbnkvZXBpZGVtaW9sb2d5PC9r
ZXl3b3JkPjxrZXl3b3JkPipIb2xpZGF5czwva2V5d29yZD48a2V5d29yZD4qSG9zcGl0YWwgTW9y
dGFsaXR5PC9rZXl3b3JkPjxrZXl3b3JkPkh1bWFuczwva2V5d29yZD48a2V5d29yZD5NYWxlPC9r
ZXl3b3JkPjxrZXl3b3JkPipQYWxsaWF0aXZlIENhcmU8L2tleXdvcmQ+PGtleXdvcmQ+UmV0cm9z
cGVjdGl2ZSBTdHVkaWVzPC9rZXl3b3JkPjxrZXl3b3JkPlJpc2sgQXNzZXNzbWVudDwva2V5d29y
ZD48a2V5d29yZD4qVGVybWluYWxseSBJbGw8L2tleXdvcmQ+PGtleXdvcmQ+VGltZSBGYWN0b3Jz
PC9rZXl3b3JkPjwva2V5d29yZHM+PGRhdGVzPjx5ZWFyPjIwMTQ8L3llYXI+PC9kYXRlcz48aXNi
bj4xNzU2LTE4MzMgKEVsZWN0cm9uaWMpJiN4RDswOTU5LTUzNVggKExpbmtpbmcpPC9pc2JuPjxh
Y2Nlc3Npb24tbnVtPjI1NTE1NjcwPC9hY2Nlc3Npb24tbnVtPjx1cmxzPjxyZWxhdGVkLXVybHM+
PHVybD5odHRwOi8vd3d3Lm5jYmkubmxtLm5paC5nb3YvcHVibWVkLzI1NTE1NjcwPC91cmw+PC9y
ZWxhdGVkLXVybHM+PC91cmxzPjxjdXN0b20yPjQyNjc3MDE8L2N1c3RvbTI+PGVsZWN0cm9uaWMt
cmVzb3VyY2UtbnVtPjEwLjExMzYvYm1qLmc3MzcwPC9lbGVjdHJvbmljLXJlc291cmNlLW51bT48
L3JlY29yZD48L0NpdGU+PC9FbmROb3RlPgB=
</w:fldData>
        </w:fldChar>
      </w:r>
      <w:r w:rsidR="008974D1">
        <w:rPr>
          <w:rFonts w:ascii="Cambria" w:hAnsi="Cambria"/>
          <w:sz w:val="22"/>
          <w:szCs w:val="22"/>
          <w:lang w:val="en-GB"/>
        </w:rPr>
        <w:instrText xml:space="preserve"> ADDIN EN.CITE </w:instrText>
      </w:r>
      <w:r w:rsidR="008974D1">
        <w:rPr>
          <w:rFonts w:ascii="Cambria" w:hAnsi="Cambria"/>
          <w:sz w:val="22"/>
          <w:szCs w:val="22"/>
          <w:lang w:val="en-GB"/>
        </w:rPr>
        <w:fldChar w:fldCharType="begin">
          <w:fldData xml:space="preserve">PEVuZE5vdGU+PENpdGU+PEF1dGhvcj5Wb2x0ejwvQXV0aG9yPjxZZWFyPjIwMTQ8L1llYXI+PFJl
Y051bT4xMzwvUmVjTnVtPjxEaXNwbGF5VGV4dD5bMTJdPC9EaXNwbGF5VGV4dD48cmVjb3JkPjxy
ZWMtbnVtYmVyPjEzPC9yZWMtbnVtYmVyPjxmb3JlaWduLWtleXM+PGtleSBhcHA9IkVOIiBkYi1p
ZD0iNWRlc3h2c3NsdmZyeGVlc3d3eHB6emZudjVyMDJmd2RhYXg1IiB0aW1lc3RhbXA9IjE0Mzgy
OTM2MzkiPjEzPC9rZXk+PC9mb3JlaWduLWtleXM+PHJlZi10eXBlIG5hbWU9IkpvdXJuYWwgQXJ0
aWNsZSI+MTc8L3JlZi10eXBlPjxjb250cmlidXRvcnM+PGF1dGhvcnM+PGF1dGhvcj5Wb2x0eiwg
Ui48L2F1dGhvcj48YXV0aG9yPkthbXBzLCBSLjwvYXV0aG9yPjxhdXRob3I+R3JlaW53YWxkLCBS
LjwvYXV0aG9yPjxhdXRob3I+SGVsbG1pY2gsIE0uPC9hdXRob3I+PGF1dGhvcj5IYW1hY2hlciwg
Uy48L2F1dGhvcj48YXV0aG9yPkJlY2tlciwgRy48L2F1dGhvcj48YXV0aG9yPkt1aHIsIEsuPC9h
dXRob3I+PGF1dGhvcj5HYWVydG5lciwgSi48L2F1dGhvcj48L2F1dGhvcnM+PC9jb250cmlidXRv
cnM+PGF1dGgtYWRkcmVzcz5EZXBhcnRtZW50IG9mIFBhbGxpYXRpdmUgQ2FyZSwgVW5pdmVyc2l0
eSBIb3NwaXRhbCBDb2xvZ25lLCBDb2xvZ25lLCBHZXJtYW55LiYjeEQ7RGVwYXJ0bWVudCBvZiBQ
YWxsaWF0aXZlIENhcmUsIE1lZGljYWwgQ2xpbmljIG9mIFN0IEthdGhhcmluZW4gSG9zcGl0YWws
IEZyZWNoZW4sIEdlcm1hbnkuJiN4RDtJbnN0aXR1dGUgb2YgTWVkaWNhbCBTdGF0aXN0aWNzLCBJ
bmZvcm1hdGljcyBhbmQgRXBpZGVtaW9sb2d5LCBVbml2ZXJzaXR5IG9mIENvbG9nbmUsIENvbG9n
bmUsIEdlcm1hbnkuJiN4RDtEZXBhcnRtZW50IG9mIFBhbGxpYXRpdmUgQ2FyZSwgVW5pdmVyc2l0
eSBIb3NwaXRhbCBGcmVpYnVyZywgNzkxMDYgRnJlaWJ1cmcsIEdlcm1hbnkgQ29tcGV0ZW5jZSBD
ZW50ZXIgUGFsbGlhdGl2ZSBDYXJlLCBCYWRlbi1XdXJ0dGVtYmVyZywgR2VybWFueS4mI3hEO0Rl
cGFydG1lbnQgb2YgUGFsbGlhdGl2ZSBDYXJlLCBVbml2ZXJzaXR5IEhvc3BpdGFsIEZyZWlidXJn
LCA3OTEwNiBGcmVpYnVyZywgR2VybWFueSBDb21wZXRlbmNlIENlbnRlciBQYWxsaWF0aXZlIENh
cmUsIEJhZGVuLVd1cnR0ZW1iZXJnLCBHZXJtYW55IGphbi5nYWVydG5lckB1bmlrbGluaWstZnJl
aWJ1cmcuZGUuPC9hdXRoLWFkZHJlc3M+PHRpdGxlcz48dGl0bGU+U2lsZW50IG5pZ2h0OiByZXRy
b3NwZWN0aXZlIGRhdGFiYXNlIHN0dWR5IGFzc2Vzc2luZyBwb3NzaWJpbGl0eSBvZiAmcXVvdDt3
ZWVrZW5kIGVmZmVjdCZxdW90OyBpbiBwYWxsaWF0aXZlIGNhcmU8L3RpdGxlPjxzZWNvbmRhcnkt
dGl0bGU+Qk1KPC9zZWNvbmRhcnktdGl0bGU+PGFsdC10aXRsZT5CbWo8L2FsdC10aXRsZT48L3Rp
dGxlcz48cGVyaW9kaWNhbD48ZnVsbC10aXRsZT5CTUo8L2Z1bGwtdGl0bGU+PGFiYnItMT5CTUo8
L2FiYnItMT48YWJici0yPkJNSjwvYWJici0yPjwvcGVyaW9kaWNhbD48YWx0LXBlcmlvZGljYWw+
PGZ1bGwtdGl0bGU+Qk1KPC9mdWxsLXRpdGxlPjxhYmJyLTE+Qk1KPC9hYmJyLTE+PGFiYnItMj5C
TUo8L2FiYnItMj48L2FsdC1wZXJpb2RpY2FsPjxwYWdlcz5nNzM3MDwvcGFnZXM+PHZvbHVtZT4z
NDk8L3ZvbHVtZT48a2V5d29yZHM+PGtleXdvcmQ+KkFmdGVyLUhvdXJzIENhcmU8L2tleXdvcmQ+
PGtleXdvcmQ+RmVtYWxlPC9rZXl3b3JkPjxrZXl3b3JkPkdlcm1hbnkvZXBpZGVtaW9sb2d5PC9r
ZXl3b3JkPjxrZXl3b3JkPipIb2xpZGF5czwva2V5d29yZD48a2V5d29yZD4qSG9zcGl0YWwgTW9y
dGFsaXR5PC9rZXl3b3JkPjxrZXl3b3JkPkh1bWFuczwva2V5d29yZD48a2V5d29yZD5NYWxlPC9r
ZXl3b3JkPjxrZXl3b3JkPipQYWxsaWF0aXZlIENhcmU8L2tleXdvcmQ+PGtleXdvcmQ+UmV0cm9z
cGVjdGl2ZSBTdHVkaWVzPC9rZXl3b3JkPjxrZXl3b3JkPlJpc2sgQXNzZXNzbWVudDwva2V5d29y
ZD48a2V5d29yZD4qVGVybWluYWxseSBJbGw8L2tleXdvcmQ+PGtleXdvcmQ+VGltZSBGYWN0b3Jz
PC9rZXl3b3JkPjwva2V5d29yZHM+PGRhdGVzPjx5ZWFyPjIwMTQ8L3llYXI+PC9kYXRlcz48aXNi
bj4xNzU2LTE4MzMgKEVsZWN0cm9uaWMpJiN4RDswOTU5LTUzNVggKExpbmtpbmcpPC9pc2JuPjxh
Y2Nlc3Npb24tbnVtPjI1NTE1NjcwPC9hY2Nlc3Npb24tbnVtPjx1cmxzPjxyZWxhdGVkLXVybHM+
PHVybD5odHRwOi8vd3d3Lm5jYmkubmxtLm5paC5nb3YvcHVibWVkLzI1NTE1NjcwPC91cmw+PC9y
ZWxhdGVkLXVybHM+PC91cmxzPjxjdXN0b20yPjQyNjc3MDE8L2N1c3RvbTI+PGVsZWN0cm9uaWMt
cmVzb3VyY2UtbnVtPjEwLjExMzYvYm1qLmc3MzcwPC9lbGVjdHJvbmljLXJlc291cmNlLW51bT48
L3JlY29yZD48L0NpdGU+PC9FbmROb3RlPgB=
</w:fldData>
        </w:fldChar>
      </w:r>
      <w:r w:rsidR="008974D1">
        <w:rPr>
          <w:rFonts w:ascii="Cambria" w:hAnsi="Cambria"/>
          <w:sz w:val="22"/>
          <w:szCs w:val="22"/>
          <w:lang w:val="en-GB"/>
        </w:rPr>
        <w:instrText xml:space="preserve"> ADDIN EN.CITE.DATA </w:instrText>
      </w:r>
      <w:r w:rsidR="008974D1">
        <w:rPr>
          <w:rFonts w:ascii="Cambria" w:hAnsi="Cambria"/>
          <w:sz w:val="22"/>
          <w:szCs w:val="22"/>
          <w:lang w:val="en-GB"/>
        </w:rPr>
      </w:r>
      <w:r w:rsidR="008974D1">
        <w:rPr>
          <w:rFonts w:ascii="Cambria" w:hAnsi="Cambria"/>
          <w:sz w:val="22"/>
          <w:szCs w:val="22"/>
          <w:lang w:val="en-GB"/>
        </w:rPr>
        <w:fldChar w:fldCharType="end"/>
      </w:r>
      <w:r w:rsidR="00A73B36" w:rsidRPr="00C52BF0">
        <w:rPr>
          <w:rFonts w:ascii="Cambria" w:hAnsi="Cambria"/>
          <w:sz w:val="22"/>
          <w:szCs w:val="22"/>
          <w:lang w:val="en-GB"/>
        </w:rPr>
      </w:r>
      <w:r w:rsidR="00A73B36" w:rsidRPr="00C52BF0">
        <w:rPr>
          <w:rFonts w:ascii="Cambria" w:hAnsi="Cambria"/>
          <w:sz w:val="22"/>
          <w:szCs w:val="22"/>
          <w:lang w:val="en-GB"/>
        </w:rPr>
        <w:fldChar w:fldCharType="separate"/>
      </w:r>
      <w:r w:rsidR="008974D1">
        <w:rPr>
          <w:rFonts w:ascii="Cambria" w:hAnsi="Cambria"/>
          <w:noProof/>
          <w:sz w:val="22"/>
          <w:szCs w:val="22"/>
          <w:lang w:val="en-GB"/>
        </w:rPr>
        <w:t>[12]</w:t>
      </w:r>
      <w:r w:rsidR="00A73B36" w:rsidRPr="00C52BF0">
        <w:rPr>
          <w:rFonts w:ascii="Cambria" w:hAnsi="Cambria"/>
          <w:sz w:val="22"/>
          <w:szCs w:val="22"/>
          <w:lang w:val="en-GB"/>
        </w:rPr>
        <w:fldChar w:fldCharType="end"/>
      </w:r>
    </w:p>
    <w:p w14:paraId="3639817C" w14:textId="77777777" w:rsidR="009241BC" w:rsidRPr="00C52BF0" w:rsidRDefault="009241BC" w:rsidP="0022186A">
      <w:pPr>
        <w:spacing w:after="0" w:line="360" w:lineRule="auto"/>
        <w:jc w:val="both"/>
        <w:rPr>
          <w:rFonts w:ascii="Cambria" w:hAnsi="Cambria"/>
          <w:sz w:val="22"/>
          <w:szCs w:val="22"/>
          <w:lang w:val="en-GB"/>
        </w:rPr>
      </w:pPr>
    </w:p>
    <w:p w14:paraId="57294272" w14:textId="77777777" w:rsidR="00D804CB" w:rsidRPr="00C52BF0" w:rsidRDefault="009241BC" w:rsidP="00592599">
      <w:pPr>
        <w:spacing w:after="0" w:line="360" w:lineRule="auto"/>
        <w:jc w:val="both"/>
        <w:rPr>
          <w:rFonts w:ascii="Cambria" w:hAnsi="Cambria"/>
          <w:sz w:val="22"/>
          <w:szCs w:val="22"/>
          <w:lang w:val="en-GB"/>
        </w:rPr>
      </w:pPr>
      <w:r w:rsidRPr="00C52BF0">
        <w:rPr>
          <w:rFonts w:ascii="Cambria" w:hAnsi="Cambria"/>
          <w:sz w:val="22"/>
          <w:szCs w:val="22"/>
          <w:lang w:val="en-GB"/>
        </w:rPr>
        <w:t xml:space="preserve">The “weekend effect” is </w:t>
      </w:r>
      <w:r w:rsidR="00C60776" w:rsidRPr="00C52BF0">
        <w:rPr>
          <w:rFonts w:ascii="Cambria" w:hAnsi="Cambria"/>
          <w:sz w:val="22"/>
          <w:szCs w:val="22"/>
          <w:lang w:val="en-GB"/>
        </w:rPr>
        <w:t>almost</w:t>
      </w:r>
      <w:r w:rsidRPr="00C52BF0">
        <w:rPr>
          <w:rFonts w:ascii="Cambria" w:hAnsi="Cambria"/>
          <w:sz w:val="22"/>
          <w:szCs w:val="22"/>
          <w:lang w:val="en-GB"/>
        </w:rPr>
        <w:t xml:space="preserve"> </w:t>
      </w:r>
      <w:r w:rsidR="00152787" w:rsidRPr="00C52BF0">
        <w:rPr>
          <w:rFonts w:ascii="Cambria" w:hAnsi="Cambria"/>
          <w:sz w:val="22"/>
          <w:szCs w:val="22"/>
          <w:lang w:val="en-GB"/>
        </w:rPr>
        <w:t>ubiquitous</w:t>
      </w:r>
      <w:r w:rsidRPr="00C52BF0">
        <w:rPr>
          <w:rFonts w:ascii="Cambria" w:hAnsi="Cambria"/>
          <w:sz w:val="22"/>
          <w:szCs w:val="22"/>
          <w:lang w:val="en-GB"/>
        </w:rPr>
        <w:t xml:space="preserve"> across patien</w:t>
      </w:r>
      <w:r w:rsidR="00C60776" w:rsidRPr="00C52BF0">
        <w:rPr>
          <w:rFonts w:ascii="Cambria" w:hAnsi="Cambria"/>
          <w:sz w:val="22"/>
          <w:szCs w:val="22"/>
          <w:lang w:val="en-GB"/>
        </w:rPr>
        <w:t>t groups and healthcare systems.</w:t>
      </w:r>
      <w:r w:rsidR="00A73B36" w:rsidRPr="00C52BF0">
        <w:rPr>
          <w:rFonts w:ascii="Cambria" w:hAnsi="Cambria"/>
          <w:sz w:val="22"/>
          <w:szCs w:val="22"/>
          <w:lang w:val="en-GB"/>
        </w:rPr>
        <w:fldChar w:fldCharType="begin"/>
      </w:r>
      <w:r w:rsidR="008974D1">
        <w:rPr>
          <w:rFonts w:ascii="Cambria" w:hAnsi="Cambria"/>
          <w:sz w:val="22"/>
          <w:szCs w:val="22"/>
          <w:lang w:val="en-GB"/>
        </w:rPr>
        <w:instrText xml:space="preserve"> ADDIN EN.CITE &lt;EndNote&gt;&lt;Cite&gt;&lt;Author&gt;Lilford&lt;/Author&gt;&lt;Year&gt;2015&lt;/Year&gt;&lt;RecNum&gt;26&lt;/RecNum&gt;&lt;DisplayText&gt;[13]&lt;/DisplayText&gt;&lt;record&gt;&lt;rec-number&gt;26&lt;/rec-number&gt;&lt;foreign-keys&gt;&lt;key app="EN" db-id="5desxvsslvfrxeeswwxpzzfnv5r02fwdaax5" timestamp="1441380197"&gt;26&lt;/key&gt;&lt;/foreign-keys&gt;&lt;ref-type name="Journal Article"&gt;17&lt;/ref-type&gt;&lt;contributors&gt;&lt;authors&gt;&lt;author&gt;Lilford, R. J.&lt;/author&gt;&lt;author&gt;Chen, Y. F.&lt;/author&gt;&lt;/authors&gt;&lt;/contributors&gt;&lt;auth-address&gt;Warwick Centre for Applied Health Research &amp;amp; Delivery, Division of Health Sciences, University of Warwick, Coventry, UK.&lt;/auth-address&gt;&lt;titles&gt;&lt;title&gt;The ubiquitous weekend effect: moving past proving it exists to clarifying what causes it&lt;/title&gt;&lt;secondary-title&gt;BMJ Qual Saf&lt;/secondary-title&gt;&lt;/titles&gt;&lt;pages&gt;480-2&lt;/pages&gt;&lt;volume&gt;24&lt;/volume&gt;&lt;number&gt;8&lt;/number&gt;&lt;keywords&gt;&lt;keyword&gt;Healthcare quality improvement&lt;/keyword&gt;&lt;keyword&gt;Quality improvement&lt;/keyword&gt;&lt;keyword&gt;Quality measurement&lt;/keyword&gt;&lt;/keywords&gt;&lt;dates&gt;&lt;year&gt;2015&lt;/year&gt;&lt;pub-dates&gt;&lt;date&gt;Aug&lt;/date&gt;&lt;/pub-dates&gt;&lt;/dates&gt;&lt;isbn&gt;2044-5423 (Electronic)&amp;#xD;2044-5415 (Linking)&lt;/isbn&gt;&lt;accession-num&gt;26124193&lt;/accession-num&gt;&lt;urls&gt;&lt;related-urls&gt;&lt;url&gt;http://www.ncbi.nlm.nih.gov/pubmed/26124193&lt;/url&gt;&lt;/related-urls&gt;&lt;/urls&gt;&lt;electronic-resource-num&gt;10.1136/bmjqs-2015-004360&lt;/electronic-resource-num&gt;&lt;/record&gt;&lt;/Cite&gt;&lt;/EndNote&gt;</w:instrText>
      </w:r>
      <w:r w:rsidR="00A73B36" w:rsidRPr="00C52BF0">
        <w:rPr>
          <w:rFonts w:ascii="Cambria" w:hAnsi="Cambria"/>
          <w:sz w:val="22"/>
          <w:szCs w:val="22"/>
          <w:lang w:val="en-GB"/>
        </w:rPr>
        <w:fldChar w:fldCharType="separate"/>
      </w:r>
      <w:r w:rsidR="008974D1">
        <w:rPr>
          <w:rFonts w:ascii="Cambria" w:hAnsi="Cambria"/>
          <w:noProof/>
          <w:sz w:val="22"/>
          <w:szCs w:val="22"/>
          <w:lang w:val="en-GB"/>
        </w:rPr>
        <w:t>[13]</w:t>
      </w:r>
      <w:r w:rsidR="00A73B36" w:rsidRPr="00C52BF0">
        <w:rPr>
          <w:rFonts w:ascii="Cambria" w:hAnsi="Cambria"/>
          <w:sz w:val="22"/>
          <w:szCs w:val="22"/>
          <w:lang w:val="en-GB"/>
        </w:rPr>
        <w:fldChar w:fldCharType="end"/>
      </w:r>
      <w:r w:rsidR="00C60776" w:rsidRPr="00C52BF0">
        <w:rPr>
          <w:rFonts w:ascii="Cambria" w:hAnsi="Cambria"/>
          <w:sz w:val="22"/>
          <w:szCs w:val="22"/>
          <w:lang w:val="en-GB"/>
        </w:rPr>
        <w:t xml:space="preserve"> However, the </w:t>
      </w:r>
      <w:r w:rsidR="003F07C3" w:rsidRPr="00C52BF0">
        <w:rPr>
          <w:rFonts w:ascii="Cambria" w:hAnsi="Cambria"/>
          <w:sz w:val="22"/>
          <w:szCs w:val="22"/>
          <w:lang w:val="en-GB"/>
        </w:rPr>
        <w:t xml:space="preserve">reasons for this phenomenon are unclear and </w:t>
      </w:r>
      <w:r w:rsidR="00E8563F">
        <w:rPr>
          <w:rFonts w:ascii="Cambria" w:hAnsi="Cambria"/>
          <w:sz w:val="22"/>
          <w:szCs w:val="22"/>
          <w:lang w:val="en-GB"/>
        </w:rPr>
        <w:t>a number of explanations have been proposed</w:t>
      </w:r>
      <w:r w:rsidR="003F07C3" w:rsidRPr="00C52BF0">
        <w:rPr>
          <w:rFonts w:ascii="Cambria" w:hAnsi="Cambria"/>
          <w:sz w:val="22"/>
          <w:szCs w:val="22"/>
          <w:lang w:val="en-GB"/>
        </w:rPr>
        <w:t xml:space="preserve">. </w:t>
      </w:r>
      <w:r w:rsidR="009B0AAA" w:rsidRPr="00C52BF0">
        <w:rPr>
          <w:rFonts w:ascii="Cambria" w:hAnsi="Cambria"/>
          <w:sz w:val="22"/>
          <w:szCs w:val="22"/>
          <w:lang w:val="en-GB"/>
        </w:rPr>
        <w:t xml:space="preserve">One possibility is that it simply </w:t>
      </w:r>
      <w:r w:rsidR="001D3899" w:rsidRPr="00C52BF0">
        <w:rPr>
          <w:rFonts w:ascii="Cambria" w:hAnsi="Cambria"/>
          <w:sz w:val="22"/>
          <w:szCs w:val="22"/>
          <w:lang w:val="en-GB"/>
        </w:rPr>
        <w:t>reflects inadequate</w:t>
      </w:r>
      <w:r w:rsidR="009B0AAA" w:rsidRPr="00C52BF0">
        <w:rPr>
          <w:rFonts w:ascii="Cambria" w:hAnsi="Cambria"/>
          <w:sz w:val="22"/>
          <w:szCs w:val="22"/>
          <w:lang w:val="en-GB"/>
        </w:rPr>
        <w:t xml:space="preserve"> risk adjustment by large observational studies</w:t>
      </w:r>
      <w:r w:rsidR="00963CB2" w:rsidRPr="00C52BF0">
        <w:rPr>
          <w:rFonts w:ascii="Cambria" w:hAnsi="Cambria"/>
          <w:sz w:val="22"/>
          <w:szCs w:val="22"/>
          <w:lang w:val="en-GB"/>
        </w:rPr>
        <w:t xml:space="preserve"> as patient case mix </w:t>
      </w:r>
      <w:r w:rsidR="00A77CC5">
        <w:rPr>
          <w:rFonts w:ascii="Cambria" w:hAnsi="Cambria"/>
          <w:sz w:val="22"/>
          <w:szCs w:val="22"/>
          <w:lang w:val="en-GB"/>
        </w:rPr>
        <w:t>can</w:t>
      </w:r>
      <w:r w:rsidR="00963CB2" w:rsidRPr="00C52BF0">
        <w:rPr>
          <w:rFonts w:ascii="Cambria" w:hAnsi="Cambria"/>
          <w:sz w:val="22"/>
          <w:szCs w:val="22"/>
          <w:lang w:val="en-GB"/>
        </w:rPr>
        <w:t xml:space="preserve"> vary at the weekend</w:t>
      </w:r>
      <w:r w:rsidR="00C12756" w:rsidRPr="00C52BF0">
        <w:rPr>
          <w:rFonts w:ascii="Cambria" w:hAnsi="Cambria"/>
          <w:sz w:val="22"/>
          <w:szCs w:val="22"/>
          <w:lang w:val="en-GB"/>
        </w:rPr>
        <w:t>.</w:t>
      </w:r>
      <w:r w:rsidR="00A73B36" w:rsidRPr="00C52BF0">
        <w:rPr>
          <w:rFonts w:ascii="Cambria" w:hAnsi="Cambria"/>
          <w:sz w:val="22"/>
          <w:szCs w:val="22"/>
          <w:lang w:val="en-GB"/>
        </w:rPr>
        <w:fldChar w:fldCharType="begin">
          <w:fldData xml:space="preserve">PEVuZE5vdGU+PENpdGU+PEF1dGhvcj5Db25jaGE8L0F1dGhvcj48WWVhcj4yMDE0PC9ZZWFyPjxS
ZWNOdW0+MTk8L1JlY051bT48RGlzcGxheVRleHQ+WzE0LCAxNV08L0Rpc3BsYXlUZXh0PjxyZWNv
cmQ+PHJlYy1udW1iZXI+MTk8L3JlYy1udW1iZXI+PGZvcmVpZ24ta2V5cz48a2V5IGFwcD0iRU4i
IGRiLWlkPSI1ZGVzeHZzc2x2ZnJ4ZWVzd3d4cHp6Zm52NXIwMmZ3ZGFheDUiIHRpbWVzdGFtcD0i
MTQzODM0Nzk0OSI+MTk8L2tleT48L2ZvcmVpZ24ta2V5cz48cmVmLXR5cGUgbmFtZT0iSm91cm5h
bCBBcnRpY2xlIj4xNzwvcmVmLXR5cGU+PGNvbnRyaWJ1dG9ycz48YXV0aG9ycz48YXV0aG9yPkNv
bmNoYSwgTy4gUC48L2F1dGhvcj48YXV0aG9yPkdhbGxlZ28sIEIuPC9hdXRob3I+PGF1dGhvcj5I
aWxsbWFuLCBLLjwvYXV0aG9yPjxhdXRob3I+RGVsYW5leSwgRy4gUC48L2F1dGhvcj48YXV0aG9y
PkNvaWVyYSwgRS48L2F1dGhvcj48L2F1dGhvcnM+PC9jb250cmlidXRvcnM+PGF1dGgtYWRkcmVz
cz5DZW50cmUgZm9yIEhlYWx0aCBJbmZvcm1hdGljcywgQXVzdHJhbGlhbiBJbnN0aXR1dGUgb2Yg
SGVhbHRoIElubm92YXRpb24sIFVuaXZlcnNpdHkgb2YgTmV3IFNvdXRoIFdhbGVzLCAsIEtlbnNp
bmd0b24sIE5ldyBTb3V0aCBXYWxlcywgQXVzdHJhbGlhLjwvYXV0aC1hZGRyZXNzPjx0aXRsZXM+
PHRpdGxlPkRvIHZhcmlhdGlvbnMgaW4gaG9zcGl0YWwgbW9ydGFsaXR5IHBhdHRlcm5zIGFmdGVy
IHdlZWtlbmQgYWRtaXNzaW9uIHJlZmxlY3QgcmVkdWNlZCBxdWFsaXR5IG9mIGNhcmUgb3IgZGlm
ZmVyZW50IHBhdGllbnQgY29ob3J0cz8gQSBwb3B1bGF0aW9uLWJhc2VkIHN0dWR5PC90aXRsZT48
c2Vjb25kYXJ5LXRpdGxlPkJNSiBRdWFsIFNhZjwvc2Vjb25kYXJ5LXRpdGxlPjxhbHQtdGl0bGU+
Qk1KIHF1YWxpdHkgJmFtcDsgc2FmZXR5PC9hbHQtdGl0bGU+PC90aXRsZXM+PHBhZ2VzPjIxNS0y
MjwvcGFnZXM+PHZvbHVtZT4yMzwvdm9sdW1lPjxudW1iZXI+MzwvbnVtYmVyPjxrZXl3b3Jkcz48
a2V5d29yZD5BZHVsdDwva2V5d29yZD48a2V5d29yZD4qQWZ0ZXItSG91cnMgQ2FyZTwva2V5d29y
ZD48a2V5d29yZD5BZ2UgRmFjdG9yczwva2V5d29yZD48a2V5d29yZD5BZ2VkPC9rZXl3b3JkPjxr
ZXl3b3JkPkNvbW9yYmlkaXR5PC9rZXl3b3JkPjxrZXl3b3JkPkRpYWdub3Npcy1SZWxhdGVkIEdy
b3Vwczwva2V5d29yZD48a2V5d29yZD5GZW1hbGU8L2tleXdvcmQ+PGtleXdvcmQ+Kkhvc3BpdGFs
IE1vcnRhbGl0eTwva2V5d29yZD48a2V5d29yZD5IdW1hbnM8L2tleXdvcmQ+PGtleXdvcmQ+TGVu
Z3RoIG9mIFN0YXkvc3RhdGlzdGljcyAmYW1wOyBudW1lcmljYWwgZGF0YTwva2V5d29yZD48a2V5
d29yZD5NYWxlPC9rZXl3b3JkPjxrZXl3b3JkPk1pZGRsZSBBZ2VkPC9rZXl3b3JkPjxrZXl3b3Jk
Pk5ldyBTb3V0aCBXYWxlczwva2V5d29yZD48a2V5d29yZD5QYXRpZW50IEFkbWlzc2lvbi8qc3Rh
dGlzdGljcyAmYW1wOyBudW1lcmljYWwgZGF0YTwva2V5d29yZD48a2V5d29yZD4qUXVhbGl0eSBv
ZiBIZWFsdGggQ2FyZTwva2V5d29yZD48a2V5d29yZD5SZWdpc3RyaWVzPC9rZXl3b3JkPjxrZXl3
b3JkPlNleCBGYWN0b3JzPC9rZXl3b3JkPjwva2V5d29yZHM+PGRhdGVzPjx5ZWFyPjIwMTQ8L3ll
YXI+PHB1Yi1kYXRlcz48ZGF0ZT5NYXI8L2RhdGU+PC9wdWItZGF0ZXM+PC9kYXRlcz48aXNibj4y
MDQ0LTU0MjMgKEVsZWN0cm9uaWMpJiN4RDsyMDQ0LTU0MTUgKExpbmtpbmcpPC9pc2JuPjxhY2Nl
c3Npb24tbnVtPjI0MTYzMzkyPC9hY2Nlc3Npb24tbnVtPjx1cmxzPjxyZWxhdGVkLXVybHM+PHVy
bD5odHRwOi8vd3d3Lm5jYmkubmxtLm5paC5nb3YvcHVibWVkLzI0MTYzMzkyPC91cmw+PC9yZWxh
dGVkLXVybHM+PC91cmxzPjxjdXN0b20yPjM5MzMxNjQ8L2N1c3RvbTI+PGVsZWN0cm9uaWMtcmVz
b3VyY2UtbnVtPjEwLjExMzYvYm1qcXMtMjAxMy0wMDIyMTg8L2VsZWN0cm9uaWMtcmVzb3VyY2Ut
bnVtPjwvcmVjb3JkPjwvQ2l0ZT48Q2l0ZT48QXV0aG9yPk1lYWNvY2s8L0F1dGhvcj48WWVhcj4y
MDE2PC9ZZWFyPjxSZWNOdW0+NTk8L1JlY051bT48cmVjb3JkPjxyZWMtbnVtYmVyPjU5PC9yZWMt
bnVtYmVyPjxmb3JlaWduLWtleXM+PGtleSBhcHA9IkVOIiBkYi1pZD0iNWRlc3h2c3NsdmZyeGVl
c3d3eHB6emZudjVyMDJmd2RhYXg1IiB0aW1lc3RhbXA9IjE0NjU1NjQ5NjkiPjU5PC9rZXk+PC9m
b3JlaWduLWtleXM+PHJlZi10eXBlIG5hbWU9IkpvdXJuYWwgQXJ0aWNsZSI+MTc8L3JlZi10eXBl
Pjxjb250cmlidXRvcnM+PGF1dGhvcnM+PGF1dGhvcj5NZWFjb2NrLCBSLjwvYXV0aG9yPjxhdXRo
b3I+QW5zZWxtaSwgTC48L2F1dGhvcj48YXV0aG9yPktyaXN0ZW5zZW4sIFMuIFIuPC9hdXRob3I+
PGF1dGhvcj5Eb3JhbiwgVC48L2F1dGhvcj48YXV0aG9yPlN1dHRvbiwgTS48L2F1dGhvcj48L2F1
dGhvcnM+PC9jb250cmlidXRvcnM+PGF1dGgtYWRkcmVzcz5NYW5jaGVzdGVyIENlbnRyZSBmb3Ig
SGVhbHRoIEVjb25vbWljcywgVW5pdmVyc2l0eSBvZiBNYW5jaGVzdGVyLCBVSyByYWNoZWwubWVh
Y29ja0BtYW5jaGVzdGVyLmFjLnVrLiYjeEQ7TWFuY2hlc3RlciBDZW50cmUgZm9yIEhlYWx0aCBF
Y29ub21pY3MsIFVuaXZlcnNpdHkgb2YgTWFuY2hlc3RlciwgVUsuJiN4RDtEZXBhcnRtZW50IG9m
IEhlYWx0aCBTY2llbmNlcywgVW5pdmVyc2l0eSBvZiBZb3JrLCBVSy48L2F1dGgtYWRkcmVzcz48
dGl0bGVzPjx0aXRsZT5IaWdoZXIgbW9ydGFsaXR5IHJhdGVzIGFtb25nc3QgZW1lcmdlbmN5IHBh
dGllbnRzIGFkbWl0dGVkIHRvIGhvc3BpdGFsIGF0IHdlZWtlbmRzIHJlZmxlY3QgYSBsb3dlciBw
cm9iYWJpbGl0eSBvZiBhZG1pc3Npb248L3RpdGxlPjxzZWNvbmRhcnktdGl0bGU+SiBIZWFsdGgg
U2VydiBSZXMgUG9saWN5PC9zZWNvbmRhcnktdGl0bGU+PC90aXRsZXM+PHBlcmlvZGljYWw+PGZ1
bGwtdGl0bGU+Sm91cm5hbCBvZiBIZWFsdGggU2VydmljZXMgUmVzZWFyY2ggYW5kIFBvbGljeTwv
ZnVsbC10aXRsZT48YWJici0xPkouIEhlYWx0aCBTZXJ2LiBSZXMuIFBvbGljeTwvYWJici0xPjxh
YmJyLTI+SiBIZWFsdGggU2VydiBSZXMgUG9saWN5PC9hYmJyLTI+PGFiYnItMz5Kb3VybmFsIG9m
IEhlYWx0aCBTZXJ2aWNlcyBSZXNlYXJjaCAmYW1wOyBQb2xpY3k8L2FiYnItMz48L3BlcmlvZGlj
YWw+PGtleXdvcmRzPjxrZXl3b3JkPmVtZXJnZW5jeSBjYXJlPC9rZXl3b3JkPjxrZXl3b3JkPm1v
cnRhbGl0eTwva2V5d29yZD48a2V5d29yZD53ZWVrZW5kIGVmZmVjdDwva2V5d29yZD48L2tleXdv
cmRzPjxkYXRlcz48eWVhcj4yMDE2PC95ZWFyPjxwdWItZGF0ZXM+PGRhdGU+TWF5IDY8L2RhdGU+
PC9wdWItZGF0ZXM+PC9kYXRlcz48aXNibj4xNzU4LTEwNjAgKEVsZWN0cm9uaWMpJiN4RDsxMzU1
LTgxOTYgKExpbmtpbmcpPC9pc2JuPjxhY2Nlc3Npb24tbnVtPjI3MjU1MTQ0PC9hY2Nlc3Npb24t
bnVtPjx1cmxzPjxyZWxhdGVkLXVybHM+PHVybD5odHRwOi8vd3d3Lm5jYmkubmxtLm5paC5nb3Yv
cHVibWVkLzI3MjU1MTQ0PC91cmw+PC9yZWxhdGVkLXVybHM+PC91cmxzPjxlbGVjdHJvbmljLXJl
c291cmNlLW51bT4xMC4xMTc3LzEzNTU4MTk2MTY2NDk2MzA8L2VsZWN0cm9uaWMtcmVzb3VyY2Ut
bnVtPjwvcmVjb3JkPjwvQ2l0ZT48L0VuZE5vdGU+
</w:fldData>
        </w:fldChar>
      </w:r>
      <w:r w:rsidR="008974D1">
        <w:rPr>
          <w:rFonts w:ascii="Cambria" w:hAnsi="Cambria"/>
          <w:sz w:val="22"/>
          <w:szCs w:val="22"/>
          <w:lang w:val="en-GB"/>
        </w:rPr>
        <w:instrText xml:space="preserve"> ADDIN EN.CITE </w:instrText>
      </w:r>
      <w:r w:rsidR="008974D1">
        <w:rPr>
          <w:rFonts w:ascii="Cambria" w:hAnsi="Cambria"/>
          <w:sz w:val="22"/>
          <w:szCs w:val="22"/>
          <w:lang w:val="en-GB"/>
        </w:rPr>
        <w:fldChar w:fldCharType="begin">
          <w:fldData xml:space="preserve">PEVuZE5vdGU+PENpdGU+PEF1dGhvcj5Db25jaGE8L0F1dGhvcj48WWVhcj4yMDE0PC9ZZWFyPjxS
ZWNOdW0+MTk8L1JlY051bT48RGlzcGxheVRleHQ+WzE0LCAxNV08L0Rpc3BsYXlUZXh0PjxyZWNv
cmQ+PHJlYy1udW1iZXI+MTk8L3JlYy1udW1iZXI+PGZvcmVpZ24ta2V5cz48a2V5IGFwcD0iRU4i
IGRiLWlkPSI1ZGVzeHZzc2x2ZnJ4ZWVzd3d4cHp6Zm52NXIwMmZ3ZGFheDUiIHRpbWVzdGFtcD0i
MTQzODM0Nzk0OSI+MTk8L2tleT48L2ZvcmVpZ24ta2V5cz48cmVmLXR5cGUgbmFtZT0iSm91cm5h
bCBBcnRpY2xlIj4xNzwvcmVmLXR5cGU+PGNvbnRyaWJ1dG9ycz48YXV0aG9ycz48YXV0aG9yPkNv
bmNoYSwgTy4gUC48L2F1dGhvcj48YXV0aG9yPkdhbGxlZ28sIEIuPC9hdXRob3I+PGF1dGhvcj5I
aWxsbWFuLCBLLjwvYXV0aG9yPjxhdXRob3I+RGVsYW5leSwgRy4gUC48L2F1dGhvcj48YXV0aG9y
PkNvaWVyYSwgRS48L2F1dGhvcj48L2F1dGhvcnM+PC9jb250cmlidXRvcnM+PGF1dGgtYWRkcmVz
cz5DZW50cmUgZm9yIEhlYWx0aCBJbmZvcm1hdGljcywgQXVzdHJhbGlhbiBJbnN0aXR1dGUgb2Yg
SGVhbHRoIElubm92YXRpb24sIFVuaXZlcnNpdHkgb2YgTmV3IFNvdXRoIFdhbGVzLCAsIEtlbnNp
bmd0b24sIE5ldyBTb3V0aCBXYWxlcywgQXVzdHJhbGlhLjwvYXV0aC1hZGRyZXNzPjx0aXRsZXM+
PHRpdGxlPkRvIHZhcmlhdGlvbnMgaW4gaG9zcGl0YWwgbW9ydGFsaXR5IHBhdHRlcm5zIGFmdGVy
IHdlZWtlbmQgYWRtaXNzaW9uIHJlZmxlY3QgcmVkdWNlZCBxdWFsaXR5IG9mIGNhcmUgb3IgZGlm
ZmVyZW50IHBhdGllbnQgY29ob3J0cz8gQSBwb3B1bGF0aW9uLWJhc2VkIHN0dWR5PC90aXRsZT48
c2Vjb25kYXJ5LXRpdGxlPkJNSiBRdWFsIFNhZjwvc2Vjb25kYXJ5LXRpdGxlPjxhbHQtdGl0bGU+
Qk1KIHF1YWxpdHkgJmFtcDsgc2FmZXR5PC9hbHQtdGl0bGU+PC90aXRsZXM+PHBhZ2VzPjIxNS0y
MjwvcGFnZXM+PHZvbHVtZT4yMzwvdm9sdW1lPjxudW1iZXI+MzwvbnVtYmVyPjxrZXl3b3Jkcz48
a2V5d29yZD5BZHVsdDwva2V5d29yZD48a2V5d29yZD4qQWZ0ZXItSG91cnMgQ2FyZTwva2V5d29y
ZD48a2V5d29yZD5BZ2UgRmFjdG9yczwva2V5d29yZD48a2V5d29yZD5BZ2VkPC9rZXl3b3JkPjxr
ZXl3b3JkPkNvbW9yYmlkaXR5PC9rZXl3b3JkPjxrZXl3b3JkPkRpYWdub3Npcy1SZWxhdGVkIEdy
b3Vwczwva2V5d29yZD48a2V5d29yZD5GZW1hbGU8L2tleXdvcmQ+PGtleXdvcmQ+Kkhvc3BpdGFs
IE1vcnRhbGl0eTwva2V5d29yZD48a2V5d29yZD5IdW1hbnM8L2tleXdvcmQ+PGtleXdvcmQ+TGVu
Z3RoIG9mIFN0YXkvc3RhdGlzdGljcyAmYW1wOyBudW1lcmljYWwgZGF0YTwva2V5d29yZD48a2V5
d29yZD5NYWxlPC9rZXl3b3JkPjxrZXl3b3JkPk1pZGRsZSBBZ2VkPC9rZXl3b3JkPjxrZXl3b3Jk
Pk5ldyBTb3V0aCBXYWxlczwva2V5d29yZD48a2V5d29yZD5QYXRpZW50IEFkbWlzc2lvbi8qc3Rh
dGlzdGljcyAmYW1wOyBudW1lcmljYWwgZGF0YTwva2V5d29yZD48a2V5d29yZD4qUXVhbGl0eSBv
ZiBIZWFsdGggQ2FyZTwva2V5d29yZD48a2V5d29yZD5SZWdpc3RyaWVzPC9rZXl3b3JkPjxrZXl3
b3JkPlNleCBGYWN0b3JzPC9rZXl3b3JkPjwva2V5d29yZHM+PGRhdGVzPjx5ZWFyPjIwMTQ8L3ll
YXI+PHB1Yi1kYXRlcz48ZGF0ZT5NYXI8L2RhdGU+PC9wdWItZGF0ZXM+PC9kYXRlcz48aXNibj4y
MDQ0LTU0MjMgKEVsZWN0cm9uaWMpJiN4RDsyMDQ0LTU0MTUgKExpbmtpbmcpPC9pc2JuPjxhY2Nl
c3Npb24tbnVtPjI0MTYzMzkyPC9hY2Nlc3Npb24tbnVtPjx1cmxzPjxyZWxhdGVkLXVybHM+PHVy
bD5odHRwOi8vd3d3Lm5jYmkubmxtLm5paC5nb3YvcHVibWVkLzI0MTYzMzkyPC91cmw+PC9yZWxh
dGVkLXVybHM+PC91cmxzPjxjdXN0b20yPjM5MzMxNjQ8L2N1c3RvbTI+PGVsZWN0cm9uaWMtcmVz
b3VyY2UtbnVtPjEwLjExMzYvYm1qcXMtMjAxMy0wMDIyMTg8L2VsZWN0cm9uaWMtcmVzb3VyY2Ut
bnVtPjwvcmVjb3JkPjwvQ2l0ZT48Q2l0ZT48QXV0aG9yPk1lYWNvY2s8L0F1dGhvcj48WWVhcj4y
MDE2PC9ZZWFyPjxSZWNOdW0+NTk8L1JlY051bT48cmVjb3JkPjxyZWMtbnVtYmVyPjU5PC9yZWMt
bnVtYmVyPjxmb3JlaWduLWtleXM+PGtleSBhcHA9IkVOIiBkYi1pZD0iNWRlc3h2c3NsdmZyeGVl
c3d3eHB6emZudjVyMDJmd2RhYXg1IiB0aW1lc3RhbXA9IjE0NjU1NjQ5NjkiPjU5PC9rZXk+PC9m
b3JlaWduLWtleXM+PHJlZi10eXBlIG5hbWU9IkpvdXJuYWwgQXJ0aWNsZSI+MTc8L3JlZi10eXBl
Pjxjb250cmlidXRvcnM+PGF1dGhvcnM+PGF1dGhvcj5NZWFjb2NrLCBSLjwvYXV0aG9yPjxhdXRo
b3I+QW5zZWxtaSwgTC48L2F1dGhvcj48YXV0aG9yPktyaXN0ZW5zZW4sIFMuIFIuPC9hdXRob3I+
PGF1dGhvcj5Eb3JhbiwgVC48L2F1dGhvcj48YXV0aG9yPlN1dHRvbiwgTS48L2F1dGhvcj48L2F1
dGhvcnM+PC9jb250cmlidXRvcnM+PGF1dGgtYWRkcmVzcz5NYW5jaGVzdGVyIENlbnRyZSBmb3Ig
SGVhbHRoIEVjb25vbWljcywgVW5pdmVyc2l0eSBvZiBNYW5jaGVzdGVyLCBVSyByYWNoZWwubWVh
Y29ja0BtYW5jaGVzdGVyLmFjLnVrLiYjeEQ7TWFuY2hlc3RlciBDZW50cmUgZm9yIEhlYWx0aCBF
Y29ub21pY3MsIFVuaXZlcnNpdHkgb2YgTWFuY2hlc3RlciwgVUsuJiN4RDtEZXBhcnRtZW50IG9m
IEhlYWx0aCBTY2llbmNlcywgVW5pdmVyc2l0eSBvZiBZb3JrLCBVSy48L2F1dGgtYWRkcmVzcz48
dGl0bGVzPjx0aXRsZT5IaWdoZXIgbW9ydGFsaXR5IHJhdGVzIGFtb25nc3QgZW1lcmdlbmN5IHBh
dGllbnRzIGFkbWl0dGVkIHRvIGhvc3BpdGFsIGF0IHdlZWtlbmRzIHJlZmxlY3QgYSBsb3dlciBw
cm9iYWJpbGl0eSBvZiBhZG1pc3Npb248L3RpdGxlPjxzZWNvbmRhcnktdGl0bGU+SiBIZWFsdGgg
U2VydiBSZXMgUG9saWN5PC9zZWNvbmRhcnktdGl0bGU+PC90aXRsZXM+PHBlcmlvZGljYWw+PGZ1
bGwtdGl0bGU+Sm91cm5hbCBvZiBIZWFsdGggU2VydmljZXMgUmVzZWFyY2ggYW5kIFBvbGljeTwv
ZnVsbC10aXRsZT48YWJici0xPkouIEhlYWx0aCBTZXJ2LiBSZXMuIFBvbGljeTwvYWJici0xPjxh
YmJyLTI+SiBIZWFsdGggU2VydiBSZXMgUG9saWN5PC9hYmJyLTI+PGFiYnItMz5Kb3VybmFsIG9m
IEhlYWx0aCBTZXJ2aWNlcyBSZXNlYXJjaCAmYW1wOyBQb2xpY3k8L2FiYnItMz48L3BlcmlvZGlj
YWw+PGtleXdvcmRzPjxrZXl3b3JkPmVtZXJnZW5jeSBjYXJlPC9rZXl3b3JkPjxrZXl3b3JkPm1v
cnRhbGl0eTwva2V5d29yZD48a2V5d29yZD53ZWVrZW5kIGVmZmVjdDwva2V5d29yZD48L2tleXdv
cmRzPjxkYXRlcz48eWVhcj4yMDE2PC95ZWFyPjxwdWItZGF0ZXM+PGRhdGU+TWF5IDY8L2RhdGU+
PC9wdWItZGF0ZXM+PC9kYXRlcz48aXNibj4xNzU4LTEwNjAgKEVsZWN0cm9uaWMpJiN4RDsxMzU1
LTgxOTYgKExpbmtpbmcpPC9pc2JuPjxhY2Nlc3Npb24tbnVtPjI3MjU1MTQ0PC9hY2Nlc3Npb24t
bnVtPjx1cmxzPjxyZWxhdGVkLXVybHM+PHVybD5odHRwOi8vd3d3Lm5jYmkubmxtLm5paC5nb3Yv
cHVibWVkLzI3MjU1MTQ0PC91cmw+PC9yZWxhdGVkLXVybHM+PC91cmxzPjxlbGVjdHJvbmljLXJl
c291cmNlLW51bT4xMC4xMTc3LzEzNTU4MTk2MTY2NDk2MzA8L2VsZWN0cm9uaWMtcmVzb3VyY2Ut
bnVtPjwvcmVjb3JkPjwvQ2l0ZT48L0VuZE5vdGU+
</w:fldData>
        </w:fldChar>
      </w:r>
      <w:r w:rsidR="008974D1">
        <w:rPr>
          <w:rFonts w:ascii="Cambria" w:hAnsi="Cambria"/>
          <w:sz w:val="22"/>
          <w:szCs w:val="22"/>
          <w:lang w:val="en-GB"/>
        </w:rPr>
        <w:instrText xml:space="preserve"> ADDIN EN.CITE.DATA </w:instrText>
      </w:r>
      <w:r w:rsidR="008974D1">
        <w:rPr>
          <w:rFonts w:ascii="Cambria" w:hAnsi="Cambria"/>
          <w:sz w:val="22"/>
          <w:szCs w:val="22"/>
          <w:lang w:val="en-GB"/>
        </w:rPr>
      </w:r>
      <w:r w:rsidR="008974D1">
        <w:rPr>
          <w:rFonts w:ascii="Cambria" w:hAnsi="Cambria"/>
          <w:sz w:val="22"/>
          <w:szCs w:val="22"/>
          <w:lang w:val="en-GB"/>
        </w:rPr>
        <w:fldChar w:fldCharType="end"/>
      </w:r>
      <w:r w:rsidR="00A73B36" w:rsidRPr="00C52BF0">
        <w:rPr>
          <w:rFonts w:ascii="Cambria" w:hAnsi="Cambria"/>
          <w:sz w:val="22"/>
          <w:szCs w:val="22"/>
          <w:lang w:val="en-GB"/>
        </w:rPr>
      </w:r>
      <w:r w:rsidR="00A73B36" w:rsidRPr="00C52BF0">
        <w:rPr>
          <w:rFonts w:ascii="Cambria" w:hAnsi="Cambria"/>
          <w:sz w:val="22"/>
          <w:szCs w:val="22"/>
          <w:lang w:val="en-GB"/>
        </w:rPr>
        <w:fldChar w:fldCharType="separate"/>
      </w:r>
      <w:r w:rsidR="008974D1">
        <w:rPr>
          <w:rFonts w:ascii="Cambria" w:hAnsi="Cambria"/>
          <w:noProof/>
          <w:sz w:val="22"/>
          <w:szCs w:val="22"/>
          <w:lang w:val="en-GB"/>
        </w:rPr>
        <w:t>[14, 15]</w:t>
      </w:r>
      <w:r w:rsidR="00A73B36" w:rsidRPr="00C52BF0">
        <w:rPr>
          <w:rFonts w:ascii="Cambria" w:hAnsi="Cambria"/>
          <w:sz w:val="22"/>
          <w:szCs w:val="22"/>
          <w:lang w:val="en-GB"/>
        </w:rPr>
        <w:fldChar w:fldCharType="end"/>
      </w:r>
      <w:r w:rsidR="00D804CB" w:rsidRPr="00C52BF0">
        <w:rPr>
          <w:rFonts w:ascii="Cambria" w:hAnsi="Cambria"/>
          <w:sz w:val="22"/>
          <w:szCs w:val="22"/>
          <w:lang w:val="en-GB"/>
        </w:rPr>
        <w:t xml:space="preserve"> </w:t>
      </w:r>
      <w:r w:rsidR="008A2892" w:rsidRPr="00C52BF0">
        <w:rPr>
          <w:rFonts w:ascii="Cambria" w:hAnsi="Cambria"/>
          <w:sz w:val="22"/>
          <w:szCs w:val="22"/>
          <w:lang w:val="en-GB"/>
        </w:rPr>
        <w:t>However, the weekend effect persists in emergency populations</w:t>
      </w:r>
      <w:r w:rsidR="00D804CB" w:rsidRPr="00C52BF0">
        <w:rPr>
          <w:rFonts w:ascii="Cambria" w:hAnsi="Cambria"/>
          <w:sz w:val="22"/>
          <w:szCs w:val="22"/>
          <w:lang w:val="en-GB"/>
        </w:rPr>
        <w:fldChar w:fldCharType="begin">
          <w:fldData xml:space="preserve">PEVuZE5vdGU+PENpdGU+PEF1dGhvcj5EZXNhaTwvQXV0aG9yPjxZZWFyPjIwMTU8L1llYXI+PFJl
Y051bT4zPC9SZWNOdW0+PERpc3BsYXlUZXh0Pls0LCA1LCA2LCA3LCA4LCA5XTwvRGlzcGxheVRl
eHQ+PHJlY29yZD48cmVjLW51bWJlcj4zPC9yZWMtbnVtYmVyPjxmb3JlaWduLWtleXM+PGtleSBh
cHA9IkVOIiBkYi1pZD0iNWRlc3h2c3NsdmZyeGVlc3d3eHB6emZudjVyMDJmd2RhYXg1IiB0aW1l
c3RhbXA9IjE0MzgyOTE4NjciPjM8L2tleT48L2ZvcmVpZ24ta2V5cz48cmVmLXR5cGUgbmFtZT0i
Sm91cm5hbCBBcnRpY2xlIj4xNzwvcmVmLXR5cGU+PGNvbnRyaWJ1dG9ycz48YXV0aG9ycz48YXV0
aG9yPkRlc2FpLCBWLiBSLjwvYXV0aG9yPjxhdXRob3I+SmVhLCBBLjwvYXV0aG9yPjxhdXRob3I+
R29uZGEsIEQuIEQuPC9hdXRob3I+PGF1dGhvcj5MYW0sIFMuPC9hdXRob3I+PGF1dGhvcj5MdWVy
c3NlbiwgVC4gRy48L2F1dGhvcj48L2F1dGhvcnM+PC9jb250cmlidXRvcnM+PHRpdGxlcz48dGl0
bGU+MTk1IFRoZSBFZmZlY3Qgb2YgV2Vla2VuZCBhbmQgQWZ0ZXItSG91cnMgU3VyZ2VyeSBvbiBN
b3JiaWRpdHkgYW5kIE1vcnRhbGl0eSBSYXRlcyBpbiBQZWRpYXRyaWMgTmV1cm9zdXJnZXJ5PC90
aXRsZT48c2Vjb25kYXJ5LXRpdGxlPk5ldXJvc3VyZ2VyeTwvc2Vjb25kYXJ5LXRpdGxlPjxhbHQt
dGl0bGU+TmV1cm9zdXJnZXJ5PC9hbHQtdGl0bGU+PC90aXRsZXM+PHBlcmlvZGljYWw+PGZ1bGwt
dGl0bGU+TmV1cm9zdXJnZXJ5PC9mdWxsLXRpdGxlPjxhYmJyLTE+TmV1cm9zdXJnZXJ5PC9hYmJy
LTE+PGFiYnItMj5OZXVyb3N1cmdlcnk8L2FiYnItMj48L3BlcmlvZGljYWw+PGFsdC1wZXJpb2Rp
Y2FsPjxmdWxsLXRpdGxlPk5ldXJvc3VyZ2VyeTwvZnVsbC10aXRsZT48YWJici0xPk5ldXJvc3Vy
Z2VyeTwvYWJici0xPjxhYmJyLTI+TmV1cm9zdXJnZXJ5PC9hYmJyLTI+PC9hbHQtcGVyaW9kaWNh
bD48cGFnZXM+MjMxPC9wYWdlcz48dm9sdW1lPjYyIFN1cHBsIDE8L3ZvbHVtZT48ZGF0ZXM+PHll
YXI+MjAxNTwveWVhcj48cHViLWRhdGVzPjxkYXRlPkF1ZzwvZGF0ZT48L3B1Yi1kYXRlcz48L2Rh
dGVzPjxpc2JuPjE1MjQtNDA0MCAoRWxlY3Ryb25pYykmI3hEOzAxNDgtMzk2WCAoTGlua2luZyk8
L2lzYm4+PGFjY2Vzc2lvbi1udW0+MjYxODIwNDE8L2FjY2Vzc2lvbi1udW0+PHVybHM+PHJlbGF0
ZWQtdXJscz48dXJsPmh0dHA6Ly93d3cubmNiaS5ubG0ubmloLmdvdi9wdWJtZWQvMjYxODIwNDE8
L3VybD48L3JlbGF0ZWQtdXJscz48L3VybHM+PGVsZWN0cm9uaWMtcmVzb3VyY2UtbnVtPjEwLjEy
MjcvMDEubmV1LjAwMDA0NjcxNTkuNTE3ODQuY2Q8L2VsZWN0cm9uaWMtcmVzb3VyY2UtbnVtPjwv
cmVjb3JkPjwvQ2l0ZT48Q2l0ZT48QXV0aG9yPlJvYmVydHM8L0F1dGhvcj48WWVhcj4yMDE1PC9Z
ZWFyPjxSZWNOdW0+NDwvUmVjTnVtPjxyZWNvcmQ+PHJlYy1udW1iZXI+NDwvcmVjLW51bWJlcj48
Zm9yZWlnbi1rZXlzPjxrZXkgYXBwPSJFTiIgZGItaWQ9IjVkZXN4dnNzbHZmcnhlZXN3d3hwenpm
bnY1cjAyZndkYWF4NSIgdGltZXN0YW1wPSIxNDM4MjkxODc4Ij40PC9rZXk+PC9mb3JlaWduLWtl
eXM+PHJlZi10eXBlIG5hbWU9IkpvdXJuYWwgQXJ0aWNsZSI+MTc8L3JlZi10eXBlPjxjb250cmli
dXRvcnM+PGF1dGhvcnM+PGF1dGhvcj5Sb2JlcnRzLCBTLiBFLjwvYXV0aG9yPjxhdXRob3I+VGhv
cm5lLCBLLjwvYXV0aG9yPjxhdXRob3I+QWtiYXJpLCBBLjwvYXV0aG9yPjxhdXRob3I+U2FtdWVs
LCBELiBHLjwvYXV0aG9yPjxhdXRob3I+V2lsbGlhbXMsIEouIEcuPC9hdXRob3I+PC9hdXRob3Jz
PjwvY29udHJpYnV0b3JzPjxhdXRoLWFkZHJlc3M+Q29sbGVnZSBvZiBNZWRpY2luZSwgU3dhbnNl
YSBVbml2ZXJzaXR5LCBTd2Fuc2VhLCBVbml0ZWQgS2luZ2RvbS4mI3hEO0NvbGxlZ2Ugb2YgTWVk
aWNpbmUsIFN3YW5zZWEgVW5pdmVyc2l0eSwgU3dhbnNlYSwgVW5pdGVkIEtpbmdkb207IFdlc3Qg
V2FsZXMgR2VuZXJhbCBIb3NwaXRhbCwgQ2FybWFydGhlbiwgVW5pdGVkIEtpbmdkb20uPC9hdXRo
LWFkZHJlc3M+PHRpdGxlcz48dGl0bGU+TW9ydGFsaXR5IGZvbGxvd2luZyBTdHJva2UsIHRoZSBX
ZWVrZW5kIEVmZmVjdCBhbmQgUmVsYXRlZCBGYWN0b3JzOiBSZWNvcmQgTGlua2FnZSBTdHVkeTwv
dGl0bGU+PHNlY29uZGFyeS10aXRsZT5QTG9TIE9uZTwvc2Vjb25kYXJ5LXRpdGxlPjxhbHQtdGl0
bGU+UGxvUyBvbmU8L2FsdC10aXRsZT48L3RpdGxlcz48cGVyaW9kaWNhbD48ZnVsbC10aXRsZT5Q
bG9TIE9uZTwvZnVsbC10aXRsZT48YWJici0xPlBMb1MgT25lPC9hYmJyLTE+PGFiYnItMj5QTG9T
IE9uZTwvYWJici0yPjwvcGVyaW9kaWNhbD48YWx0LXBlcmlvZGljYWw+PGZ1bGwtdGl0bGU+UGxv
UyBPbmU8L2Z1bGwtdGl0bGU+PGFiYnItMT5QTG9TIE9uZTwvYWJici0xPjxhYmJyLTI+UExvUyBP
bmU8L2FiYnItMj48L2FsdC1wZXJpb2RpY2FsPjxwYWdlcz5lMDEzMTgzNjwvcGFnZXM+PHZvbHVt
ZT4xMDwvdm9sdW1lPjxudW1iZXI+NjwvbnVtYmVyPjxkYXRlcz48eWVhcj4yMDE1PC95ZWFyPjwv
ZGF0ZXM+PGlzYm4+MTkzMi02MjAzIChFbGVjdHJvbmljKSYjeEQ7MTkzMi02MjAzIChMaW5raW5n
KTwvaXNibj48YWNjZXNzaW9uLW51bT4yNjEyMTMzODwvYWNjZXNzaW9uLW51bT48dXJscz48cmVs
YXRlZC11cmxzPjx1cmw+aHR0cDovL3d3dy5uY2JpLm5sbS5uaWguZ292L3B1Ym1lZC8yNjEyMTMz
ODwvdXJsPjwvcmVsYXRlZC11cmxzPjwvdXJscz48Y3VzdG9tMj40NDg3MjUxPC9jdXN0b20yPjxl
bGVjdHJvbmljLXJlc291cmNlLW51bT4xMC4xMzcxL2pvdXJuYWwucG9uZS4wMTMxODM2PC9lbGVj
dHJvbmljLXJlc291cmNlLW51bT48L3JlY29yZD48L0NpdGU+PENpdGU+PEF1dGhvcj5aYXBmPC9B
dXRob3I+PFllYXI+MjAxNTwvWWVhcj48UmVjTnVtPjU8L1JlY051bT48cmVjb3JkPjxyZWMtbnVt
YmVyPjU8L3JlYy1udW1iZXI+PGZvcmVpZ24ta2V5cz48a2V5IGFwcD0iRU4iIGRiLWlkPSI1ZGVz
eHZzc2x2ZnJ4ZWVzd3d4cHp6Zm52NXIwMmZ3ZGFheDUiIHRpbWVzdGFtcD0iMTQzODI5MTk0MiI+
NTwva2V5PjwvZm9yZWlnbi1rZXlzPjxyZWYtdHlwZSBuYW1lPSJKb3VybmFsIEFydGljbGUiPjE3
PC9yZWYtdHlwZT48Y29udHJpYnV0b3JzPjxhdXRob3JzPjxhdXRob3I+WmFwZiwgTS4gQS48L2F1
dGhvcj48YXV0aG9yPktvdGhhcmksIEEuIE4uPC9hdXRob3I+PGF1dGhvcj5NYXJrb3NzaWFuLCBU
LjwvYXV0aG9yPjxhdXRob3I+R3VwdGEsIEcuIE4uPC9hdXRob3I+PGF1dGhvcj5CbGFja3dlbGws
IFIuIEguPC9hdXRob3I+PGF1dGhvcj5XYWksIFAuIFkuPC9hdXRob3I+PGF1dGhvcj5XZWJlciwg
Qy4gRS48L2F1dGhvcj48YXV0aG9yPkRyaXZlciwgSi48L2F1dGhvcj48YXV0aG9yPkt1bywgUC4g
Qy48L2F1dGhvcj48L2F1dGhvcnM+PC9jb250cmlidXRvcnM+PGF1dGgtYWRkcmVzcz5EZXBhcnRt
ZW50IG9mIFN1cmdlcnksIExveW9sYSBVbml2ZXJzaXR5IE1lZGljYWwgQ2VudGVyLCBNYXl3b29k
LCBJTDsgMTpNQVAgQW5hbHl0aWNzIFJlc2VhcmNoIEdyb3VwLCBNYXl3b29kLCBJTC4mI3hEO0Rl
cGFydG1lbnQgb2YgUHVibGljIEhlYWx0aCBTY2llbmNlcywgTG95b2xhIFVuaXZlcnNpdHkgQ2hp
Y2FnbyBTdHJpdGNoIFNjaG9vbCBvZiBNZWRpY2luZSwgTWF5d29vZCwgSUwuJiN4RDtEZXBhcnRt
ZW50IG9mIFN1cmdlcnksIExveW9sYSBVbml2ZXJzaXR5IE1lZGljYWwgQ2VudGVyLCBNYXl3b29k
LCBJTC4mI3hEO0RlcGFydG1lbnQgb2YgU3VyZ2VyeSwgTG95b2xhIFVuaXZlcnNpdHkgTWVkaWNh
bCBDZW50ZXIsIE1heXdvb2QsIElMOyAxOk1BUCBBbmFseXRpY3MgUmVzZWFyY2ggR3JvdXAsIE1h
eXdvb2QsIElMLiBFbGVjdHJvbmljIGFkZHJlc3M6IHBrdW9AbHVtYy5lZHUuPC9hdXRoLWFkZHJl
c3M+PHRpdGxlcz48dGl0bGU+VGhlICZxdW90O3dlZWtlbmQgZWZmZWN0JnF1b3Q7IGluIHVyZ2Vu
dCBnZW5lcmFsIG9wZXJhdGl2ZSBwcm9jZWR1cmVzPC90aXRsZT48c2Vjb25kYXJ5LXRpdGxlPlN1
cmdlcnk8L3NlY29uZGFyeS10aXRsZT48YWx0LXRpdGxlPlN1cmdlcnk8L2FsdC10aXRsZT48L3Rp
dGxlcz48cGVyaW9kaWNhbD48ZnVsbC10aXRsZT5TdXJnZXJ5PC9mdWxsLXRpdGxlPjxhYmJyLTE+
U3VyZ2VyeTwvYWJici0xPjxhYmJyLTI+U3VyZ2VyeTwvYWJici0yPjwvcGVyaW9kaWNhbD48YWx0
LXBlcmlvZGljYWw+PGZ1bGwtdGl0bGU+U3VyZ2VyeTwvZnVsbC10aXRsZT48YWJici0xPlN1cmdl
cnk8L2FiYnItMT48YWJici0yPlN1cmdlcnk8L2FiYnItMj48L2FsdC1wZXJpb2RpY2FsPjxwYWdl
cz41MDgtMTQ8L3BhZ2VzPjx2b2x1bWU+MTU4PC92b2x1bWU+PG51bWJlcj4yPC9udW1iZXI+PGRh
dGVzPjx5ZWFyPjIwMTU8L3llYXI+PHB1Yi1kYXRlcz48ZGF0ZT5BdWc8L2RhdGU+PC9wdWItZGF0
ZXM+PC9kYXRlcz48aXNibj4xNTMyLTczNjEgKEVsZWN0cm9uaWMpJiN4RDswMDM5LTYwNjAgKExp
bmtpbmcpPC9pc2JuPjxhY2Nlc3Npb24tbnVtPjI2MDEzOTgzPC9hY2Nlc3Npb24tbnVtPjx1cmxz
PjxyZWxhdGVkLXVybHM+PHVybD5odHRwOi8vd3d3Lm5jYmkubmxtLm5paC5nb3YvcHVibWVkLzI2
MDEzOTgzPC91cmw+PC9yZWxhdGVkLXVybHM+PC91cmxzPjxlbGVjdHJvbmljLXJlc291cmNlLW51
bT4xMC4xMDE2L2ouc3VyZy4yMDE1LjAyLjAyNDwvZWxlY3Ryb25pYy1yZXNvdXJjZS1udW0+PC9y
ZWNvcmQ+PC9DaXRlPjxDaXRlPjxBdXRob3I+T3JhbmRpPC9BdXRob3I+PFllYXI+MjAxNDwvWWVh
cj48UmVjTnVtPjg8L1JlY051bT48cmVjb3JkPjxyZWMtbnVtYmVyPjg8L3JlYy1udW1iZXI+PGZv
cmVpZ24ta2V5cz48a2V5IGFwcD0iRU4iIGRiLWlkPSI1ZGVzeHZzc2x2ZnJ4ZWVzd3d4cHp6Zm52
NXIwMmZ3ZGFheDUiIHRpbWVzdGFtcD0iMTQzODI5MjExMyI+ODwva2V5PjwvZm9yZWlnbi1rZXlz
PjxyZWYtdHlwZSBuYW1lPSJKb3VybmFsIEFydGljbGUiPjE3PC9yZWYtdHlwZT48Y29udHJpYnV0
b3JzPjxhdXRob3JzPjxhdXRob3I+T3JhbmRpLCBCLiBKLjwvYXV0aG9yPjxhdXRob3I+U2VsdmFy
YWphaCwgUy48L2F1dGhvcj48YXV0aG9yPk9yaW9uLCBLLiBDLjwvYXV0aG9yPjxhdXRob3I+THVt
LCBZLiBXLjwvYXV0aG9yPjxhdXRob3I+UGVybGVyLCBCLiBBLjwvYXV0aG9yPjxhdXRob3I+QWJ1
bGFycmFnZSwgQy4gSi48L2F1dGhvcj48L2F1dGhvcnM+PC9jb250cmlidXRvcnM+PGF1dGgtYWRk
cmVzcz5EZXBhcnRtZW50IG9mIFN1cmdlcnksIEpvaG5zIEhvcGtpbnMgVW5pdmVyc2l0eSBTY2hv
b2wgb2YgTWVkaWNpbmUsIEJhbHRpbW9yZSwgTWQuJiN4RDtEZXBhcnRtZW50IG9mIFN1cmdlcnks
IEpvaG5zIEhvcGtpbnMgVW5pdmVyc2l0eSBTY2hvb2wgb2YgTWVkaWNpbmUsIEJhbHRpbW9yZSwg
TWQ7IENlbnRlciBmb3IgU3VyZ2ljYWwgVHJpYWxzIGFuZCBPdXRjb21lcyBSZXNlYXJjaCwgRGVw
YXJ0bWVudCBvZiBTdXJnZXJ5LCBKb2hucyBIb3BraW5zIFVuaXZlcnNpdHkgU2Nob29sIG9mIE1l
ZGljaW5lLCBCYWx0aW1vcmUsIE1kLiYjeEQ7RGVwYXJ0bWVudCBvZiBTdXJnZXJ5LCBKb2hucyBI
b3BraW5zIFVuaXZlcnNpdHkgU2Nob29sIG9mIE1lZGljaW5lLCBCYWx0aW1vcmUsIE1kOyBEaXZp
c2lvbiBvZiBWYXNjdWxhciBTdXJnZXJ5IGFuZCBFbmRvdmFzY3VsYXIgVGhlcmFweSwgRGVwYXJ0
bWVudCBvZiBTdXJnZXJ5LCBKb2hucyBIb3BraW5zIFVuaXZlcnNpdHkgU2Nob29sIG9mIE1lZGlj
aW5lLCBCYWx0aW1vcmUsIE1kLiYjeEQ7RGVwYXJ0bWVudCBvZiBTdXJnZXJ5LCBKb2hucyBIb3Br
aW5zIFVuaXZlcnNpdHkgU2Nob29sIG9mIE1lZGljaW5lLCBCYWx0aW1vcmUsIE1kOyBDZW50ZXIg
Zm9yIFN1cmdpY2FsIFRyaWFscyBhbmQgT3V0Y29tZXMgUmVzZWFyY2gsIERlcGFydG1lbnQgb2Yg
U3VyZ2VyeSwgSm9obnMgSG9wa2lucyBVbml2ZXJzaXR5IFNjaG9vbCBvZiBNZWRpY2luZSwgQmFs
dGltb3JlLCBNZDsgRGl2aXNpb24gb2YgVmFzY3VsYXIgU3VyZ2VyeSBhbmQgRW5kb3Zhc2N1bGFy
IFRoZXJhcHksIERlcGFydG1lbnQgb2YgU3VyZ2VyeSwgSm9obnMgSG9wa2lucyBVbml2ZXJzaXR5
IFNjaG9vbCBvZiBNZWRpY2luZSwgQmFsdGltb3JlLCBNZC4gRWxlY3Ryb25pYyBhZGRyZXNzOiBj
YWJ1bGFyMUBqaG1pLmVkdS48L2F1dGgtYWRkcmVzcz48dGl0bGVzPjx0aXRsZT5PdXRjb21lcyBv
ZiBub25lbGVjdGl2ZSB3ZWVrZW5kIGFkbWlzc2lvbnMgZm9yIGxvd2VyIGV4dHJlbWl0eSBpc2No
ZW1pYTwvdGl0bGU+PHNlY29uZGFyeS10aXRsZT5KIFZhc2MgU3VyZzwvc2Vjb25kYXJ5LXRpdGxl
PjxhbHQtdGl0bGU+Sm91cm5hbCBvZiB2YXNjdWxhciBzdXJnZXJ5PC9hbHQtdGl0bGU+PC90aXRs
ZXM+PHBlcmlvZGljYWw+PGZ1bGwtdGl0bGU+Sm91cm5hbCBvZiBWYXNjdWxhciBTdXJnZXJ5PC9m
dWxsLXRpdGxlPjxhYmJyLTE+Si4gVmFzYy4gU3VyZy48L2FiYnItMT48YWJici0yPkogVmFzYyBT
dXJnPC9hYmJyLTI+PC9wZXJpb2RpY2FsPjxhbHQtcGVyaW9kaWNhbD48ZnVsbC10aXRsZT5Kb3Vy
bmFsIG9mIFZhc2N1bGFyIFN1cmdlcnk8L2Z1bGwtdGl0bGU+PGFiYnItMT5KLiBWYXNjLiBTdXJn
LjwvYWJici0xPjxhYmJyLTI+SiBWYXNjIFN1cmc8L2FiYnItMj48L2FsdC1wZXJpb2RpY2FsPjxw
YWdlcz4xNTcyLTkgZTE8L3BhZ2VzPjx2b2x1bWU+NjA8L3ZvbHVtZT48bnVtYmVyPjY8L251bWJl
cj48a2V5d29yZHM+PGtleXdvcmQ+QWN1dGUgRGlzZWFzZTwva2V5d29yZD48a2V5d29yZD4qQWZ0
ZXItSG91cnMgQ2FyZTwva2V5d29yZD48a2V5d29yZD5BZ2VkPC9rZXl3b3JkPjxrZXl3b3JkPkFn
ZWQsIDgwIGFuZCBvdmVyPC9rZXl3b3JkPjxrZXl3b3JkPkFtcHV0YXRpb248L2tleXdvcmQ+PGtl
eXdvcmQ+Q3JpdGljYWwgSWxsbmVzczwva2V5d29yZD48a2V5d29yZD5FbWJvbGlzbS9kaWFnbm9z
aXMvbW9ydGFsaXR5Lyp0aGVyYXB5PC9rZXl3b3JkPjxrZXl3b3JkPkVtZXJnZW5jaWVzPC9rZXl3
b3JkPjxrZXl3b3JkPkZlbWFsZTwva2V5d29yZD48a2V5d29yZD5IdW1hbnM8L2tleXdvcmQ+PGtl
eXdvcmQ+SXNjaGVtaWEvZGlhZ25vc2lzL21vcnRhbGl0eS8qdGhlcmFweTwva2V5d29yZD48a2V5
d29yZD5LYXBsYW4tTWVpZXIgRXN0aW1hdGU8L2tleXdvcmQ+PGtleXdvcmQ+TGVuZ3RoIG9mIFN0
YXk8L2tleXdvcmQ+PGtleXdvcmQ+TGltYiBTYWx2YWdlPC9rZXl3b3JkPjxrZXl3b3JkPkxpbmVh
ciBNb2RlbHM8L2tleXdvcmQ+PGtleXdvcmQ+TG9naXN0aWMgTW9kZWxzPC9rZXl3b3JkPjxrZXl3
b3JkPkxvd2VyIEV4dHJlbWl0eS8qYmxvb2Qgc3VwcGx5PC9rZXl3b3JkPjxrZXl3b3JkPk1hbGU8
L2tleXdvcmQ+PGtleXdvcmQ+TWlkZGxlIEFnZWQ8L2tleXdvcmQ+PGtleXdvcmQ+TXVsdGl2YXJp
YXRlIEFuYWx5c2lzPC9rZXl3b3JkPjxrZXl3b3JkPk9kZHMgUmF0aW88L2tleXdvcmQ+PGtleXdv
cmQ+KlBhdGllbnQgQWRtaXNzaW9uPC9rZXl3b3JkPjxrZXl3b3JkPlBhdGllbnQgRGlzY2hhcmdl
PC9rZXl3b3JkPjxrZXl3b3JkPlJldHJvc3BlY3RpdmUgU3R1ZGllczwva2V5d29yZD48a2V5d29y
ZD5UaHJvbWJvc2lzL2RpYWdub3Npcy9tb3J0YWxpdHkvKnRoZXJhcHk8L2tleXdvcmQ+PGtleXdv
cmQ+VGltZSBGYWN0b3JzPC9rZXl3b3JkPjxrZXl3b3JkPlRyZWF0bWVudCBPdXRjb21lPC9rZXl3
b3JkPjxrZXl3b3JkPlVuaXRlZCBTdGF0ZXM8L2tleXdvcmQ+PC9rZXl3b3Jkcz48ZGF0ZXM+PHll
YXI+MjAxNDwveWVhcj48cHViLWRhdGVzPjxkYXRlPkRlYzwvZGF0ZT48L3B1Yi1kYXRlcz48L2Rh
dGVzPjxpc2JuPjEwOTctNjgwOSAoRWxlY3Ryb25pYykmI3hEOzA3NDEtNTIxNCAoTGlua2luZyk8
L2lzYm4+PGFjY2Vzc2lvbi1udW0+MjU0NDE2Nzg8L2FjY2Vzc2lvbi1udW0+PHVybHM+PHJlbGF0
ZWQtdXJscz48dXJsPmh0dHA6Ly93d3cubmNiaS5ubG0ubmloLmdvdi9wdWJtZWQvMjU0NDE2Nzg8
L3VybD48L3JlbGF0ZWQtdXJscz48L3VybHM+PGVsZWN0cm9uaWMtcmVzb3VyY2UtbnVtPjEwLjEw
MTYvai5qdnMuMjAxNC4wOC4wOTE8L2VsZWN0cm9uaWMtcmVzb3VyY2UtbnVtPjwvcmVjb3JkPjwv
Q2l0ZT48Q2l0ZT48QXV0aG9yPkNvbGVtYW48L0F1dGhvcj48WWVhcj4yMDE1PC9ZZWFyPjxSZWNO
dW0+OTwvUmVjTnVtPjxyZWNvcmQ+PHJlYy1udW1iZXI+OTwvcmVjLW51bWJlcj48Zm9yZWlnbi1r
ZXlzPjxrZXkgYXBwPSJFTiIgZGItaWQ9IjVkZXN4dnNzbHZmcnhlZXN3d3hwenpmbnY1cjAyZndk
YWF4NSIgdGltZXN0YW1wPSIxNDM4MjkyMTU5Ij45PC9rZXk+PC9mb3JlaWduLWtleXM+PHJlZi10
eXBlIG5hbWU9IkpvdXJuYWwgQXJ0aWNsZSI+MTc8L3JlZi10eXBlPjxjb250cmlidXRvcnM+PGF1
dGhvcnM+PGF1dGhvcj5Db2xlbWFuLCBDLiBJLjwvYXV0aG9yPjxhdXRob3I+QnJ1bmF1bHQsIFIu
IEQuPC9hdXRob3I+PGF1dGhvcj5TYXVsc2JlcnJ5LCBXLiBKLjwvYXV0aG9yPjwvYXV0aG9ycz48
L2NvbnRyaWJ1dG9ycz48YXV0aC1hZGRyZXNzPlVuaXZlcnNpdHkgb2YgQ29ubmVjdGljdXQgU2No
b29sIG9mIFBoYXJtYWN5LCBTdG9ycnMsIENULCBVU0E7IFVuaXZlcnNpdHkgb2YgQ29ubmVjdGlj
dXQsIEhhcnRmb3JkIEhvc3BpdGFsIEV2aWRlbmNlLUJhc2VkIFByYWN0aWNlIENlbnRlciwgSGFy
dGZvcmQsIENULCBVU0EuIEVsZWN0cm9uaWMgYWRkcmVzczogY3JhaWcuY29sZW1hbkBoaGNoZWFs
dGgub3JnLiYjeEQ7VW5pdmVyc2l0eSBvZiBDb25uZWN0aWN1dCBTY2hvb2wgb2YgUGhhcm1hY3ks
IFN0b3JycywgQ1QsIFVTQS4mI3hEO1VuaXZlcnNpdHkgb2YgQ29ubmVjdGljdXQsIEhhcnRmb3Jk
IEhvc3BpdGFsIEV2aWRlbmNlLUJhc2VkIFByYWN0aWNlIENlbnRlciwgSGFydGZvcmQsIENULCBV
U0EuPC9hdXRoLWFkZHJlc3M+PHRpdGxlcz48dGl0bGU+QXNzb2NpYXRpb24gYmV0d2VlbiB3ZWVr
ZW5kIGFkbWlzc2lvbiBhbmQgaW4taG9zcGl0YWwgbW9ydGFsaXR5IGZvciBwdWxtb25hcnkgZW1i
b2xpc206IEFuIG9ic2VydmF0aW9uYWwgc3R1ZHkgYW5kIG1ldGEtYW5hbHlzaXM8L3RpdGxlPjxz
ZWNvbmRhcnktdGl0bGU+SW50IEogQ2FyZGlvbDwvc2Vjb25kYXJ5LXRpdGxlPjxhbHQtdGl0bGU+
SW50ZXJuYXRpb25hbCBqb3VybmFsIG9mIGNhcmRpb2xvZ3k8L2FsdC10aXRsZT48L3RpdGxlcz48
cGVyaW9kaWNhbD48ZnVsbC10aXRsZT5JbnRlcm5hdGlvbmFsIEpvdXJuYWwgb2YgQ2FyZGlvbG9n
eTwvZnVsbC10aXRsZT48YWJici0xPkludC4gSi4gQ2FyZGlvbC48L2FiYnItMT48YWJici0yPklu
dCBKIENhcmRpb2w8L2FiYnItMj48L3BlcmlvZGljYWw+PGFsdC1wZXJpb2RpY2FsPjxmdWxsLXRp
dGxlPkludGVybmF0aW9uYWwgSm91cm5hbCBvZiBDYXJkaW9sb2d5PC9mdWxsLXRpdGxlPjxhYmJy
LTE+SW50LiBKLiBDYXJkaW9sLjwvYWJici0xPjxhYmJyLTI+SW50IEogQ2FyZGlvbDwvYWJici0y
PjwvYWx0LXBlcmlvZGljYWw+PHBhZ2VzPjcyLTQ8L3BhZ2VzPjx2b2x1bWU+MTk0PC92b2x1bWU+
PGRhdGVzPjx5ZWFyPjIwMTU8L3llYXI+PHB1Yi1kYXRlcz48ZGF0ZT5TZXAgMTwvZGF0ZT48L3B1
Yi1kYXRlcz48L2RhdGVzPjxpc2JuPjE4NzQtMTc1NCAoRWxlY3Ryb25pYykmI3hEOzAxNjctNTI3
MyAoTGlua2luZyk8L2lzYm4+PGFjY2Vzc2lvbi1udW0+MjYwMDU4MDg8L2FjY2Vzc2lvbi1udW0+
PHVybHM+PHJlbGF0ZWQtdXJscz48dXJsPmh0dHA6Ly93d3cubmNiaS5ubG0ubmloLmdvdi9wdWJt
ZWQvMjYwMDU4MDg8L3VybD48L3JlbGF0ZWQtdXJscz48L3VybHM+PGVsZWN0cm9uaWMtcmVzb3Vy
Y2UtbnVtPjEwLjEwMTYvai5pamNhcmQuMjAxNS4wNS4wOTg8L2VsZWN0cm9uaWMtcmVzb3VyY2Ut
bnVtPjwvcmVjb3JkPjwvQ2l0ZT48Q2l0ZT48QXV0aG9yPkt1bWFyPC9BdXRob3I+PFllYXI+MjAx
NTwvWWVhcj48UmVjTnVtPjEwPC9SZWNOdW0+PHJlY29yZD48cmVjLW51bWJlcj4xMDwvcmVjLW51
bWJlcj48Zm9yZWlnbi1rZXlzPjxrZXkgYXBwPSJFTiIgZGItaWQ9IjVkZXN4dnNzbHZmcnhlZXN3
d3hwenpmbnY1cjAyZndkYWF4NSIgdGltZXN0YW1wPSIxNDM4MjkyMzU3Ij4xMDwva2V5PjwvZm9y
ZWlnbi1rZXlzPjxyZWYtdHlwZSBuYW1lPSJKb3VybmFsIEFydGljbGUiPjE3PC9yZWYtdHlwZT48
Y29udHJpYnV0b3JzPjxhdXRob3JzPjxhdXRob3I+S3VtYXIsIEcuPC9hdXRob3I+PGF1dGhvcj5E
ZXNobXVraCwgQS48L2F1dGhvcj48YXV0aG9yPlNha2h1amEsIEEuPC9hdXRob3I+PGF1dGhvcj5U
YW5lamEsIEEuPC9hdXRob3I+PGF1dGhvcj5LdW1hciwgTi48L2F1dGhvcj48YXV0aG9yPkphY29i
cywgRS48L2F1dGhvcj48YXV0aG9yPk5hbmNoYWwsIFIuPC9hdXRob3I+PGF1dGhvcj5NaWx3YXVr
ZWUgSW5pdGlhdGl2ZSBpbiBDcml0aWNhbCBDYXJlIE91dGNvbWVzIFJlc2VhcmNoIEdyb3VwIG9m
LCBJbnZlc3RpZ2F0b3JzPC9hdXRob3I+PC9hdXRob3JzPjwvY29udHJpYnV0b3JzPjx0aXRsZXM+
PHRpdGxlPkFjdXRlIG15b2NhcmRpYWwgaW5mYXJjdGlvbjogYSBuYXRpb25hbCBhbmFseXNpcyBv
ZiB0aGUgd2Vla2VuZCBlZmZlY3Qgb3ZlciB0aW1lPC90aXRsZT48c2Vjb25kYXJ5LXRpdGxlPkog
QW0gQ29sbCBDYXJkaW9sPC9zZWNvbmRhcnktdGl0bGU+PGFsdC10aXRsZT5Kb3VybmFsIG9mIHRo
ZSBBbWVyaWNhbiBDb2xsZWdlIG9mIENhcmRpb2xvZ3k8L2FsdC10aXRsZT48L3RpdGxlcz48cGVy
aW9kaWNhbD48ZnVsbC10aXRsZT5Kb3VybmFsIG9mIHRoZSBBbWVyaWNhbiBDb2xsZWdlIG9mIENh
cmRpb2xvZ3k8L2Z1bGwtdGl0bGU+PGFiYnItMT5KLiBBbS4gQ29sbC4gQ2FyZGlvbC48L2FiYnIt
MT48YWJici0yPkogQW0gQ29sbCBDYXJkaW9sPC9hYmJyLTI+PC9wZXJpb2RpY2FsPjxhbHQtcGVy
aW9kaWNhbD48ZnVsbC10aXRsZT5Kb3VybmFsIG9mIHRoZSBBbWVyaWNhbiBDb2xsZWdlIG9mIENh
cmRpb2xvZ3k8L2Z1bGwtdGl0bGU+PGFiYnItMT5KLiBBbS4gQ29sbC4gQ2FyZGlvbC48L2FiYnIt
MT48YWJici0yPkogQW0gQ29sbCBDYXJkaW9sPC9hYmJyLTI+PC9hbHQtcGVyaW9kaWNhbD48cGFn
ZXM+MjE3LTg8L3BhZ2VzPjx2b2x1bWU+NjU8L3ZvbHVtZT48bnVtYmVyPjI8L251bWJlcj48a2V5
d29yZHM+PGtleXdvcmQ+RGF0YWJhc2VzLCBGYWN0dWFsPC9rZXl3b3JkPjxrZXl3b3JkPkZvbGxv
dy1VcCBTdHVkaWVzPC9rZXl3b3JkPjxrZXl3b3JkPkhvc3BpdGFsIE1vcnRhbGl0eS8qdHJlbmRz
PC9rZXl3b3JkPjxrZXl3b3JkPipIb3NwaXRhbHMsIFB1YmxpYzwva2V5d29yZD48a2V5d29yZD5I
dW1hbnM8L2tleXdvcmQ+PGtleXdvcmQ+TXlvY2FyZGlhbCBJbmZhcmN0aW9uLyptb3J0YWxpdHk8
L2tleXdvcmQ+PGtleXdvcmQ+UGF0aWVudCBBZG1pc3Npb24vKnRyZW5kczwva2V5d29yZD48a2V5
d29yZD5SZXRyb3NwZWN0aXZlIFN0dWRpZXM8L2tleXdvcmQ+PGtleXdvcmQ+VGltZSBGYWN0b3Jz
PC9rZXl3b3JkPjxrZXl3b3JkPlVuaXRlZCBTdGF0ZXMvZXBpZGVtaW9sb2d5PC9rZXl3b3JkPjwv
a2V5d29yZHM+PGRhdGVzPjx5ZWFyPjIwMTU8L3llYXI+PHB1Yi1kYXRlcz48ZGF0ZT5KYW4gMjA8
L2RhdGU+PC9wdWItZGF0ZXM+PC9kYXRlcz48aXNibj4xNTU4LTM1OTcgKEVsZWN0cm9uaWMpJiN4
RDswNzM1LTEwOTcgKExpbmtpbmcpPC9pc2JuPjxhY2Nlc3Npb24tbnVtPjI1NTkzMDY1PC9hY2Nl
c3Npb24tbnVtPjx1cmxzPjxyZWxhdGVkLXVybHM+PHVybD5odHRwOi8vd3d3Lm5jYmkubmxtLm5p
aC5nb3YvcHVibWVkLzI1NTkzMDY1PC91cmw+PC9yZWxhdGVkLXVybHM+PC91cmxzPjxlbGVjdHJv
bmljLXJlc291cmNlLW51bT4xMC4xMDE2L2ouamFjYy4yMDE0LjA5LjA4MzwvZWxlY3Ryb25pYy1y
ZXNvdXJjZS1udW0+PC9yZWNvcmQ+PC9DaXRlPjwvRW5kTm90ZT5=
</w:fldData>
        </w:fldChar>
      </w:r>
      <w:r w:rsidR="008974D1">
        <w:rPr>
          <w:rFonts w:ascii="Cambria" w:hAnsi="Cambria"/>
          <w:sz w:val="22"/>
          <w:szCs w:val="22"/>
          <w:lang w:val="en-GB"/>
        </w:rPr>
        <w:instrText xml:space="preserve"> ADDIN EN.CITE </w:instrText>
      </w:r>
      <w:r w:rsidR="008974D1">
        <w:rPr>
          <w:rFonts w:ascii="Cambria" w:hAnsi="Cambria"/>
          <w:sz w:val="22"/>
          <w:szCs w:val="22"/>
          <w:lang w:val="en-GB"/>
        </w:rPr>
        <w:fldChar w:fldCharType="begin">
          <w:fldData xml:space="preserve">PEVuZE5vdGU+PENpdGU+PEF1dGhvcj5EZXNhaTwvQXV0aG9yPjxZZWFyPjIwMTU8L1llYXI+PFJl
Y051bT4zPC9SZWNOdW0+PERpc3BsYXlUZXh0Pls0LCA1LCA2LCA3LCA4LCA5XTwvRGlzcGxheVRl
eHQ+PHJlY29yZD48cmVjLW51bWJlcj4zPC9yZWMtbnVtYmVyPjxmb3JlaWduLWtleXM+PGtleSBh
cHA9IkVOIiBkYi1pZD0iNWRlc3h2c3NsdmZyeGVlc3d3eHB6emZudjVyMDJmd2RhYXg1IiB0aW1l
c3RhbXA9IjE0MzgyOTE4NjciPjM8L2tleT48L2ZvcmVpZ24ta2V5cz48cmVmLXR5cGUgbmFtZT0i
Sm91cm5hbCBBcnRpY2xlIj4xNzwvcmVmLXR5cGU+PGNvbnRyaWJ1dG9ycz48YXV0aG9ycz48YXV0
aG9yPkRlc2FpLCBWLiBSLjwvYXV0aG9yPjxhdXRob3I+SmVhLCBBLjwvYXV0aG9yPjxhdXRob3I+
R29uZGEsIEQuIEQuPC9hdXRob3I+PGF1dGhvcj5MYW0sIFMuPC9hdXRob3I+PGF1dGhvcj5MdWVy
c3NlbiwgVC4gRy48L2F1dGhvcj48L2F1dGhvcnM+PC9jb250cmlidXRvcnM+PHRpdGxlcz48dGl0
bGU+MTk1IFRoZSBFZmZlY3Qgb2YgV2Vla2VuZCBhbmQgQWZ0ZXItSG91cnMgU3VyZ2VyeSBvbiBN
b3JiaWRpdHkgYW5kIE1vcnRhbGl0eSBSYXRlcyBpbiBQZWRpYXRyaWMgTmV1cm9zdXJnZXJ5PC90
aXRsZT48c2Vjb25kYXJ5LXRpdGxlPk5ldXJvc3VyZ2VyeTwvc2Vjb25kYXJ5LXRpdGxlPjxhbHQt
dGl0bGU+TmV1cm9zdXJnZXJ5PC9hbHQtdGl0bGU+PC90aXRsZXM+PHBlcmlvZGljYWw+PGZ1bGwt
dGl0bGU+TmV1cm9zdXJnZXJ5PC9mdWxsLXRpdGxlPjxhYmJyLTE+TmV1cm9zdXJnZXJ5PC9hYmJy
LTE+PGFiYnItMj5OZXVyb3N1cmdlcnk8L2FiYnItMj48L3BlcmlvZGljYWw+PGFsdC1wZXJpb2Rp
Y2FsPjxmdWxsLXRpdGxlPk5ldXJvc3VyZ2VyeTwvZnVsbC10aXRsZT48YWJici0xPk5ldXJvc3Vy
Z2VyeTwvYWJici0xPjxhYmJyLTI+TmV1cm9zdXJnZXJ5PC9hYmJyLTI+PC9hbHQtcGVyaW9kaWNh
bD48cGFnZXM+MjMxPC9wYWdlcz48dm9sdW1lPjYyIFN1cHBsIDE8L3ZvbHVtZT48ZGF0ZXM+PHll
YXI+MjAxNTwveWVhcj48cHViLWRhdGVzPjxkYXRlPkF1ZzwvZGF0ZT48L3B1Yi1kYXRlcz48L2Rh
dGVzPjxpc2JuPjE1MjQtNDA0MCAoRWxlY3Ryb25pYykmI3hEOzAxNDgtMzk2WCAoTGlua2luZyk8
L2lzYm4+PGFjY2Vzc2lvbi1udW0+MjYxODIwNDE8L2FjY2Vzc2lvbi1udW0+PHVybHM+PHJlbGF0
ZWQtdXJscz48dXJsPmh0dHA6Ly93d3cubmNiaS5ubG0ubmloLmdvdi9wdWJtZWQvMjYxODIwNDE8
L3VybD48L3JlbGF0ZWQtdXJscz48L3VybHM+PGVsZWN0cm9uaWMtcmVzb3VyY2UtbnVtPjEwLjEy
MjcvMDEubmV1LjAwMDA0NjcxNTkuNTE3ODQuY2Q8L2VsZWN0cm9uaWMtcmVzb3VyY2UtbnVtPjwv
cmVjb3JkPjwvQ2l0ZT48Q2l0ZT48QXV0aG9yPlJvYmVydHM8L0F1dGhvcj48WWVhcj4yMDE1PC9Z
ZWFyPjxSZWNOdW0+NDwvUmVjTnVtPjxyZWNvcmQ+PHJlYy1udW1iZXI+NDwvcmVjLW51bWJlcj48
Zm9yZWlnbi1rZXlzPjxrZXkgYXBwPSJFTiIgZGItaWQ9IjVkZXN4dnNzbHZmcnhlZXN3d3hwenpm
bnY1cjAyZndkYWF4NSIgdGltZXN0YW1wPSIxNDM4MjkxODc4Ij40PC9rZXk+PC9mb3JlaWduLWtl
eXM+PHJlZi10eXBlIG5hbWU9IkpvdXJuYWwgQXJ0aWNsZSI+MTc8L3JlZi10eXBlPjxjb250cmli
dXRvcnM+PGF1dGhvcnM+PGF1dGhvcj5Sb2JlcnRzLCBTLiBFLjwvYXV0aG9yPjxhdXRob3I+VGhv
cm5lLCBLLjwvYXV0aG9yPjxhdXRob3I+QWtiYXJpLCBBLjwvYXV0aG9yPjxhdXRob3I+U2FtdWVs
LCBELiBHLjwvYXV0aG9yPjxhdXRob3I+V2lsbGlhbXMsIEouIEcuPC9hdXRob3I+PC9hdXRob3Jz
PjwvY29udHJpYnV0b3JzPjxhdXRoLWFkZHJlc3M+Q29sbGVnZSBvZiBNZWRpY2luZSwgU3dhbnNl
YSBVbml2ZXJzaXR5LCBTd2Fuc2VhLCBVbml0ZWQgS2luZ2RvbS4mI3hEO0NvbGxlZ2Ugb2YgTWVk
aWNpbmUsIFN3YW5zZWEgVW5pdmVyc2l0eSwgU3dhbnNlYSwgVW5pdGVkIEtpbmdkb207IFdlc3Qg
V2FsZXMgR2VuZXJhbCBIb3NwaXRhbCwgQ2FybWFydGhlbiwgVW5pdGVkIEtpbmdkb20uPC9hdXRo
LWFkZHJlc3M+PHRpdGxlcz48dGl0bGU+TW9ydGFsaXR5IGZvbGxvd2luZyBTdHJva2UsIHRoZSBX
ZWVrZW5kIEVmZmVjdCBhbmQgUmVsYXRlZCBGYWN0b3JzOiBSZWNvcmQgTGlua2FnZSBTdHVkeTwv
dGl0bGU+PHNlY29uZGFyeS10aXRsZT5QTG9TIE9uZTwvc2Vjb25kYXJ5LXRpdGxlPjxhbHQtdGl0
bGU+UGxvUyBvbmU8L2FsdC10aXRsZT48L3RpdGxlcz48cGVyaW9kaWNhbD48ZnVsbC10aXRsZT5Q
bG9TIE9uZTwvZnVsbC10aXRsZT48YWJici0xPlBMb1MgT25lPC9hYmJyLTE+PGFiYnItMj5QTG9T
IE9uZTwvYWJici0yPjwvcGVyaW9kaWNhbD48YWx0LXBlcmlvZGljYWw+PGZ1bGwtdGl0bGU+UGxv
UyBPbmU8L2Z1bGwtdGl0bGU+PGFiYnItMT5QTG9TIE9uZTwvYWJici0xPjxhYmJyLTI+UExvUyBP
bmU8L2FiYnItMj48L2FsdC1wZXJpb2RpY2FsPjxwYWdlcz5lMDEzMTgzNjwvcGFnZXM+PHZvbHVt
ZT4xMDwvdm9sdW1lPjxudW1iZXI+NjwvbnVtYmVyPjxkYXRlcz48eWVhcj4yMDE1PC95ZWFyPjwv
ZGF0ZXM+PGlzYm4+MTkzMi02MjAzIChFbGVjdHJvbmljKSYjeEQ7MTkzMi02MjAzIChMaW5raW5n
KTwvaXNibj48YWNjZXNzaW9uLW51bT4yNjEyMTMzODwvYWNjZXNzaW9uLW51bT48dXJscz48cmVs
YXRlZC11cmxzPjx1cmw+aHR0cDovL3d3dy5uY2JpLm5sbS5uaWguZ292L3B1Ym1lZC8yNjEyMTMz
ODwvdXJsPjwvcmVsYXRlZC11cmxzPjwvdXJscz48Y3VzdG9tMj40NDg3MjUxPC9jdXN0b20yPjxl
bGVjdHJvbmljLXJlc291cmNlLW51bT4xMC4xMzcxL2pvdXJuYWwucG9uZS4wMTMxODM2PC9lbGVj
dHJvbmljLXJlc291cmNlLW51bT48L3JlY29yZD48L0NpdGU+PENpdGU+PEF1dGhvcj5aYXBmPC9B
dXRob3I+PFllYXI+MjAxNTwvWWVhcj48UmVjTnVtPjU8L1JlY051bT48cmVjb3JkPjxyZWMtbnVt
YmVyPjU8L3JlYy1udW1iZXI+PGZvcmVpZ24ta2V5cz48a2V5IGFwcD0iRU4iIGRiLWlkPSI1ZGVz
eHZzc2x2ZnJ4ZWVzd3d4cHp6Zm52NXIwMmZ3ZGFheDUiIHRpbWVzdGFtcD0iMTQzODI5MTk0MiI+
NTwva2V5PjwvZm9yZWlnbi1rZXlzPjxyZWYtdHlwZSBuYW1lPSJKb3VybmFsIEFydGljbGUiPjE3
PC9yZWYtdHlwZT48Y29udHJpYnV0b3JzPjxhdXRob3JzPjxhdXRob3I+WmFwZiwgTS4gQS48L2F1
dGhvcj48YXV0aG9yPktvdGhhcmksIEEuIE4uPC9hdXRob3I+PGF1dGhvcj5NYXJrb3NzaWFuLCBU
LjwvYXV0aG9yPjxhdXRob3I+R3VwdGEsIEcuIE4uPC9hdXRob3I+PGF1dGhvcj5CbGFja3dlbGws
IFIuIEguPC9hdXRob3I+PGF1dGhvcj5XYWksIFAuIFkuPC9hdXRob3I+PGF1dGhvcj5XZWJlciwg
Qy4gRS48L2F1dGhvcj48YXV0aG9yPkRyaXZlciwgSi48L2F1dGhvcj48YXV0aG9yPkt1bywgUC4g
Qy48L2F1dGhvcj48L2F1dGhvcnM+PC9jb250cmlidXRvcnM+PGF1dGgtYWRkcmVzcz5EZXBhcnRt
ZW50IG9mIFN1cmdlcnksIExveW9sYSBVbml2ZXJzaXR5IE1lZGljYWwgQ2VudGVyLCBNYXl3b29k
LCBJTDsgMTpNQVAgQW5hbHl0aWNzIFJlc2VhcmNoIEdyb3VwLCBNYXl3b29kLCBJTC4mI3hEO0Rl
cGFydG1lbnQgb2YgUHVibGljIEhlYWx0aCBTY2llbmNlcywgTG95b2xhIFVuaXZlcnNpdHkgQ2hp
Y2FnbyBTdHJpdGNoIFNjaG9vbCBvZiBNZWRpY2luZSwgTWF5d29vZCwgSUwuJiN4RDtEZXBhcnRt
ZW50IG9mIFN1cmdlcnksIExveW9sYSBVbml2ZXJzaXR5IE1lZGljYWwgQ2VudGVyLCBNYXl3b29k
LCBJTC4mI3hEO0RlcGFydG1lbnQgb2YgU3VyZ2VyeSwgTG95b2xhIFVuaXZlcnNpdHkgTWVkaWNh
bCBDZW50ZXIsIE1heXdvb2QsIElMOyAxOk1BUCBBbmFseXRpY3MgUmVzZWFyY2ggR3JvdXAsIE1h
eXdvb2QsIElMLiBFbGVjdHJvbmljIGFkZHJlc3M6IHBrdW9AbHVtYy5lZHUuPC9hdXRoLWFkZHJl
c3M+PHRpdGxlcz48dGl0bGU+VGhlICZxdW90O3dlZWtlbmQgZWZmZWN0JnF1b3Q7IGluIHVyZ2Vu
dCBnZW5lcmFsIG9wZXJhdGl2ZSBwcm9jZWR1cmVzPC90aXRsZT48c2Vjb25kYXJ5LXRpdGxlPlN1
cmdlcnk8L3NlY29uZGFyeS10aXRsZT48YWx0LXRpdGxlPlN1cmdlcnk8L2FsdC10aXRsZT48L3Rp
dGxlcz48cGVyaW9kaWNhbD48ZnVsbC10aXRsZT5TdXJnZXJ5PC9mdWxsLXRpdGxlPjxhYmJyLTE+
U3VyZ2VyeTwvYWJici0xPjxhYmJyLTI+U3VyZ2VyeTwvYWJici0yPjwvcGVyaW9kaWNhbD48YWx0
LXBlcmlvZGljYWw+PGZ1bGwtdGl0bGU+U3VyZ2VyeTwvZnVsbC10aXRsZT48YWJici0xPlN1cmdl
cnk8L2FiYnItMT48YWJici0yPlN1cmdlcnk8L2FiYnItMj48L2FsdC1wZXJpb2RpY2FsPjxwYWdl
cz41MDgtMTQ8L3BhZ2VzPjx2b2x1bWU+MTU4PC92b2x1bWU+PG51bWJlcj4yPC9udW1iZXI+PGRh
dGVzPjx5ZWFyPjIwMTU8L3llYXI+PHB1Yi1kYXRlcz48ZGF0ZT5BdWc8L2RhdGU+PC9wdWItZGF0
ZXM+PC9kYXRlcz48aXNibj4xNTMyLTczNjEgKEVsZWN0cm9uaWMpJiN4RDswMDM5LTYwNjAgKExp
bmtpbmcpPC9pc2JuPjxhY2Nlc3Npb24tbnVtPjI2MDEzOTgzPC9hY2Nlc3Npb24tbnVtPjx1cmxz
PjxyZWxhdGVkLXVybHM+PHVybD5odHRwOi8vd3d3Lm5jYmkubmxtLm5paC5nb3YvcHVibWVkLzI2
MDEzOTgzPC91cmw+PC9yZWxhdGVkLXVybHM+PC91cmxzPjxlbGVjdHJvbmljLXJlc291cmNlLW51
bT4xMC4xMDE2L2ouc3VyZy4yMDE1LjAyLjAyNDwvZWxlY3Ryb25pYy1yZXNvdXJjZS1udW0+PC9y
ZWNvcmQ+PC9DaXRlPjxDaXRlPjxBdXRob3I+T3JhbmRpPC9BdXRob3I+PFllYXI+MjAxNDwvWWVh
cj48UmVjTnVtPjg8L1JlY051bT48cmVjb3JkPjxyZWMtbnVtYmVyPjg8L3JlYy1udW1iZXI+PGZv
cmVpZ24ta2V5cz48a2V5IGFwcD0iRU4iIGRiLWlkPSI1ZGVzeHZzc2x2ZnJ4ZWVzd3d4cHp6Zm52
NXIwMmZ3ZGFheDUiIHRpbWVzdGFtcD0iMTQzODI5MjExMyI+ODwva2V5PjwvZm9yZWlnbi1rZXlz
PjxyZWYtdHlwZSBuYW1lPSJKb3VybmFsIEFydGljbGUiPjE3PC9yZWYtdHlwZT48Y29udHJpYnV0
b3JzPjxhdXRob3JzPjxhdXRob3I+T3JhbmRpLCBCLiBKLjwvYXV0aG9yPjxhdXRob3I+U2VsdmFy
YWphaCwgUy48L2F1dGhvcj48YXV0aG9yPk9yaW9uLCBLLiBDLjwvYXV0aG9yPjxhdXRob3I+THVt
LCBZLiBXLjwvYXV0aG9yPjxhdXRob3I+UGVybGVyLCBCLiBBLjwvYXV0aG9yPjxhdXRob3I+QWJ1
bGFycmFnZSwgQy4gSi48L2F1dGhvcj48L2F1dGhvcnM+PC9jb250cmlidXRvcnM+PGF1dGgtYWRk
cmVzcz5EZXBhcnRtZW50IG9mIFN1cmdlcnksIEpvaG5zIEhvcGtpbnMgVW5pdmVyc2l0eSBTY2hv
b2wgb2YgTWVkaWNpbmUsIEJhbHRpbW9yZSwgTWQuJiN4RDtEZXBhcnRtZW50IG9mIFN1cmdlcnks
IEpvaG5zIEhvcGtpbnMgVW5pdmVyc2l0eSBTY2hvb2wgb2YgTWVkaWNpbmUsIEJhbHRpbW9yZSwg
TWQ7IENlbnRlciBmb3IgU3VyZ2ljYWwgVHJpYWxzIGFuZCBPdXRjb21lcyBSZXNlYXJjaCwgRGVw
YXJ0bWVudCBvZiBTdXJnZXJ5LCBKb2hucyBIb3BraW5zIFVuaXZlcnNpdHkgU2Nob29sIG9mIE1l
ZGljaW5lLCBCYWx0aW1vcmUsIE1kLiYjeEQ7RGVwYXJ0bWVudCBvZiBTdXJnZXJ5LCBKb2hucyBI
b3BraW5zIFVuaXZlcnNpdHkgU2Nob29sIG9mIE1lZGljaW5lLCBCYWx0aW1vcmUsIE1kOyBEaXZp
c2lvbiBvZiBWYXNjdWxhciBTdXJnZXJ5IGFuZCBFbmRvdmFzY3VsYXIgVGhlcmFweSwgRGVwYXJ0
bWVudCBvZiBTdXJnZXJ5LCBKb2hucyBIb3BraW5zIFVuaXZlcnNpdHkgU2Nob29sIG9mIE1lZGlj
aW5lLCBCYWx0aW1vcmUsIE1kLiYjeEQ7RGVwYXJ0bWVudCBvZiBTdXJnZXJ5LCBKb2hucyBIb3Br
aW5zIFVuaXZlcnNpdHkgU2Nob29sIG9mIE1lZGljaW5lLCBCYWx0aW1vcmUsIE1kOyBDZW50ZXIg
Zm9yIFN1cmdpY2FsIFRyaWFscyBhbmQgT3V0Y29tZXMgUmVzZWFyY2gsIERlcGFydG1lbnQgb2Yg
U3VyZ2VyeSwgSm9obnMgSG9wa2lucyBVbml2ZXJzaXR5IFNjaG9vbCBvZiBNZWRpY2luZSwgQmFs
dGltb3JlLCBNZDsgRGl2aXNpb24gb2YgVmFzY3VsYXIgU3VyZ2VyeSBhbmQgRW5kb3Zhc2N1bGFy
IFRoZXJhcHksIERlcGFydG1lbnQgb2YgU3VyZ2VyeSwgSm9obnMgSG9wa2lucyBVbml2ZXJzaXR5
IFNjaG9vbCBvZiBNZWRpY2luZSwgQmFsdGltb3JlLCBNZC4gRWxlY3Ryb25pYyBhZGRyZXNzOiBj
YWJ1bGFyMUBqaG1pLmVkdS48L2F1dGgtYWRkcmVzcz48dGl0bGVzPjx0aXRsZT5PdXRjb21lcyBv
ZiBub25lbGVjdGl2ZSB3ZWVrZW5kIGFkbWlzc2lvbnMgZm9yIGxvd2VyIGV4dHJlbWl0eSBpc2No
ZW1pYTwvdGl0bGU+PHNlY29uZGFyeS10aXRsZT5KIFZhc2MgU3VyZzwvc2Vjb25kYXJ5LXRpdGxl
PjxhbHQtdGl0bGU+Sm91cm5hbCBvZiB2YXNjdWxhciBzdXJnZXJ5PC9hbHQtdGl0bGU+PC90aXRs
ZXM+PHBlcmlvZGljYWw+PGZ1bGwtdGl0bGU+Sm91cm5hbCBvZiBWYXNjdWxhciBTdXJnZXJ5PC9m
dWxsLXRpdGxlPjxhYmJyLTE+Si4gVmFzYy4gU3VyZy48L2FiYnItMT48YWJici0yPkogVmFzYyBT
dXJnPC9hYmJyLTI+PC9wZXJpb2RpY2FsPjxhbHQtcGVyaW9kaWNhbD48ZnVsbC10aXRsZT5Kb3Vy
bmFsIG9mIFZhc2N1bGFyIFN1cmdlcnk8L2Z1bGwtdGl0bGU+PGFiYnItMT5KLiBWYXNjLiBTdXJn
LjwvYWJici0xPjxhYmJyLTI+SiBWYXNjIFN1cmc8L2FiYnItMj48L2FsdC1wZXJpb2RpY2FsPjxw
YWdlcz4xNTcyLTkgZTE8L3BhZ2VzPjx2b2x1bWU+NjA8L3ZvbHVtZT48bnVtYmVyPjY8L251bWJl
cj48a2V5d29yZHM+PGtleXdvcmQ+QWN1dGUgRGlzZWFzZTwva2V5d29yZD48a2V5d29yZD4qQWZ0
ZXItSG91cnMgQ2FyZTwva2V5d29yZD48a2V5d29yZD5BZ2VkPC9rZXl3b3JkPjxrZXl3b3JkPkFn
ZWQsIDgwIGFuZCBvdmVyPC9rZXl3b3JkPjxrZXl3b3JkPkFtcHV0YXRpb248L2tleXdvcmQ+PGtl
eXdvcmQ+Q3JpdGljYWwgSWxsbmVzczwva2V5d29yZD48a2V5d29yZD5FbWJvbGlzbS9kaWFnbm9z
aXMvbW9ydGFsaXR5Lyp0aGVyYXB5PC9rZXl3b3JkPjxrZXl3b3JkPkVtZXJnZW5jaWVzPC9rZXl3
b3JkPjxrZXl3b3JkPkZlbWFsZTwva2V5d29yZD48a2V5d29yZD5IdW1hbnM8L2tleXdvcmQ+PGtl
eXdvcmQ+SXNjaGVtaWEvZGlhZ25vc2lzL21vcnRhbGl0eS8qdGhlcmFweTwva2V5d29yZD48a2V5
d29yZD5LYXBsYW4tTWVpZXIgRXN0aW1hdGU8L2tleXdvcmQ+PGtleXdvcmQ+TGVuZ3RoIG9mIFN0
YXk8L2tleXdvcmQ+PGtleXdvcmQ+TGltYiBTYWx2YWdlPC9rZXl3b3JkPjxrZXl3b3JkPkxpbmVh
ciBNb2RlbHM8L2tleXdvcmQ+PGtleXdvcmQ+TG9naXN0aWMgTW9kZWxzPC9rZXl3b3JkPjxrZXl3
b3JkPkxvd2VyIEV4dHJlbWl0eS8qYmxvb2Qgc3VwcGx5PC9rZXl3b3JkPjxrZXl3b3JkPk1hbGU8
L2tleXdvcmQ+PGtleXdvcmQ+TWlkZGxlIEFnZWQ8L2tleXdvcmQ+PGtleXdvcmQ+TXVsdGl2YXJp
YXRlIEFuYWx5c2lzPC9rZXl3b3JkPjxrZXl3b3JkPk9kZHMgUmF0aW88L2tleXdvcmQ+PGtleXdv
cmQ+KlBhdGllbnQgQWRtaXNzaW9uPC9rZXl3b3JkPjxrZXl3b3JkPlBhdGllbnQgRGlzY2hhcmdl
PC9rZXl3b3JkPjxrZXl3b3JkPlJldHJvc3BlY3RpdmUgU3R1ZGllczwva2V5d29yZD48a2V5d29y
ZD5UaHJvbWJvc2lzL2RpYWdub3Npcy9tb3J0YWxpdHkvKnRoZXJhcHk8L2tleXdvcmQ+PGtleXdv
cmQ+VGltZSBGYWN0b3JzPC9rZXl3b3JkPjxrZXl3b3JkPlRyZWF0bWVudCBPdXRjb21lPC9rZXl3
b3JkPjxrZXl3b3JkPlVuaXRlZCBTdGF0ZXM8L2tleXdvcmQ+PC9rZXl3b3Jkcz48ZGF0ZXM+PHll
YXI+MjAxNDwveWVhcj48cHViLWRhdGVzPjxkYXRlPkRlYzwvZGF0ZT48L3B1Yi1kYXRlcz48L2Rh
dGVzPjxpc2JuPjEwOTctNjgwOSAoRWxlY3Ryb25pYykmI3hEOzA3NDEtNTIxNCAoTGlua2luZyk8
L2lzYm4+PGFjY2Vzc2lvbi1udW0+MjU0NDE2Nzg8L2FjY2Vzc2lvbi1udW0+PHVybHM+PHJlbGF0
ZWQtdXJscz48dXJsPmh0dHA6Ly93d3cubmNiaS5ubG0ubmloLmdvdi9wdWJtZWQvMjU0NDE2Nzg8
L3VybD48L3JlbGF0ZWQtdXJscz48L3VybHM+PGVsZWN0cm9uaWMtcmVzb3VyY2UtbnVtPjEwLjEw
MTYvai5qdnMuMjAxNC4wOC4wOTE8L2VsZWN0cm9uaWMtcmVzb3VyY2UtbnVtPjwvcmVjb3JkPjwv
Q2l0ZT48Q2l0ZT48QXV0aG9yPkNvbGVtYW48L0F1dGhvcj48WWVhcj4yMDE1PC9ZZWFyPjxSZWNO
dW0+OTwvUmVjTnVtPjxyZWNvcmQ+PHJlYy1udW1iZXI+OTwvcmVjLW51bWJlcj48Zm9yZWlnbi1r
ZXlzPjxrZXkgYXBwPSJFTiIgZGItaWQ9IjVkZXN4dnNzbHZmcnhlZXN3d3hwenpmbnY1cjAyZndk
YWF4NSIgdGltZXN0YW1wPSIxNDM4MjkyMTU5Ij45PC9rZXk+PC9mb3JlaWduLWtleXM+PHJlZi10
eXBlIG5hbWU9IkpvdXJuYWwgQXJ0aWNsZSI+MTc8L3JlZi10eXBlPjxjb250cmlidXRvcnM+PGF1
dGhvcnM+PGF1dGhvcj5Db2xlbWFuLCBDLiBJLjwvYXV0aG9yPjxhdXRob3I+QnJ1bmF1bHQsIFIu
IEQuPC9hdXRob3I+PGF1dGhvcj5TYXVsc2JlcnJ5LCBXLiBKLjwvYXV0aG9yPjwvYXV0aG9ycz48
L2NvbnRyaWJ1dG9ycz48YXV0aC1hZGRyZXNzPlVuaXZlcnNpdHkgb2YgQ29ubmVjdGljdXQgU2No
b29sIG9mIFBoYXJtYWN5LCBTdG9ycnMsIENULCBVU0E7IFVuaXZlcnNpdHkgb2YgQ29ubmVjdGlj
dXQsIEhhcnRmb3JkIEhvc3BpdGFsIEV2aWRlbmNlLUJhc2VkIFByYWN0aWNlIENlbnRlciwgSGFy
dGZvcmQsIENULCBVU0EuIEVsZWN0cm9uaWMgYWRkcmVzczogY3JhaWcuY29sZW1hbkBoaGNoZWFs
dGgub3JnLiYjeEQ7VW5pdmVyc2l0eSBvZiBDb25uZWN0aWN1dCBTY2hvb2wgb2YgUGhhcm1hY3ks
IFN0b3JycywgQ1QsIFVTQS4mI3hEO1VuaXZlcnNpdHkgb2YgQ29ubmVjdGljdXQsIEhhcnRmb3Jk
IEhvc3BpdGFsIEV2aWRlbmNlLUJhc2VkIFByYWN0aWNlIENlbnRlciwgSGFydGZvcmQsIENULCBV
U0EuPC9hdXRoLWFkZHJlc3M+PHRpdGxlcz48dGl0bGU+QXNzb2NpYXRpb24gYmV0d2VlbiB3ZWVr
ZW5kIGFkbWlzc2lvbiBhbmQgaW4taG9zcGl0YWwgbW9ydGFsaXR5IGZvciBwdWxtb25hcnkgZW1i
b2xpc206IEFuIG9ic2VydmF0aW9uYWwgc3R1ZHkgYW5kIG1ldGEtYW5hbHlzaXM8L3RpdGxlPjxz
ZWNvbmRhcnktdGl0bGU+SW50IEogQ2FyZGlvbDwvc2Vjb25kYXJ5LXRpdGxlPjxhbHQtdGl0bGU+
SW50ZXJuYXRpb25hbCBqb3VybmFsIG9mIGNhcmRpb2xvZ3k8L2FsdC10aXRsZT48L3RpdGxlcz48
cGVyaW9kaWNhbD48ZnVsbC10aXRsZT5JbnRlcm5hdGlvbmFsIEpvdXJuYWwgb2YgQ2FyZGlvbG9n
eTwvZnVsbC10aXRsZT48YWJici0xPkludC4gSi4gQ2FyZGlvbC48L2FiYnItMT48YWJici0yPklu
dCBKIENhcmRpb2w8L2FiYnItMj48L3BlcmlvZGljYWw+PGFsdC1wZXJpb2RpY2FsPjxmdWxsLXRp
dGxlPkludGVybmF0aW9uYWwgSm91cm5hbCBvZiBDYXJkaW9sb2d5PC9mdWxsLXRpdGxlPjxhYmJy
LTE+SW50LiBKLiBDYXJkaW9sLjwvYWJici0xPjxhYmJyLTI+SW50IEogQ2FyZGlvbDwvYWJici0y
PjwvYWx0LXBlcmlvZGljYWw+PHBhZ2VzPjcyLTQ8L3BhZ2VzPjx2b2x1bWU+MTk0PC92b2x1bWU+
PGRhdGVzPjx5ZWFyPjIwMTU8L3llYXI+PHB1Yi1kYXRlcz48ZGF0ZT5TZXAgMTwvZGF0ZT48L3B1
Yi1kYXRlcz48L2RhdGVzPjxpc2JuPjE4NzQtMTc1NCAoRWxlY3Ryb25pYykmI3hEOzAxNjctNTI3
MyAoTGlua2luZyk8L2lzYm4+PGFjY2Vzc2lvbi1udW0+MjYwMDU4MDg8L2FjY2Vzc2lvbi1udW0+
PHVybHM+PHJlbGF0ZWQtdXJscz48dXJsPmh0dHA6Ly93d3cubmNiaS5ubG0ubmloLmdvdi9wdWJt
ZWQvMjYwMDU4MDg8L3VybD48L3JlbGF0ZWQtdXJscz48L3VybHM+PGVsZWN0cm9uaWMtcmVzb3Vy
Y2UtbnVtPjEwLjEwMTYvai5pamNhcmQuMjAxNS4wNS4wOTg8L2VsZWN0cm9uaWMtcmVzb3VyY2Ut
bnVtPjwvcmVjb3JkPjwvQ2l0ZT48Q2l0ZT48QXV0aG9yPkt1bWFyPC9BdXRob3I+PFllYXI+MjAx
NTwvWWVhcj48UmVjTnVtPjEwPC9SZWNOdW0+PHJlY29yZD48cmVjLW51bWJlcj4xMDwvcmVjLW51
bWJlcj48Zm9yZWlnbi1rZXlzPjxrZXkgYXBwPSJFTiIgZGItaWQ9IjVkZXN4dnNzbHZmcnhlZXN3
d3hwenpmbnY1cjAyZndkYWF4NSIgdGltZXN0YW1wPSIxNDM4MjkyMzU3Ij4xMDwva2V5PjwvZm9y
ZWlnbi1rZXlzPjxyZWYtdHlwZSBuYW1lPSJKb3VybmFsIEFydGljbGUiPjE3PC9yZWYtdHlwZT48
Y29udHJpYnV0b3JzPjxhdXRob3JzPjxhdXRob3I+S3VtYXIsIEcuPC9hdXRob3I+PGF1dGhvcj5E
ZXNobXVraCwgQS48L2F1dGhvcj48YXV0aG9yPlNha2h1amEsIEEuPC9hdXRob3I+PGF1dGhvcj5U
YW5lamEsIEEuPC9hdXRob3I+PGF1dGhvcj5LdW1hciwgTi48L2F1dGhvcj48YXV0aG9yPkphY29i
cywgRS48L2F1dGhvcj48YXV0aG9yPk5hbmNoYWwsIFIuPC9hdXRob3I+PGF1dGhvcj5NaWx3YXVr
ZWUgSW5pdGlhdGl2ZSBpbiBDcml0aWNhbCBDYXJlIE91dGNvbWVzIFJlc2VhcmNoIEdyb3VwIG9m
LCBJbnZlc3RpZ2F0b3JzPC9hdXRob3I+PC9hdXRob3JzPjwvY29udHJpYnV0b3JzPjx0aXRsZXM+
PHRpdGxlPkFjdXRlIG15b2NhcmRpYWwgaW5mYXJjdGlvbjogYSBuYXRpb25hbCBhbmFseXNpcyBv
ZiB0aGUgd2Vla2VuZCBlZmZlY3Qgb3ZlciB0aW1lPC90aXRsZT48c2Vjb25kYXJ5LXRpdGxlPkog
QW0gQ29sbCBDYXJkaW9sPC9zZWNvbmRhcnktdGl0bGU+PGFsdC10aXRsZT5Kb3VybmFsIG9mIHRo
ZSBBbWVyaWNhbiBDb2xsZWdlIG9mIENhcmRpb2xvZ3k8L2FsdC10aXRsZT48L3RpdGxlcz48cGVy
aW9kaWNhbD48ZnVsbC10aXRsZT5Kb3VybmFsIG9mIHRoZSBBbWVyaWNhbiBDb2xsZWdlIG9mIENh
cmRpb2xvZ3k8L2Z1bGwtdGl0bGU+PGFiYnItMT5KLiBBbS4gQ29sbC4gQ2FyZGlvbC48L2FiYnIt
MT48YWJici0yPkogQW0gQ29sbCBDYXJkaW9sPC9hYmJyLTI+PC9wZXJpb2RpY2FsPjxhbHQtcGVy
aW9kaWNhbD48ZnVsbC10aXRsZT5Kb3VybmFsIG9mIHRoZSBBbWVyaWNhbiBDb2xsZWdlIG9mIENh
cmRpb2xvZ3k8L2Z1bGwtdGl0bGU+PGFiYnItMT5KLiBBbS4gQ29sbC4gQ2FyZGlvbC48L2FiYnIt
MT48YWJici0yPkogQW0gQ29sbCBDYXJkaW9sPC9hYmJyLTI+PC9hbHQtcGVyaW9kaWNhbD48cGFn
ZXM+MjE3LTg8L3BhZ2VzPjx2b2x1bWU+NjU8L3ZvbHVtZT48bnVtYmVyPjI8L251bWJlcj48a2V5
d29yZHM+PGtleXdvcmQ+RGF0YWJhc2VzLCBGYWN0dWFsPC9rZXl3b3JkPjxrZXl3b3JkPkZvbGxv
dy1VcCBTdHVkaWVzPC9rZXl3b3JkPjxrZXl3b3JkPkhvc3BpdGFsIE1vcnRhbGl0eS8qdHJlbmRz
PC9rZXl3b3JkPjxrZXl3b3JkPipIb3NwaXRhbHMsIFB1YmxpYzwva2V5d29yZD48a2V5d29yZD5I
dW1hbnM8L2tleXdvcmQ+PGtleXdvcmQ+TXlvY2FyZGlhbCBJbmZhcmN0aW9uLyptb3J0YWxpdHk8
L2tleXdvcmQ+PGtleXdvcmQ+UGF0aWVudCBBZG1pc3Npb24vKnRyZW5kczwva2V5d29yZD48a2V5
d29yZD5SZXRyb3NwZWN0aXZlIFN0dWRpZXM8L2tleXdvcmQ+PGtleXdvcmQ+VGltZSBGYWN0b3Jz
PC9rZXl3b3JkPjxrZXl3b3JkPlVuaXRlZCBTdGF0ZXMvZXBpZGVtaW9sb2d5PC9rZXl3b3JkPjwv
a2V5d29yZHM+PGRhdGVzPjx5ZWFyPjIwMTU8L3llYXI+PHB1Yi1kYXRlcz48ZGF0ZT5KYW4gMjA8
L2RhdGU+PC9wdWItZGF0ZXM+PC9kYXRlcz48aXNibj4xNTU4LTM1OTcgKEVsZWN0cm9uaWMpJiN4
RDswNzM1LTEwOTcgKExpbmtpbmcpPC9pc2JuPjxhY2Nlc3Npb24tbnVtPjI1NTkzMDY1PC9hY2Nl
c3Npb24tbnVtPjx1cmxzPjxyZWxhdGVkLXVybHM+PHVybD5odHRwOi8vd3d3Lm5jYmkubmxtLm5p
aC5nb3YvcHVibWVkLzI1NTkzMDY1PC91cmw+PC9yZWxhdGVkLXVybHM+PC91cmxzPjxlbGVjdHJv
bmljLXJlc291cmNlLW51bT4xMC4xMDE2L2ouamFjYy4yMDE0LjA5LjA4MzwvZWxlY3Ryb25pYy1y
ZXNvdXJjZS1udW0+PC9yZWNvcmQ+PC9DaXRlPjwvRW5kTm90ZT5=
</w:fldData>
        </w:fldChar>
      </w:r>
      <w:r w:rsidR="008974D1">
        <w:rPr>
          <w:rFonts w:ascii="Cambria" w:hAnsi="Cambria"/>
          <w:sz w:val="22"/>
          <w:szCs w:val="22"/>
          <w:lang w:val="en-GB"/>
        </w:rPr>
        <w:instrText xml:space="preserve"> ADDIN EN.CITE.DATA </w:instrText>
      </w:r>
      <w:r w:rsidR="008974D1">
        <w:rPr>
          <w:rFonts w:ascii="Cambria" w:hAnsi="Cambria"/>
          <w:sz w:val="22"/>
          <w:szCs w:val="22"/>
          <w:lang w:val="en-GB"/>
        </w:rPr>
      </w:r>
      <w:r w:rsidR="008974D1">
        <w:rPr>
          <w:rFonts w:ascii="Cambria" w:hAnsi="Cambria"/>
          <w:sz w:val="22"/>
          <w:szCs w:val="22"/>
          <w:lang w:val="en-GB"/>
        </w:rPr>
        <w:fldChar w:fldCharType="end"/>
      </w:r>
      <w:r w:rsidR="00D804CB" w:rsidRPr="00C52BF0">
        <w:rPr>
          <w:rFonts w:ascii="Cambria" w:hAnsi="Cambria"/>
          <w:sz w:val="22"/>
          <w:szCs w:val="22"/>
          <w:lang w:val="en-GB"/>
        </w:rPr>
      </w:r>
      <w:r w:rsidR="00D804CB" w:rsidRPr="00C52BF0">
        <w:rPr>
          <w:rFonts w:ascii="Cambria" w:hAnsi="Cambria"/>
          <w:sz w:val="22"/>
          <w:szCs w:val="22"/>
          <w:lang w:val="en-GB"/>
        </w:rPr>
        <w:fldChar w:fldCharType="separate"/>
      </w:r>
      <w:r w:rsidR="008974D1">
        <w:rPr>
          <w:rFonts w:ascii="Cambria" w:hAnsi="Cambria"/>
          <w:noProof/>
          <w:sz w:val="22"/>
          <w:szCs w:val="22"/>
          <w:lang w:val="en-GB"/>
        </w:rPr>
        <w:t>[4, 5, 6, 7, 8, 9]</w:t>
      </w:r>
      <w:r w:rsidR="00D804CB" w:rsidRPr="00C52BF0">
        <w:rPr>
          <w:rFonts w:ascii="Cambria" w:hAnsi="Cambria"/>
          <w:sz w:val="22"/>
          <w:szCs w:val="22"/>
          <w:lang w:val="en-GB"/>
        </w:rPr>
        <w:fldChar w:fldCharType="end"/>
      </w:r>
      <w:r w:rsidR="008A2892" w:rsidRPr="00C52BF0">
        <w:rPr>
          <w:rFonts w:ascii="Cambria" w:hAnsi="Cambria"/>
          <w:sz w:val="22"/>
          <w:szCs w:val="22"/>
          <w:lang w:val="en-GB"/>
        </w:rPr>
        <w:t xml:space="preserve"> and</w:t>
      </w:r>
      <w:r w:rsidR="0039488B" w:rsidRPr="00C52BF0">
        <w:rPr>
          <w:rFonts w:ascii="Cambria" w:hAnsi="Cambria"/>
          <w:sz w:val="22"/>
          <w:szCs w:val="22"/>
          <w:lang w:val="en-GB"/>
        </w:rPr>
        <w:t xml:space="preserve"> it</w:t>
      </w:r>
      <w:r w:rsidR="008A2892" w:rsidRPr="00C52BF0">
        <w:rPr>
          <w:rFonts w:ascii="Cambria" w:hAnsi="Cambria"/>
          <w:sz w:val="22"/>
          <w:szCs w:val="22"/>
          <w:lang w:val="en-GB"/>
        </w:rPr>
        <w:t xml:space="preserve"> is unclear why these patients should </w:t>
      </w:r>
      <w:r w:rsidR="0039488B" w:rsidRPr="00C52BF0">
        <w:rPr>
          <w:rFonts w:ascii="Cambria" w:hAnsi="Cambria"/>
          <w:sz w:val="22"/>
          <w:szCs w:val="22"/>
          <w:lang w:val="en-GB"/>
        </w:rPr>
        <w:t>vary substantially by day of the week.</w:t>
      </w:r>
      <w:r w:rsidR="00DD08AB" w:rsidRPr="00C52BF0">
        <w:rPr>
          <w:rFonts w:ascii="Cambria" w:hAnsi="Cambria"/>
          <w:sz w:val="22"/>
          <w:szCs w:val="22"/>
          <w:lang w:val="en-GB"/>
        </w:rPr>
        <w:t xml:space="preserve"> There have also been significant</w:t>
      </w:r>
      <w:r w:rsidR="00AB1C15">
        <w:rPr>
          <w:rFonts w:ascii="Cambria" w:hAnsi="Cambria"/>
          <w:sz w:val="22"/>
          <w:szCs w:val="22"/>
          <w:lang w:val="en-GB"/>
        </w:rPr>
        <w:t xml:space="preserve"> </w:t>
      </w:r>
      <w:r w:rsidR="00DD08AB" w:rsidRPr="00C52BF0">
        <w:rPr>
          <w:rFonts w:ascii="Cambria" w:hAnsi="Cambria"/>
          <w:sz w:val="22"/>
          <w:szCs w:val="22"/>
          <w:lang w:val="en-GB"/>
        </w:rPr>
        <w:t>attempts to eliminate the effect by adjusting for patient characteristics.</w:t>
      </w:r>
      <w:r w:rsidR="00A73B36" w:rsidRPr="00C52BF0">
        <w:rPr>
          <w:rFonts w:ascii="Cambria" w:hAnsi="Cambria"/>
          <w:sz w:val="22"/>
          <w:szCs w:val="22"/>
          <w:lang w:val="en-GB"/>
        </w:rPr>
        <w:fldChar w:fldCharType="begin">
          <w:fldData xml:space="preserve">PEVuZE5vdGU+PENpdGU+PEF1dGhvcj5GcmVlbWFudGxlPC9BdXRob3I+PFllYXI+MjAxMjwvWWVh
cj48UmVjTnVtPjEyPC9SZWNOdW0+PERpc3BsYXlUZXh0PlsyXTwvRGlzcGxheVRleHQ+PHJlY29y
ZD48cmVjLW51bWJlcj4xMjwvcmVjLW51bWJlcj48Zm9yZWlnbi1rZXlzPjxrZXkgYXBwPSJFTiIg
ZGItaWQ9IjVkZXN4dnNzbHZmcnhlZXN3d3hwenpmbnY1cjAyZndkYWF4NSIgdGltZXN0YW1wPSIx
NDM4MjkzNTcwIj4xMjwva2V5PjwvZm9yZWlnbi1rZXlzPjxyZWYtdHlwZSBuYW1lPSJKb3VybmFs
IEFydGljbGUiPjE3PC9yZWYtdHlwZT48Y29udHJpYnV0b3JzPjxhdXRob3JzPjxhdXRob3I+RnJl
ZW1hbnRsZSwgTi48L2F1dGhvcj48YXV0aG9yPlJpY2hhcmRzb24sIE0uPC9hdXRob3I+PGF1dGhv
cj5Xb29kLCBKLjwvYXV0aG9yPjxhdXRob3I+UmF5LCBELjwvYXV0aG9yPjxhdXRob3I+S2hvc2xh
LCBTLjwvYXV0aG9yPjxhdXRob3I+U2hhaGlhbiwgRC48L2F1dGhvcj48YXV0aG9yPlJvY2hlLCBX
LiBSLjwvYXV0aG9yPjxhdXRob3I+U3RlcGhlbnMsIEkuPC9hdXRob3I+PGF1dGhvcj5LZW9naCwg
Qi48L2F1dGhvcj48YXV0aG9yPlBhZ2FubywgRC48L2F1dGhvcj48L2F1dGhvcnM+PC9jb250cmli
dXRvcnM+PGF1dGgtYWRkcmVzcz5EZXBhcnRtZW50IG9mIFByaW1hcnkgQ2FyZSAmYW1wOyBQb3B1
bGF0aW9uIEhlYWx0aCwgVW5pdmVyc2l0eSBDb2xsZWdlIExvbmRvbiBOVzMgMlBGLCBVSy48L2F1
dGgtYWRkcmVzcz48dGl0bGVzPjx0aXRsZT5XZWVrZW5kIGhvc3BpdGFsaXphdGlvbiBhbmQgYWRk
aXRpb25hbCByaXNrIG9mIGRlYXRoOiBhbiBhbmFseXNpcyBvZiBpbnBhdGllbnQgZGF0YTwvdGl0
bGU+PHNlY29uZGFyeS10aXRsZT5KIFIgU29jIE1lZDwvc2Vjb25kYXJ5LXRpdGxlPjxhbHQtdGl0
bGU+Sm91cm5hbCBvZiB0aGUgUm95YWwgU29jaWV0eSBvZiBNZWRpY2luZTwvYWx0LXRpdGxlPjwv
dGl0bGVzPjxwZXJpb2RpY2FsPjxmdWxsLXRpdGxlPkpvdXJuYWwgb2YgdGhlIFJveWFsIFNvY2ll
dHkgb2YgTWVkaWNpbmU8L2Z1bGwtdGl0bGU+PGFiYnItMT5KLiBSLiBTb2MuIE1lZC48L2FiYnIt
MT48YWJici0yPkogUiBTb2MgTWVkPC9hYmJyLTI+PC9wZXJpb2RpY2FsPjxhbHQtcGVyaW9kaWNh
bD48ZnVsbC10aXRsZT5Kb3VybmFsIG9mIHRoZSBSb3lhbCBTb2NpZXR5IG9mIE1lZGljaW5lPC9m
dWxsLXRpdGxlPjxhYmJyLTE+Si4gUi4gU29jLiBNZWQuPC9hYmJyLTE+PGFiYnItMj5KIFIgU29j
IE1lZDwvYWJici0yPjwvYWx0LXBlcmlvZGljYWw+PHBhZ2VzPjc0LTg0PC9wYWdlcz48dm9sdW1l
PjEwNTwvdm9sdW1lPjxudW1iZXI+MjwvbnVtYmVyPjxrZXl3b3Jkcz48a2V5d29yZD5FbmdsYW5k
PC9rZXl3b3JkPjxrZXl3b3JkPkZvbGxvdy1VcCBTdHVkaWVzPC9rZXl3b3JkPjxrZXl3b3JkPipI
b3NwaXRhbCBNb3J0YWxpdHk8L2tleXdvcmQ+PGtleXdvcmQ+SG9zcGl0YWxpemF0aW9uLypzdGF0
aXN0aWNzICZhbXA7IG51bWVyaWNhbCBkYXRhPC9rZXl3b3JkPjxrZXl3b3JkPkh1bWFuczwva2V5
d29yZD48a2V5d29yZD5JbnBhdGllbnRzPC9rZXl3b3JkPjxrZXl3b3JkPlByb3BvcnRpb25hbCBI
YXphcmRzIE1vZGVsczwva2V5d29yZD48a2V5d29yZD5SZXRyb3NwZWN0aXZlIFN0dWRpZXM8L2tl
eXdvcmQ+PGtleXdvcmQ+UmlzayBGYWN0b3JzPC9rZXl3b3JkPjxrZXl3b3JkPlN0YXRlIE1lZGlj
aW5lPC9rZXl3b3JkPjxrZXl3b3JkPlN1cnZpdmFsIFJhdGU8L2tleXdvcmQ+PGtleXdvcmQ+VGlt
ZSBGYWN0b3JzPC9rZXl3b3JkPjwva2V5d29yZHM+PGRhdGVzPjx5ZWFyPjIwMTI8L3llYXI+PHB1
Yi1kYXRlcz48ZGF0ZT5GZWI8L2RhdGU+PC9wdWItZGF0ZXM+PC9kYXRlcz48aXNibj4xNzU4LTEw
OTUgKEVsZWN0cm9uaWMpJiN4RDswMTQxLTA3NjggKExpbmtpbmcpPC9pc2JuPjxhY2Nlc3Npb24t
bnVtPjIyMzA3MDM3PC9hY2Nlc3Npb24tbnVtPjx1cmxzPjxyZWxhdGVkLXVybHM+PHVybD5odHRw
Oi8vd3d3Lm5jYmkubmxtLm5paC5nb3YvcHVibWVkLzIyMzA3MDM3PC91cmw+PC9yZWxhdGVkLXVy
bHM+PC91cmxzPjxjdXN0b20yPjMyODQyOTM8L2N1c3RvbTI+PGVsZWN0cm9uaWMtcmVzb3VyY2Ut
bnVtPjEwLjEyNTgvanJzbS4yMDEyLjEyMDAwOTwvZWxlY3Ryb25pYy1yZXNvdXJjZS1udW0+PC9y
ZWNvcmQ+PC9DaXRlPjwvRW5kTm90ZT4A
</w:fldData>
        </w:fldChar>
      </w:r>
      <w:r w:rsidR="008974D1">
        <w:rPr>
          <w:rFonts w:ascii="Cambria" w:hAnsi="Cambria"/>
          <w:sz w:val="22"/>
          <w:szCs w:val="22"/>
          <w:lang w:val="en-GB"/>
        </w:rPr>
        <w:instrText xml:space="preserve"> ADDIN EN.CITE </w:instrText>
      </w:r>
      <w:r w:rsidR="008974D1">
        <w:rPr>
          <w:rFonts w:ascii="Cambria" w:hAnsi="Cambria"/>
          <w:sz w:val="22"/>
          <w:szCs w:val="22"/>
          <w:lang w:val="en-GB"/>
        </w:rPr>
        <w:fldChar w:fldCharType="begin">
          <w:fldData xml:space="preserve">PEVuZE5vdGU+PENpdGU+PEF1dGhvcj5GcmVlbWFudGxlPC9BdXRob3I+PFllYXI+MjAxMjwvWWVh
cj48UmVjTnVtPjEyPC9SZWNOdW0+PERpc3BsYXlUZXh0PlsyXTwvRGlzcGxheVRleHQ+PHJlY29y
ZD48cmVjLW51bWJlcj4xMjwvcmVjLW51bWJlcj48Zm9yZWlnbi1rZXlzPjxrZXkgYXBwPSJFTiIg
ZGItaWQ9IjVkZXN4dnNzbHZmcnhlZXN3d3hwenpmbnY1cjAyZndkYWF4NSIgdGltZXN0YW1wPSIx
NDM4MjkzNTcwIj4xMjwva2V5PjwvZm9yZWlnbi1rZXlzPjxyZWYtdHlwZSBuYW1lPSJKb3VybmFs
IEFydGljbGUiPjE3PC9yZWYtdHlwZT48Y29udHJpYnV0b3JzPjxhdXRob3JzPjxhdXRob3I+RnJl
ZW1hbnRsZSwgTi48L2F1dGhvcj48YXV0aG9yPlJpY2hhcmRzb24sIE0uPC9hdXRob3I+PGF1dGhv
cj5Xb29kLCBKLjwvYXV0aG9yPjxhdXRob3I+UmF5LCBELjwvYXV0aG9yPjxhdXRob3I+S2hvc2xh
LCBTLjwvYXV0aG9yPjxhdXRob3I+U2hhaGlhbiwgRC48L2F1dGhvcj48YXV0aG9yPlJvY2hlLCBX
LiBSLjwvYXV0aG9yPjxhdXRob3I+U3RlcGhlbnMsIEkuPC9hdXRob3I+PGF1dGhvcj5LZW9naCwg
Qi48L2F1dGhvcj48YXV0aG9yPlBhZ2FubywgRC48L2F1dGhvcj48L2F1dGhvcnM+PC9jb250cmli
dXRvcnM+PGF1dGgtYWRkcmVzcz5EZXBhcnRtZW50IG9mIFByaW1hcnkgQ2FyZSAmYW1wOyBQb3B1
bGF0aW9uIEhlYWx0aCwgVW5pdmVyc2l0eSBDb2xsZWdlIExvbmRvbiBOVzMgMlBGLCBVSy48L2F1
dGgtYWRkcmVzcz48dGl0bGVzPjx0aXRsZT5XZWVrZW5kIGhvc3BpdGFsaXphdGlvbiBhbmQgYWRk
aXRpb25hbCByaXNrIG9mIGRlYXRoOiBhbiBhbmFseXNpcyBvZiBpbnBhdGllbnQgZGF0YTwvdGl0
bGU+PHNlY29uZGFyeS10aXRsZT5KIFIgU29jIE1lZDwvc2Vjb25kYXJ5LXRpdGxlPjxhbHQtdGl0
bGU+Sm91cm5hbCBvZiB0aGUgUm95YWwgU29jaWV0eSBvZiBNZWRpY2luZTwvYWx0LXRpdGxlPjwv
dGl0bGVzPjxwZXJpb2RpY2FsPjxmdWxsLXRpdGxlPkpvdXJuYWwgb2YgdGhlIFJveWFsIFNvY2ll
dHkgb2YgTWVkaWNpbmU8L2Z1bGwtdGl0bGU+PGFiYnItMT5KLiBSLiBTb2MuIE1lZC48L2FiYnIt
MT48YWJici0yPkogUiBTb2MgTWVkPC9hYmJyLTI+PC9wZXJpb2RpY2FsPjxhbHQtcGVyaW9kaWNh
bD48ZnVsbC10aXRsZT5Kb3VybmFsIG9mIHRoZSBSb3lhbCBTb2NpZXR5IG9mIE1lZGljaW5lPC9m
dWxsLXRpdGxlPjxhYmJyLTE+Si4gUi4gU29jLiBNZWQuPC9hYmJyLTE+PGFiYnItMj5KIFIgU29j
IE1lZDwvYWJici0yPjwvYWx0LXBlcmlvZGljYWw+PHBhZ2VzPjc0LTg0PC9wYWdlcz48dm9sdW1l
PjEwNTwvdm9sdW1lPjxudW1iZXI+MjwvbnVtYmVyPjxrZXl3b3Jkcz48a2V5d29yZD5FbmdsYW5k
PC9rZXl3b3JkPjxrZXl3b3JkPkZvbGxvdy1VcCBTdHVkaWVzPC9rZXl3b3JkPjxrZXl3b3JkPipI
b3NwaXRhbCBNb3J0YWxpdHk8L2tleXdvcmQ+PGtleXdvcmQ+SG9zcGl0YWxpemF0aW9uLypzdGF0
aXN0aWNzICZhbXA7IG51bWVyaWNhbCBkYXRhPC9rZXl3b3JkPjxrZXl3b3JkPkh1bWFuczwva2V5
d29yZD48a2V5d29yZD5JbnBhdGllbnRzPC9rZXl3b3JkPjxrZXl3b3JkPlByb3BvcnRpb25hbCBI
YXphcmRzIE1vZGVsczwva2V5d29yZD48a2V5d29yZD5SZXRyb3NwZWN0aXZlIFN0dWRpZXM8L2tl
eXdvcmQ+PGtleXdvcmQ+UmlzayBGYWN0b3JzPC9rZXl3b3JkPjxrZXl3b3JkPlN0YXRlIE1lZGlj
aW5lPC9rZXl3b3JkPjxrZXl3b3JkPlN1cnZpdmFsIFJhdGU8L2tleXdvcmQ+PGtleXdvcmQ+VGlt
ZSBGYWN0b3JzPC9rZXl3b3JkPjwva2V5d29yZHM+PGRhdGVzPjx5ZWFyPjIwMTI8L3llYXI+PHB1
Yi1kYXRlcz48ZGF0ZT5GZWI8L2RhdGU+PC9wdWItZGF0ZXM+PC9kYXRlcz48aXNibj4xNzU4LTEw
OTUgKEVsZWN0cm9uaWMpJiN4RDswMTQxLTA3NjggKExpbmtpbmcpPC9pc2JuPjxhY2Nlc3Npb24t
bnVtPjIyMzA3MDM3PC9hY2Nlc3Npb24tbnVtPjx1cmxzPjxyZWxhdGVkLXVybHM+PHVybD5odHRw
Oi8vd3d3Lm5jYmkubmxtLm5paC5nb3YvcHVibWVkLzIyMzA3MDM3PC91cmw+PC9yZWxhdGVkLXVy
bHM+PC91cmxzPjxjdXN0b20yPjMyODQyOTM8L2N1c3RvbTI+PGVsZWN0cm9uaWMtcmVzb3VyY2Ut
bnVtPjEwLjEyNTgvanJzbS4yMDEyLjEyMDAwOTwvZWxlY3Ryb25pYy1yZXNvdXJjZS1udW0+PC9y
ZWNvcmQ+PC9DaXRlPjwvRW5kTm90ZT4A
</w:fldData>
        </w:fldChar>
      </w:r>
      <w:r w:rsidR="008974D1">
        <w:rPr>
          <w:rFonts w:ascii="Cambria" w:hAnsi="Cambria"/>
          <w:sz w:val="22"/>
          <w:szCs w:val="22"/>
          <w:lang w:val="en-GB"/>
        </w:rPr>
        <w:instrText xml:space="preserve"> ADDIN EN.CITE.DATA </w:instrText>
      </w:r>
      <w:r w:rsidR="008974D1">
        <w:rPr>
          <w:rFonts w:ascii="Cambria" w:hAnsi="Cambria"/>
          <w:sz w:val="22"/>
          <w:szCs w:val="22"/>
          <w:lang w:val="en-GB"/>
        </w:rPr>
      </w:r>
      <w:r w:rsidR="008974D1">
        <w:rPr>
          <w:rFonts w:ascii="Cambria" w:hAnsi="Cambria"/>
          <w:sz w:val="22"/>
          <w:szCs w:val="22"/>
          <w:lang w:val="en-GB"/>
        </w:rPr>
        <w:fldChar w:fldCharType="end"/>
      </w:r>
      <w:r w:rsidR="00A73B36" w:rsidRPr="00C52BF0">
        <w:rPr>
          <w:rFonts w:ascii="Cambria" w:hAnsi="Cambria"/>
          <w:sz w:val="22"/>
          <w:szCs w:val="22"/>
          <w:lang w:val="en-GB"/>
        </w:rPr>
      </w:r>
      <w:r w:rsidR="00A73B36" w:rsidRPr="00C52BF0">
        <w:rPr>
          <w:rFonts w:ascii="Cambria" w:hAnsi="Cambria"/>
          <w:sz w:val="22"/>
          <w:szCs w:val="22"/>
          <w:lang w:val="en-GB"/>
        </w:rPr>
        <w:fldChar w:fldCharType="separate"/>
      </w:r>
      <w:r w:rsidR="008974D1">
        <w:rPr>
          <w:rFonts w:ascii="Cambria" w:hAnsi="Cambria"/>
          <w:noProof/>
          <w:sz w:val="22"/>
          <w:szCs w:val="22"/>
          <w:lang w:val="en-GB"/>
        </w:rPr>
        <w:t>[2]</w:t>
      </w:r>
      <w:r w:rsidR="00A73B36" w:rsidRPr="00C52BF0">
        <w:rPr>
          <w:rFonts w:ascii="Cambria" w:hAnsi="Cambria"/>
          <w:sz w:val="22"/>
          <w:szCs w:val="22"/>
          <w:lang w:val="en-GB"/>
        </w:rPr>
        <w:fldChar w:fldCharType="end"/>
      </w:r>
      <w:r w:rsidR="00DD08AB" w:rsidRPr="00C52BF0">
        <w:rPr>
          <w:rFonts w:ascii="Cambria" w:hAnsi="Cambria"/>
          <w:sz w:val="22"/>
          <w:szCs w:val="22"/>
          <w:lang w:val="en-GB"/>
        </w:rPr>
        <w:t xml:space="preserve"> </w:t>
      </w:r>
      <w:r w:rsidR="003531CB">
        <w:rPr>
          <w:rFonts w:ascii="Cambria" w:hAnsi="Cambria"/>
          <w:sz w:val="22"/>
          <w:szCs w:val="22"/>
          <w:lang w:val="en-GB"/>
        </w:rPr>
        <w:t>A second possibility is that the weekend effect is an artefact of systematic miscoding in administrative data</w:t>
      </w:r>
      <w:r w:rsidR="00651AF7">
        <w:rPr>
          <w:rFonts w:ascii="Cambria" w:hAnsi="Cambria"/>
          <w:sz w:val="22"/>
          <w:szCs w:val="22"/>
          <w:lang w:val="en-GB"/>
        </w:rPr>
        <w:t>sets. For example, it has been proposed that the weekend effect can be eliminated by studies that only analyse high quality data, e.g. from clinical registries.</w:t>
      </w:r>
      <w:r w:rsidR="001E76FA">
        <w:rPr>
          <w:rFonts w:ascii="Cambria" w:hAnsi="Cambria"/>
          <w:sz w:val="22"/>
          <w:szCs w:val="22"/>
          <w:lang w:val="en-GB"/>
        </w:rPr>
        <w:fldChar w:fldCharType="begin">
          <w:fldData xml:space="preserve">PEVuZE5vdGU+PENpdGU+PEF1dGhvcj5MaTwvQXV0aG9yPjxZZWFyPjIwMTY8L1llYXI+PFJlY051
bT41NjwvUmVjTnVtPjxEaXNwbGF5VGV4dD5bMTYsIDE3XTwvRGlzcGxheVRleHQ+PHJlY29yZD48
cmVjLW51bWJlcj41NjwvcmVjLW51bWJlcj48Zm9yZWlnbi1rZXlzPjxrZXkgYXBwPSJFTiIgZGIt
aWQ9IjVkZXN4dnNzbHZmcnhlZXN3d3hwenpmbnY1cjAyZndkYWF4NSIgdGltZXN0YW1wPSIxNDY1
NTY0NDY2Ij41Njwva2V5PjwvZm9yZWlnbi1rZXlzPjxyZWYtdHlwZSBuYW1lPSJKb3VybmFsIEFy
dGljbGUiPjE3PC9yZWYtdHlwZT48Y29udHJpYnV0b3JzPjxhdXRob3JzPjxhdXRob3I+TGksIEwu
PC9hdXRob3I+PGF1dGhvcj5Sb3Rod2VsbCwgUC4gTS48L2F1dGhvcj48YXV0aG9yPk94Zm9yZCBW
YXNjdWxhciwgU3R1ZHk8L2F1dGhvcj48L2F1dGhvcnM+PC9jb250cmlidXRvcnM+PGF1dGgtYWRk
cmVzcz5TdHJva2UgUHJldmVudGlvbiBSZXNlYXJjaCBVbml0LCBOdWZmaWVsZCBEZXBhcnRtZW50
IG9mIENsaW5pY2FsIE5ldXJvc2NpZW5jZXMsIEpvaG4gUmFkY2xpZmZlIEhvc3BpdGFsLCBVbml2
ZXJzaXR5IG9mIE94Zm9yZCwgT1gzIDlEVSwgVUsuJiN4RDtTdHJva2UgUHJldmVudGlvbiBSZXNl
YXJjaCBVbml0LCBOdWZmaWVsZCBEZXBhcnRtZW50IG9mIENsaW5pY2FsIE5ldXJvc2NpZW5jZXMs
IEpvaG4gUmFkY2xpZmZlIEhvc3BpdGFsLCBVbml2ZXJzaXR5IG9mIE94Zm9yZCwgT1gzIDlEVSwg
VUsgcGV0ZXIucm90aHdlbGxAbmRjbi5veC5hYy51ay48L2F1dGgtYWRkcmVzcz48dGl0bGVzPjx0
aXRsZT5CaWFzZXMgaW4gZGV0ZWN0aW9uIG9mIGFwcGFyZW50ICZxdW90O3dlZWtlbmQgZWZmZWN0
JnF1b3Q7IG9uIG91dGNvbWUgd2l0aCBhZG1pbmlzdHJhdGl2ZSBjb2RpbmcgZGF0YTogcG9wdWxh
dGlvbiBiYXNlZCBzdHVkeSBvZiBzdHJva2U8L3RpdGxlPjxzZWNvbmRhcnktdGl0bGU+Qk1KPC9z
ZWNvbmRhcnktdGl0bGU+PC90aXRsZXM+PHBlcmlvZGljYWw+PGZ1bGwtdGl0bGU+Qk1KPC9mdWxs
LXRpdGxlPjxhYmJyLTE+Qk1KPC9hYmJyLTE+PGFiYnItMj5CTUo8L2FiYnItMj48L3BlcmlvZGlj
YWw+PHBhZ2VzPmkyNjQ4PC9wYWdlcz48dm9sdW1lPjM1Mzwvdm9sdW1lPjxkYXRlcz48eWVhcj4y
MDE2PC95ZWFyPjwvZGF0ZXM+PGlzYm4+MTc1Ni0xODMzIChFbGVjdHJvbmljKSYjeEQ7MDk1OS01
MzVYIChMaW5raW5nKTwvaXNibj48YWNjZXNzaW9uLW51bT4yNzE4NTc1NDwvYWNjZXNzaW9uLW51
bT48dXJscz48cmVsYXRlZC11cmxzPjx1cmw+aHR0cDovL3d3dy5uY2JpLm5sbS5uaWguZ292L3B1
Ym1lZC8yNzE4NTc1NDwvdXJsPjwvcmVsYXRlZC11cmxzPjwvdXJscz48Y3VzdG9tMj5QTUM0ODY4
MzY3PC9jdXN0b20yPjxlbGVjdHJvbmljLXJlc291cmNlLW51bT4xMC4xMTM2L2Jtai5pMjY0ODwv
ZWxlY3Ryb25pYy1yZXNvdXJjZS1udW0+PC9yZWNvcmQ+PC9DaXRlPjxDaXRlPjxBdXRob3I+TWNL
ZWU8L0F1dGhvcj48WWVhcj4yMDE2PC9ZZWFyPjxSZWNOdW0+NTc8L1JlY051bT48cmVjb3JkPjxy
ZWMtbnVtYmVyPjU3PC9yZWMtbnVtYmVyPjxmb3JlaWduLWtleXM+PGtleSBhcHA9IkVOIiBkYi1p
ZD0iNWRlc3h2c3NsdmZyeGVlc3d3eHB6emZudjVyMDJmd2RhYXg1IiB0aW1lc3RhbXA9IjE0NjU1
NjQ0OTAiPjU3PC9rZXk+PC9mb3JlaWduLWtleXM+PHJlZi10eXBlIG5hbWU9IkpvdXJuYWwgQXJ0
aWNsZSI+MTc8L3JlZi10eXBlPjxjb250cmlidXRvcnM+PGF1dGhvcnM+PGF1dGhvcj5NY0tlZSwg
TS48L2F1dGhvcj48L2F1dGhvcnM+PC9jb250cmlidXRvcnM+PGF1dGgtYWRkcmVzcz5Mb25kb24g
U2Nob29sIG9mIEh5Z2llbmUgYW5kIFRyb3BpY2FsIE1lZGljaW5lLCBMb25kb24gV0MxSCA5U0gs
IFVLLjwvYXV0aC1hZGRyZXNzPjx0aXRsZXM+PHRpdGxlPlRoZSB3ZWVrZW5kIGVmZmVjdDogbm93
IHlvdSBzZWUgaXQsIG5vdyB5b3UgZG9uJmFwb3M7dDwvdGl0bGU+PHNlY29uZGFyeS10aXRsZT5C
TUo8L3NlY29uZGFyeS10aXRsZT48L3RpdGxlcz48cGVyaW9kaWNhbD48ZnVsbC10aXRsZT5CTUo8
L2Z1bGwtdGl0bGU+PGFiYnItMT5CTUo8L2FiYnItMT48YWJici0yPkJNSjwvYWJici0yPjwvcGVy
aW9kaWNhbD48cGFnZXM+aTI3NTA8L3BhZ2VzPjx2b2x1bWU+MzUzPC92b2x1bWU+PGRhdGVzPjx5
ZWFyPjIwMTY8L3llYXI+PC9kYXRlcz48aXNibj4xNzU2LTE4MzMgKEVsZWN0cm9uaWMpJiN4RDsw
OTU5LTUzNVggKExpbmtpbmcpPC9pc2JuPjxhY2Nlc3Npb24tbnVtPjI3MTg1NzYzPC9hY2Nlc3Np
b24tbnVtPjx1cmxzPjxyZWxhdGVkLXVybHM+PHVybD5odHRwOi8vd3d3Lm5jYmkubmxtLm5paC5n
b3YvcHVibWVkLzI3MTg1NzYzPC91cmw+PC9yZWxhdGVkLXVybHM+PC91cmxzPjxjdXN0b20yPlBN
QzQ4NjgzNjQ8L2N1c3RvbTI+PGVsZWN0cm9uaWMtcmVzb3VyY2UtbnVtPjEwLjExMzYvYm1qLmky
NzUwPC9lbGVjdHJvbmljLXJlc291cmNlLW51bT48L3JlY29yZD48L0NpdGU+PC9FbmROb3RlPn==
</w:fldData>
        </w:fldChar>
      </w:r>
      <w:r w:rsidR="008974D1">
        <w:rPr>
          <w:rFonts w:ascii="Cambria" w:hAnsi="Cambria"/>
          <w:sz w:val="22"/>
          <w:szCs w:val="22"/>
          <w:lang w:val="en-GB"/>
        </w:rPr>
        <w:instrText xml:space="preserve"> ADDIN EN.CITE </w:instrText>
      </w:r>
      <w:r w:rsidR="008974D1">
        <w:rPr>
          <w:rFonts w:ascii="Cambria" w:hAnsi="Cambria"/>
          <w:sz w:val="22"/>
          <w:szCs w:val="22"/>
          <w:lang w:val="en-GB"/>
        </w:rPr>
        <w:fldChar w:fldCharType="begin">
          <w:fldData xml:space="preserve">PEVuZE5vdGU+PENpdGU+PEF1dGhvcj5MaTwvQXV0aG9yPjxZZWFyPjIwMTY8L1llYXI+PFJlY051
bT41NjwvUmVjTnVtPjxEaXNwbGF5VGV4dD5bMTYsIDE3XTwvRGlzcGxheVRleHQ+PHJlY29yZD48
cmVjLW51bWJlcj41NjwvcmVjLW51bWJlcj48Zm9yZWlnbi1rZXlzPjxrZXkgYXBwPSJFTiIgZGIt
aWQ9IjVkZXN4dnNzbHZmcnhlZXN3d3hwenpmbnY1cjAyZndkYWF4NSIgdGltZXN0YW1wPSIxNDY1
NTY0NDY2Ij41Njwva2V5PjwvZm9yZWlnbi1rZXlzPjxyZWYtdHlwZSBuYW1lPSJKb3VybmFsIEFy
dGljbGUiPjE3PC9yZWYtdHlwZT48Y29udHJpYnV0b3JzPjxhdXRob3JzPjxhdXRob3I+TGksIEwu
PC9hdXRob3I+PGF1dGhvcj5Sb3Rod2VsbCwgUC4gTS48L2F1dGhvcj48YXV0aG9yPk94Zm9yZCBW
YXNjdWxhciwgU3R1ZHk8L2F1dGhvcj48L2F1dGhvcnM+PC9jb250cmlidXRvcnM+PGF1dGgtYWRk
cmVzcz5TdHJva2UgUHJldmVudGlvbiBSZXNlYXJjaCBVbml0LCBOdWZmaWVsZCBEZXBhcnRtZW50
IG9mIENsaW5pY2FsIE5ldXJvc2NpZW5jZXMsIEpvaG4gUmFkY2xpZmZlIEhvc3BpdGFsLCBVbml2
ZXJzaXR5IG9mIE94Zm9yZCwgT1gzIDlEVSwgVUsuJiN4RDtTdHJva2UgUHJldmVudGlvbiBSZXNl
YXJjaCBVbml0LCBOdWZmaWVsZCBEZXBhcnRtZW50IG9mIENsaW5pY2FsIE5ldXJvc2NpZW5jZXMs
IEpvaG4gUmFkY2xpZmZlIEhvc3BpdGFsLCBVbml2ZXJzaXR5IG9mIE94Zm9yZCwgT1gzIDlEVSwg
VUsgcGV0ZXIucm90aHdlbGxAbmRjbi5veC5hYy51ay48L2F1dGgtYWRkcmVzcz48dGl0bGVzPjx0
aXRsZT5CaWFzZXMgaW4gZGV0ZWN0aW9uIG9mIGFwcGFyZW50ICZxdW90O3dlZWtlbmQgZWZmZWN0
JnF1b3Q7IG9uIG91dGNvbWUgd2l0aCBhZG1pbmlzdHJhdGl2ZSBjb2RpbmcgZGF0YTogcG9wdWxh
dGlvbiBiYXNlZCBzdHVkeSBvZiBzdHJva2U8L3RpdGxlPjxzZWNvbmRhcnktdGl0bGU+Qk1KPC9z
ZWNvbmRhcnktdGl0bGU+PC90aXRsZXM+PHBlcmlvZGljYWw+PGZ1bGwtdGl0bGU+Qk1KPC9mdWxs
LXRpdGxlPjxhYmJyLTE+Qk1KPC9hYmJyLTE+PGFiYnItMj5CTUo8L2FiYnItMj48L3BlcmlvZGlj
YWw+PHBhZ2VzPmkyNjQ4PC9wYWdlcz48dm9sdW1lPjM1Mzwvdm9sdW1lPjxkYXRlcz48eWVhcj4y
MDE2PC95ZWFyPjwvZGF0ZXM+PGlzYm4+MTc1Ni0xODMzIChFbGVjdHJvbmljKSYjeEQ7MDk1OS01
MzVYIChMaW5raW5nKTwvaXNibj48YWNjZXNzaW9uLW51bT4yNzE4NTc1NDwvYWNjZXNzaW9uLW51
bT48dXJscz48cmVsYXRlZC11cmxzPjx1cmw+aHR0cDovL3d3dy5uY2JpLm5sbS5uaWguZ292L3B1
Ym1lZC8yNzE4NTc1NDwvdXJsPjwvcmVsYXRlZC11cmxzPjwvdXJscz48Y3VzdG9tMj5QTUM0ODY4
MzY3PC9jdXN0b20yPjxlbGVjdHJvbmljLXJlc291cmNlLW51bT4xMC4xMTM2L2Jtai5pMjY0ODwv
ZWxlY3Ryb25pYy1yZXNvdXJjZS1udW0+PC9yZWNvcmQ+PC9DaXRlPjxDaXRlPjxBdXRob3I+TWNL
ZWU8L0F1dGhvcj48WWVhcj4yMDE2PC9ZZWFyPjxSZWNOdW0+NTc8L1JlY051bT48cmVjb3JkPjxy
ZWMtbnVtYmVyPjU3PC9yZWMtbnVtYmVyPjxmb3JlaWduLWtleXM+PGtleSBhcHA9IkVOIiBkYi1p
ZD0iNWRlc3h2c3NsdmZyeGVlc3d3eHB6emZudjVyMDJmd2RhYXg1IiB0aW1lc3RhbXA9IjE0NjU1
NjQ0OTAiPjU3PC9rZXk+PC9mb3JlaWduLWtleXM+PHJlZi10eXBlIG5hbWU9IkpvdXJuYWwgQXJ0
aWNsZSI+MTc8L3JlZi10eXBlPjxjb250cmlidXRvcnM+PGF1dGhvcnM+PGF1dGhvcj5NY0tlZSwg
TS48L2F1dGhvcj48L2F1dGhvcnM+PC9jb250cmlidXRvcnM+PGF1dGgtYWRkcmVzcz5Mb25kb24g
U2Nob29sIG9mIEh5Z2llbmUgYW5kIFRyb3BpY2FsIE1lZGljaW5lLCBMb25kb24gV0MxSCA5U0gs
IFVLLjwvYXV0aC1hZGRyZXNzPjx0aXRsZXM+PHRpdGxlPlRoZSB3ZWVrZW5kIGVmZmVjdDogbm93
IHlvdSBzZWUgaXQsIG5vdyB5b3UgZG9uJmFwb3M7dDwvdGl0bGU+PHNlY29uZGFyeS10aXRsZT5C
TUo8L3NlY29uZGFyeS10aXRsZT48L3RpdGxlcz48cGVyaW9kaWNhbD48ZnVsbC10aXRsZT5CTUo8
L2Z1bGwtdGl0bGU+PGFiYnItMT5CTUo8L2FiYnItMT48YWJici0yPkJNSjwvYWJici0yPjwvcGVy
aW9kaWNhbD48cGFnZXM+aTI3NTA8L3BhZ2VzPjx2b2x1bWU+MzUzPC92b2x1bWU+PGRhdGVzPjx5
ZWFyPjIwMTY8L3llYXI+PC9kYXRlcz48aXNibj4xNzU2LTE4MzMgKEVsZWN0cm9uaWMpJiN4RDsw
OTU5LTUzNVggKExpbmtpbmcpPC9pc2JuPjxhY2Nlc3Npb24tbnVtPjI3MTg1NzYzPC9hY2Nlc3Np
b24tbnVtPjx1cmxzPjxyZWxhdGVkLXVybHM+PHVybD5odHRwOi8vd3d3Lm5jYmkubmxtLm5paC5n
b3YvcHVibWVkLzI3MTg1NzYzPC91cmw+PC9yZWxhdGVkLXVybHM+PC91cmxzPjxjdXN0b20yPlBN
QzQ4NjgzNjQ8L2N1c3RvbTI+PGVsZWN0cm9uaWMtcmVzb3VyY2UtbnVtPjEwLjExMzYvYm1qLmky
NzUwPC9lbGVjdHJvbmljLXJlc291cmNlLW51bT48L3JlY29yZD48L0NpdGU+PC9FbmROb3RlPn==
</w:fldData>
        </w:fldChar>
      </w:r>
      <w:r w:rsidR="008974D1">
        <w:rPr>
          <w:rFonts w:ascii="Cambria" w:hAnsi="Cambria"/>
          <w:sz w:val="22"/>
          <w:szCs w:val="22"/>
          <w:lang w:val="en-GB"/>
        </w:rPr>
        <w:instrText xml:space="preserve"> ADDIN EN.CITE.DATA </w:instrText>
      </w:r>
      <w:r w:rsidR="008974D1">
        <w:rPr>
          <w:rFonts w:ascii="Cambria" w:hAnsi="Cambria"/>
          <w:sz w:val="22"/>
          <w:szCs w:val="22"/>
          <w:lang w:val="en-GB"/>
        </w:rPr>
      </w:r>
      <w:r w:rsidR="008974D1">
        <w:rPr>
          <w:rFonts w:ascii="Cambria" w:hAnsi="Cambria"/>
          <w:sz w:val="22"/>
          <w:szCs w:val="22"/>
          <w:lang w:val="en-GB"/>
        </w:rPr>
        <w:fldChar w:fldCharType="end"/>
      </w:r>
      <w:r w:rsidR="001E76FA">
        <w:rPr>
          <w:rFonts w:ascii="Cambria" w:hAnsi="Cambria"/>
          <w:sz w:val="22"/>
          <w:szCs w:val="22"/>
          <w:lang w:val="en-GB"/>
        </w:rPr>
      </w:r>
      <w:r w:rsidR="001E76FA">
        <w:rPr>
          <w:rFonts w:ascii="Cambria" w:hAnsi="Cambria"/>
          <w:sz w:val="22"/>
          <w:szCs w:val="22"/>
          <w:lang w:val="en-GB"/>
        </w:rPr>
        <w:fldChar w:fldCharType="separate"/>
      </w:r>
      <w:r w:rsidR="008974D1">
        <w:rPr>
          <w:rFonts w:ascii="Cambria" w:hAnsi="Cambria"/>
          <w:noProof/>
          <w:sz w:val="22"/>
          <w:szCs w:val="22"/>
          <w:lang w:val="en-GB"/>
        </w:rPr>
        <w:t>[16, 17]</w:t>
      </w:r>
      <w:r w:rsidR="001E76FA">
        <w:rPr>
          <w:rFonts w:ascii="Cambria" w:hAnsi="Cambria"/>
          <w:sz w:val="22"/>
          <w:szCs w:val="22"/>
          <w:lang w:val="en-GB"/>
        </w:rPr>
        <w:fldChar w:fldCharType="end"/>
      </w:r>
      <w:r w:rsidR="00592599">
        <w:rPr>
          <w:rFonts w:ascii="Cambria" w:hAnsi="Cambria"/>
          <w:sz w:val="22"/>
          <w:szCs w:val="22"/>
          <w:lang w:val="en-GB"/>
        </w:rPr>
        <w:t xml:space="preserve">  Finally, a</w:t>
      </w:r>
      <w:r w:rsidR="0085683C" w:rsidRPr="00C52BF0">
        <w:rPr>
          <w:rFonts w:ascii="Cambria" w:hAnsi="Cambria"/>
          <w:sz w:val="22"/>
          <w:szCs w:val="22"/>
          <w:lang w:val="en-GB"/>
        </w:rPr>
        <w:t>n</w:t>
      </w:r>
      <w:r w:rsidR="0039488B" w:rsidRPr="00C52BF0">
        <w:rPr>
          <w:rFonts w:ascii="Cambria" w:hAnsi="Cambria"/>
          <w:sz w:val="22"/>
          <w:szCs w:val="22"/>
          <w:lang w:val="en-GB"/>
        </w:rPr>
        <w:t xml:space="preserve"> alternative explanation is that the delivery of healthcare services varies at the weekend to the detriment of patients.</w:t>
      </w:r>
      <w:r w:rsidR="00753722" w:rsidRPr="00C52BF0">
        <w:rPr>
          <w:rFonts w:ascii="Cambria" w:hAnsi="Cambria"/>
          <w:sz w:val="22"/>
          <w:szCs w:val="22"/>
          <w:lang w:val="en-GB"/>
        </w:rPr>
        <w:t xml:space="preserve"> </w:t>
      </w:r>
      <w:r w:rsidR="00D804CB" w:rsidRPr="00C52BF0">
        <w:rPr>
          <w:rFonts w:ascii="Cambria" w:hAnsi="Cambria"/>
          <w:sz w:val="22"/>
          <w:szCs w:val="22"/>
          <w:lang w:val="en-GB"/>
        </w:rPr>
        <w:t>This has prompted a vigorous debate in the United Kingdom about</w:t>
      </w:r>
      <w:r w:rsidR="00D7452B" w:rsidRPr="00C52BF0">
        <w:rPr>
          <w:rFonts w:ascii="Cambria" w:hAnsi="Cambria"/>
          <w:sz w:val="22"/>
          <w:szCs w:val="22"/>
          <w:lang w:val="en-GB"/>
        </w:rPr>
        <w:t xml:space="preserve"> how</w:t>
      </w:r>
      <w:r w:rsidR="00CD46AE" w:rsidRPr="00C52BF0">
        <w:rPr>
          <w:rFonts w:ascii="Cambria" w:hAnsi="Cambria"/>
          <w:sz w:val="22"/>
          <w:szCs w:val="22"/>
          <w:lang w:val="en-GB"/>
        </w:rPr>
        <w:t xml:space="preserve"> best to provide equivalent services to NHS patients seven days per week.</w:t>
      </w:r>
      <w:r w:rsidR="00A73B36" w:rsidRPr="00C52BF0">
        <w:rPr>
          <w:rFonts w:ascii="Cambria" w:hAnsi="Cambria"/>
          <w:sz w:val="22"/>
          <w:szCs w:val="22"/>
          <w:lang w:val="en-GB"/>
        </w:rPr>
        <w:fldChar w:fldCharType="begin"/>
      </w:r>
      <w:r w:rsidR="008974D1">
        <w:rPr>
          <w:rFonts w:ascii="Cambria" w:hAnsi="Cambria"/>
          <w:sz w:val="22"/>
          <w:szCs w:val="22"/>
          <w:lang w:val="en-GB"/>
        </w:rPr>
        <w:instrText xml:space="preserve"> ADDIN EN.CITE &lt;EndNote&gt;&lt;Cite&gt;&lt;Author&gt;Department of Health&lt;/Author&gt;&lt;Year&gt;2015&lt;/Year&gt;&lt;RecNum&gt;39&lt;/RecNum&gt;&lt;DisplayText&gt;[18]&lt;/DisplayText&gt;&lt;record&gt;&lt;rec-number&gt;39&lt;/rec-number&gt;&lt;foreign-keys&gt;&lt;key app="EN" db-id="5desxvsslvfrxeeswwxpzzfnv5r02fwdaax5" timestamp="1441822761"&gt;39&lt;/key&gt;&lt;/foreign-keys&gt;&lt;ref-type name="Report"&gt;27&lt;/ref-type&gt;&lt;contributors&gt;&lt;authors&gt;&lt;author&gt;Department of Health,&lt;/author&gt;&lt;/authors&gt;&lt;/contributors&gt;&lt;titles&gt;&lt;title&gt;7-day NHS services: a factsheet&lt;/title&gt;&lt;/titles&gt;&lt;dates&gt;&lt;year&gt;2015&lt;/year&gt;&lt;/dates&gt;&lt;pub-location&gt;London&lt;/pub-location&gt;&lt;urls&gt;&lt;related-urls&gt;&lt;url&gt;https://www.gov.uk/government/publications/7-day-nhs-services-a-factsheet&lt;/url&gt;&lt;/related-urls&gt;&lt;/urls&gt;&lt;access-date&gt;9th September 2015&lt;/access-date&gt;&lt;/record&gt;&lt;/Cite&gt;&lt;/EndNote&gt;</w:instrText>
      </w:r>
      <w:r w:rsidR="00A73B36" w:rsidRPr="00C52BF0">
        <w:rPr>
          <w:rFonts w:ascii="Cambria" w:hAnsi="Cambria"/>
          <w:sz w:val="22"/>
          <w:szCs w:val="22"/>
          <w:lang w:val="en-GB"/>
        </w:rPr>
        <w:fldChar w:fldCharType="separate"/>
      </w:r>
      <w:r w:rsidR="008974D1">
        <w:rPr>
          <w:rFonts w:ascii="Cambria" w:hAnsi="Cambria"/>
          <w:noProof/>
          <w:sz w:val="22"/>
          <w:szCs w:val="22"/>
          <w:lang w:val="en-GB"/>
        </w:rPr>
        <w:t>[18]</w:t>
      </w:r>
      <w:r w:rsidR="00A73B36" w:rsidRPr="00C52BF0">
        <w:rPr>
          <w:rFonts w:ascii="Cambria" w:hAnsi="Cambria"/>
          <w:sz w:val="22"/>
          <w:szCs w:val="22"/>
          <w:lang w:val="en-GB"/>
        </w:rPr>
        <w:fldChar w:fldCharType="end"/>
      </w:r>
    </w:p>
    <w:p w14:paraId="64E6E56E" w14:textId="77777777" w:rsidR="008F60FB" w:rsidRPr="00C52BF0" w:rsidRDefault="008F60FB" w:rsidP="0022186A">
      <w:pPr>
        <w:spacing w:after="0" w:line="360" w:lineRule="auto"/>
        <w:jc w:val="both"/>
        <w:rPr>
          <w:rFonts w:ascii="Cambria" w:hAnsi="Cambria"/>
          <w:sz w:val="22"/>
          <w:szCs w:val="22"/>
          <w:lang w:val="en-GB"/>
        </w:rPr>
      </w:pPr>
    </w:p>
    <w:p w14:paraId="08FC9AE2" w14:textId="77777777" w:rsidR="00E65F5D" w:rsidRDefault="004202E7" w:rsidP="00E65F5D">
      <w:pPr>
        <w:spacing w:after="0" w:line="360" w:lineRule="auto"/>
        <w:jc w:val="both"/>
        <w:rPr>
          <w:rFonts w:ascii="Cambria" w:hAnsi="Cambria"/>
          <w:sz w:val="22"/>
          <w:szCs w:val="22"/>
          <w:lang w:val="en-GB"/>
        </w:rPr>
      </w:pPr>
      <w:r w:rsidRPr="00C52BF0">
        <w:rPr>
          <w:rFonts w:ascii="Cambria" w:hAnsi="Cambria"/>
          <w:sz w:val="22"/>
          <w:szCs w:val="22"/>
          <w:lang w:val="en-GB"/>
        </w:rPr>
        <w:t>Since April 2012, m</w:t>
      </w:r>
      <w:r w:rsidR="008F60FB" w:rsidRPr="00C52BF0">
        <w:rPr>
          <w:rFonts w:ascii="Cambria" w:hAnsi="Cambria"/>
          <w:sz w:val="22"/>
          <w:szCs w:val="22"/>
          <w:lang w:val="en-GB"/>
        </w:rPr>
        <w:t>ajor trauma services</w:t>
      </w:r>
      <w:r w:rsidR="00F32B1A" w:rsidRPr="00C52BF0">
        <w:rPr>
          <w:rFonts w:ascii="Cambria" w:hAnsi="Cambria"/>
          <w:sz w:val="22"/>
          <w:szCs w:val="22"/>
          <w:lang w:val="en-GB"/>
        </w:rPr>
        <w:t xml:space="preserve"> </w:t>
      </w:r>
      <w:r w:rsidRPr="00C52BF0">
        <w:rPr>
          <w:rFonts w:ascii="Cambria" w:hAnsi="Cambria"/>
          <w:sz w:val="22"/>
          <w:szCs w:val="22"/>
          <w:lang w:val="en-GB"/>
        </w:rPr>
        <w:t>across</w:t>
      </w:r>
      <w:r w:rsidR="00F32B1A" w:rsidRPr="00C52BF0">
        <w:rPr>
          <w:rFonts w:ascii="Cambria" w:hAnsi="Cambria"/>
          <w:sz w:val="22"/>
          <w:szCs w:val="22"/>
          <w:lang w:val="en-GB"/>
        </w:rPr>
        <w:t xml:space="preserve"> England</w:t>
      </w:r>
      <w:r w:rsidR="008F60FB" w:rsidRPr="00C52BF0">
        <w:rPr>
          <w:rFonts w:ascii="Cambria" w:hAnsi="Cambria"/>
          <w:sz w:val="22"/>
          <w:szCs w:val="22"/>
          <w:lang w:val="en-GB"/>
        </w:rPr>
        <w:t xml:space="preserve"> </w:t>
      </w:r>
      <w:r w:rsidRPr="00C52BF0">
        <w:rPr>
          <w:rFonts w:ascii="Cambria" w:hAnsi="Cambria"/>
          <w:sz w:val="22"/>
          <w:szCs w:val="22"/>
          <w:lang w:val="en-GB"/>
        </w:rPr>
        <w:t>have been</w:t>
      </w:r>
      <w:r w:rsidR="00F32B1A" w:rsidRPr="00C52BF0">
        <w:rPr>
          <w:rFonts w:ascii="Cambria" w:hAnsi="Cambria"/>
          <w:sz w:val="22"/>
          <w:szCs w:val="22"/>
          <w:lang w:val="en-GB"/>
        </w:rPr>
        <w:t xml:space="preserve"> organized </w:t>
      </w:r>
      <w:r w:rsidRPr="00C52BF0">
        <w:rPr>
          <w:rFonts w:ascii="Cambria" w:hAnsi="Cambria"/>
          <w:sz w:val="22"/>
          <w:szCs w:val="22"/>
          <w:lang w:val="en-GB"/>
        </w:rPr>
        <w:t xml:space="preserve">into inclusive trauma networks. Within these networks, </w:t>
      </w:r>
      <w:r w:rsidR="00F32B1A" w:rsidRPr="00C52BF0">
        <w:rPr>
          <w:rFonts w:ascii="Cambria" w:hAnsi="Cambria"/>
          <w:sz w:val="22"/>
          <w:szCs w:val="22"/>
          <w:lang w:val="en-GB"/>
        </w:rPr>
        <w:t xml:space="preserve">severely injured patients are triaged directly to </w:t>
      </w:r>
      <w:r w:rsidR="00635B42" w:rsidRPr="00C52BF0">
        <w:rPr>
          <w:rFonts w:ascii="Cambria" w:hAnsi="Cambria"/>
          <w:sz w:val="22"/>
          <w:szCs w:val="22"/>
          <w:lang w:val="en-GB"/>
        </w:rPr>
        <w:t>regional hospital</w:t>
      </w:r>
      <w:r w:rsidR="00A77CC5">
        <w:rPr>
          <w:rFonts w:ascii="Cambria" w:hAnsi="Cambria"/>
          <w:sz w:val="22"/>
          <w:szCs w:val="22"/>
          <w:lang w:val="en-GB"/>
        </w:rPr>
        <w:t>s</w:t>
      </w:r>
      <w:r w:rsidR="00635B42" w:rsidRPr="00C52BF0">
        <w:rPr>
          <w:rFonts w:ascii="Cambria" w:hAnsi="Cambria"/>
          <w:sz w:val="22"/>
          <w:szCs w:val="22"/>
          <w:lang w:val="en-GB"/>
        </w:rPr>
        <w:t xml:space="preserve"> </w:t>
      </w:r>
      <w:r w:rsidRPr="00C52BF0">
        <w:rPr>
          <w:rFonts w:ascii="Cambria" w:hAnsi="Cambria"/>
          <w:sz w:val="22"/>
          <w:szCs w:val="22"/>
          <w:lang w:val="en-GB"/>
        </w:rPr>
        <w:t xml:space="preserve">that </w:t>
      </w:r>
      <w:r w:rsidR="00A77CC5">
        <w:rPr>
          <w:rFonts w:ascii="Cambria" w:hAnsi="Cambria"/>
          <w:sz w:val="22"/>
          <w:szCs w:val="22"/>
          <w:lang w:val="en-GB"/>
        </w:rPr>
        <w:t>have</w:t>
      </w:r>
      <w:r w:rsidRPr="00C52BF0">
        <w:rPr>
          <w:rFonts w:ascii="Cambria" w:hAnsi="Cambria"/>
          <w:sz w:val="22"/>
          <w:szCs w:val="22"/>
          <w:lang w:val="en-GB"/>
        </w:rPr>
        <w:t xml:space="preserve"> been </w:t>
      </w:r>
      <w:r w:rsidR="00A77CC5">
        <w:rPr>
          <w:rFonts w:ascii="Cambria" w:hAnsi="Cambria"/>
          <w:sz w:val="22"/>
          <w:szCs w:val="22"/>
          <w:lang w:val="en-GB"/>
        </w:rPr>
        <w:t>designated as</w:t>
      </w:r>
      <w:r w:rsidR="00635B42" w:rsidRPr="00C52BF0">
        <w:rPr>
          <w:rFonts w:ascii="Cambria" w:hAnsi="Cambria"/>
          <w:sz w:val="22"/>
          <w:szCs w:val="22"/>
          <w:lang w:val="en-GB"/>
        </w:rPr>
        <w:t xml:space="preserve"> Major Trauma Centre</w:t>
      </w:r>
      <w:r w:rsidR="00A77CC5">
        <w:rPr>
          <w:rFonts w:ascii="Cambria" w:hAnsi="Cambria"/>
          <w:sz w:val="22"/>
          <w:szCs w:val="22"/>
          <w:lang w:val="en-GB"/>
        </w:rPr>
        <w:t>s</w:t>
      </w:r>
      <w:r w:rsidR="00635B42" w:rsidRPr="00C52BF0">
        <w:rPr>
          <w:rFonts w:ascii="Cambria" w:hAnsi="Cambria"/>
          <w:sz w:val="22"/>
          <w:szCs w:val="22"/>
          <w:lang w:val="en-GB"/>
        </w:rPr>
        <w:t xml:space="preserve"> (MTC</w:t>
      </w:r>
      <w:r w:rsidR="00A77CC5">
        <w:rPr>
          <w:rFonts w:ascii="Cambria" w:hAnsi="Cambria"/>
          <w:sz w:val="22"/>
          <w:szCs w:val="22"/>
          <w:lang w:val="en-GB"/>
        </w:rPr>
        <w:t>s</w:t>
      </w:r>
      <w:r w:rsidR="00635B42" w:rsidRPr="00C52BF0">
        <w:rPr>
          <w:rFonts w:ascii="Cambria" w:hAnsi="Cambria"/>
          <w:sz w:val="22"/>
          <w:szCs w:val="22"/>
          <w:lang w:val="en-GB"/>
        </w:rPr>
        <w:t xml:space="preserve">). </w:t>
      </w:r>
      <w:r w:rsidR="00102FD5">
        <w:rPr>
          <w:rFonts w:ascii="Cambria" w:hAnsi="Cambria"/>
          <w:sz w:val="22"/>
          <w:szCs w:val="22"/>
          <w:lang w:val="en-GB"/>
        </w:rPr>
        <w:t>English MTCs were designated by the Department of Health following a national assessment of clinical capabilities and population needs</w:t>
      </w:r>
      <w:r w:rsidR="001049BE">
        <w:rPr>
          <w:rFonts w:ascii="Cambria" w:hAnsi="Cambria"/>
          <w:sz w:val="22"/>
          <w:szCs w:val="22"/>
          <w:lang w:val="en-GB"/>
        </w:rPr>
        <w:t xml:space="preserve">. They are broadly </w:t>
      </w:r>
      <w:r w:rsidR="001555E9">
        <w:rPr>
          <w:rFonts w:ascii="Cambria" w:hAnsi="Cambria"/>
          <w:sz w:val="22"/>
          <w:szCs w:val="22"/>
          <w:lang w:val="en-GB"/>
        </w:rPr>
        <w:t>comparable to Level 1 and 2 trauma centres in the United States</w:t>
      </w:r>
      <w:r w:rsidR="00D86DD8">
        <w:rPr>
          <w:rFonts w:ascii="Cambria" w:hAnsi="Cambria"/>
          <w:sz w:val="22"/>
          <w:szCs w:val="22"/>
          <w:lang w:val="en-GB"/>
        </w:rPr>
        <w:fldChar w:fldCharType="begin">
          <w:fldData xml:space="preserve">PEVuZE5vdGU+PENpdGU+PEF1dGhvcj5NY0N1bGxvdWdoPC9BdXRob3I+PFllYXI+MjAxNDwvWWVh
cj48UmVjTnVtPjQ3PC9SZWNOdW0+PERpc3BsYXlUZXh0PlsxOSwgMjBdPC9EaXNwbGF5VGV4dD48
cmVjb3JkPjxyZWMtbnVtYmVyPjQ3PC9yZWMtbnVtYmVyPjxmb3JlaWduLWtleXM+PGtleSBhcHA9
IkVOIiBkYi1pZD0iNWRlc3h2c3NsdmZyeGVlc3d3eHB6emZudjVyMDJmd2RhYXg1IiB0aW1lc3Rh
bXA9IjE0NTUwMzAzMjAiPjQ3PC9rZXk+PC9mb3JlaWduLWtleXM+PHJlZi10eXBlIG5hbWU9Ikpv
dXJuYWwgQXJ0aWNsZSI+MTc8L3JlZi10eXBlPjxjb250cmlidXRvcnM+PGF1dGhvcnM+PGF1dGhv
cj5NY0N1bGxvdWdoLCBBLiBMLjwvYXV0aG9yPjxhdXRob3I+SGF5Y29jaywgSi4gQy48L2F1dGhv
cj48YXV0aG9yPkZvcndhcmQsIEQuIFAuPC9hdXRob3I+PGF1dGhvcj5Nb3JhbiwgQy4gRy48L2F1
dGhvcj48L2F1dGhvcnM+PC9jb250cmlidXRvcnM+PGF1dGgtYWRkcmVzcz5Ob3R0aW5naGFtIFVu
aXZlcnNpdHkgSG9zcGl0YWwsIE5vdHRpbmdoYW0sIFVLIGxvdWlzZW1jY3VsbG91Z2hAbmhzLm5l
dC4mI3hEO05vdHRpbmdoYW0gVW5pdmVyc2l0eSBIb3NwaXRhbCwgTm90dGluZ2hhbSwgVUsuPC9h
dXRoLWFkZHJlc3M+PHRpdGxlcz48dGl0bGU+SUkuIE1ham9yIHRyYXVtYSBuZXR3b3JrcyBpbiBF
bmdsYW5kPC90aXRsZT48c2Vjb25kYXJ5LXRpdGxlPkJyIEogQW5hZXN0aDwvc2Vjb25kYXJ5LXRp
dGxlPjwvdGl0bGVzPjxwZXJpb2RpY2FsPjxmdWxsLXRpdGxlPkJyaXRpc2ggSm91cm5hbCBvZiBB
bmFlc3RoZXNpYTwvZnVsbC10aXRsZT48YWJici0xPkJyLiBKLiBBbmFlc3RoLjwvYWJici0xPjxh
YmJyLTI+QnIgSiBBbmFlc3RoPC9hYmJyLTI+PC9wZXJpb2RpY2FsPjxwYWdlcz4yMDItNjwvcGFn
ZXM+PHZvbHVtZT4xMTM8L3ZvbHVtZT48bnVtYmVyPjI8L251bWJlcj48a2V5d29yZHM+PGtleXdv
cmQ+QWNjaWRlbnRzLCBUcmFmZmljPC9rZXl3b3JkPjxrZXl3b3JkPkFnZSBGYWN0b3JzPC9rZXl3
b3JkPjxrZXl3b3JkPkdyZWF0IEJyaXRhaW4vZXBpZGVtaW9sb2d5PC9rZXl3b3JkPjxrZXl3b3Jk
Pkh1bWFuczwva2V5d29yZD48a2V5d29yZD5Mb25kb248L2tleXdvcmQ+PGtleXdvcmQ+VHJhbnNw
b3J0YXRpb24gb2YgUGF0aWVudHM8L2tleXdvcmQ+PGtleXdvcmQ+VHJhdW1hIENlbnRlcnMvKm9y
Z2FuaXphdGlvbiAmYW1wOyBhZG1pbmlzdHJhdGlvbi9zdGF0aXN0aWNzICZhbXA7IG51bWVyaWNh
bCBkYXRhPC9rZXl3b3JkPjxrZXl3b3JkPldvdW5kcyBhbmQgSW5qdXJpZXMvZXBpZGVtaW9sb2d5
L3JlaGFiaWxpdGF0aW9uLyp0aGVyYXB5PC9rZXl3b3JkPjwva2V5d29yZHM+PGRhdGVzPjx5ZWFy
PjIwMTQ8L3llYXI+PHB1Yi1kYXRlcz48ZGF0ZT5BdWc8L2RhdGU+PC9wdWItZGF0ZXM+PC9kYXRl
cz48aXNibj4xNDcxLTY3NzEgKEVsZWN0cm9uaWMpJiN4RDswMDA3LTA5MTIgKExpbmtpbmcpPC9p
c2JuPjxhY2Nlc3Npb24tbnVtPjI1MDM4MTUyPC9hY2Nlc3Npb24tbnVtPjx1cmxzPjxyZWxhdGVk
LXVybHM+PHVybD5odHRwOi8vd3d3Lm5jYmkubmxtLm5paC5nb3YvcHVibWVkLzI1MDM4MTUyPC91
cmw+PC9yZWxhdGVkLXVybHM+PC91cmxzPjxlbGVjdHJvbmljLXJlc291cmNlLW51bT4xMC4xMDkz
L2JqYS9hZXUyMDQ8L2VsZWN0cm9uaWMtcmVzb3VyY2UtbnVtPjwvcmVjb3JkPjwvQ2l0ZT48Q2l0
ZT48QXV0aG9yPk1jQ3VsbG91Z2g8L0F1dGhvcj48WWVhcj4yMDE0PC9ZZWFyPjxSZWNOdW0+NDc8
L1JlY051bT48cmVjb3JkPjxyZWMtbnVtYmVyPjQ3PC9yZWMtbnVtYmVyPjxmb3JlaWduLWtleXM+
PGtleSBhcHA9IkVOIiBkYi1pZD0iNWRlc3h2c3NsdmZyeGVlc3d3eHB6emZudjVyMDJmd2RhYXg1
IiB0aW1lc3RhbXA9IjE0NTUwMzAzMjAiPjQ3PC9rZXk+PC9mb3JlaWduLWtleXM+PHJlZi10eXBl
IG5hbWU9IkpvdXJuYWwgQXJ0aWNsZSI+MTc8L3JlZi10eXBlPjxjb250cmlidXRvcnM+PGF1dGhv
cnM+PGF1dGhvcj5NY0N1bGxvdWdoLCBBLiBMLjwvYXV0aG9yPjxhdXRob3I+SGF5Y29jaywgSi4g
Qy48L2F1dGhvcj48YXV0aG9yPkZvcndhcmQsIEQuIFAuPC9hdXRob3I+PGF1dGhvcj5Nb3Jhbiwg
Qy4gRy48L2F1dGhvcj48L2F1dGhvcnM+PC9jb250cmlidXRvcnM+PGF1dGgtYWRkcmVzcz5Ob3R0
aW5naGFtIFVuaXZlcnNpdHkgSG9zcGl0YWwsIE5vdHRpbmdoYW0sIFVLIGxvdWlzZW1jY3VsbG91
Z2hAbmhzLm5ldC4mI3hEO05vdHRpbmdoYW0gVW5pdmVyc2l0eSBIb3NwaXRhbCwgTm90dGluZ2hh
bSwgVUsuPC9hdXRoLWFkZHJlc3M+PHRpdGxlcz48dGl0bGU+SUkuIE1ham9yIHRyYXVtYSBuZXR3
b3JrcyBpbiBFbmdsYW5kPC90aXRsZT48c2Vjb25kYXJ5LXRpdGxlPkJyIEogQW5hZXN0aDwvc2Vj
b25kYXJ5LXRpdGxlPjwvdGl0bGVzPjxwZXJpb2RpY2FsPjxmdWxsLXRpdGxlPkJyaXRpc2ggSm91
cm5hbCBvZiBBbmFlc3RoZXNpYTwvZnVsbC10aXRsZT48YWJici0xPkJyLiBKLiBBbmFlc3RoLjwv
YWJici0xPjxhYmJyLTI+QnIgSiBBbmFlc3RoPC9hYmJyLTI+PC9wZXJpb2RpY2FsPjxwYWdlcz4y
MDItNjwvcGFnZXM+PHZvbHVtZT4xMTM8L3ZvbHVtZT48bnVtYmVyPjI8L251bWJlcj48a2V5d29y
ZHM+PGtleXdvcmQ+QWNjaWRlbnRzLCBUcmFmZmljPC9rZXl3b3JkPjxrZXl3b3JkPkFnZSBGYWN0
b3JzPC9rZXl3b3JkPjxrZXl3b3JkPkdyZWF0IEJyaXRhaW4vZXBpZGVtaW9sb2d5PC9rZXl3b3Jk
PjxrZXl3b3JkPkh1bWFuczwva2V5d29yZD48a2V5d29yZD5Mb25kb248L2tleXdvcmQ+PGtleXdv
cmQ+VHJhbnNwb3J0YXRpb24gb2YgUGF0aWVudHM8L2tleXdvcmQ+PGtleXdvcmQ+VHJhdW1hIENl
bnRlcnMvKm9yZ2FuaXphdGlvbiAmYW1wOyBhZG1pbmlzdHJhdGlvbi9zdGF0aXN0aWNzICZhbXA7
IG51bWVyaWNhbCBkYXRhPC9rZXl3b3JkPjxrZXl3b3JkPldvdW5kcyBhbmQgSW5qdXJpZXMvZXBp
ZGVtaW9sb2d5L3JlaGFiaWxpdGF0aW9uLyp0aGVyYXB5PC9rZXl3b3JkPjwva2V5d29yZHM+PGRh
dGVzPjx5ZWFyPjIwMTQ8L3llYXI+PHB1Yi1kYXRlcz48ZGF0ZT5BdWc8L2RhdGU+PC9wdWItZGF0
ZXM+PC9kYXRlcz48aXNibj4xNDcxLTY3NzEgKEVsZWN0cm9uaWMpJiN4RDswMDA3LTA5MTIgKExp
bmtpbmcpPC9pc2JuPjxhY2Nlc3Npb24tbnVtPjI1MDM4MTUyPC9hY2Nlc3Npb24tbnVtPjx1cmxz
PjxyZWxhdGVkLXVybHM+PHVybD5odHRwOi8vd3d3Lm5jYmkubmxtLm5paC5nb3YvcHVibWVkLzI1
MDM4MTUyPC91cmw+PC9yZWxhdGVkLXVybHM+PC91cmxzPjxlbGVjdHJvbmljLXJlc291cmNlLW51
bT4xMC4xMDkzL2JqYS9hZXUyMDQ8L2VsZWN0cm9uaWMtcmVzb3VyY2UtbnVtPjwvcmVjb3JkPjwv
Q2l0ZT48Q2l0ZT48QXV0aG9yPkthbmFrYXJpczwvQXV0aG9yPjxZZWFyPjIwMTE8L1llYXI+PFJl
Y051bT4zNzwvUmVjTnVtPjxyZWNvcmQ+PHJlYy1udW1iZXI+Mzc8L3JlYy1udW1iZXI+PGZvcmVp
Z24ta2V5cz48a2V5IGFwcD0iRU4iIGRiLWlkPSI1ZGVzeHZzc2x2ZnJ4ZWVzd3d4cHp6Zm52NXIw
MmZ3ZGFheDUiIHRpbWVzdGFtcD0iMTQ0MTgxNjIwMyI+Mzc8L2tleT48L2ZvcmVpZ24ta2V5cz48
cmVmLXR5cGUgbmFtZT0iSm91cm5hbCBBcnRpY2xlIj4xNzwvcmVmLXR5cGU+PGNvbnRyaWJ1dG9y
cz48YXV0aG9ycz48YXV0aG9yPkthbmFrYXJpcywgTi4gSy48L2F1dGhvcj48YXV0aG9yPkdpYW5u
b3VkaXMsIFAuIFYuPC9hdXRob3I+PC9hdXRob3JzPjwvY29udHJpYnV0b3JzPjxhdXRoLWFkZHJl
c3M+QWNhZGVtaWMgRGVwYXJ0bWVudCBvZiBUcmF1bWEgYW5kIE9ydGhvcGFlZGljcywgTGVlZHMg
R2VuZXJhbCBJbmZpcm1hcnksIENsYXJlbmRvbiBXaW5nLCBMZXZlbCBBLCBHcmVhdCBHZW9yZ2Ug
U3RyZWV0LCBMUzEzRVgsIExlZWRzLCBVSy48L2F1dGgtYWRkcmVzcz48dGl0bGVzPjx0aXRsZT5U
cmF1bWEgbmV0d29ya3M6IHByZXNlbnQgYW5kIGZ1dHVyZSBjaGFsbGVuZ2VzPC90aXRsZT48c2Vj
b25kYXJ5LXRpdGxlPkJNQyBNZWQ8L3NlY29uZGFyeS10aXRsZT48L3RpdGxlcz48cGVyaW9kaWNh
bD48ZnVsbC10aXRsZT5CTUMgTWVkaWNpbmU8L2Z1bGwtdGl0bGU+PGFiYnItMT5CTUMgTWVkLjwv
YWJici0xPjxhYmJyLTI+Qk1DIE1lZDwvYWJici0yPjwvcGVyaW9kaWNhbD48cGFnZXM+MTIxPC9w
YWdlcz48dm9sdW1lPjk8L3ZvbHVtZT48a2V5d29yZHM+PGtleXdvcmQ+RGVsaXZlcnkgb2YgSGVh
bHRoIENhcmUvKm9yZ2FuaXphdGlvbiAmYW1wOyBhZG1pbmlzdHJhdGlvbi90cmVuZHM8L2tleXdv
cmQ+PGtleXdvcmQ+RW1lcmdlbmN5IE1lZGljaW5lPC9rZXl3b3JkPjxrZXl3b3JkPkdyZWF0IEJy
aXRhaW48L2tleXdvcmQ+PGtleXdvcmQ+KkhlYWx0aCBQb2xpY3k8L2tleXdvcmQ+PGtleXdvcmQ+
SHVtYW5zPC9rZXl3b3JkPjxrZXl3b3JkPlRyYXVtYSBDZW50ZXJzLypvcmdhbml6YXRpb24gJmFt
cDsgYWRtaW5pc3RyYXRpb24vdHJlbmRzPC9rZXl3b3JkPjwva2V5d29yZHM+PGRhdGVzPjx5ZWFy
PjIwMTE8L3llYXI+PC9kYXRlcz48aXNibj4xNzQxLTcwMTUgKEVsZWN0cm9uaWMpJiN4RDsxNzQx
LTcwMTUgKExpbmtpbmcpPC9pc2JuPjxhY2Nlc3Npb24tbnVtPjIyMDc4MjIzPC9hY2Nlc3Npb24t
bnVtPjx1cmxzPjxyZWxhdGVkLXVybHM+PHVybD5odHRwOi8vd3d3Lm5jYmkubmxtLm5paC5nb3Yv
cHVibWVkLzIyMDc4MjIzPC91cmw+PC9yZWxhdGVkLXVybHM+PC91cmxzPjxjdXN0b20yPlBNQzMy
Mjk0NDA8L2N1c3RvbTI+PGVsZWN0cm9uaWMtcmVzb3VyY2UtbnVtPjEwLjExODYvMTc0MS03MDE1
LTktMTIxPC9lbGVjdHJvbmljLXJlc291cmNlLW51bT48L3JlY29yZD48L0NpdGU+PC9FbmROb3Rl
Pn==
</w:fldData>
        </w:fldChar>
      </w:r>
      <w:r w:rsidR="008974D1">
        <w:rPr>
          <w:rFonts w:ascii="Cambria" w:hAnsi="Cambria"/>
          <w:sz w:val="22"/>
          <w:szCs w:val="22"/>
          <w:lang w:val="en-GB"/>
        </w:rPr>
        <w:instrText xml:space="preserve"> ADDIN EN.CITE </w:instrText>
      </w:r>
      <w:r w:rsidR="008974D1">
        <w:rPr>
          <w:rFonts w:ascii="Cambria" w:hAnsi="Cambria"/>
          <w:sz w:val="22"/>
          <w:szCs w:val="22"/>
          <w:lang w:val="en-GB"/>
        </w:rPr>
        <w:fldChar w:fldCharType="begin">
          <w:fldData xml:space="preserve">PEVuZE5vdGU+PENpdGU+PEF1dGhvcj5NY0N1bGxvdWdoPC9BdXRob3I+PFllYXI+MjAxNDwvWWVh
cj48UmVjTnVtPjQ3PC9SZWNOdW0+PERpc3BsYXlUZXh0PlsxOSwgMjBdPC9EaXNwbGF5VGV4dD48
cmVjb3JkPjxyZWMtbnVtYmVyPjQ3PC9yZWMtbnVtYmVyPjxmb3JlaWduLWtleXM+PGtleSBhcHA9
IkVOIiBkYi1pZD0iNWRlc3h2c3NsdmZyeGVlc3d3eHB6emZudjVyMDJmd2RhYXg1IiB0aW1lc3Rh
bXA9IjE0NTUwMzAzMjAiPjQ3PC9rZXk+PC9mb3JlaWduLWtleXM+PHJlZi10eXBlIG5hbWU9Ikpv
dXJuYWwgQXJ0aWNsZSI+MTc8L3JlZi10eXBlPjxjb250cmlidXRvcnM+PGF1dGhvcnM+PGF1dGhv
cj5NY0N1bGxvdWdoLCBBLiBMLjwvYXV0aG9yPjxhdXRob3I+SGF5Y29jaywgSi4gQy48L2F1dGhv
cj48YXV0aG9yPkZvcndhcmQsIEQuIFAuPC9hdXRob3I+PGF1dGhvcj5Nb3JhbiwgQy4gRy48L2F1
dGhvcj48L2F1dGhvcnM+PC9jb250cmlidXRvcnM+PGF1dGgtYWRkcmVzcz5Ob3R0aW5naGFtIFVu
aXZlcnNpdHkgSG9zcGl0YWwsIE5vdHRpbmdoYW0sIFVLIGxvdWlzZW1jY3VsbG91Z2hAbmhzLm5l
dC4mI3hEO05vdHRpbmdoYW0gVW5pdmVyc2l0eSBIb3NwaXRhbCwgTm90dGluZ2hhbSwgVUsuPC9h
dXRoLWFkZHJlc3M+PHRpdGxlcz48dGl0bGU+SUkuIE1ham9yIHRyYXVtYSBuZXR3b3JrcyBpbiBF
bmdsYW5kPC90aXRsZT48c2Vjb25kYXJ5LXRpdGxlPkJyIEogQW5hZXN0aDwvc2Vjb25kYXJ5LXRp
dGxlPjwvdGl0bGVzPjxwZXJpb2RpY2FsPjxmdWxsLXRpdGxlPkJyaXRpc2ggSm91cm5hbCBvZiBB
bmFlc3RoZXNpYTwvZnVsbC10aXRsZT48YWJici0xPkJyLiBKLiBBbmFlc3RoLjwvYWJici0xPjxh
YmJyLTI+QnIgSiBBbmFlc3RoPC9hYmJyLTI+PC9wZXJpb2RpY2FsPjxwYWdlcz4yMDItNjwvcGFn
ZXM+PHZvbHVtZT4xMTM8L3ZvbHVtZT48bnVtYmVyPjI8L251bWJlcj48a2V5d29yZHM+PGtleXdv
cmQ+QWNjaWRlbnRzLCBUcmFmZmljPC9rZXl3b3JkPjxrZXl3b3JkPkFnZSBGYWN0b3JzPC9rZXl3
b3JkPjxrZXl3b3JkPkdyZWF0IEJyaXRhaW4vZXBpZGVtaW9sb2d5PC9rZXl3b3JkPjxrZXl3b3Jk
Pkh1bWFuczwva2V5d29yZD48a2V5d29yZD5Mb25kb248L2tleXdvcmQ+PGtleXdvcmQ+VHJhbnNw
b3J0YXRpb24gb2YgUGF0aWVudHM8L2tleXdvcmQ+PGtleXdvcmQ+VHJhdW1hIENlbnRlcnMvKm9y
Z2FuaXphdGlvbiAmYW1wOyBhZG1pbmlzdHJhdGlvbi9zdGF0aXN0aWNzICZhbXA7IG51bWVyaWNh
bCBkYXRhPC9rZXl3b3JkPjxrZXl3b3JkPldvdW5kcyBhbmQgSW5qdXJpZXMvZXBpZGVtaW9sb2d5
L3JlaGFiaWxpdGF0aW9uLyp0aGVyYXB5PC9rZXl3b3JkPjwva2V5d29yZHM+PGRhdGVzPjx5ZWFy
PjIwMTQ8L3llYXI+PHB1Yi1kYXRlcz48ZGF0ZT5BdWc8L2RhdGU+PC9wdWItZGF0ZXM+PC9kYXRl
cz48aXNibj4xNDcxLTY3NzEgKEVsZWN0cm9uaWMpJiN4RDswMDA3LTA5MTIgKExpbmtpbmcpPC9p
c2JuPjxhY2Nlc3Npb24tbnVtPjI1MDM4MTUyPC9hY2Nlc3Npb24tbnVtPjx1cmxzPjxyZWxhdGVk
LXVybHM+PHVybD5odHRwOi8vd3d3Lm5jYmkubmxtLm5paC5nb3YvcHVibWVkLzI1MDM4MTUyPC91
cmw+PC9yZWxhdGVkLXVybHM+PC91cmxzPjxlbGVjdHJvbmljLXJlc291cmNlLW51bT4xMC4xMDkz
L2JqYS9hZXUyMDQ8L2VsZWN0cm9uaWMtcmVzb3VyY2UtbnVtPjwvcmVjb3JkPjwvQ2l0ZT48Q2l0
ZT48QXV0aG9yPk1jQ3VsbG91Z2g8L0F1dGhvcj48WWVhcj4yMDE0PC9ZZWFyPjxSZWNOdW0+NDc8
L1JlY051bT48cmVjb3JkPjxyZWMtbnVtYmVyPjQ3PC9yZWMtbnVtYmVyPjxmb3JlaWduLWtleXM+
PGtleSBhcHA9IkVOIiBkYi1pZD0iNWRlc3h2c3NsdmZyeGVlc3d3eHB6emZudjVyMDJmd2RhYXg1
IiB0aW1lc3RhbXA9IjE0NTUwMzAzMjAiPjQ3PC9rZXk+PC9mb3JlaWduLWtleXM+PHJlZi10eXBl
IG5hbWU9IkpvdXJuYWwgQXJ0aWNsZSI+MTc8L3JlZi10eXBlPjxjb250cmlidXRvcnM+PGF1dGhv
cnM+PGF1dGhvcj5NY0N1bGxvdWdoLCBBLiBMLjwvYXV0aG9yPjxhdXRob3I+SGF5Y29jaywgSi4g
Qy48L2F1dGhvcj48YXV0aG9yPkZvcndhcmQsIEQuIFAuPC9hdXRob3I+PGF1dGhvcj5Nb3Jhbiwg
Qy4gRy48L2F1dGhvcj48L2F1dGhvcnM+PC9jb250cmlidXRvcnM+PGF1dGgtYWRkcmVzcz5Ob3R0
aW5naGFtIFVuaXZlcnNpdHkgSG9zcGl0YWwsIE5vdHRpbmdoYW0sIFVLIGxvdWlzZW1jY3VsbG91
Z2hAbmhzLm5ldC4mI3hEO05vdHRpbmdoYW0gVW5pdmVyc2l0eSBIb3NwaXRhbCwgTm90dGluZ2hh
bSwgVUsuPC9hdXRoLWFkZHJlc3M+PHRpdGxlcz48dGl0bGU+SUkuIE1ham9yIHRyYXVtYSBuZXR3
b3JrcyBpbiBFbmdsYW5kPC90aXRsZT48c2Vjb25kYXJ5LXRpdGxlPkJyIEogQW5hZXN0aDwvc2Vj
b25kYXJ5LXRpdGxlPjwvdGl0bGVzPjxwZXJpb2RpY2FsPjxmdWxsLXRpdGxlPkJyaXRpc2ggSm91
cm5hbCBvZiBBbmFlc3RoZXNpYTwvZnVsbC10aXRsZT48YWJici0xPkJyLiBKLiBBbmFlc3RoLjwv
YWJici0xPjxhYmJyLTI+QnIgSiBBbmFlc3RoPC9hYmJyLTI+PC9wZXJpb2RpY2FsPjxwYWdlcz4y
MDItNjwvcGFnZXM+PHZvbHVtZT4xMTM8L3ZvbHVtZT48bnVtYmVyPjI8L251bWJlcj48a2V5d29y
ZHM+PGtleXdvcmQ+QWNjaWRlbnRzLCBUcmFmZmljPC9rZXl3b3JkPjxrZXl3b3JkPkFnZSBGYWN0
b3JzPC9rZXl3b3JkPjxrZXl3b3JkPkdyZWF0IEJyaXRhaW4vZXBpZGVtaW9sb2d5PC9rZXl3b3Jk
PjxrZXl3b3JkPkh1bWFuczwva2V5d29yZD48a2V5d29yZD5Mb25kb248L2tleXdvcmQ+PGtleXdv
cmQ+VHJhbnNwb3J0YXRpb24gb2YgUGF0aWVudHM8L2tleXdvcmQ+PGtleXdvcmQ+VHJhdW1hIENl
bnRlcnMvKm9yZ2FuaXphdGlvbiAmYW1wOyBhZG1pbmlzdHJhdGlvbi9zdGF0aXN0aWNzICZhbXA7
IG51bWVyaWNhbCBkYXRhPC9rZXl3b3JkPjxrZXl3b3JkPldvdW5kcyBhbmQgSW5qdXJpZXMvZXBp
ZGVtaW9sb2d5L3JlaGFiaWxpdGF0aW9uLyp0aGVyYXB5PC9rZXl3b3JkPjwva2V5d29yZHM+PGRh
dGVzPjx5ZWFyPjIwMTQ8L3llYXI+PHB1Yi1kYXRlcz48ZGF0ZT5BdWc8L2RhdGU+PC9wdWItZGF0
ZXM+PC9kYXRlcz48aXNibj4xNDcxLTY3NzEgKEVsZWN0cm9uaWMpJiN4RDswMDA3LTA5MTIgKExp
bmtpbmcpPC9pc2JuPjxhY2Nlc3Npb24tbnVtPjI1MDM4MTUyPC9hY2Nlc3Npb24tbnVtPjx1cmxz
PjxyZWxhdGVkLXVybHM+PHVybD5odHRwOi8vd3d3Lm5jYmkubmxtLm5paC5nb3YvcHVibWVkLzI1
MDM4MTUyPC91cmw+PC9yZWxhdGVkLXVybHM+PC91cmxzPjxlbGVjdHJvbmljLXJlc291cmNlLW51
bT4xMC4xMDkzL2JqYS9hZXUyMDQ8L2VsZWN0cm9uaWMtcmVzb3VyY2UtbnVtPjwvcmVjb3JkPjwv
Q2l0ZT48Q2l0ZT48QXV0aG9yPkthbmFrYXJpczwvQXV0aG9yPjxZZWFyPjIwMTE8L1llYXI+PFJl
Y051bT4zNzwvUmVjTnVtPjxyZWNvcmQ+PHJlYy1udW1iZXI+Mzc8L3JlYy1udW1iZXI+PGZvcmVp
Z24ta2V5cz48a2V5IGFwcD0iRU4iIGRiLWlkPSI1ZGVzeHZzc2x2ZnJ4ZWVzd3d4cHp6Zm52NXIw
MmZ3ZGFheDUiIHRpbWVzdGFtcD0iMTQ0MTgxNjIwMyI+Mzc8L2tleT48L2ZvcmVpZ24ta2V5cz48
cmVmLXR5cGUgbmFtZT0iSm91cm5hbCBBcnRpY2xlIj4xNzwvcmVmLXR5cGU+PGNvbnRyaWJ1dG9y
cz48YXV0aG9ycz48YXV0aG9yPkthbmFrYXJpcywgTi4gSy48L2F1dGhvcj48YXV0aG9yPkdpYW5u
b3VkaXMsIFAuIFYuPC9hdXRob3I+PC9hdXRob3JzPjwvY29udHJpYnV0b3JzPjxhdXRoLWFkZHJl
c3M+QWNhZGVtaWMgRGVwYXJ0bWVudCBvZiBUcmF1bWEgYW5kIE9ydGhvcGFlZGljcywgTGVlZHMg
R2VuZXJhbCBJbmZpcm1hcnksIENsYXJlbmRvbiBXaW5nLCBMZXZlbCBBLCBHcmVhdCBHZW9yZ2Ug
U3RyZWV0LCBMUzEzRVgsIExlZWRzLCBVSy48L2F1dGgtYWRkcmVzcz48dGl0bGVzPjx0aXRsZT5U
cmF1bWEgbmV0d29ya3M6IHByZXNlbnQgYW5kIGZ1dHVyZSBjaGFsbGVuZ2VzPC90aXRsZT48c2Vj
b25kYXJ5LXRpdGxlPkJNQyBNZWQ8L3NlY29uZGFyeS10aXRsZT48L3RpdGxlcz48cGVyaW9kaWNh
bD48ZnVsbC10aXRsZT5CTUMgTWVkaWNpbmU8L2Z1bGwtdGl0bGU+PGFiYnItMT5CTUMgTWVkLjwv
YWJici0xPjxhYmJyLTI+Qk1DIE1lZDwvYWJici0yPjwvcGVyaW9kaWNhbD48cGFnZXM+MTIxPC9w
YWdlcz48dm9sdW1lPjk8L3ZvbHVtZT48a2V5d29yZHM+PGtleXdvcmQ+RGVsaXZlcnkgb2YgSGVh
bHRoIENhcmUvKm9yZ2FuaXphdGlvbiAmYW1wOyBhZG1pbmlzdHJhdGlvbi90cmVuZHM8L2tleXdv
cmQ+PGtleXdvcmQ+RW1lcmdlbmN5IE1lZGljaW5lPC9rZXl3b3JkPjxrZXl3b3JkPkdyZWF0IEJy
aXRhaW48L2tleXdvcmQ+PGtleXdvcmQ+KkhlYWx0aCBQb2xpY3k8L2tleXdvcmQ+PGtleXdvcmQ+
SHVtYW5zPC9rZXl3b3JkPjxrZXl3b3JkPlRyYXVtYSBDZW50ZXJzLypvcmdhbml6YXRpb24gJmFt
cDsgYWRtaW5pc3RyYXRpb24vdHJlbmRzPC9rZXl3b3JkPjwva2V5d29yZHM+PGRhdGVzPjx5ZWFy
PjIwMTE8L3llYXI+PC9kYXRlcz48aXNibj4xNzQxLTcwMTUgKEVsZWN0cm9uaWMpJiN4RDsxNzQx
LTcwMTUgKExpbmtpbmcpPC9pc2JuPjxhY2Nlc3Npb24tbnVtPjIyMDc4MjIzPC9hY2Nlc3Npb24t
bnVtPjx1cmxzPjxyZWxhdGVkLXVybHM+PHVybD5odHRwOi8vd3d3Lm5jYmkubmxtLm5paC5nb3Yv
cHVibWVkLzIyMDc4MjIzPC91cmw+PC9yZWxhdGVkLXVybHM+PC91cmxzPjxjdXN0b20yPlBNQzMy
Mjk0NDA8L2N1c3RvbTI+PGVsZWN0cm9uaWMtcmVzb3VyY2UtbnVtPjEwLjExODYvMTc0MS03MDE1
LTktMTIxPC9lbGVjdHJvbmljLXJlc291cmNlLW51bT48L3JlY29yZD48L0NpdGU+PC9FbmROb3Rl
Pn==
</w:fldData>
        </w:fldChar>
      </w:r>
      <w:r w:rsidR="008974D1">
        <w:rPr>
          <w:rFonts w:ascii="Cambria" w:hAnsi="Cambria"/>
          <w:sz w:val="22"/>
          <w:szCs w:val="22"/>
          <w:lang w:val="en-GB"/>
        </w:rPr>
        <w:instrText xml:space="preserve"> ADDIN EN.CITE.DATA </w:instrText>
      </w:r>
      <w:r w:rsidR="008974D1">
        <w:rPr>
          <w:rFonts w:ascii="Cambria" w:hAnsi="Cambria"/>
          <w:sz w:val="22"/>
          <w:szCs w:val="22"/>
          <w:lang w:val="en-GB"/>
        </w:rPr>
      </w:r>
      <w:r w:rsidR="008974D1">
        <w:rPr>
          <w:rFonts w:ascii="Cambria" w:hAnsi="Cambria"/>
          <w:sz w:val="22"/>
          <w:szCs w:val="22"/>
          <w:lang w:val="en-GB"/>
        </w:rPr>
        <w:fldChar w:fldCharType="end"/>
      </w:r>
      <w:r w:rsidR="00D86DD8">
        <w:rPr>
          <w:rFonts w:ascii="Cambria" w:hAnsi="Cambria"/>
          <w:sz w:val="22"/>
          <w:szCs w:val="22"/>
          <w:lang w:val="en-GB"/>
        </w:rPr>
      </w:r>
      <w:r w:rsidR="00D86DD8">
        <w:rPr>
          <w:rFonts w:ascii="Cambria" w:hAnsi="Cambria"/>
          <w:sz w:val="22"/>
          <w:szCs w:val="22"/>
          <w:lang w:val="en-GB"/>
        </w:rPr>
        <w:fldChar w:fldCharType="separate"/>
      </w:r>
      <w:r w:rsidR="008974D1">
        <w:rPr>
          <w:rFonts w:ascii="Cambria" w:hAnsi="Cambria"/>
          <w:noProof/>
          <w:sz w:val="22"/>
          <w:szCs w:val="22"/>
          <w:lang w:val="en-GB"/>
        </w:rPr>
        <w:t>[19, 20]</w:t>
      </w:r>
      <w:r w:rsidR="00D86DD8">
        <w:rPr>
          <w:rFonts w:ascii="Cambria" w:hAnsi="Cambria"/>
          <w:sz w:val="22"/>
          <w:szCs w:val="22"/>
          <w:lang w:val="en-GB"/>
        </w:rPr>
        <w:fldChar w:fldCharType="end"/>
      </w:r>
      <w:r w:rsidR="001555E9">
        <w:rPr>
          <w:rFonts w:ascii="Cambria" w:hAnsi="Cambria"/>
          <w:sz w:val="22"/>
          <w:szCs w:val="22"/>
          <w:lang w:val="en-GB"/>
        </w:rPr>
        <w:t>.</w:t>
      </w:r>
      <w:r w:rsidR="00102FD5">
        <w:rPr>
          <w:rFonts w:ascii="Cambria" w:hAnsi="Cambria"/>
          <w:sz w:val="22"/>
          <w:szCs w:val="22"/>
          <w:lang w:val="en-GB"/>
        </w:rPr>
        <w:t xml:space="preserve"> </w:t>
      </w:r>
      <w:r w:rsidR="001555E9">
        <w:rPr>
          <w:rFonts w:ascii="Cambria" w:hAnsi="Cambria"/>
          <w:sz w:val="22"/>
          <w:szCs w:val="22"/>
          <w:lang w:val="en-GB"/>
        </w:rPr>
        <w:t>Major trauma patients treated at MTCs</w:t>
      </w:r>
      <w:r w:rsidR="00FC584F" w:rsidRPr="00C52BF0">
        <w:rPr>
          <w:rFonts w:ascii="Cambria" w:hAnsi="Cambria"/>
          <w:sz w:val="22"/>
          <w:szCs w:val="22"/>
          <w:lang w:val="en-GB"/>
        </w:rPr>
        <w:t xml:space="preserve"> are </w:t>
      </w:r>
      <w:r w:rsidR="002D36DD">
        <w:rPr>
          <w:rFonts w:ascii="Cambria" w:hAnsi="Cambria"/>
          <w:sz w:val="22"/>
          <w:szCs w:val="22"/>
          <w:lang w:val="en-GB"/>
        </w:rPr>
        <w:t xml:space="preserve">usually </w:t>
      </w:r>
      <w:r w:rsidR="00FC584F" w:rsidRPr="00C52BF0">
        <w:rPr>
          <w:rFonts w:ascii="Cambria" w:hAnsi="Cambria"/>
          <w:sz w:val="22"/>
          <w:szCs w:val="22"/>
          <w:lang w:val="en-GB"/>
        </w:rPr>
        <w:t xml:space="preserve">met on arrival by a trauma team led by a consultant-grade doctor regardless of the time or day of presentation. </w:t>
      </w:r>
      <w:r w:rsidR="001E3BB0" w:rsidRPr="00C52BF0">
        <w:rPr>
          <w:rFonts w:ascii="Cambria" w:hAnsi="Cambria"/>
          <w:sz w:val="22"/>
          <w:szCs w:val="22"/>
          <w:lang w:val="en-GB"/>
        </w:rPr>
        <w:t>All</w:t>
      </w:r>
      <w:r w:rsidR="004903C8" w:rsidRPr="00C52BF0">
        <w:rPr>
          <w:rFonts w:ascii="Cambria" w:hAnsi="Cambria"/>
          <w:sz w:val="22"/>
          <w:szCs w:val="22"/>
          <w:lang w:val="en-GB"/>
        </w:rPr>
        <w:t xml:space="preserve"> further </w:t>
      </w:r>
      <w:r w:rsidR="001E3BB0" w:rsidRPr="00C52BF0">
        <w:rPr>
          <w:rFonts w:ascii="Cambria" w:hAnsi="Cambria"/>
          <w:sz w:val="22"/>
          <w:szCs w:val="22"/>
          <w:lang w:val="en-GB"/>
        </w:rPr>
        <w:t>resources necessary for the management of multiply injured patients</w:t>
      </w:r>
      <w:r w:rsidR="004903C8" w:rsidRPr="00C52BF0">
        <w:rPr>
          <w:rFonts w:ascii="Cambria" w:hAnsi="Cambria"/>
          <w:sz w:val="22"/>
          <w:szCs w:val="22"/>
          <w:lang w:val="en-GB"/>
        </w:rPr>
        <w:t xml:space="preserve"> (including CT scanning, sub-specialty expertise, and an emergency operating theatre) </w:t>
      </w:r>
      <w:r w:rsidR="002D36DD">
        <w:rPr>
          <w:rFonts w:ascii="Cambria" w:hAnsi="Cambria"/>
          <w:sz w:val="22"/>
          <w:szCs w:val="22"/>
          <w:lang w:val="en-GB"/>
        </w:rPr>
        <w:t>should</w:t>
      </w:r>
      <w:r w:rsidR="002D36DD" w:rsidRPr="00C52BF0">
        <w:rPr>
          <w:rFonts w:ascii="Cambria" w:hAnsi="Cambria"/>
          <w:sz w:val="22"/>
          <w:szCs w:val="22"/>
          <w:lang w:val="en-GB"/>
        </w:rPr>
        <w:t xml:space="preserve"> </w:t>
      </w:r>
      <w:r w:rsidR="004903C8" w:rsidRPr="00C52BF0">
        <w:rPr>
          <w:rFonts w:ascii="Cambria" w:hAnsi="Cambria"/>
          <w:sz w:val="22"/>
          <w:szCs w:val="22"/>
          <w:lang w:val="en-GB"/>
        </w:rPr>
        <w:t>also available at all hours.</w:t>
      </w:r>
      <w:r w:rsidR="000F5E99" w:rsidRPr="00C52BF0">
        <w:rPr>
          <w:rFonts w:ascii="Cambria" w:hAnsi="Cambria"/>
          <w:sz w:val="22"/>
          <w:szCs w:val="22"/>
          <w:lang w:val="en-GB"/>
        </w:rPr>
        <w:fldChar w:fldCharType="begin"/>
      </w:r>
      <w:r w:rsidR="008974D1">
        <w:rPr>
          <w:rFonts w:ascii="Cambria" w:hAnsi="Cambria"/>
          <w:sz w:val="22"/>
          <w:szCs w:val="22"/>
          <w:lang w:val="en-GB"/>
        </w:rPr>
        <w:instrText xml:space="preserve"> ADDIN EN.CITE &lt;EndNote&gt;&lt;Cite&gt;&lt;Author&gt;Kanakaris&lt;/Author&gt;&lt;Year&gt;2011&lt;/Year&gt;&lt;RecNum&gt;37&lt;/RecNum&gt;&lt;DisplayText&gt;[20]&lt;/DisplayText&gt;&lt;record&gt;&lt;rec-number&gt;37&lt;/rec-number&gt;&lt;foreign-keys&gt;&lt;key app="EN" db-id="5desxvsslvfrxeeswwxpzzfnv5r02fwdaax5" timestamp="1441816203"&gt;37&lt;/key&gt;&lt;/foreign-keys&gt;&lt;ref-type name="Journal Article"&gt;17&lt;/ref-type&gt;&lt;contributors&gt;&lt;authors&gt;&lt;author&gt;Kanakaris, N. K.&lt;/author&gt;&lt;author&gt;Giannoudis, P. V.&lt;/author&gt;&lt;/authors&gt;&lt;/contributors&gt;&lt;auth-address&gt;Academic Department of Trauma and Orthopaedics, Leeds General Infirmary, Clarendon Wing, Level A, Great George Street, LS13EX, Leeds, UK.&lt;/auth-address&gt;&lt;titles&gt;&lt;title&gt;Trauma networks: present and future challenges&lt;/title&gt;&lt;secondary-title&gt;BMC Med&lt;/secondary-title&gt;&lt;/titles&gt;&lt;periodical&gt;&lt;full-title&gt;BMC Medicine&lt;/full-title&gt;&lt;abbr-1&gt;BMC Med.&lt;/abbr-1&gt;&lt;abbr-2&gt;BMC Med&lt;/abbr-2&gt;&lt;/periodical&gt;&lt;pages&gt;121&lt;/pages&gt;&lt;volume&gt;9&lt;/volume&gt;&lt;keywords&gt;&lt;keyword&gt;Delivery of Health Care/*organization &amp;amp; administration/trends&lt;/keyword&gt;&lt;keyword&gt;Emergency Medicine&lt;/keyword&gt;&lt;keyword&gt;Great Britain&lt;/keyword&gt;&lt;keyword&gt;*Health Policy&lt;/keyword&gt;&lt;keyword&gt;Humans&lt;/keyword&gt;&lt;keyword&gt;Trauma Centers/*organization &amp;amp; administration/trends&lt;/keyword&gt;&lt;/keywords&gt;&lt;dates&gt;&lt;year&gt;2011&lt;/year&gt;&lt;/dates&gt;&lt;isbn&gt;1741-7015 (Electronic)&amp;#xD;1741-7015 (Linking)&lt;/isbn&gt;&lt;accession-num&gt;22078223&lt;/accession-num&gt;&lt;urls&gt;&lt;related-urls&gt;&lt;url&gt;http://www.ncbi.nlm.nih.gov/pubmed/22078223&lt;/url&gt;&lt;/related-urls&gt;&lt;/urls&gt;&lt;custom2&gt;PMC3229440&lt;/custom2&gt;&lt;electronic-resource-num&gt;10.1186/1741-7015-9-121&lt;/electronic-resource-num&gt;&lt;/record&gt;&lt;/Cite&gt;&lt;/EndNote&gt;</w:instrText>
      </w:r>
      <w:r w:rsidR="000F5E99" w:rsidRPr="00C52BF0">
        <w:rPr>
          <w:rFonts w:ascii="Cambria" w:hAnsi="Cambria"/>
          <w:sz w:val="22"/>
          <w:szCs w:val="22"/>
          <w:lang w:val="en-GB"/>
        </w:rPr>
        <w:fldChar w:fldCharType="separate"/>
      </w:r>
      <w:r w:rsidR="008974D1">
        <w:rPr>
          <w:rFonts w:ascii="Cambria" w:hAnsi="Cambria"/>
          <w:noProof/>
          <w:sz w:val="22"/>
          <w:szCs w:val="22"/>
          <w:lang w:val="en-GB"/>
        </w:rPr>
        <w:t>[20]</w:t>
      </w:r>
      <w:r w:rsidR="000F5E99" w:rsidRPr="00C52BF0">
        <w:rPr>
          <w:rFonts w:ascii="Cambria" w:hAnsi="Cambria"/>
          <w:sz w:val="22"/>
          <w:szCs w:val="22"/>
          <w:lang w:val="en-GB"/>
        </w:rPr>
        <w:fldChar w:fldCharType="end"/>
      </w:r>
      <w:r w:rsidR="00281F68">
        <w:rPr>
          <w:rFonts w:ascii="Cambria" w:hAnsi="Cambria"/>
          <w:sz w:val="22"/>
          <w:szCs w:val="22"/>
          <w:lang w:val="en-GB"/>
        </w:rPr>
        <w:t xml:space="preserve"> The trauma networks were funded </w:t>
      </w:r>
      <w:r w:rsidR="00704107">
        <w:rPr>
          <w:rFonts w:ascii="Cambria" w:hAnsi="Cambria"/>
          <w:sz w:val="22"/>
          <w:szCs w:val="22"/>
          <w:lang w:val="en-GB"/>
        </w:rPr>
        <w:t>with an additional investment of £37 million to support a</w:t>
      </w:r>
      <w:r w:rsidR="00281F68">
        <w:rPr>
          <w:rFonts w:ascii="Cambria" w:hAnsi="Cambria"/>
          <w:sz w:val="22"/>
          <w:szCs w:val="22"/>
          <w:lang w:val="en-GB"/>
        </w:rPr>
        <w:t xml:space="preserve"> “payment by results” model </w:t>
      </w:r>
      <w:r w:rsidR="00704107">
        <w:rPr>
          <w:rFonts w:ascii="Cambria" w:hAnsi="Cambria"/>
          <w:sz w:val="22"/>
          <w:szCs w:val="22"/>
          <w:lang w:val="en-GB"/>
        </w:rPr>
        <w:t>of hospital remuneration</w:t>
      </w:r>
      <w:r w:rsidR="00281F68">
        <w:rPr>
          <w:rFonts w:ascii="Cambria" w:hAnsi="Cambria"/>
          <w:sz w:val="22"/>
          <w:szCs w:val="22"/>
          <w:lang w:val="en-GB"/>
        </w:rPr>
        <w:t>.</w:t>
      </w:r>
      <w:r w:rsidR="000F5E99">
        <w:rPr>
          <w:rFonts w:ascii="Cambria" w:hAnsi="Cambria"/>
          <w:sz w:val="22"/>
          <w:szCs w:val="22"/>
          <w:lang w:val="en-GB"/>
        </w:rPr>
        <w:fldChar w:fldCharType="begin"/>
      </w:r>
      <w:r w:rsidR="008974D1">
        <w:rPr>
          <w:rFonts w:ascii="Cambria" w:hAnsi="Cambria"/>
          <w:sz w:val="22"/>
          <w:szCs w:val="22"/>
          <w:lang w:val="en-GB"/>
        </w:rPr>
        <w:instrText xml:space="preserve"> ADDIN EN.CITE &lt;EndNote&gt;&lt;Cite&gt;&lt;Author&gt;McCullough&lt;/Author&gt;&lt;Year&gt;2014&lt;/Year&gt;&lt;RecNum&gt;47&lt;/RecNum&gt;&lt;DisplayText&gt;[19]&lt;/DisplayText&gt;&lt;record&gt;&lt;rec-number&gt;47&lt;/rec-number&gt;&lt;foreign-keys&gt;&lt;key app="EN" db-id="5desxvsslvfrxeeswwxpzzfnv5r02fwdaax5" timestamp="1455030320"&gt;47&lt;/key&gt;&lt;/foreign-keys&gt;&lt;ref-type name="Journal Article"&gt;17&lt;/ref-type&gt;&lt;contributors&gt;&lt;authors&gt;&lt;author&gt;McCullough, A. L.&lt;/author&gt;&lt;author&gt;Haycock, J. C.&lt;/author&gt;&lt;author&gt;Forward, D. P.&lt;/author&gt;&lt;author&gt;Moran, C. G.&lt;/author&gt;&lt;/authors&gt;&lt;/contributors&gt;&lt;auth-address&gt;Nottingham University Hospital, Nottingham, UK louisemccullough@nhs.net.&amp;#xD;Nottingham University Hospital, Nottingham, UK.&lt;/auth-address&gt;&lt;titles&gt;&lt;title&gt;II. Major trauma networks in England&lt;/title&gt;&lt;secondary-title&gt;Br J Anaesth&lt;/secondary-title&gt;&lt;/titles&gt;&lt;periodical&gt;&lt;full-title&gt;British Journal of Anaesthesia&lt;/full-title&gt;&lt;abbr-1&gt;Br. J. Anaesth.&lt;/abbr-1&gt;&lt;abbr-2&gt;Br J Anaesth&lt;/abbr-2&gt;&lt;/periodical&gt;&lt;pages&gt;202-6&lt;/pages&gt;&lt;volume&gt;113&lt;/volume&gt;&lt;number&gt;2&lt;/number&gt;&lt;keywords&gt;&lt;keyword&gt;Accidents, Traffic&lt;/keyword&gt;&lt;keyword&gt;Age Factors&lt;/keyword&gt;&lt;keyword&gt;Great Britain/epidemiology&lt;/keyword&gt;&lt;keyword&gt;Humans&lt;/keyword&gt;&lt;keyword&gt;London&lt;/keyword&gt;&lt;keyword&gt;Transportation of Patients&lt;/keyword&gt;&lt;keyword&gt;Trauma Centers/*organization &amp;amp; administration/statistics &amp;amp; numerical data&lt;/keyword&gt;&lt;keyword&gt;Wounds and Injuries/epidemiology/rehabilitation/*therapy&lt;/keyword&gt;&lt;/keywords&gt;&lt;dates&gt;&lt;year&gt;2014&lt;/year&gt;&lt;pub-dates&gt;&lt;date&gt;Aug&lt;/date&gt;&lt;/pub-dates&gt;&lt;/dates&gt;&lt;isbn&gt;1471-6771 (Electronic)&amp;#xD;0007-0912 (Linking)&lt;/isbn&gt;&lt;accession-num&gt;25038152&lt;/accession-num&gt;&lt;urls&gt;&lt;related-urls&gt;&lt;url&gt;http://www.ncbi.nlm.nih.gov/pubmed/25038152&lt;/url&gt;&lt;/related-urls&gt;&lt;/urls&gt;&lt;electronic-resource-num&gt;10.1093/bja/aeu204&lt;/electronic-resource-num&gt;&lt;/record&gt;&lt;/Cite&gt;&lt;/EndNote&gt;</w:instrText>
      </w:r>
      <w:r w:rsidR="000F5E99">
        <w:rPr>
          <w:rFonts w:ascii="Cambria" w:hAnsi="Cambria"/>
          <w:sz w:val="22"/>
          <w:szCs w:val="22"/>
          <w:lang w:val="en-GB"/>
        </w:rPr>
        <w:fldChar w:fldCharType="separate"/>
      </w:r>
      <w:r w:rsidR="008974D1">
        <w:rPr>
          <w:rFonts w:ascii="Cambria" w:hAnsi="Cambria"/>
          <w:noProof/>
          <w:sz w:val="22"/>
          <w:szCs w:val="22"/>
          <w:lang w:val="en-GB"/>
        </w:rPr>
        <w:t>[19]</w:t>
      </w:r>
      <w:r w:rsidR="000F5E99">
        <w:rPr>
          <w:rFonts w:ascii="Cambria" w:hAnsi="Cambria"/>
          <w:sz w:val="22"/>
          <w:szCs w:val="22"/>
          <w:lang w:val="en-GB"/>
        </w:rPr>
        <w:fldChar w:fldCharType="end"/>
      </w:r>
      <w:r w:rsidR="002D36DD">
        <w:rPr>
          <w:rFonts w:ascii="Cambria" w:hAnsi="Cambria"/>
          <w:sz w:val="22"/>
          <w:szCs w:val="22"/>
          <w:lang w:val="en-GB"/>
        </w:rPr>
        <w:t xml:space="preserve"> This rewards MTCs for meeting a number of quality standards, including</w:t>
      </w:r>
      <w:r w:rsidR="00121967">
        <w:rPr>
          <w:rFonts w:ascii="Cambria" w:hAnsi="Cambria"/>
          <w:sz w:val="22"/>
          <w:szCs w:val="22"/>
          <w:lang w:val="en-GB"/>
        </w:rPr>
        <w:t xml:space="preserve"> </w:t>
      </w:r>
      <w:proofErr w:type="gramStart"/>
      <w:r w:rsidR="00121967">
        <w:rPr>
          <w:rFonts w:ascii="Cambria" w:hAnsi="Cambria"/>
          <w:sz w:val="22"/>
          <w:szCs w:val="22"/>
          <w:lang w:val="en-GB"/>
        </w:rPr>
        <w:t xml:space="preserve">the </w:t>
      </w:r>
      <w:r w:rsidR="002D36DD">
        <w:rPr>
          <w:rFonts w:ascii="Cambria" w:hAnsi="Cambria"/>
          <w:sz w:val="22"/>
          <w:szCs w:val="22"/>
          <w:lang w:val="en-GB"/>
        </w:rPr>
        <w:t xml:space="preserve"> initial</w:t>
      </w:r>
      <w:proofErr w:type="gramEnd"/>
      <w:r w:rsidR="002D36DD">
        <w:rPr>
          <w:rFonts w:ascii="Cambria" w:hAnsi="Cambria"/>
          <w:sz w:val="22"/>
          <w:szCs w:val="22"/>
          <w:lang w:val="en-GB"/>
        </w:rPr>
        <w:t xml:space="preserve"> assessment of major trauma patients being led by a consultant-grade doctor. </w:t>
      </w:r>
      <w:r w:rsidR="00704107">
        <w:rPr>
          <w:rFonts w:ascii="Cambria" w:hAnsi="Cambria"/>
          <w:sz w:val="22"/>
          <w:szCs w:val="22"/>
          <w:lang w:val="en-GB"/>
        </w:rPr>
        <w:t>In the post-</w:t>
      </w:r>
      <w:r w:rsidR="00281F68">
        <w:rPr>
          <w:rFonts w:ascii="Cambria" w:hAnsi="Cambria"/>
          <w:sz w:val="22"/>
          <w:szCs w:val="22"/>
          <w:lang w:val="en-GB"/>
        </w:rPr>
        <w:t>reconfiguration</w:t>
      </w:r>
      <w:r w:rsidR="00704107">
        <w:rPr>
          <w:rFonts w:ascii="Cambria" w:hAnsi="Cambria"/>
          <w:sz w:val="22"/>
          <w:szCs w:val="22"/>
          <w:lang w:val="en-GB"/>
        </w:rPr>
        <w:t xml:space="preserve"> period</w:t>
      </w:r>
      <w:r w:rsidR="00281F68">
        <w:rPr>
          <w:rFonts w:ascii="Cambria" w:hAnsi="Cambria"/>
          <w:sz w:val="22"/>
          <w:szCs w:val="22"/>
          <w:lang w:val="en-GB"/>
        </w:rPr>
        <w:t xml:space="preserve">, </w:t>
      </w:r>
      <w:r w:rsidR="004903C8" w:rsidRPr="00C52BF0">
        <w:rPr>
          <w:rFonts w:ascii="Cambria" w:hAnsi="Cambria"/>
          <w:sz w:val="22"/>
          <w:szCs w:val="22"/>
          <w:lang w:val="en-GB"/>
        </w:rPr>
        <w:t xml:space="preserve">major trauma in England </w:t>
      </w:r>
      <w:r w:rsidR="0085683C" w:rsidRPr="00C52BF0">
        <w:rPr>
          <w:rFonts w:ascii="Cambria" w:hAnsi="Cambria"/>
          <w:sz w:val="22"/>
          <w:szCs w:val="22"/>
          <w:lang w:val="en-GB"/>
        </w:rPr>
        <w:t>represents</w:t>
      </w:r>
      <w:r w:rsidR="004903C8" w:rsidRPr="00C52BF0">
        <w:rPr>
          <w:rFonts w:ascii="Cambria" w:hAnsi="Cambria"/>
          <w:sz w:val="22"/>
          <w:szCs w:val="22"/>
          <w:lang w:val="en-GB"/>
        </w:rPr>
        <w:t xml:space="preserve"> the first truly all-hours service in the NHS. </w:t>
      </w:r>
      <w:r w:rsidR="00121967">
        <w:rPr>
          <w:rFonts w:ascii="Cambria" w:hAnsi="Cambria"/>
          <w:sz w:val="22"/>
          <w:szCs w:val="22"/>
          <w:lang w:val="en-GB"/>
        </w:rPr>
        <w:t xml:space="preserve">Worse outcomes for major trauma patients admitted at weekends </w:t>
      </w:r>
      <w:r w:rsidR="0095265C">
        <w:rPr>
          <w:rFonts w:ascii="Cambria" w:hAnsi="Cambria"/>
          <w:sz w:val="22"/>
          <w:szCs w:val="22"/>
          <w:lang w:val="en-GB"/>
        </w:rPr>
        <w:t>might suggest that</w:t>
      </w:r>
      <w:r w:rsidR="00E65F5D">
        <w:rPr>
          <w:rFonts w:ascii="Cambria" w:hAnsi="Cambria"/>
          <w:sz w:val="22"/>
          <w:szCs w:val="22"/>
          <w:lang w:val="en-GB"/>
        </w:rPr>
        <w:t xml:space="preserve"> </w:t>
      </w:r>
      <w:r w:rsidR="00121967">
        <w:rPr>
          <w:rFonts w:ascii="Cambria" w:hAnsi="Cambria"/>
          <w:sz w:val="22"/>
          <w:szCs w:val="22"/>
          <w:lang w:val="en-GB"/>
        </w:rPr>
        <w:t>the weekend effect</w:t>
      </w:r>
      <w:r w:rsidR="00E65F5D">
        <w:rPr>
          <w:rFonts w:ascii="Cambria" w:hAnsi="Cambria"/>
          <w:sz w:val="22"/>
          <w:szCs w:val="22"/>
          <w:lang w:val="en-GB"/>
        </w:rPr>
        <w:t xml:space="preserve"> is not readily amenable to mitigation by re-organising NHS services.</w:t>
      </w:r>
    </w:p>
    <w:p w14:paraId="5DCE957C" w14:textId="77777777" w:rsidR="004903C8" w:rsidRPr="00C52BF0" w:rsidRDefault="00E65F5D" w:rsidP="00E65F5D">
      <w:pPr>
        <w:spacing w:after="0" w:line="360" w:lineRule="auto"/>
        <w:jc w:val="both"/>
        <w:rPr>
          <w:rFonts w:ascii="Cambria" w:hAnsi="Cambria"/>
          <w:sz w:val="22"/>
          <w:szCs w:val="22"/>
          <w:lang w:val="en-GB"/>
        </w:rPr>
      </w:pPr>
      <w:r w:rsidRPr="00C52BF0" w:rsidDel="00E65F5D">
        <w:rPr>
          <w:rFonts w:ascii="Cambria" w:hAnsi="Cambria"/>
          <w:sz w:val="22"/>
          <w:szCs w:val="22"/>
          <w:lang w:val="en-GB"/>
        </w:rPr>
        <w:lastRenderedPageBreak/>
        <w:t xml:space="preserve"> </w:t>
      </w:r>
    </w:p>
    <w:p w14:paraId="59499787" w14:textId="77777777" w:rsidR="00EF57F7" w:rsidRDefault="004903C8" w:rsidP="0022186A">
      <w:pPr>
        <w:spacing w:after="0" w:line="360" w:lineRule="auto"/>
        <w:jc w:val="both"/>
        <w:rPr>
          <w:rFonts w:ascii="Cambria" w:hAnsi="Cambria"/>
          <w:sz w:val="22"/>
          <w:szCs w:val="22"/>
          <w:lang w:val="en-GB"/>
        </w:rPr>
      </w:pPr>
      <w:r w:rsidRPr="00C52BF0">
        <w:rPr>
          <w:rFonts w:ascii="Cambria" w:hAnsi="Cambria"/>
          <w:sz w:val="22"/>
          <w:szCs w:val="22"/>
          <w:lang w:val="en-GB"/>
        </w:rPr>
        <w:t xml:space="preserve">This study used a </w:t>
      </w:r>
      <w:r w:rsidR="00942BB7" w:rsidRPr="00C52BF0">
        <w:rPr>
          <w:rFonts w:ascii="Cambria" w:hAnsi="Cambria"/>
          <w:sz w:val="22"/>
          <w:szCs w:val="22"/>
          <w:lang w:val="en-GB"/>
        </w:rPr>
        <w:t xml:space="preserve">comprehensive national trauma registry to explore whether </w:t>
      </w:r>
      <w:r w:rsidR="0063190F" w:rsidRPr="00C52BF0">
        <w:rPr>
          <w:rFonts w:ascii="Cambria" w:hAnsi="Cambria"/>
          <w:sz w:val="22"/>
          <w:szCs w:val="22"/>
          <w:lang w:val="en-GB"/>
        </w:rPr>
        <w:t>weekend admission is associated with worse outcomes</w:t>
      </w:r>
      <w:r w:rsidR="004202E7" w:rsidRPr="00C52BF0">
        <w:rPr>
          <w:rFonts w:ascii="Cambria" w:hAnsi="Cambria"/>
          <w:sz w:val="22"/>
          <w:szCs w:val="22"/>
          <w:lang w:val="en-GB"/>
        </w:rPr>
        <w:t xml:space="preserve"> </w:t>
      </w:r>
      <w:r w:rsidR="0063190F" w:rsidRPr="00C52BF0">
        <w:rPr>
          <w:rFonts w:ascii="Cambria" w:hAnsi="Cambria"/>
          <w:sz w:val="22"/>
          <w:szCs w:val="22"/>
          <w:lang w:val="en-GB"/>
        </w:rPr>
        <w:t xml:space="preserve">for </w:t>
      </w:r>
      <w:r w:rsidR="00735FA7" w:rsidRPr="00C52BF0">
        <w:rPr>
          <w:rFonts w:ascii="Cambria" w:hAnsi="Cambria"/>
          <w:sz w:val="22"/>
          <w:szCs w:val="22"/>
          <w:lang w:val="en-GB"/>
        </w:rPr>
        <w:t>severely injured patients treated in MTCs.</w:t>
      </w:r>
    </w:p>
    <w:p w14:paraId="7746FBF1" w14:textId="77777777" w:rsidR="00EF57F7" w:rsidRPr="00C52BF0" w:rsidRDefault="00EF57F7" w:rsidP="0022186A">
      <w:pPr>
        <w:spacing w:after="0" w:line="360" w:lineRule="auto"/>
        <w:jc w:val="both"/>
        <w:rPr>
          <w:rFonts w:ascii="Cambria" w:hAnsi="Cambria"/>
          <w:sz w:val="22"/>
          <w:szCs w:val="22"/>
          <w:lang w:val="en-GB"/>
        </w:rPr>
      </w:pPr>
    </w:p>
    <w:p w14:paraId="793C4DF3" w14:textId="77777777" w:rsidR="00D804CB" w:rsidRPr="00C52BF0" w:rsidRDefault="0081421B" w:rsidP="0022186A">
      <w:pPr>
        <w:spacing w:after="0" w:line="360" w:lineRule="auto"/>
        <w:jc w:val="both"/>
        <w:rPr>
          <w:rFonts w:ascii="Cambria" w:hAnsi="Cambria"/>
          <w:b/>
          <w:sz w:val="22"/>
          <w:szCs w:val="22"/>
          <w:lang w:val="en-GB"/>
        </w:rPr>
      </w:pPr>
      <w:r>
        <w:rPr>
          <w:rFonts w:ascii="Cambria" w:hAnsi="Cambria"/>
          <w:b/>
          <w:sz w:val="22"/>
          <w:szCs w:val="22"/>
          <w:lang w:val="en-GB"/>
        </w:rPr>
        <w:t>METHODS</w:t>
      </w:r>
    </w:p>
    <w:p w14:paraId="198757CB" w14:textId="77777777" w:rsidR="001E3BB0" w:rsidRPr="0081421B" w:rsidRDefault="001E3BB0" w:rsidP="0022186A">
      <w:pPr>
        <w:spacing w:after="0" w:line="360" w:lineRule="auto"/>
        <w:jc w:val="both"/>
        <w:rPr>
          <w:rFonts w:ascii="Cambria" w:hAnsi="Cambria"/>
          <w:b/>
          <w:sz w:val="22"/>
          <w:szCs w:val="22"/>
          <w:lang w:val="en-GB"/>
        </w:rPr>
      </w:pPr>
      <w:r w:rsidRPr="0081421B">
        <w:rPr>
          <w:rFonts w:ascii="Cambria" w:hAnsi="Cambria"/>
          <w:b/>
          <w:sz w:val="22"/>
          <w:szCs w:val="22"/>
          <w:lang w:val="en-GB"/>
        </w:rPr>
        <w:t>Data source</w:t>
      </w:r>
    </w:p>
    <w:p w14:paraId="783FCB9A" w14:textId="77777777" w:rsidR="00FA1928" w:rsidRPr="00C52BF0" w:rsidRDefault="001E3BB0" w:rsidP="00FA1928">
      <w:pPr>
        <w:spacing w:after="0" w:line="360" w:lineRule="auto"/>
        <w:jc w:val="both"/>
        <w:rPr>
          <w:rFonts w:ascii="Cambria" w:hAnsi="Cambria"/>
          <w:sz w:val="22"/>
          <w:szCs w:val="22"/>
          <w:lang w:val="en-GB"/>
        </w:rPr>
      </w:pPr>
      <w:r w:rsidRPr="00C52BF0">
        <w:rPr>
          <w:rFonts w:ascii="Cambria" w:hAnsi="Cambria"/>
          <w:sz w:val="22"/>
          <w:szCs w:val="22"/>
          <w:lang w:val="en-GB"/>
        </w:rPr>
        <w:t xml:space="preserve">The Trauma &amp; Audit Research Network (TARN) </w:t>
      </w:r>
      <w:r w:rsidR="00D8597E" w:rsidRPr="00C52BF0">
        <w:rPr>
          <w:rFonts w:ascii="Cambria" w:hAnsi="Cambria"/>
          <w:sz w:val="22"/>
          <w:szCs w:val="22"/>
          <w:lang w:val="en-GB"/>
        </w:rPr>
        <w:t xml:space="preserve">collects data from </w:t>
      </w:r>
      <w:r w:rsidR="00A77CC5">
        <w:rPr>
          <w:rFonts w:ascii="Cambria" w:hAnsi="Cambria"/>
          <w:sz w:val="22"/>
          <w:szCs w:val="22"/>
          <w:lang w:val="en-GB"/>
        </w:rPr>
        <w:t>all hospitals that manage</w:t>
      </w:r>
      <w:r w:rsidR="003160EE" w:rsidRPr="00C52BF0">
        <w:rPr>
          <w:rFonts w:ascii="Cambria" w:hAnsi="Cambria"/>
          <w:sz w:val="22"/>
          <w:szCs w:val="22"/>
          <w:lang w:val="en-GB"/>
        </w:rPr>
        <w:t xml:space="preserve"> severely injured patients in England. </w:t>
      </w:r>
      <w:r w:rsidR="00D8597E" w:rsidRPr="00C52BF0">
        <w:rPr>
          <w:rFonts w:ascii="Cambria" w:hAnsi="Cambria"/>
          <w:sz w:val="22"/>
          <w:szCs w:val="22"/>
          <w:lang w:val="en-GB"/>
        </w:rPr>
        <w:t xml:space="preserve">MTCs </w:t>
      </w:r>
      <w:r w:rsidR="003160EE" w:rsidRPr="00C52BF0">
        <w:rPr>
          <w:rFonts w:ascii="Cambria" w:hAnsi="Cambria"/>
          <w:sz w:val="22"/>
          <w:szCs w:val="22"/>
          <w:lang w:val="en-GB"/>
        </w:rPr>
        <w:t>are</w:t>
      </w:r>
      <w:r w:rsidR="00D8597E" w:rsidRPr="00C52BF0">
        <w:rPr>
          <w:rFonts w:ascii="Cambria" w:hAnsi="Cambria"/>
          <w:sz w:val="22"/>
          <w:szCs w:val="22"/>
          <w:lang w:val="en-GB"/>
        </w:rPr>
        <w:t xml:space="preserve"> paid for meeting specific performance criteria under the Major Trauma Best Practice Tariff (BPT)</w:t>
      </w:r>
      <w:r w:rsidR="003160EE" w:rsidRPr="00C52BF0">
        <w:rPr>
          <w:rFonts w:ascii="Cambria" w:hAnsi="Cambria"/>
          <w:sz w:val="22"/>
          <w:szCs w:val="22"/>
          <w:lang w:val="en-GB"/>
        </w:rPr>
        <w:t xml:space="preserve">, which includes a submission to TARN </w:t>
      </w:r>
      <w:r w:rsidR="00D8597E" w:rsidRPr="00C52BF0">
        <w:rPr>
          <w:rFonts w:ascii="Cambria" w:hAnsi="Cambria"/>
          <w:sz w:val="22"/>
          <w:szCs w:val="22"/>
          <w:lang w:val="en-GB"/>
        </w:rPr>
        <w:t xml:space="preserve">within </w:t>
      </w:r>
      <w:r w:rsidR="00A77CC5">
        <w:rPr>
          <w:rFonts w:ascii="Cambria" w:hAnsi="Cambria"/>
          <w:sz w:val="22"/>
          <w:szCs w:val="22"/>
          <w:lang w:val="en-GB"/>
        </w:rPr>
        <w:t>25</w:t>
      </w:r>
      <w:r w:rsidR="00D8597E" w:rsidRPr="00C52BF0">
        <w:rPr>
          <w:rFonts w:ascii="Cambria" w:hAnsi="Cambria"/>
          <w:sz w:val="22"/>
          <w:szCs w:val="22"/>
          <w:lang w:val="en-GB"/>
        </w:rPr>
        <w:t xml:space="preserve"> days of patient discharge or death.</w:t>
      </w:r>
      <w:r w:rsidR="000F5E99" w:rsidRPr="00C52BF0">
        <w:rPr>
          <w:rFonts w:ascii="Cambria" w:hAnsi="Cambria"/>
          <w:sz w:val="22"/>
          <w:szCs w:val="22"/>
          <w:lang w:val="en-GB"/>
        </w:rPr>
        <w:fldChar w:fldCharType="begin"/>
      </w:r>
      <w:r w:rsidR="008974D1">
        <w:rPr>
          <w:rFonts w:ascii="Cambria" w:hAnsi="Cambria"/>
          <w:sz w:val="22"/>
          <w:szCs w:val="22"/>
          <w:lang w:val="en-GB"/>
        </w:rPr>
        <w:instrText xml:space="preserve"> ADDIN EN.CITE &lt;EndNote&gt;&lt;Cite&gt;&lt;Author&gt;Department of Health&lt;/Author&gt;&lt;Year&gt;2013&lt;/Year&gt;&lt;RecNum&gt;40&lt;/RecNum&gt;&lt;DisplayText&gt;[21]&lt;/DisplayText&gt;&lt;record&gt;&lt;rec-number&gt;40&lt;/rec-number&gt;&lt;foreign-keys&gt;&lt;key app="EN" db-id="5desxvsslvfrxeeswwxpzzfnv5r02fwdaax5" timestamp="1441853155"&gt;40&lt;/key&gt;&lt;/foreign-keys&gt;&lt;ref-type name="Report"&gt;27&lt;/ref-type&gt;&lt;contributors&gt;&lt;authors&gt;&lt;author&gt;Department of Health,&lt;/author&gt;&lt;/authors&gt;&lt;/contributors&gt;&lt;titles&gt;&lt;title&gt;Payment by Results Guidance for 2013-14&lt;/title&gt;&lt;/titles&gt;&lt;dates&gt;&lt;year&gt;2013&lt;/year&gt;&lt;/dates&gt;&lt;pub-location&gt;London, U.K.&lt;/pub-location&gt;&lt;urls&gt;&lt;/urls&gt;&lt;/record&gt;&lt;/Cite&gt;&lt;/EndNote&gt;</w:instrText>
      </w:r>
      <w:r w:rsidR="000F5E99" w:rsidRPr="00C52BF0">
        <w:rPr>
          <w:rFonts w:ascii="Cambria" w:hAnsi="Cambria"/>
          <w:sz w:val="22"/>
          <w:szCs w:val="22"/>
          <w:lang w:val="en-GB"/>
        </w:rPr>
        <w:fldChar w:fldCharType="separate"/>
      </w:r>
      <w:r w:rsidR="008974D1">
        <w:rPr>
          <w:rFonts w:ascii="Cambria" w:hAnsi="Cambria"/>
          <w:noProof/>
          <w:sz w:val="22"/>
          <w:szCs w:val="22"/>
          <w:lang w:val="en-GB"/>
        </w:rPr>
        <w:t>[21]</w:t>
      </w:r>
      <w:r w:rsidR="000F5E99" w:rsidRPr="00C52BF0">
        <w:rPr>
          <w:rFonts w:ascii="Cambria" w:hAnsi="Cambria"/>
          <w:sz w:val="22"/>
          <w:szCs w:val="22"/>
          <w:lang w:val="en-GB"/>
        </w:rPr>
        <w:fldChar w:fldCharType="end"/>
      </w:r>
      <w:r w:rsidR="00D8597E" w:rsidRPr="00C52BF0">
        <w:rPr>
          <w:rFonts w:ascii="Cambria" w:hAnsi="Cambria"/>
          <w:sz w:val="22"/>
          <w:szCs w:val="22"/>
          <w:lang w:val="en-GB"/>
        </w:rPr>
        <w:t xml:space="preserve"> Most MTCs employ a dedicated data coordinator for the purposes of managing TARN submissions.</w:t>
      </w:r>
      <w:r w:rsidR="003160EE" w:rsidRPr="00C52BF0">
        <w:rPr>
          <w:rFonts w:ascii="Cambria" w:hAnsi="Cambria"/>
          <w:sz w:val="22"/>
          <w:szCs w:val="22"/>
          <w:lang w:val="en-GB"/>
        </w:rPr>
        <w:t xml:space="preserve"> </w:t>
      </w:r>
      <w:r w:rsidR="00D8597E" w:rsidRPr="00C52BF0">
        <w:rPr>
          <w:rFonts w:ascii="Cambria" w:hAnsi="Cambria"/>
          <w:sz w:val="22"/>
          <w:szCs w:val="22"/>
          <w:lang w:val="en-GB"/>
        </w:rPr>
        <w:t>This process ensures that TARN captures the overwhelming majority of eligible patients</w:t>
      </w:r>
      <w:r w:rsidR="00C63C07">
        <w:rPr>
          <w:rFonts w:ascii="Cambria" w:hAnsi="Cambria"/>
          <w:sz w:val="22"/>
          <w:szCs w:val="22"/>
          <w:lang w:val="en-GB"/>
        </w:rPr>
        <w:t xml:space="preserve"> admitted to the MTCs</w:t>
      </w:r>
      <w:r w:rsidR="00D8597E" w:rsidRPr="00C52BF0">
        <w:rPr>
          <w:rFonts w:ascii="Cambria" w:hAnsi="Cambria"/>
          <w:sz w:val="22"/>
          <w:szCs w:val="22"/>
          <w:lang w:val="en-GB"/>
        </w:rPr>
        <w:t>.</w:t>
      </w:r>
      <w:r w:rsidR="00FA1928" w:rsidRPr="00C52BF0">
        <w:rPr>
          <w:rFonts w:ascii="Cambria" w:hAnsi="Cambria"/>
          <w:sz w:val="22"/>
          <w:szCs w:val="22"/>
          <w:lang w:val="en-GB"/>
        </w:rPr>
        <w:t xml:space="preserve"> </w:t>
      </w:r>
      <w:r w:rsidR="00A77CC5">
        <w:rPr>
          <w:rFonts w:ascii="Cambria" w:hAnsi="Cambria"/>
          <w:sz w:val="22"/>
          <w:szCs w:val="22"/>
          <w:lang w:val="en-GB"/>
        </w:rPr>
        <w:t>Data completeness</w:t>
      </w:r>
      <w:r w:rsidR="00FA1928" w:rsidRPr="00C52BF0">
        <w:rPr>
          <w:rFonts w:ascii="Cambria" w:hAnsi="Cambria"/>
          <w:sz w:val="22"/>
          <w:szCs w:val="22"/>
          <w:lang w:val="en-GB"/>
        </w:rPr>
        <w:t xml:space="preserve"> is estimated using data on trauma admissions (ICD10 diagnosis S00-T75) from Hospital Episode Statistics (HES). During the study period, </w:t>
      </w:r>
      <w:r w:rsidR="00A77CC5">
        <w:rPr>
          <w:rFonts w:ascii="Cambria" w:hAnsi="Cambria"/>
          <w:sz w:val="22"/>
          <w:szCs w:val="22"/>
          <w:lang w:val="en-GB"/>
        </w:rPr>
        <w:t>data completeness</w:t>
      </w:r>
      <w:r w:rsidR="00FA1928" w:rsidRPr="00C52BF0">
        <w:rPr>
          <w:rFonts w:ascii="Cambria" w:hAnsi="Cambria"/>
          <w:sz w:val="22"/>
          <w:szCs w:val="22"/>
          <w:lang w:val="en-GB"/>
        </w:rPr>
        <w:t xml:space="preserve"> was estimated at 105.1%, which means that more cases were reported to TARN than were found </w:t>
      </w:r>
      <w:r w:rsidR="00C92919">
        <w:rPr>
          <w:rFonts w:ascii="Cambria" w:hAnsi="Cambria"/>
          <w:sz w:val="22"/>
          <w:szCs w:val="22"/>
          <w:lang w:val="en-GB"/>
        </w:rPr>
        <w:t>using appropriate diagnostic codes in</w:t>
      </w:r>
      <w:r w:rsidR="00FA1928" w:rsidRPr="00C52BF0">
        <w:rPr>
          <w:rFonts w:ascii="Cambria" w:hAnsi="Cambria"/>
          <w:sz w:val="22"/>
          <w:szCs w:val="22"/>
          <w:lang w:val="en-GB"/>
        </w:rPr>
        <w:t xml:space="preserve"> HES. As TARN is a clinical registry, all variables identified as necessary for optimal risk adjustment are collected prospectively. </w:t>
      </w:r>
    </w:p>
    <w:p w14:paraId="4272D060" w14:textId="77777777" w:rsidR="009B367C" w:rsidRPr="00C52BF0" w:rsidRDefault="009B367C" w:rsidP="0022186A">
      <w:pPr>
        <w:spacing w:after="0" w:line="360" w:lineRule="auto"/>
        <w:jc w:val="both"/>
        <w:rPr>
          <w:rFonts w:ascii="Cambria" w:hAnsi="Cambria"/>
          <w:sz w:val="22"/>
          <w:szCs w:val="22"/>
          <w:lang w:val="en-GB"/>
        </w:rPr>
      </w:pPr>
    </w:p>
    <w:p w14:paraId="49B0CF69" w14:textId="77777777" w:rsidR="003160EE" w:rsidRPr="00C52BF0" w:rsidRDefault="003160EE" w:rsidP="0022186A">
      <w:pPr>
        <w:spacing w:after="0" w:line="360" w:lineRule="auto"/>
        <w:jc w:val="both"/>
        <w:rPr>
          <w:rFonts w:ascii="Cambria" w:hAnsi="Cambria"/>
          <w:sz w:val="22"/>
          <w:szCs w:val="22"/>
          <w:lang w:val="en-GB"/>
        </w:rPr>
      </w:pPr>
      <w:r w:rsidRPr="00C52BF0">
        <w:rPr>
          <w:rFonts w:ascii="Cambria" w:hAnsi="Cambria"/>
          <w:sz w:val="22"/>
          <w:szCs w:val="22"/>
          <w:lang w:val="en-GB"/>
        </w:rPr>
        <w:t xml:space="preserve">The </w:t>
      </w:r>
      <w:r w:rsidRPr="00A77CC5">
        <w:rPr>
          <w:rFonts w:ascii="Cambria" w:hAnsi="Cambria"/>
          <w:sz w:val="22"/>
          <w:szCs w:val="22"/>
          <w:lang w:val="en-GB"/>
        </w:rPr>
        <w:t xml:space="preserve">inclusion criteria for TARN are all patients with a severe injury that were admitted for </w:t>
      </w:r>
      <w:r w:rsidR="00A77CC5" w:rsidRPr="00A77CC5">
        <w:rPr>
          <w:rFonts w:ascii="Cambria" w:hAnsi="Cambria"/>
          <w:sz w:val="22"/>
          <w:szCs w:val="22"/>
          <w:lang w:val="en-GB"/>
        </w:rPr>
        <w:t>at least three days</w:t>
      </w:r>
      <w:r w:rsidRPr="00A77CC5">
        <w:rPr>
          <w:rFonts w:ascii="Cambria" w:hAnsi="Cambria"/>
          <w:sz w:val="22"/>
          <w:szCs w:val="22"/>
          <w:lang w:val="en-GB"/>
        </w:rPr>
        <w:t xml:space="preserve">, required high-dependency care, </w:t>
      </w:r>
      <w:r w:rsidRPr="00D40F88">
        <w:rPr>
          <w:rFonts w:ascii="Cambria" w:hAnsi="Cambria"/>
          <w:i/>
          <w:sz w:val="22"/>
          <w:szCs w:val="22"/>
          <w:lang w:val="en-GB"/>
        </w:rPr>
        <w:t>or</w:t>
      </w:r>
      <w:r w:rsidRPr="00A77CC5">
        <w:rPr>
          <w:rFonts w:ascii="Cambria" w:hAnsi="Cambria"/>
          <w:sz w:val="22"/>
          <w:szCs w:val="22"/>
          <w:lang w:val="en-GB"/>
        </w:rPr>
        <w:t xml:space="preserve"> died following arrival at hospital. Severe injuries are defined</w:t>
      </w:r>
      <w:r w:rsidRPr="00C52BF0">
        <w:rPr>
          <w:rFonts w:ascii="Cambria" w:hAnsi="Cambria"/>
          <w:sz w:val="22"/>
          <w:szCs w:val="22"/>
          <w:lang w:val="en-GB"/>
        </w:rPr>
        <w:t xml:space="preserve"> by the TARN procedure manual but exclude isolated hip fractures in patients aged </w:t>
      </w:r>
      <w:r w:rsidRPr="00C52BF0">
        <w:rPr>
          <w:rFonts w:ascii="Cambria" w:hAnsi="Cambria"/>
          <w:sz w:val="22"/>
          <w:szCs w:val="22"/>
          <w:u w:val="single"/>
          <w:lang w:val="en-GB"/>
        </w:rPr>
        <w:t>&gt;</w:t>
      </w:r>
      <w:r w:rsidR="004202E7" w:rsidRPr="00C52BF0">
        <w:rPr>
          <w:rFonts w:ascii="Cambria" w:hAnsi="Cambria"/>
          <w:sz w:val="22"/>
          <w:szCs w:val="22"/>
          <w:lang w:val="en-GB"/>
        </w:rPr>
        <w:t>65.</w:t>
      </w:r>
    </w:p>
    <w:p w14:paraId="1F11D580" w14:textId="77777777" w:rsidR="009B367C" w:rsidRPr="00C52BF0" w:rsidRDefault="009B367C" w:rsidP="0022186A">
      <w:pPr>
        <w:spacing w:after="0" w:line="360" w:lineRule="auto"/>
        <w:jc w:val="both"/>
        <w:rPr>
          <w:rFonts w:ascii="Cambria" w:hAnsi="Cambria"/>
          <w:sz w:val="22"/>
          <w:szCs w:val="22"/>
          <w:lang w:val="en-GB"/>
        </w:rPr>
      </w:pPr>
    </w:p>
    <w:p w14:paraId="0A3847A0" w14:textId="77777777" w:rsidR="001E3BB0" w:rsidRPr="0081421B" w:rsidRDefault="001E3BB0" w:rsidP="0022186A">
      <w:pPr>
        <w:spacing w:after="0" w:line="360" w:lineRule="auto"/>
        <w:jc w:val="both"/>
        <w:rPr>
          <w:rFonts w:ascii="Cambria" w:hAnsi="Cambria"/>
          <w:b/>
          <w:sz w:val="22"/>
          <w:szCs w:val="22"/>
          <w:lang w:val="en-GB"/>
        </w:rPr>
      </w:pPr>
      <w:r w:rsidRPr="0081421B">
        <w:rPr>
          <w:rFonts w:ascii="Cambria" w:hAnsi="Cambria"/>
          <w:b/>
          <w:sz w:val="22"/>
          <w:szCs w:val="22"/>
          <w:lang w:val="en-GB"/>
        </w:rPr>
        <w:t>Participants</w:t>
      </w:r>
    </w:p>
    <w:p w14:paraId="2C207A7A" w14:textId="77777777" w:rsidR="007F3FA4" w:rsidRPr="00C52BF0" w:rsidRDefault="003160EE" w:rsidP="0022186A">
      <w:pPr>
        <w:tabs>
          <w:tab w:val="left" w:pos="1134"/>
        </w:tabs>
        <w:spacing w:after="0" w:line="360" w:lineRule="auto"/>
        <w:jc w:val="both"/>
        <w:rPr>
          <w:rFonts w:ascii="Cambria" w:hAnsi="Cambria"/>
          <w:sz w:val="22"/>
          <w:szCs w:val="22"/>
          <w:lang w:val="en-GB"/>
        </w:rPr>
      </w:pPr>
      <w:r w:rsidRPr="00C52BF0">
        <w:rPr>
          <w:rFonts w:ascii="Cambria" w:hAnsi="Cambria"/>
          <w:sz w:val="22"/>
          <w:szCs w:val="22"/>
          <w:lang w:val="en-GB"/>
        </w:rPr>
        <w:t>All cases within TARN were included</w:t>
      </w:r>
      <w:r w:rsidR="00837C68">
        <w:rPr>
          <w:rFonts w:ascii="Cambria" w:hAnsi="Cambria"/>
          <w:sz w:val="22"/>
          <w:szCs w:val="22"/>
          <w:lang w:val="en-GB"/>
        </w:rPr>
        <w:t>, including paediatric presentations</w:t>
      </w:r>
      <w:r w:rsidRPr="00C52BF0">
        <w:rPr>
          <w:rFonts w:ascii="Cambria" w:hAnsi="Cambria"/>
          <w:sz w:val="22"/>
          <w:szCs w:val="22"/>
          <w:lang w:val="en-GB"/>
        </w:rPr>
        <w:t xml:space="preserve">. </w:t>
      </w:r>
      <w:r w:rsidR="005C0DBC" w:rsidRPr="00C52BF0">
        <w:rPr>
          <w:rFonts w:ascii="Cambria" w:hAnsi="Cambria"/>
          <w:sz w:val="22"/>
          <w:szCs w:val="22"/>
          <w:lang w:val="en-GB"/>
        </w:rPr>
        <w:t>The major trauma</w:t>
      </w:r>
      <w:r w:rsidR="006256EC" w:rsidRPr="00C52BF0">
        <w:rPr>
          <w:rFonts w:ascii="Cambria" w:hAnsi="Cambria"/>
          <w:sz w:val="22"/>
          <w:szCs w:val="22"/>
          <w:lang w:val="en-GB"/>
        </w:rPr>
        <w:t xml:space="preserve"> lead </w:t>
      </w:r>
      <w:r w:rsidR="005C0DBC" w:rsidRPr="00C52BF0">
        <w:rPr>
          <w:rFonts w:ascii="Cambria" w:hAnsi="Cambria"/>
          <w:sz w:val="22"/>
          <w:szCs w:val="22"/>
          <w:lang w:val="en-GB"/>
        </w:rPr>
        <w:t xml:space="preserve">clinician at each MTC was contacted to determine the date on which their </w:t>
      </w:r>
      <w:r w:rsidR="001036EB" w:rsidRPr="00C52BF0">
        <w:rPr>
          <w:rFonts w:ascii="Cambria" w:hAnsi="Cambria"/>
          <w:sz w:val="22"/>
          <w:szCs w:val="22"/>
          <w:lang w:val="en-GB"/>
        </w:rPr>
        <w:t xml:space="preserve">hospital was fully functional within the terms of the major trauma service reconfiguration. </w:t>
      </w:r>
      <w:r w:rsidR="00F173C9" w:rsidRPr="00C52BF0">
        <w:rPr>
          <w:rFonts w:ascii="Cambria" w:hAnsi="Cambria"/>
          <w:sz w:val="22"/>
          <w:szCs w:val="22"/>
          <w:lang w:val="en-GB"/>
        </w:rPr>
        <w:t xml:space="preserve">Cases were only included from each hospital after they were </w:t>
      </w:r>
      <w:r w:rsidR="0077507D" w:rsidRPr="00C52BF0">
        <w:rPr>
          <w:rFonts w:ascii="Cambria" w:hAnsi="Cambria"/>
          <w:sz w:val="22"/>
          <w:szCs w:val="22"/>
          <w:lang w:val="en-GB"/>
        </w:rPr>
        <w:t xml:space="preserve">fully operational </w:t>
      </w:r>
      <w:r w:rsidR="00F173C9" w:rsidRPr="00C52BF0">
        <w:rPr>
          <w:rFonts w:ascii="Cambria" w:hAnsi="Cambria"/>
          <w:sz w:val="22"/>
          <w:szCs w:val="22"/>
          <w:lang w:val="en-GB"/>
        </w:rPr>
        <w:t>as an MTC</w:t>
      </w:r>
      <w:r w:rsidR="001036EB" w:rsidRPr="00C52BF0">
        <w:rPr>
          <w:rFonts w:ascii="Cambria" w:hAnsi="Cambria"/>
          <w:sz w:val="22"/>
          <w:szCs w:val="22"/>
          <w:lang w:val="en-GB"/>
        </w:rPr>
        <w:t xml:space="preserve">. </w:t>
      </w:r>
      <w:r w:rsidR="007F3FA4">
        <w:rPr>
          <w:rFonts w:ascii="Cambria" w:hAnsi="Cambria"/>
          <w:sz w:val="22"/>
          <w:szCs w:val="22"/>
          <w:lang w:val="en-GB"/>
        </w:rPr>
        <w:t xml:space="preserve">The London trauma network was established in 2010 and many of the MTCs throughout the rest of England </w:t>
      </w:r>
      <w:r w:rsidR="00837C68">
        <w:rPr>
          <w:rFonts w:ascii="Cambria" w:hAnsi="Cambria"/>
          <w:sz w:val="22"/>
          <w:szCs w:val="22"/>
          <w:lang w:val="en-GB"/>
        </w:rPr>
        <w:t xml:space="preserve">went live in April 2012. The complete list of MTC launch </w:t>
      </w:r>
      <w:r w:rsidR="004E2631">
        <w:rPr>
          <w:rFonts w:ascii="Cambria" w:hAnsi="Cambria"/>
          <w:sz w:val="22"/>
          <w:szCs w:val="22"/>
          <w:lang w:val="en-GB"/>
        </w:rPr>
        <w:t>dates used in this analysis has</w:t>
      </w:r>
      <w:r w:rsidR="00837C68">
        <w:rPr>
          <w:rFonts w:ascii="Cambria" w:hAnsi="Cambria"/>
          <w:sz w:val="22"/>
          <w:szCs w:val="22"/>
          <w:lang w:val="en-GB"/>
        </w:rPr>
        <w:t xml:space="preserve"> been described elsewhere</w:t>
      </w:r>
      <w:r w:rsidR="00837C68">
        <w:rPr>
          <w:rFonts w:ascii="Cambria" w:hAnsi="Cambria"/>
          <w:sz w:val="22"/>
          <w:szCs w:val="22"/>
          <w:lang w:val="en-GB"/>
        </w:rPr>
        <w:fldChar w:fldCharType="begin"/>
      </w:r>
      <w:r w:rsidR="008974D1">
        <w:rPr>
          <w:rFonts w:ascii="Cambria" w:hAnsi="Cambria"/>
          <w:sz w:val="22"/>
          <w:szCs w:val="22"/>
          <w:lang w:val="en-GB"/>
        </w:rPr>
        <w:instrText xml:space="preserve"> ADDIN EN.CITE &lt;EndNote&gt;&lt;Cite&gt;&lt;Author&gt;Metcalfe&lt;/Author&gt;&lt;Year&gt;2016&lt;/Year&gt;&lt;RecNum&gt;49&lt;/RecNum&gt;&lt;DisplayText&gt;[22]&lt;/DisplayText&gt;&lt;record&gt;&lt;rec-number&gt;49&lt;/rec-number&gt;&lt;foreign-keys&gt;&lt;key app="EN" db-id="5desxvsslvfrxeeswwxpzzfnv5r02fwdaax5" timestamp="1455036653"&gt;49&lt;/key&gt;&lt;/foreign-keys&gt;&lt;ref-type name="Journal Article"&gt;17&lt;/ref-type&gt;&lt;contributors&gt;&lt;authors&gt;&lt;author&gt;Metcalfe, D&lt;/author&gt;&lt;author&gt;Gabbe, BJ&lt;/author&gt;&lt;author&gt;Perry, DC&lt;/author&gt;&lt;author&gt;Harris, MB&lt;/author&gt;&lt;author&gt;Ekegren, CL&lt;/author&gt;&lt;author&gt;Zogg, CK&lt;/author&gt;&lt;author&gt;Salim, A&lt;/author&gt;&lt;author&gt;Costa, ML&lt;/author&gt;&lt;/authors&gt;&lt;/contributors&gt;&lt;titles&gt;&lt;title&gt;Quality of care for patients with a fracture of the hip in major trauma centres&lt;/title&gt;&lt;secondary-title&gt;Bone Joint J&lt;/secondary-title&gt;&lt;/titles&gt;&lt;periodical&gt;&lt;full-title&gt;Bone Joint J&lt;/full-title&gt;&lt;/periodical&gt;&lt;pages&gt;XXX-XXX&lt;/pages&gt;&lt;volume&gt;98-B&lt;/volume&gt;&lt;number&gt;3&lt;/number&gt;&lt;dates&gt;&lt;year&gt;2016&lt;/year&gt;&lt;/dates&gt;&lt;urls&gt;&lt;/urls&gt;&lt;/record&gt;&lt;/Cite&gt;&lt;/EndNote&gt;</w:instrText>
      </w:r>
      <w:r w:rsidR="00837C68">
        <w:rPr>
          <w:rFonts w:ascii="Cambria" w:hAnsi="Cambria"/>
          <w:sz w:val="22"/>
          <w:szCs w:val="22"/>
          <w:lang w:val="en-GB"/>
        </w:rPr>
        <w:fldChar w:fldCharType="separate"/>
      </w:r>
      <w:r w:rsidR="008974D1">
        <w:rPr>
          <w:rFonts w:ascii="Cambria" w:hAnsi="Cambria"/>
          <w:noProof/>
          <w:sz w:val="22"/>
          <w:szCs w:val="22"/>
          <w:lang w:val="en-GB"/>
        </w:rPr>
        <w:t>[22]</w:t>
      </w:r>
      <w:r w:rsidR="00837C68">
        <w:rPr>
          <w:rFonts w:ascii="Cambria" w:hAnsi="Cambria"/>
          <w:sz w:val="22"/>
          <w:szCs w:val="22"/>
          <w:lang w:val="en-GB"/>
        </w:rPr>
        <w:fldChar w:fldCharType="end"/>
      </w:r>
      <w:r w:rsidR="00837C68">
        <w:rPr>
          <w:rFonts w:ascii="Cambria" w:hAnsi="Cambria"/>
          <w:sz w:val="22"/>
          <w:szCs w:val="22"/>
          <w:lang w:val="en-GB"/>
        </w:rPr>
        <w:t>.</w:t>
      </w:r>
    </w:p>
    <w:p w14:paraId="75075A62" w14:textId="77777777" w:rsidR="00815524" w:rsidRPr="00C52BF0" w:rsidRDefault="00815524" w:rsidP="0022186A">
      <w:pPr>
        <w:tabs>
          <w:tab w:val="left" w:pos="1134"/>
        </w:tabs>
        <w:spacing w:after="0" w:line="360" w:lineRule="auto"/>
        <w:jc w:val="both"/>
        <w:rPr>
          <w:rFonts w:ascii="Cambria" w:hAnsi="Cambria"/>
          <w:sz w:val="22"/>
          <w:szCs w:val="22"/>
          <w:lang w:val="en-GB"/>
        </w:rPr>
      </w:pPr>
    </w:p>
    <w:p w14:paraId="3623470E" w14:textId="77777777" w:rsidR="00815524" w:rsidRPr="00C52BF0" w:rsidRDefault="00815524" w:rsidP="0022186A">
      <w:pPr>
        <w:tabs>
          <w:tab w:val="left" w:pos="1134"/>
        </w:tabs>
        <w:spacing w:after="0" w:line="360" w:lineRule="auto"/>
        <w:jc w:val="both"/>
        <w:rPr>
          <w:rFonts w:ascii="Cambria" w:hAnsi="Cambria"/>
          <w:sz w:val="22"/>
          <w:szCs w:val="22"/>
          <w:lang w:val="en-GB"/>
        </w:rPr>
      </w:pPr>
      <w:r w:rsidRPr="00C52BF0">
        <w:rPr>
          <w:rFonts w:ascii="Cambria" w:hAnsi="Cambria"/>
          <w:sz w:val="22"/>
          <w:szCs w:val="22"/>
          <w:lang w:val="en-GB"/>
        </w:rPr>
        <w:t>Earlier cases were not included as reporting to TARN improved substantially following introduction of the Major Trauma BPT.</w:t>
      </w:r>
      <w:r w:rsidR="000F5E99" w:rsidRPr="00C52BF0">
        <w:rPr>
          <w:rFonts w:ascii="Cambria" w:hAnsi="Cambria"/>
          <w:sz w:val="22"/>
          <w:szCs w:val="22"/>
          <w:lang w:val="en-GB"/>
        </w:rPr>
        <w:fldChar w:fldCharType="begin"/>
      </w:r>
      <w:r w:rsidR="008974D1">
        <w:rPr>
          <w:rFonts w:ascii="Cambria" w:hAnsi="Cambria"/>
          <w:sz w:val="22"/>
          <w:szCs w:val="22"/>
          <w:lang w:val="en-GB"/>
        </w:rPr>
        <w:instrText xml:space="preserve"> ADDIN EN.CITE &lt;EndNote&gt;&lt;Cite&gt;&lt;Author&gt;Department of Health&lt;/Author&gt;&lt;Year&gt;2013&lt;/Year&gt;&lt;RecNum&gt;40&lt;/RecNum&gt;&lt;DisplayText&gt;[21]&lt;/DisplayText&gt;&lt;record&gt;&lt;rec-number&gt;40&lt;/rec-number&gt;&lt;foreign-keys&gt;&lt;key app="EN" db-id="5desxvsslvfrxeeswwxpzzfnv5r02fwdaax5" timestamp="1441853155"&gt;40&lt;/key&gt;&lt;/foreign-keys&gt;&lt;ref-type name="Report"&gt;27&lt;/ref-type&gt;&lt;contributors&gt;&lt;authors&gt;&lt;author&gt;Department of Health,&lt;/author&gt;&lt;/authors&gt;&lt;/contributors&gt;&lt;titles&gt;&lt;title&gt;Payment by Results Guidance for 2013-14&lt;/title&gt;&lt;/titles&gt;&lt;dates&gt;&lt;year&gt;2013&lt;/year&gt;&lt;/dates&gt;&lt;pub-location&gt;London, U.K.&lt;/pub-location&gt;&lt;urls&gt;&lt;/urls&gt;&lt;/record&gt;&lt;/Cite&gt;&lt;Cite&gt;&lt;Author&gt;Department of Health&lt;/Author&gt;&lt;Year&gt;2013&lt;/Year&gt;&lt;RecNum&gt;40&lt;/RecNum&gt;&lt;record&gt;&lt;rec-number&gt;40&lt;/rec-number&gt;&lt;foreign-keys&gt;&lt;key app="EN" db-id="5desxvsslvfrxeeswwxpzzfnv5r02fwdaax5" timestamp="1441853155"&gt;40&lt;/key&gt;&lt;/foreign-keys&gt;&lt;ref-type name="Report"&gt;27&lt;/ref-type&gt;&lt;contributors&gt;&lt;authors&gt;&lt;author&gt;Department of Health,&lt;/author&gt;&lt;/authors&gt;&lt;/contributors&gt;&lt;titles&gt;&lt;title&gt;Payment by Results Guidance for 2013-14&lt;/title&gt;&lt;/titles&gt;&lt;dates&gt;&lt;year&gt;2013&lt;/year&gt;&lt;/dates&gt;&lt;pub-location&gt;London, U.K.&lt;/pub-location&gt;&lt;urls&gt;&lt;/urls&gt;&lt;/record&gt;&lt;/Cite&gt;&lt;/EndNote&gt;</w:instrText>
      </w:r>
      <w:r w:rsidR="000F5E99" w:rsidRPr="00C52BF0">
        <w:rPr>
          <w:rFonts w:ascii="Cambria" w:hAnsi="Cambria"/>
          <w:sz w:val="22"/>
          <w:szCs w:val="22"/>
          <w:lang w:val="en-GB"/>
        </w:rPr>
        <w:fldChar w:fldCharType="separate"/>
      </w:r>
      <w:r w:rsidR="008974D1">
        <w:rPr>
          <w:rFonts w:ascii="Cambria" w:hAnsi="Cambria"/>
          <w:noProof/>
          <w:sz w:val="22"/>
          <w:szCs w:val="22"/>
          <w:lang w:val="en-GB"/>
        </w:rPr>
        <w:t>[21]</w:t>
      </w:r>
      <w:r w:rsidR="000F5E99" w:rsidRPr="00C52BF0">
        <w:rPr>
          <w:rFonts w:ascii="Cambria" w:hAnsi="Cambria"/>
          <w:sz w:val="22"/>
          <w:szCs w:val="22"/>
          <w:lang w:val="en-GB"/>
        </w:rPr>
        <w:fldChar w:fldCharType="end"/>
      </w:r>
      <w:r w:rsidRPr="00C52BF0">
        <w:rPr>
          <w:rFonts w:ascii="Cambria" w:hAnsi="Cambria"/>
          <w:sz w:val="22"/>
          <w:szCs w:val="22"/>
          <w:lang w:val="en-GB"/>
        </w:rPr>
        <w:t xml:space="preserve"> Although the nature of services provided before reconfiguration </w:t>
      </w:r>
      <w:r w:rsidR="00B61428" w:rsidRPr="00C52BF0">
        <w:rPr>
          <w:rFonts w:ascii="Cambria" w:hAnsi="Cambria"/>
          <w:sz w:val="22"/>
          <w:szCs w:val="22"/>
          <w:lang w:val="en-GB"/>
        </w:rPr>
        <w:t>are</w:t>
      </w:r>
      <w:r w:rsidRPr="00C52BF0">
        <w:rPr>
          <w:rFonts w:ascii="Cambria" w:hAnsi="Cambria"/>
          <w:sz w:val="22"/>
          <w:szCs w:val="22"/>
          <w:lang w:val="en-GB"/>
        </w:rPr>
        <w:t xml:space="preserve"> unknown (and likely variable), </w:t>
      </w:r>
      <w:r w:rsidR="00B61428" w:rsidRPr="00C52BF0">
        <w:rPr>
          <w:rFonts w:ascii="Cambria" w:hAnsi="Cambria"/>
          <w:sz w:val="22"/>
          <w:szCs w:val="22"/>
          <w:lang w:val="en-GB"/>
        </w:rPr>
        <w:t>major trauma services were consistently resourced in the post-implementation period.</w:t>
      </w:r>
    </w:p>
    <w:p w14:paraId="0269BBD5" w14:textId="77777777" w:rsidR="009B367C" w:rsidRPr="00C52BF0" w:rsidRDefault="009B367C" w:rsidP="0022186A">
      <w:pPr>
        <w:tabs>
          <w:tab w:val="left" w:pos="1134"/>
        </w:tabs>
        <w:spacing w:after="0" w:line="360" w:lineRule="auto"/>
        <w:jc w:val="both"/>
        <w:rPr>
          <w:rFonts w:ascii="Cambria" w:hAnsi="Cambria"/>
          <w:sz w:val="22"/>
          <w:szCs w:val="22"/>
          <w:lang w:val="en-GB"/>
        </w:rPr>
      </w:pPr>
    </w:p>
    <w:p w14:paraId="2D578264" w14:textId="77777777" w:rsidR="001E3BB0" w:rsidRPr="0081421B" w:rsidRDefault="006256EC" w:rsidP="0022186A">
      <w:pPr>
        <w:spacing w:after="0" w:line="360" w:lineRule="auto"/>
        <w:jc w:val="both"/>
        <w:rPr>
          <w:rFonts w:ascii="Cambria" w:hAnsi="Cambria"/>
          <w:b/>
          <w:sz w:val="22"/>
          <w:szCs w:val="22"/>
          <w:lang w:val="en-GB"/>
        </w:rPr>
      </w:pPr>
      <w:r w:rsidRPr="0081421B">
        <w:rPr>
          <w:rFonts w:ascii="Cambria" w:hAnsi="Cambria"/>
          <w:b/>
          <w:sz w:val="22"/>
          <w:szCs w:val="22"/>
          <w:lang w:val="en-GB"/>
        </w:rPr>
        <w:t>Variables and outcome measures</w:t>
      </w:r>
    </w:p>
    <w:p w14:paraId="11321006" w14:textId="77777777" w:rsidR="00782C5A" w:rsidRDefault="006256EC" w:rsidP="0022186A">
      <w:pPr>
        <w:spacing w:after="0" w:line="360" w:lineRule="auto"/>
        <w:jc w:val="both"/>
        <w:rPr>
          <w:rFonts w:ascii="Cambria" w:hAnsi="Cambria"/>
          <w:sz w:val="22"/>
          <w:szCs w:val="22"/>
          <w:lang w:val="en-GB"/>
        </w:rPr>
      </w:pPr>
      <w:r w:rsidRPr="00C52BF0">
        <w:rPr>
          <w:rFonts w:ascii="Cambria" w:hAnsi="Cambria"/>
          <w:sz w:val="22"/>
          <w:szCs w:val="22"/>
          <w:lang w:val="en-GB"/>
        </w:rPr>
        <w:lastRenderedPageBreak/>
        <w:t xml:space="preserve">Hypotension was defined as a systolic blood pressure (SBP) </w:t>
      </w:r>
      <w:r w:rsidRPr="00C52BF0">
        <w:rPr>
          <w:rFonts w:ascii="Cambria" w:hAnsi="Cambria"/>
          <w:sz w:val="22"/>
          <w:szCs w:val="22"/>
          <w:u w:val="single"/>
          <w:lang w:val="en-GB"/>
        </w:rPr>
        <w:t>&lt;</w:t>
      </w:r>
      <w:r w:rsidRPr="00C52BF0">
        <w:rPr>
          <w:rFonts w:ascii="Cambria" w:hAnsi="Cambria"/>
          <w:sz w:val="22"/>
          <w:szCs w:val="22"/>
          <w:lang w:val="en-GB"/>
        </w:rPr>
        <w:t xml:space="preserve">90mmHg and tachycardia as a heart rate </w:t>
      </w:r>
      <w:r w:rsidRPr="00C52BF0">
        <w:rPr>
          <w:rFonts w:ascii="Cambria" w:hAnsi="Cambria"/>
          <w:sz w:val="22"/>
          <w:szCs w:val="22"/>
          <w:u w:val="single"/>
          <w:lang w:val="en-GB"/>
        </w:rPr>
        <w:t>&gt;</w:t>
      </w:r>
      <w:r w:rsidRPr="00C52BF0">
        <w:rPr>
          <w:rFonts w:ascii="Cambria" w:hAnsi="Cambria"/>
          <w:sz w:val="22"/>
          <w:szCs w:val="22"/>
          <w:lang w:val="en-GB"/>
        </w:rPr>
        <w:t>100 beats per minute.</w:t>
      </w:r>
      <w:r w:rsidR="00FF0336" w:rsidRPr="00C52BF0">
        <w:rPr>
          <w:rFonts w:ascii="Cambria" w:hAnsi="Cambria"/>
          <w:sz w:val="22"/>
          <w:szCs w:val="22"/>
          <w:lang w:val="en-GB"/>
        </w:rPr>
        <w:t xml:space="preserve"> “Day” was defined as 8am to 5pm and “night” as 5pm </w:t>
      </w:r>
      <w:r w:rsidR="00B24759" w:rsidRPr="00C52BF0">
        <w:rPr>
          <w:rFonts w:ascii="Cambria" w:hAnsi="Cambria"/>
          <w:sz w:val="22"/>
          <w:szCs w:val="22"/>
          <w:lang w:val="en-GB"/>
        </w:rPr>
        <w:t>until</w:t>
      </w:r>
      <w:r w:rsidR="00FF0336" w:rsidRPr="00C52BF0">
        <w:rPr>
          <w:rFonts w:ascii="Cambria" w:hAnsi="Cambria"/>
          <w:sz w:val="22"/>
          <w:szCs w:val="22"/>
          <w:lang w:val="en-GB"/>
        </w:rPr>
        <w:t xml:space="preserve"> 8am the following day.</w:t>
      </w:r>
      <w:r w:rsidR="008C1BED">
        <w:rPr>
          <w:rFonts w:ascii="Cambria" w:hAnsi="Cambria"/>
          <w:sz w:val="22"/>
          <w:szCs w:val="22"/>
          <w:lang w:val="en-GB"/>
        </w:rPr>
        <w:t xml:space="preserve"> The weekend was defined as Saturday and Sunday.</w:t>
      </w:r>
    </w:p>
    <w:p w14:paraId="489D6A8E" w14:textId="77777777" w:rsidR="00782C5A" w:rsidRPr="00C52BF0" w:rsidRDefault="00782C5A" w:rsidP="0022186A">
      <w:pPr>
        <w:spacing w:after="0" w:line="360" w:lineRule="auto"/>
        <w:jc w:val="both"/>
        <w:rPr>
          <w:rFonts w:ascii="Cambria" w:hAnsi="Cambria"/>
          <w:sz w:val="22"/>
          <w:szCs w:val="22"/>
          <w:lang w:val="en-GB"/>
        </w:rPr>
      </w:pPr>
    </w:p>
    <w:p w14:paraId="5A0DA226" w14:textId="77777777" w:rsidR="006256EC" w:rsidRPr="00C52BF0" w:rsidRDefault="00F14D2A" w:rsidP="0022186A">
      <w:pPr>
        <w:spacing w:after="0" w:line="360" w:lineRule="auto"/>
        <w:jc w:val="both"/>
        <w:rPr>
          <w:rFonts w:ascii="Cambria" w:hAnsi="Cambria"/>
          <w:sz w:val="22"/>
          <w:szCs w:val="22"/>
          <w:lang w:val="en-GB"/>
        </w:rPr>
      </w:pPr>
      <w:r w:rsidRPr="00C52BF0">
        <w:rPr>
          <w:rFonts w:ascii="Cambria" w:hAnsi="Cambria"/>
          <w:sz w:val="22"/>
          <w:szCs w:val="22"/>
          <w:lang w:val="en-GB"/>
        </w:rPr>
        <w:t xml:space="preserve">The Injury Severity Score (ISS) is calculated from </w:t>
      </w:r>
      <w:r w:rsidR="00F52ADD">
        <w:rPr>
          <w:rFonts w:ascii="Cambria" w:hAnsi="Cambria"/>
          <w:sz w:val="22"/>
          <w:szCs w:val="22"/>
          <w:lang w:val="en-GB"/>
        </w:rPr>
        <w:t xml:space="preserve">Abbreviated </w:t>
      </w:r>
      <w:r w:rsidR="00782C5A">
        <w:rPr>
          <w:rFonts w:ascii="Cambria" w:hAnsi="Cambria"/>
          <w:sz w:val="22"/>
          <w:szCs w:val="22"/>
          <w:lang w:val="en-GB"/>
        </w:rPr>
        <w:t xml:space="preserve">Injury Scale (AIS) scores, which are </w:t>
      </w:r>
      <w:r w:rsidRPr="00C52BF0">
        <w:rPr>
          <w:rFonts w:ascii="Cambria" w:hAnsi="Cambria"/>
          <w:sz w:val="22"/>
          <w:szCs w:val="22"/>
          <w:lang w:val="en-GB"/>
        </w:rPr>
        <w:t>values</w:t>
      </w:r>
      <w:r w:rsidR="006F3004">
        <w:rPr>
          <w:rFonts w:ascii="Cambria" w:hAnsi="Cambria"/>
          <w:sz w:val="22"/>
          <w:szCs w:val="22"/>
          <w:lang w:val="en-GB"/>
        </w:rPr>
        <w:t xml:space="preserve"> reproducibly</w:t>
      </w:r>
      <w:r w:rsidRPr="00C52BF0">
        <w:rPr>
          <w:rFonts w:ascii="Cambria" w:hAnsi="Cambria"/>
          <w:sz w:val="22"/>
          <w:szCs w:val="22"/>
          <w:lang w:val="en-GB"/>
        </w:rPr>
        <w:t xml:space="preserve"> assigned </w:t>
      </w:r>
      <w:r w:rsidR="00782C5A">
        <w:rPr>
          <w:rFonts w:ascii="Cambria" w:hAnsi="Cambria"/>
          <w:sz w:val="22"/>
          <w:szCs w:val="22"/>
          <w:lang w:val="en-GB"/>
        </w:rPr>
        <w:t xml:space="preserve">by </w:t>
      </w:r>
      <w:r w:rsidR="00D86DD8">
        <w:rPr>
          <w:rFonts w:ascii="Cambria" w:hAnsi="Cambria"/>
          <w:sz w:val="22"/>
          <w:szCs w:val="22"/>
          <w:lang w:val="en-GB"/>
        </w:rPr>
        <w:t xml:space="preserve">trained </w:t>
      </w:r>
      <w:r w:rsidR="00782C5A">
        <w:rPr>
          <w:rFonts w:ascii="Cambria" w:hAnsi="Cambria"/>
          <w:sz w:val="22"/>
          <w:szCs w:val="22"/>
          <w:lang w:val="en-GB"/>
        </w:rPr>
        <w:t>coders within</w:t>
      </w:r>
      <w:r w:rsidR="006F3004">
        <w:rPr>
          <w:rFonts w:ascii="Cambria" w:hAnsi="Cambria"/>
          <w:sz w:val="22"/>
          <w:szCs w:val="22"/>
          <w:lang w:val="en-GB"/>
        </w:rPr>
        <w:t xml:space="preserve"> the TARN co-ordination centre. The AIS codes are</w:t>
      </w:r>
      <w:r w:rsidR="00782C5A">
        <w:rPr>
          <w:rFonts w:ascii="Cambria" w:hAnsi="Cambria"/>
          <w:sz w:val="22"/>
          <w:szCs w:val="22"/>
          <w:lang w:val="en-GB"/>
        </w:rPr>
        <w:t xml:space="preserve"> </w:t>
      </w:r>
      <w:r w:rsidR="00C92919">
        <w:rPr>
          <w:rFonts w:ascii="Cambria" w:hAnsi="Cambria"/>
          <w:sz w:val="22"/>
          <w:szCs w:val="22"/>
          <w:lang w:val="en-GB"/>
        </w:rPr>
        <w:t>based on the</w:t>
      </w:r>
      <w:r w:rsidRPr="00C52BF0">
        <w:rPr>
          <w:rFonts w:ascii="Cambria" w:hAnsi="Cambria"/>
          <w:sz w:val="22"/>
          <w:szCs w:val="22"/>
          <w:lang w:val="en-GB"/>
        </w:rPr>
        <w:t xml:space="preserve"> severity of injuries sustained in each body region</w:t>
      </w:r>
      <w:r w:rsidR="006F3004">
        <w:rPr>
          <w:rFonts w:ascii="Cambria" w:hAnsi="Cambria"/>
          <w:sz w:val="22"/>
          <w:szCs w:val="22"/>
          <w:lang w:val="en-GB"/>
        </w:rPr>
        <w:t xml:space="preserve"> (as detailed by imaging, operative</w:t>
      </w:r>
      <w:r w:rsidR="0057073F">
        <w:rPr>
          <w:rFonts w:ascii="Cambria" w:hAnsi="Cambria"/>
          <w:sz w:val="22"/>
          <w:szCs w:val="22"/>
          <w:lang w:val="en-GB"/>
        </w:rPr>
        <w:t>,</w:t>
      </w:r>
      <w:r w:rsidR="006F3004">
        <w:rPr>
          <w:rFonts w:ascii="Cambria" w:hAnsi="Cambria"/>
          <w:sz w:val="22"/>
          <w:szCs w:val="22"/>
          <w:lang w:val="en-GB"/>
        </w:rPr>
        <w:t xml:space="preserve"> and autopsy reports)</w:t>
      </w:r>
      <w:r w:rsidRPr="00C52BF0">
        <w:rPr>
          <w:rFonts w:ascii="Cambria" w:hAnsi="Cambria"/>
          <w:sz w:val="22"/>
          <w:szCs w:val="22"/>
          <w:lang w:val="en-GB"/>
        </w:rPr>
        <w:t xml:space="preserve">. </w:t>
      </w:r>
      <w:r w:rsidR="006256EC" w:rsidRPr="00C52BF0">
        <w:rPr>
          <w:rFonts w:ascii="Cambria" w:hAnsi="Cambria"/>
          <w:sz w:val="22"/>
          <w:szCs w:val="22"/>
          <w:lang w:val="en-GB"/>
        </w:rPr>
        <w:t xml:space="preserve">The </w:t>
      </w:r>
      <w:proofErr w:type="spellStart"/>
      <w:r w:rsidRPr="00C52BF0">
        <w:rPr>
          <w:rFonts w:ascii="Cambria" w:hAnsi="Cambria"/>
          <w:sz w:val="22"/>
          <w:szCs w:val="22"/>
          <w:lang w:val="en-GB"/>
        </w:rPr>
        <w:t>Charlson</w:t>
      </w:r>
      <w:proofErr w:type="spellEnd"/>
      <w:r w:rsidRPr="00C52BF0">
        <w:rPr>
          <w:rFonts w:ascii="Cambria" w:hAnsi="Cambria"/>
          <w:sz w:val="22"/>
          <w:szCs w:val="22"/>
          <w:lang w:val="en-GB"/>
        </w:rPr>
        <w:t xml:space="preserve"> Comorbidity Index</w:t>
      </w:r>
      <w:r w:rsidR="003B576E" w:rsidRPr="00C52BF0">
        <w:rPr>
          <w:rFonts w:ascii="Cambria" w:hAnsi="Cambria"/>
          <w:sz w:val="22"/>
          <w:szCs w:val="22"/>
          <w:lang w:val="en-GB"/>
        </w:rPr>
        <w:t xml:space="preserve"> (CCI)</w:t>
      </w:r>
      <w:r w:rsidRPr="00C52BF0">
        <w:rPr>
          <w:rFonts w:ascii="Cambria" w:hAnsi="Cambria"/>
          <w:sz w:val="22"/>
          <w:szCs w:val="22"/>
          <w:lang w:val="en-GB"/>
        </w:rPr>
        <w:t xml:space="preserve"> provides a weighted score from 22 co-morbid diagnoses and is the mostly commonly used comorbidity measure in observational studies.</w:t>
      </w:r>
      <w:r w:rsidR="00D86DD8" w:rsidRPr="00C52BF0" w:rsidDel="00D86DD8">
        <w:rPr>
          <w:rFonts w:ascii="Cambria" w:hAnsi="Cambria"/>
          <w:sz w:val="22"/>
          <w:szCs w:val="22"/>
          <w:lang w:val="en-GB"/>
        </w:rPr>
        <w:t xml:space="preserve"> </w:t>
      </w:r>
    </w:p>
    <w:p w14:paraId="58128078" w14:textId="77777777" w:rsidR="009B367C" w:rsidRPr="00C52BF0" w:rsidRDefault="009B367C" w:rsidP="0022186A">
      <w:pPr>
        <w:spacing w:after="0" w:line="360" w:lineRule="auto"/>
        <w:jc w:val="both"/>
        <w:rPr>
          <w:rFonts w:ascii="Cambria" w:hAnsi="Cambria"/>
          <w:sz w:val="22"/>
          <w:szCs w:val="22"/>
          <w:lang w:val="en-GB"/>
        </w:rPr>
      </w:pPr>
    </w:p>
    <w:p w14:paraId="58D74E50" w14:textId="77777777" w:rsidR="009B367C" w:rsidRDefault="009B367C" w:rsidP="0022186A">
      <w:pPr>
        <w:spacing w:after="0" w:line="360" w:lineRule="auto"/>
        <w:jc w:val="both"/>
        <w:rPr>
          <w:rFonts w:ascii="Cambria" w:hAnsi="Cambria"/>
          <w:sz w:val="22"/>
          <w:szCs w:val="22"/>
          <w:lang w:val="en-GB"/>
        </w:rPr>
      </w:pPr>
      <w:r w:rsidRPr="00C52BF0">
        <w:rPr>
          <w:rFonts w:ascii="Cambria" w:hAnsi="Cambria"/>
          <w:sz w:val="22"/>
          <w:szCs w:val="22"/>
          <w:lang w:val="en-GB"/>
        </w:rPr>
        <w:t xml:space="preserve">The outcome measures were </w:t>
      </w:r>
      <w:r w:rsidR="0081412C" w:rsidRPr="00C52BF0">
        <w:rPr>
          <w:rFonts w:ascii="Cambria" w:hAnsi="Cambria"/>
          <w:sz w:val="22"/>
          <w:szCs w:val="22"/>
          <w:lang w:val="en-GB"/>
        </w:rPr>
        <w:t>in-hospital mortality</w:t>
      </w:r>
      <w:r w:rsidR="00BC7772">
        <w:rPr>
          <w:rFonts w:ascii="Cambria" w:hAnsi="Cambria"/>
          <w:sz w:val="22"/>
          <w:szCs w:val="22"/>
          <w:lang w:val="en-GB"/>
        </w:rPr>
        <w:t xml:space="preserve">, </w:t>
      </w:r>
      <w:r w:rsidRPr="00C52BF0">
        <w:rPr>
          <w:rFonts w:ascii="Cambria" w:hAnsi="Cambria"/>
          <w:sz w:val="22"/>
          <w:szCs w:val="22"/>
          <w:lang w:val="en-GB"/>
        </w:rPr>
        <w:t>length of stay</w:t>
      </w:r>
      <w:r w:rsidR="0081412C">
        <w:rPr>
          <w:rFonts w:ascii="Cambria" w:hAnsi="Cambria"/>
          <w:sz w:val="22"/>
          <w:szCs w:val="22"/>
          <w:lang w:val="en-GB"/>
        </w:rPr>
        <w:t>,</w:t>
      </w:r>
      <w:r w:rsidRPr="00C52BF0">
        <w:rPr>
          <w:rFonts w:ascii="Cambria" w:hAnsi="Cambria"/>
          <w:sz w:val="22"/>
          <w:szCs w:val="22"/>
          <w:lang w:val="en-GB"/>
        </w:rPr>
        <w:t xml:space="preserve"> and Glasgow Outcome Score (GOS). </w:t>
      </w:r>
      <w:r w:rsidR="00AB1C15">
        <w:rPr>
          <w:rFonts w:ascii="Cambria" w:hAnsi="Cambria"/>
          <w:sz w:val="22"/>
          <w:szCs w:val="22"/>
          <w:lang w:val="en-GB"/>
        </w:rPr>
        <w:t xml:space="preserve">Secondary transfer of patients </w:t>
      </w:r>
      <w:r w:rsidR="004E2631">
        <w:rPr>
          <w:rFonts w:ascii="Cambria" w:hAnsi="Cambria"/>
          <w:sz w:val="22"/>
          <w:szCs w:val="22"/>
          <w:lang w:val="en-GB"/>
        </w:rPr>
        <w:t xml:space="preserve">into MTCs </w:t>
      </w:r>
      <w:r w:rsidR="00AB1C15">
        <w:rPr>
          <w:rFonts w:ascii="Cambria" w:hAnsi="Cambria"/>
          <w:sz w:val="22"/>
          <w:szCs w:val="22"/>
          <w:lang w:val="en-GB"/>
        </w:rPr>
        <w:t xml:space="preserve">was also included as a process indicator as it could highlight weekend differences in effectiveness of pre-hospital triage or the ability of non-MTCs to definitively manage severely injured patients. </w:t>
      </w:r>
      <w:r w:rsidRPr="00C52BF0">
        <w:rPr>
          <w:rFonts w:ascii="Cambria" w:hAnsi="Cambria"/>
          <w:sz w:val="22"/>
          <w:szCs w:val="22"/>
          <w:lang w:val="en-GB"/>
        </w:rPr>
        <w:t>Length of stay was only calculated for patients discharged alive from hospital to avoid downward bias of this measure. The GOS is a five-point disability score through “good recovery” (return to normal life), “moderate disability” (some impairment but living independently), “severe disability” (dependent on daily care), “persistent vegetative state”, and “death”.</w:t>
      </w:r>
      <w:r w:rsidR="00BC7772">
        <w:rPr>
          <w:rFonts w:ascii="Cambria" w:hAnsi="Cambria"/>
          <w:sz w:val="22"/>
          <w:szCs w:val="22"/>
          <w:lang w:val="en-GB"/>
        </w:rPr>
        <w:t xml:space="preserve"> </w:t>
      </w:r>
    </w:p>
    <w:p w14:paraId="56E44148" w14:textId="77777777" w:rsidR="009B367C" w:rsidRPr="00C52BF0" w:rsidRDefault="009B367C" w:rsidP="0022186A">
      <w:pPr>
        <w:spacing w:after="0" w:line="360" w:lineRule="auto"/>
        <w:jc w:val="both"/>
        <w:rPr>
          <w:rFonts w:ascii="Cambria" w:hAnsi="Cambria"/>
          <w:sz w:val="22"/>
          <w:szCs w:val="22"/>
          <w:lang w:val="en-GB"/>
        </w:rPr>
      </w:pPr>
    </w:p>
    <w:p w14:paraId="0DA9486B" w14:textId="77777777" w:rsidR="006256EC" w:rsidRPr="0081421B" w:rsidRDefault="006256EC" w:rsidP="0022186A">
      <w:pPr>
        <w:spacing w:after="0" w:line="360" w:lineRule="auto"/>
        <w:jc w:val="both"/>
        <w:rPr>
          <w:rFonts w:ascii="Cambria" w:hAnsi="Cambria"/>
          <w:b/>
          <w:sz w:val="22"/>
          <w:szCs w:val="22"/>
          <w:lang w:val="en-GB"/>
        </w:rPr>
      </w:pPr>
      <w:r w:rsidRPr="0081421B">
        <w:rPr>
          <w:rFonts w:ascii="Cambria" w:hAnsi="Cambria"/>
          <w:b/>
          <w:sz w:val="22"/>
          <w:szCs w:val="22"/>
          <w:lang w:val="en-GB"/>
        </w:rPr>
        <w:t>Statistical analysis</w:t>
      </w:r>
    </w:p>
    <w:p w14:paraId="324BDB82" w14:textId="77777777" w:rsidR="00511F0A" w:rsidRDefault="00B24759" w:rsidP="0022186A">
      <w:pPr>
        <w:spacing w:after="0" w:line="360" w:lineRule="auto"/>
        <w:jc w:val="both"/>
        <w:rPr>
          <w:rFonts w:ascii="Cambria" w:hAnsi="Cambria"/>
          <w:sz w:val="22"/>
          <w:szCs w:val="22"/>
          <w:lang w:val="en-GB"/>
        </w:rPr>
      </w:pPr>
      <w:r w:rsidRPr="00C52BF0">
        <w:rPr>
          <w:rFonts w:ascii="Cambria" w:hAnsi="Cambria"/>
          <w:sz w:val="22"/>
          <w:szCs w:val="22"/>
          <w:lang w:val="en-GB"/>
        </w:rPr>
        <w:t xml:space="preserve">Unpaired t-tests were performed for normally distributed continuous data and Mann-Whitney U tests for non-normally distributed data. </w:t>
      </w:r>
      <w:r w:rsidR="006F73AA">
        <w:rPr>
          <w:rFonts w:ascii="Cambria" w:hAnsi="Cambria"/>
          <w:sz w:val="22"/>
          <w:szCs w:val="22"/>
          <w:lang w:val="en-GB"/>
        </w:rPr>
        <w:t>Right skew</w:t>
      </w:r>
      <w:r w:rsidR="00153620">
        <w:rPr>
          <w:rFonts w:ascii="Cambria" w:hAnsi="Cambria"/>
          <w:sz w:val="22"/>
          <w:szCs w:val="22"/>
          <w:lang w:val="en-GB"/>
        </w:rPr>
        <w:t>ed</w:t>
      </w:r>
      <w:r w:rsidR="006F73AA">
        <w:rPr>
          <w:rFonts w:ascii="Cambria" w:hAnsi="Cambria"/>
          <w:sz w:val="22"/>
          <w:szCs w:val="22"/>
          <w:lang w:val="en-GB"/>
        </w:rPr>
        <w:t xml:space="preserve"> l</w:t>
      </w:r>
      <w:r w:rsidR="00B11927">
        <w:rPr>
          <w:rFonts w:ascii="Cambria" w:hAnsi="Cambria"/>
          <w:sz w:val="22"/>
          <w:szCs w:val="22"/>
          <w:lang w:val="en-GB"/>
        </w:rPr>
        <w:t xml:space="preserve">ength of stay </w:t>
      </w:r>
      <w:r w:rsidR="006F73AA">
        <w:rPr>
          <w:rFonts w:ascii="Cambria" w:hAnsi="Cambria"/>
          <w:sz w:val="22"/>
          <w:szCs w:val="22"/>
          <w:lang w:val="en-GB"/>
        </w:rPr>
        <w:t>data was subject to the Bonnet-Price test for difference between two medians.</w:t>
      </w:r>
      <w:r w:rsidR="000F5E99">
        <w:rPr>
          <w:rFonts w:ascii="Cambria" w:hAnsi="Cambria"/>
          <w:sz w:val="22"/>
          <w:szCs w:val="22"/>
          <w:lang w:val="en-GB"/>
        </w:rPr>
        <w:fldChar w:fldCharType="begin"/>
      </w:r>
      <w:r w:rsidR="008974D1">
        <w:rPr>
          <w:rFonts w:ascii="Cambria" w:hAnsi="Cambria"/>
          <w:sz w:val="22"/>
          <w:szCs w:val="22"/>
          <w:lang w:val="en-GB"/>
        </w:rPr>
        <w:instrText xml:space="preserve"> ADDIN EN.CITE &lt;EndNote&gt;&lt;Cite&gt;&lt;Author&gt;Price&lt;/Author&gt;&lt;Year&gt;2002&lt;/Year&gt;&lt;RecNum&gt;51&lt;/RecNum&gt;&lt;DisplayText&gt;[23]&lt;/DisplayText&gt;&lt;record&gt;&lt;rec-number&gt;51&lt;/rec-number&gt;&lt;foreign-keys&gt;&lt;key app="EN" db-id="5desxvsslvfrxeeswwxpzzfnv5r02fwdaax5" timestamp="1455626846"&gt;51&lt;/key&gt;&lt;/foreign-keys&gt;&lt;ref-type name="Journal Article"&gt;17&lt;/ref-type&gt;&lt;contributors&gt;&lt;authors&gt;&lt;author&gt;Price, R. M.&lt;/author&gt;&lt;author&gt;Bonnet, D. G.&lt;/author&gt;&lt;/authors&gt;&lt;/contributors&gt;&lt;titles&gt;&lt;title&gt;Distribution-free confidence intervals for difference and ratio of medians.&lt;/title&gt;&lt;secondary-title&gt;Journal of Statistical Computation and Simulation&lt;/secondary-title&gt;&lt;/titles&gt;&lt;periodical&gt;&lt;full-title&gt;Journal of Statistical Computation and Simulation&lt;/full-title&gt;&lt;/periodical&gt;&lt;pages&gt;119-124&lt;/pages&gt;&lt;volume&gt;72&lt;/volume&gt;&lt;number&gt;2&lt;/number&gt;&lt;dates&gt;&lt;year&gt;2002&lt;/year&gt;&lt;/dates&gt;&lt;urls&gt;&lt;/urls&gt;&lt;/record&gt;&lt;/Cite&gt;&lt;/EndNote&gt;</w:instrText>
      </w:r>
      <w:r w:rsidR="000F5E99">
        <w:rPr>
          <w:rFonts w:ascii="Cambria" w:hAnsi="Cambria"/>
          <w:sz w:val="22"/>
          <w:szCs w:val="22"/>
          <w:lang w:val="en-GB"/>
        </w:rPr>
        <w:fldChar w:fldCharType="separate"/>
      </w:r>
      <w:r w:rsidR="008974D1">
        <w:rPr>
          <w:rFonts w:ascii="Cambria" w:hAnsi="Cambria"/>
          <w:noProof/>
          <w:sz w:val="22"/>
          <w:szCs w:val="22"/>
          <w:lang w:val="en-GB"/>
        </w:rPr>
        <w:t>[23]</w:t>
      </w:r>
      <w:r w:rsidR="000F5E99">
        <w:rPr>
          <w:rFonts w:ascii="Cambria" w:hAnsi="Cambria"/>
          <w:sz w:val="22"/>
          <w:szCs w:val="22"/>
          <w:lang w:val="en-GB"/>
        </w:rPr>
        <w:fldChar w:fldCharType="end"/>
      </w:r>
      <w:r w:rsidR="006F73AA">
        <w:rPr>
          <w:rFonts w:ascii="Cambria" w:hAnsi="Cambria"/>
          <w:sz w:val="22"/>
          <w:szCs w:val="22"/>
          <w:lang w:val="en-GB"/>
        </w:rPr>
        <w:t xml:space="preserve"> </w:t>
      </w:r>
      <w:r w:rsidRPr="00C52BF0">
        <w:rPr>
          <w:rFonts w:ascii="Cambria" w:hAnsi="Cambria"/>
          <w:sz w:val="22"/>
          <w:szCs w:val="22"/>
          <w:lang w:val="en-GB"/>
        </w:rPr>
        <w:t>Chi square tests with Yates</w:t>
      </w:r>
      <w:r w:rsidR="00873078" w:rsidRPr="00C52BF0">
        <w:rPr>
          <w:rFonts w:ascii="Cambria" w:hAnsi="Cambria"/>
          <w:sz w:val="22"/>
          <w:szCs w:val="22"/>
          <w:lang w:val="en-GB"/>
        </w:rPr>
        <w:t xml:space="preserve">’ correction for continuity were used for categorical variables. </w:t>
      </w:r>
      <w:r w:rsidR="00161B01" w:rsidRPr="00C52BF0">
        <w:rPr>
          <w:rFonts w:ascii="Cambria" w:hAnsi="Cambria"/>
          <w:sz w:val="22"/>
          <w:szCs w:val="22"/>
          <w:lang w:val="en-GB"/>
        </w:rPr>
        <w:t>Associations between time of presentation and outcomes were explored using multivariable logistic (</w:t>
      </w:r>
      <w:r w:rsidR="004E2631">
        <w:rPr>
          <w:rFonts w:ascii="Cambria" w:hAnsi="Cambria"/>
          <w:sz w:val="22"/>
          <w:szCs w:val="22"/>
          <w:lang w:val="en-GB"/>
        </w:rPr>
        <w:t xml:space="preserve">secondary </w:t>
      </w:r>
      <w:r w:rsidR="00161B01" w:rsidRPr="00C52BF0">
        <w:rPr>
          <w:rFonts w:ascii="Cambria" w:hAnsi="Cambria"/>
          <w:sz w:val="22"/>
          <w:szCs w:val="22"/>
          <w:lang w:val="en-GB"/>
        </w:rPr>
        <w:t>hospital transfer, in-hospital mortality</w:t>
      </w:r>
      <w:r w:rsidR="00D10F52">
        <w:rPr>
          <w:rFonts w:ascii="Cambria" w:hAnsi="Cambria"/>
          <w:sz w:val="22"/>
          <w:szCs w:val="22"/>
          <w:lang w:val="en-GB"/>
        </w:rPr>
        <w:t xml:space="preserve">, GOS) </w:t>
      </w:r>
      <w:r w:rsidR="00511F0A">
        <w:rPr>
          <w:rFonts w:ascii="Cambria" w:hAnsi="Cambria"/>
          <w:sz w:val="22"/>
          <w:szCs w:val="22"/>
          <w:lang w:val="en-GB"/>
        </w:rPr>
        <w:t xml:space="preserve">regression </w:t>
      </w:r>
      <w:r w:rsidR="00D10F52">
        <w:rPr>
          <w:rFonts w:ascii="Cambria" w:hAnsi="Cambria"/>
          <w:sz w:val="22"/>
          <w:szCs w:val="22"/>
          <w:lang w:val="en-GB"/>
        </w:rPr>
        <w:t xml:space="preserve">and </w:t>
      </w:r>
      <w:r w:rsidR="00511F0A">
        <w:rPr>
          <w:rFonts w:ascii="Cambria" w:hAnsi="Cambria"/>
          <w:sz w:val="22"/>
          <w:szCs w:val="22"/>
          <w:lang w:val="en-GB"/>
        </w:rPr>
        <w:t>log-linked gamma family generalised linear models</w:t>
      </w:r>
      <w:r w:rsidR="00D10F52">
        <w:rPr>
          <w:rFonts w:ascii="Cambria" w:hAnsi="Cambria"/>
          <w:sz w:val="22"/>
          <w:szCs w:val="22"/>
          <w:lang w:val="en-GB"/>
        </w:rPr>
        <w:t xml:space="preserve"> (length of stay)</w:t>
      </w:r>
      <w:r w:rsidR="00D33FFE" w:rsidRPr="00C52BF0">
        <w:rPr>
          <w:rFonts w:ascii="Cambria" w:hAnsi="Cambria"/>
          <w:sz w:val="22"/>
          <w:szCs w:val="22"/>
          <w:lang w:val="en-GB"/>
        </w:rPr>
        <w:t xml:space="preserve">. </w:t>
      </w:r>
      <w:r w:rsidR="00D10F52">
        <w:rPr>
          <w:rFonts w:ascii="Cambria" w:hAnsi="Cambria"/>
          <w:sz w:val="22"/>
          <w:szCs w:val="22"/>
          <w:lang w:val="en-GB"/>
        </w:rPr>
        <w:t>The co</w:t>
      </w:r>
      <w:r w:rsidR="006256EC" w:rsidRPr="00C52BF0">
        <w:rPr>
          <w:rFonts w:ascii="Cambria" w:hAnsi="Cambria"/>
          <w:sz w:val="22"/>
          <w:szCs w:val="22"/>
          <w:lang w:val="en-GB"/>
        </w:rPr>
        <w:t>variates were age, sex, ISS, GCS, and CCI.</w:t>
      </w:r>
      <w:r w:rsidR="00161B01" w:rsidRPr="00C52BF0">
        <w:rPr>
          <w:rFonts w:ascii="Cambria" w:hAnsi="Cambria"/>
          <w:sz w:val="22"/>
          <w:szCs w:val="22"/>
          <w:lang w:val="en-GB"/>
        </w:rPr>
        <w:t xml:space="preserve"> </w:t>
      </w:r>
      <w:r w:rsidR="00511F0A">
        <w:rPr>
          <w:rFonts w:ascii="Cambria" w:hAnsi="Cambria"/>
          <w:sz w:val="22"/>
          <w:szCs w:val="22"/>
          <w:lang w:val="en-GB"/>
        </w:rPr>
        <w:t xml:space="preserve">As there were only small numbers of patients in some GOS categories (e.g. “persistent vegetative state”), this </w:t>
      </w:r>
      <w:r w:rsidR="00153620">
        <w:rPr>
          <w:rFonts w:ascii="Cambria" w:hAnsi="Cambria"/>
          <w:sz w:val="22"/>
          <w:szCs w:val="22"/>
          <w:lang w:val="en-GB"/>
        </w:rPr>
        <w:t xml:space="preserve">was included in the logistic regression models as a </w:t>
      </w:r>
      <w:r w:rsidR="00511F0A">
        <w:rPr>
          <w:rFonts w:ascii="Cambria" w:hAnsi="Cambria"/>
          <w:sz w:val="22"/>
          <w:szCs w:val="22"/>
          <w:lang w:val="en-GB"/>
        </w:rPr>
        <w:t xml:space="preserve">categorical </w:t>
      </w:r>
      <w:r w:rsidR="00153620">
        <w:rPr>
          <w:rFonts w:ascii="Cambria" w:hAnsi="Cambria"/>
          <w:sz w:val="22"/>
          <w:szCs w:val="22"/>
          <w:lang w:val="en-GB"/>
        </w:rPr>
        <w:t>variable</w:t>
      </w:r>
      <w:r w:rsidR="00511F0A">
        <w:rPr>
          <w:rFonts w:ascii="Cambria" w:hAnsi="Cambria"/>
          <w:sz w:val="22"/>
          <w:szCs w:val="22"/>
          <w:lang w:val="en-GB"/>
        </w:rPr>
        <w:t xml:space="preserve">, i.e. “good recovery” </w:t>
      </w:r>
      <w:r w:rsidR="00153620">
        <w:rPr>
          <w:rFonts w:ascii="Cambria" w:hAnsi="Cambria"/>
          <w:sz w:val="22"/>
          <w:szCs w:val="22"/>
          <w:lang w:val="en-GB"/>
        </w:rPr>
        <w:t>versus all other recorded GOS outcomes</w:t>
      </w:r>
      <w:r w:rsidR="00511F0A">
        <w:rPr>
          <w:rFonts w:ascii="Cambria" w:hAnsi="Cambria"/>
          <w:sz w:val="22"/>
          <w:szCs w:val="22"/>
          <w:lang w:val="en-GB"/>
        </w:rPr>
        <w:t>.</w:t>
      </w:r>
      <w:r w:rsidR="0035000E">
        <w:rPr>
          <w:rFonts w:ascii="Cambria" w:hAnsi="Cambria"/>
          <w:sz w:val="22"/>
          <w:szCs w:val="22"/>
          <w:lang w:val="en-GB"/>
        </w:rPr>
        <w:t xml:space="preserve"> Injury severity score was transformed into a functional form to correct for non-linearity in the relationship between continuous variables and outcome.</w:t>
      </w:r>
      <w:r w:rsidR="00D46345">
        <w:rPr>
          <w:rFonts w:ascii="Cambria" w:hAnsi="Cambria"/>
          <w:sz w:val="22"/>
          <w:szCs w:val="22"/>
          <w:lang w:val="en-GB"/>
        </w:rPr>
        <w:fldChar w:fldCharType="begin"/>
      </w:r>
      <w:r w:rsidR="008974D1">
        <w:rPr>
          <w:rFonts w:ascii="Cambria" w:hAnsi="Cambria"/>
          <w:sz w:val="22"/>
          <w:szCs w:val="22"/>
          <w:lang w:val="en-GB"/>
        </w:rPr>
        <w:instrText xml:space="preserve"> ADDIN EN.CITE &lt;EndNote&gt;&lt;Cite&gt;&lt;Author&gt;Saurbrei&lt;/Author&gt;&lt;Year&gt;2006&lt;/Year&gt;&lt;RecNum&gt;55&lt;/RecNum&gt;&lt;DisplayText&gt;[24]&lt;/DisplayText&gt;&lt;record&gt;&lt;rec-number&gt;55&lt;/rec-number&gt;&lt;foreign-keys&gt;&lt;key app="EN" db-id="5desxvsslvfrxeeswwxpzzfnv5r02fwdaax5" timestamp="1462358527"&gt;55&lt;/key&gt;&lt;/foreign-keys&gt;&lt;ref-type name="Journal Article"&gt;17&lt;/ref-type&gt;&lt;contributors&gt;&lt;authors&gt;&lt;author&gt;Saurbrei, W.&lt;/author&gt;&lt;author&gt;Meier-Hirmer, C.&lt;/author&gt;&lt;author&gt;Benner, A.&lt;/author&gt;&lt;author&gt;Royston, P.&lt;/author&gt;&lt;/authors&gt;&lt;/contributors&gt;&lt;titles&gt;&lt;title&gt;Multivariable regression model building by using fractional polynomials: description of SAS, STATA and R programs.&lt;/title&gt;&lt;secondary-title&gt;Computational Statistics &amp;amp; Data Analysis&lt;/secondary-title&gt;&lt;/titles&gt;&lt;periodical&gt;&lt;full-title&gt;Computational Statistics &amp;amp; Data Analysis&lt;/full-title&gt;&lt;/periodical&gt;&lt;pages&gt;3464-3485&lt;/pages&gt;&lt;volume&gt;50&lt;/volume&gt;&lt;number&gt;12&lt;/number&gt;&lt;dates&gt;&lt;year&gt;2006&lt;/year&gt;&lt;/dates&gt;&lt;urls&gt;&lt;/urls&gt;&lt;/record&gt;&lt;/Cite&gt;&lt;/EndNote&gt;</w:instrText>
      </w:r>
      <w:r w:rsidR="00D46345">
        <w:rPr>
          <w:rFonts w:ascii="Cambria" w:hAnsi="Cambria"/>
          <w:sz w:val="22"/>
          <w:szCs w:val="22"/>
          <w:lang w:val="en-GB"/>
        </w:rPr>
        <w:fldChar w:fldCharType="separate"/>
      </w:r>
      <w:r w:rsidR="008974D1">
        <w:rPr>
          <w:rFonts w:ascii="Cambria" w:hAnsi="Cambria"/>
          <w:noProof/>
          <w:sz w:val="22"/>
          <w:szCs w:val="22"/>
          <w:lang w:val="en-GB"/>
        </w:rPr>
        <w:t>[24]</w:t>
      </w:r>
      <w:r w:rsidR="00D46345">
        <w:rPr>
          <w:rFonts w:ascii="Cambria" w:hAnsi="Cambria"/>
          <w:sz w:val="22"/>
          <w:szCs w:val="22"/>
          <w:lang w:val="en-GB"/>
        </w:rPr>
        <w:fldChar w:fldCharType="end"/>
      </w:r>
    </w:p>
    <w:p w14:paraId="2330CB44" w14:textId="77777777" w:rsidR="00511F0A" w:rsidRDefault="00511F0A" w:rsidP="0022186A">
      <w:pPr>
        <w:spacing w:after="0" w:line="360" w:lineRule="auto"/>
        <w:jc w:val="both"/>
        <w:rPr>
          <w:rFonts w:ascii="Cambria" w:hAnsi="Cambria"/>
          <w:sz w:val="22"/>
          <w:szCs w:val="22"/>
          <w:lang w:val="en-GB"/>
        </w:rPr>
      </w:pPr>
    </w:p>
    <w:p w14:paraId="21F2BCA8" w14:textId="77777777" w:rsidR="00FF2D03" w:rsidRDefault="00502D75" w:rsidP="0022186A">
      <w:pPr>
        <w:spacing w:after="0" w:line="360" w:lineRule="auto"/>
        <w:jc w:val="both"/>
        <w:rPr>
          <w:rFonts w:ascii="Cambria" w:hAnsi="Cambria"/>
          <w:sz w:val="22"/>
          <w:szCs w:val="22"/>
          <w:lang w:val="en-GB"/>
        </w:rPr>
      </w:pPr>
      <w:r>
        <w:rPr>
          <w:rFonts w:ascii="Cambria" w:hAnsi="Cambria"/>
          <w:sz w:val="22"/>
          <w:szCs w:val="22"/>
          <w:lang w:val="en-GB"/>
        </w:rPr>
        <w:t>The principal analys</w:t>
      </w:r>
      <w:r w:rsidR="00C42A5D">
        <w:rPr>
          <w:rFonts w:ascii="Cambria" w:hAnsi="Cambria"/>
          <w:sz w:val="22"/>
          <w:szCs w:val="22"/>
          <w:lang w:val="en-GB"/>
        </w:rPr>
        <w:t>e</w:t>
      </w:r>
      <w:r>
        <w:rPr>
          <w:rFonts w:ascii="Cambria" w:hAnsi="Cambria"/>
          <w:sz w:val="22"/>
          <w:szCs w:val="22"/>
          <w:lang w:val="en-GB"/>
        </w:rPr>
        <w:t xml:space="preserve">s </w:t>
      </w:r>
      <w:r w:rsidR="00C42A5D">
        <w:rPr>
          <w:rFonts w:ascii="Cambria" w:hAnsi="Cambria"/>
          <w:sz w:val="22"/>
          <w:szCs w:val="22"/>
          <w:lang w:val="en-GB"/>
        </w:rPr>
        <w:t xml:space="preserve">directly compared </w:t>
      </w:r>
      <w:r w:rsidR="000D28DE">
        <w:rPr>
          <w:rFonts w:ascii="Cambria" w:hAnsi="Cambria"/>
          <w:sz w:val="22"/>
          <w:szCs w:val="22"/>
          <w:lang w:val="en-GB"/>
        </w:rPr>
        <w:t>weekday</w:t>
      </w:r>
      <w:r w:rsidR="00C42A5D">
        <w:rPr>
          <w:rFonts w:ascii="Cambria" w:hAnsi="Cambria"/>
          <w:sz w:val="22"/>
          <w:szCs w:val="22"/>
          <w:lang w:val="en-GB"/>
        </w:rPr>
        <w:t xml:space="preserve"> versus weekend day and </w:t>
      </w:r>
      <w:r w:rsidR="000D28DE">
        <w:rPr>
          <w:rFonts w:ascii="Cambria" w:hAnsi="Cambria"/>
          <w:sz w:val="22"/>
          <w:szCs w:val="22"/>
          <w:lang w:val="en-GB"/>
        </w:rPr>
        <w:t>weeknight</w:t>
      </w:r>
      <w:r w:rsidR="00C42A5D">
        <w:rPr>
          <w:rFonts w:ascii="Cambria" w:hAnsi="Cambria"/>
          <w:sz w:val="22"/>
          <w:szCs w:val="22"/>
          <w:lang w:val="en-GB"/>
        </w:rPr>
        <w:t xml:space="preserve"> versus weekend night. </w:t>
      </w:r>
      <w:r w:rsidR="003B576E" w:rsidRPr="00C52BF0">
        <w:rPr>
          <w:rFonts w:ascii="Cambria" w:hAnsi="Cambria"/>
          <w:sz w:val="22"/>
          <w:szCs w:val="22"/>
          <w:lang w:val="en-GB"/>
        </w:rPr>
        <w:t xml:space="preserve">Sub-group analyses were planned </w:t>
      </w:r>
      <w:r w:rsidR="003B576E" w:rsidRPr="00C52BF0">
        <w:rPr>
          <w:rFonts w:ascii="Cambria" w:hAnsi="Cambria"/>
          <w:i/>
          <w:sz w:val="22"/>
          <w:szCs w:val="22"/>
          <w:lang w:val="en-GB"/>
        </w:rPr>
        <w:t>a prior</w:t>
      </w:r>
      <w:r w:rsidR="00047D12" w:rsidRPr="00C52BF0">
        <w:rPr>
          <w:rFonts w:ascii="Cambria" w:hAnsi="Cambria"/>
          <w:i/>
          <w:sz w:val="22"/>
          <w:szCs w:val="22"/>
          <w:lang w:val="en-GB"/>
        </w:rPr>
        <w:t>i</w:t>
      </w:r>
      <w:r w:rsidR="003B576E" w:rsidRPr="00C52BF0">
        <w:rPr>
          <w:rFonts w:ascii="Cambria" w:hAnsi="Cambria"/>
          <w:sz w:val="22"/>
          <w:szCs w:val="22"/>
          <w:lang w:val="en-GB"/>
        </w:rPr>
        <w:t xml:space="preserve"> for patients with ISS&gt;15, w</w:t>
      </w:r>
      <w:r w:rsidR="0077507D" w:rsidRPr="00C52BF0">
        <w:rPr>
          <w:rFonts w:ascii="Cambria" w:hAnsi="Cambria"/>
          <w:sz w:val="22"/>
          <w:szCs w:val="22"/>
          <w:lang w:val="en-GB"/>
        </w:rPr>
        <w:t>hich is conventionally used as the</w:t>
      </w:r>
      <w:r w:rsidR="003B576E" w:rsidRPr="00C52BF0">
        <w:rPr>
          <w:rFonts w:ascii="Cambria" w:hAnsi="Cambria"/>
          <w:sz w:val="22"/>
          <w:szCs w:val="22"/>
          <w:lang w:val="en-GB"/>
        </w:rPr>
        <w:t xml:space="preserve"> critical threshold for “major trauma”.</w:t>
      </w:r>
      <w:r w:rsidR="00A73B36" w:rsidRPr="00C52BF0">
        <w:rPr>
          <w:rFonts w:ascii="Cambria" w:hAnsi="Cambria"/>
          <w:sz w:val="22"/>
          <w:szCs w:val="22"/>
          <w:lang w:val="en-GB"/>
        </w:rPr>
        <w:fldChar w:fldCharType="begin"/>
      </w:r>
      <w:r w:rsidR="008974D1">
        <w:rPr>
          <w:rFonts w:ascii="Cambria" w:hAnsi="Cambria"/>
          <w:sz w:val="22"/>
          <w:szCs w:val="22"/>
          <w:lang w:val="en-GB"/>
        </w:rPr>
        <w:instrText xml:space="preserve"> ADDIN EN.CITE &lt;EndNote&gt;&lt;Cite&gt;&lt;Author&gt;Palmer&lt;/Author&gt;&lt;Year&gt;2007&lt;/Year&gt;&lt;RecNum&gt;41&lt;/RecNum&gt;&lt;DisplayText&gt;[25]&lt;/DisplayText&gt;&lt;record&gt;&lt;rec-number&gt;41&lt;/rec-number&gt;&lt;foreign-keys&gt;&lt;key app="EN" db-id="5desxvsslvfrxeeswwxpzzfnv5r02fwdaax5" timestamp="1441853879"&gt;41&lt;/key&gt;&lt;/foreign-keys&gt;&lt;ref-type name="Journal Article"&gt;17&lt;/ref-type&gt;&lt;contributors&gt;&lt;authors&gt;&lt;author&gt;Palmer, C.&lt;/author&gt;&lt;/authors&gt;&lt;/contributors&gt;&lt;auth-address&gt;Trauma Service, Royal Children&amp;apos;s Hospital, Melbourne, Australia.&lt;/auth-address&gt;&lt;titles&gt;&lt;title&gt;Major trauma and the injury severity score--where should we set the bar?&lt;/title&gt;&lt;secondary-title&gt;Annu Proc Assoc Adv Automot Med&lt;/secondary-title&gt;&lt;/titles&gt;&lt;periodical&gt;&lt;full-title&gt;Annual Proceedings of the Association for the Advancement of Automotive Medicine&lt;/full-title&gt;&lt;abbr-1&gt;Annu. Proc. Assoc. Adv. Automot. Med.&lt;/abbr-1&gt;&lt;abbr-2&gt;Annu Proc Assoc Adv Automot Med&lt;/abbr-2&gt;&lt;/periodical&gt;&lt;pages&gt;13-29&lt;/pages&gt;&lt;volume&gt;51&lt;/volume&gt;&lt;keywords&gt;&lt;keyword&gt;Abbreviated Injury Scale&lt;/keyword&gt;&lt;keyword&gt;Accidents, Traffic&lt;/keyword&gt;&lt;keyword&gt;Age Factors&lt;/keyword&gt;&lt;keyword&gt;Australia&lt;/keyword&gt;&lt;keyword&gt;Automobiles&lt;/keyword&gt;&lt;keyword&gt;Child&lt;/keyword&gt;&lt;keyword&gt;Female&lt;/keyword&gt;&lt;keyword&gt;Health Status Indicators&lt;/keyword&gt;&lt;keyword&gt;Humans&lt;/keyword&gt;&lt;keyword&gt;*Injury Severity Score&lt;/keyword&gt;&lt;keyword&gt;Intensive Care Units&lt;/keyword&gt;&lt;keyword&gt;Length of Stay&lt;/keyword&gt;&lt;keyword&gt;Male&lt;/keyword&gt;&lt;keyword&gt;Pilot Projects&lt;/keyword&gt;&lt;keyword&gt;ROC Curve&lt;/keyword&gt;&lt;keyword&gt;Sensitivity and Specificity&lt;/keyword&gt;&lt;keyword&gt;Wounds and Injuries/*diagnosis/physiopathology&lt;/keyword&gt;&lt;/keywords&gt;&lt;dates&gt;&lt;year&gt;2007&lt;/year&gt;&lt;/dates&gt;&lt;isbn&gt;1540-0360 (Print)&amp;#xD;1540-0360 (Linking)&lt;/isbn&gt;&lt;accession-num&gt;18184482&lt;/accession-num&gt;&lt;urls&gt;&lt;related-urls&gt;&lt;url&gt;http://www.ncbi.nlm.nih.gov/pubmed/18184482&lt;/url&gt;&lt;/related-urls&gt;&lt;/urls&gt;&lt;custom2&gt;PMC3217501&lt;/custom2&gt;&lt;/record&gt;&lt;/Cite&gt;&lt;/EndNote&gt;</w:instrText>
      </w:r>
      <w:r w:rsidR="00A73B36" w:rsidRPr="00C52BF0">
        <w:rPr>
          <w:rFonts w:ascii="Cambria" w:hAnsi="Cambria"/>
          <w:sz w:val="22"/>
          <w:szCs w:val="22"/>
          <w:lang w:val="en-GB"/>
        </w:rPr>
        <w:fldChar w:fldCharType="separate"/>
      </w:r>
      <w:r w:rsidR="008974D1">
        <w:rPr>
          <w:rFonts w:ascii="Cambria" w:hAnsi="Cambria"/>
          <w:noProof/>
          <w:sz w:val="22"/>
          <w:szCs w:val="22"/>
          <w:lang w:val="en-GB"/>
        </w:rPr>
        <w:t>[25]</w:t>
      </w:r>
      <w:r w:rsidR="00A73B36" w:rsidRPr="00C52BF0">
        <w:rPr>
          <w:rFonts w:ascii="Cambria" w:hAnsi="Cambria"/>
          <w:sz w:val="22"/>
          <w:szCs w:val="22"/>
          <w:lang w:val="en-GB"/>
        </w:rPr>
        <w:fldChar w:fldCharType="end"/>
      </w:r>
      <w:r w:rsidR="0081412C">
        <w:rPr>
          <w:rFonts w:ascii="Cambria" w:hAnsi="Cambria"/>
          <w:color w:val="000000" w:themeColor="text1"/>
          <w:sz w:val="22"/>
          <w:szCs w:val="22"/>
          <w:lang w:val="en-GB"/>
        </w:rPr>
        <w:t xml:space="preserve"> </w:t>
      </w:r>
      <w:r w:rsidR="00DB1803">
        <w:rPr>
          <w:rFonts w:ascii="Cambria" w:hAnsi="Cambria"/>
          <w:sz w:val="22"/>
          <w:szCs w:val="22"/>
          <w:lang w:val="en-GB"/>
        </w:rPr>
        <w:t xml:space="preserve">As </w:t>
      </w:r>
      <w:r w:rsidR="004E2631">
        <w:rPr>
          <w:rFonts w:ascii="Cambria" w:hAnsi="Cambria"/>
          <w:sz w:val="22"/>
          <w:szCs w:val="22"/>
          <w:lang w:val="en-GB"/>
        </w:rPr>
        <w:t>secondary</w:t>
      </w:r>
      <w:r w:rsidR="00DB1803">
        <w:rPr>
          <w:rFonts w:ascii="Cambria" w:hAnsi="Cambria"/>
          <w:sz w:val="22"/>
          <w:szCs w:val="22"/>
          <w:lang w:val="en-GB"/>
        </w:rPr>
        <w:t xml:space="preserve"> transfer patterns </w:t>
      </w:r>
      <w:r w:rsidR="00DB1803">
        <w:rPr>
          <w:rFonts w:ascii="Cambria" w:hAnsi="Cambria"/>
          <w:sz w:val="22"/>
          <w:szCs w:val="22"/>
          <w:lang w:val="en-GB"/>
        </w:rPr>
        <w:lastRenderedPageBreak/>
        <w:t>could vary within and outside normal working hours, we planned a sensitivity analysis that excluded patients transferred in to MTCs.</w:t>
      </w:r>
    </w:p>
    <w:p w14:paraId="783C4169" w14:textId="77777777" w:rsidR="00FF2D03" w:rsidRDefault="00FF2D03" w:rsidP="0022186A">
      <w:pPr>
        <w:spacing w:after="0" w:line="360" w:lineRule="auto"/>
        <w:jc w:val="both"/>
        <w:rPr>
          <w:rFonts w:ascii="Cambria" w:hAnsi="Cambria"/>
          <w:sz w:val="22"/>
          <w:szCs w:val="22"/>
          <w:lang w:val="en-GB"/>
        </w:rPr>
      </w:pPr>
    </w:p>
    <w:p w14:paraId="3AA644D1" w14:textId="77777777" w:rsidR="003B576E" w:rsidRPr="00C52BF0" w:rsidRDefault="00FF2D03" w:rsidP="0022186A">
      <w:pPr>
        <w:spacing w:after="0" w:line="360" w:lineRule="auto"/>
        <w:jc w:val="both"/>
        <w:rPr>
          <w:rFonts w:ascii="Cambria" w:hAnsi="Cambria"/>
          <w:sz w:val="22"/>
          <w:szCs w:val="22"/>
          <w:lang w:val="en-GB"/>
        </w:rPr>
      </w:pPr>
      <w:r>
        <w:rPr>
          <w:rFonts w:ascii="Cambria" w:hAnsi="Cambria"/>
          <w:sz w:val="22"/>
          <w:szCs w:val="22"/>
          <w:lang w:val="en-GB"/>
        </w:rPr>
        <w:t>Standardised risk adjusted excess survival rates (</w:t>
      </w:r>
      <w:proofErr w:type="spellStart"/>
      <w:r>
        <w:rPr>
          <w:rFonts w:ascii="Cambria" w:hAnsi="Cambria"/>
          <w:sz w:val="22"/>
          <w:szCs w:val="22"/>
          <w:lang w:val="en-GB"/>
        </w:rPr>
        <w:t>Ws</w:t>
      </w:r>
      <w:proofErr w:type="spellEnd"/>
      <w:r>
        <w:rPr>
          <w:rFonts w:ascii="Cambria" w:hAnsi="Cambria"/>
          <w:sz w:val="22"/>
          <w:szCs w:val="22"/>
          <w:lang w:val="en-GB"/>
        </w:rPr>
        <w:t xml:space="preserve">) were calculated for groups of patients based on their admission time category. </w:t>
      </w:r>
      <w:proofErr w:type="spellStart"/>
      <w:r>
        <w:rPr>
          <w:rFonts w:ascii="Cambria" w:hAnsi="Cambria"/>
          <w:sz w:val="22"/>
          <w:szCs w:val="22"/>
          <w:lang w:val="en-GB"/>
        </w:rPr>
        <w:t>Ws</w:t>
      </w:r>
      <w:proofErr w:type="spellEnd"/>
      <w:r>
        <w:rPr>
          <w:rFonts w:ascii="Cambria" w:hAnsi="Cambria"/>
          <w:sz w:val="22"/>
          <w:szCs w:val="22"/>
          <w:lang w:val="en-GB"/>
        </w:rPr>
        <w:t xml:space="preserve"> is a standardised W statistic that is calculated as ([survivors – expected survivors] / total patients) x 100</w:t>
      </w:r>
      <w:r w:rsidR="00153620">
        <w:rPr>
          <w:rFonts w:ascii="Cambria" w:hAnsi="Cambria"/>
          <w:sz w:val="22"/>
          <w:szCs w:val="22"/>
          <w:lang w:val="en-GB"/>
        </w:rPr>
        <w:fldChar w:fldCharType="begin"/>
      </w:r>
      <w:r w:rsidR="008974D1">
        <w:rPr>
          <w:rFonts w:ascii="Cambria" w:hAnsi="Cambria"/>
          <w:sz w:val="22"/>
          <w:szCs w:val="22"/>
          <w:lang w:val="en-GB"/>
        </w:rPr>
        <w:instrText xml:space="preserve"> ADDIN EN.CITE &lt;EndNote&gt;&lt;Cite&gt;&lt;Author&gt;Younge&lt;/Author&gt;&lt;Year&gt;1997&lt;/Year&gt;&lt;RecNum&gt;44&lt;/RecNum&gt;&lt;DisplayText&gt;[26]&lt;/DisplayText&gt;&lt;record&gt;&lt;rec-number&gt;44&lt;/rec-number&gt;&lt;foreign-keys&gt;&lt;key app="EN" db-id="5desxvsslvfrxeeswwxpzzfnv5r02fwdaax5" timestamp="1444882336"&gt;44&lt;/key&gt;&lt;/foreign-keys&gt;&lt;ref-type name="Journal Article"&gt;17&lt;/ref-type&gt;&lt;contributors&gt;&lt;authors&gt;&lt;author&gt;Younge, P. A.&lt;/author&gt;&lt;author&gt;Coats, T. J.&lt;/author&gt;&lt;author&gt;Gurney, D.&lt;/author&gt;&lt;author&gt;Kirk, C. J.&lt;/author&gt;&lt;/authors&gt;&lt;/contributors&gt;&lt;auth-address&gt;Royal London Hospital, United Kingdom.&lt;/auth-address&gt;&lt;titles&gt;&lt;title&gt;Interpretation of the Ws statistic: application to an integrated trauma system&lt;/title&gt;&lt;secondary-title&gt;J Trauma&lt;/secondary-title&gt;&lt;/titles&gt;&lt;periodical&gt;&lt;full-title&gt;Journal of Trauma&lt;/full-title&gt;&lt;abbr-1&gt;J. Trauma&lt;/abbr-1&gt;&lt;abbr-2&gt;J Trauma&lt;/abbr-2&gt;&lt;/periodical&gt;&lt;pages&gt;511-5&lt;/pages&gt;&lt;volume&gt;43&lt;/volume&gt;&lt;number&gt;3&lt;/number&gt;&lt;keywords&gt;&lt;keyword&gt;Diagnosis-Related Groups&lt;/keyword&gt;&lt;keyword&gt;Emergency Medical Services/organization &amp;amp; administration/statistics &amp;amp; numerical&lt;/keyword&gt;&lt;keyword&gt;data&lt;/keyword&gt;&lt;keyword&gt;Humans&lt;/keyword&gt;&lt;keyword&gt;Injury Severity Score&lt;/keyword&gt;&lt;keyword&gt;London&lt;/keyword&gt;&lt;keyword&gt;Outcome Assessment (Health Care)&lt;/keyword&gt;&lt;keyword&gt;Predictive Value of Tests&lt;/keyword&gt;&lt;keyword&gt;Survival Rate&lt;/keyword&gt;&lt;keyword&gt;Trauma Centers/*statistics &amp;amp; numerical data&lt;/keyword&gt;&lt;keyword&gt;*Trauma Severity Indices&lt;/keyword&gt;&lt;keyword&gt;Wounds and Injuries/*classification/epidemiology/*mortality&lt;/keyword&gt;&lt;/keywords&gt;&lt;dates&gt;&lt;year&gt;1997&lt;/year&gt;&lt;pub-dates&gt;&lt;date&gt;Sep&lt;/date&gt;&lt;/pub-dates&gt;&lt;/dates&gt;&lt;isbn&gt;0022-5282 (Print)&amp;#xD;0022-5282 (Linking)&lt;/isbn&gt;&lt;accession-num&gt;9314317&lt;/accession-num&gt;&lt;urls&gt;&lt;related-urls&gt;&lt;url&gt;http://www.ncbi.nlm.nih.gov/pubmed/9314317&lt;/url&gt;&lt;/related-urls&gt;&lt;/urls&gt;&lt;/record&gt;&lt;/Cite&gt;&lt;/EndNote&gt;</w:instrText>
      </w:r>
      <w:r w:rsidR="00153620">
        <w:rPr>
          <w:rFonts w:ascii="Cambria" w:hAnsi="Cambria"/>
          <w:sz w:val="22"/>
          <w:szCs w:val="22"/>
          <w:lang w:val="en-GB"/>
        </w:rPr>
        <w:fldChar w:fldCharType="separate"/>
      </w:r>
      <w:r w:rsidR="008974D1">
        <w:rPr>
          <w:rFonts w:ascii="Cambria" w:hAnsi="Cambria"/>
          <w:noProof/>
          <w:sz w:val="22"/>
          <w:szCs w:val="22"/>
          <w:lang w:val="en-GB"/>
        </w:rPr>
        <w:t>[26]</w:t>
      </w:r>
      <w:r w:rsidR="00153620">
        <w:rPr>
          <w:rFonts w:ascii="Cambria" w:hAnsi="Cambria"/>
          <w:sz w:val="22"/>
          <w:szCs w:val="22"/>
          <w:lang w:val="en-GB"/>
        </w:rPr>
        <w:fldChar w:fldCharType="end"/>
      </w:r>
      <w:r>
        <w:rPr>
          <w:rFonts w:ascii="Cambria" w:hAnsi="Cambria"/>
          <w:sz w:val="22"/>
          <w:szCs w:val="22"/>
          <w:lang w:val="en-GB"/>
        </w:rPr>
        <w:t>. Expected survival is determined using survival probability as predicted by the risk adjustment model used</w:t>
      </w:r>
      <w:r w:rsidR="00C71F5B">
        <w:rPr>
          <w:rFonts w:ascii="Cambria" w:hAnsi="Cambria"/>
          <w:sz w:val="22"/>
          <w:szCs w:val="22"/>
          <w:lang w:val="en-GB"/>
        </w:rPr>
        <w:t xml:space="preserve"> by</w:t>
      </w:r>
      <w:r>
        <w:rPr>
          <w:rFonts w:ascii="Cambria" w:hAnsi="Cambria"/>
          <w:sz w:val="22"/>
          <w:szCs w:val="22"/>
          <w:lang w:val="en-GB"/>
        </w:rPr>
        <w:t xml:space="preserve"> TARN</w:t>
      </w:r>
      <w:r w:rsidR="00C71F5B">
        <w:rPr>
          <w:rFonts w:ascii="Cambria" w:hAnsi="Cambria"/>
          <w:sz w:val="22"/>
          <w:szCs w:val="22"/>
          <w:lang w:val="en-GB"/>
        </w:rPr>
        <w:t xml:space="preserve"> for performance benchmarking of individual hospitals</w:t>
      </w:r>
      <w:r>
        <w:rPr>
          <w:rFonts w:ascii="Cambria" w:hAnsi="Cambria"/>
          <w:sz w:val="22"/>
          <w:szCs w:val="22"/>
          <w:lang w:val="en-GB"/>
        </w:rPr>
        <w:t xml:space="preserve">. </w:t>
      </w:r>
      <w:r w:rsidR="00C71F5B">
        <w:rPr>
          <w:rFonts w:ascii="Cambria" w:hAnsi="Cambria"/>
          <w:sz w:val="22"/>
          <w:szCs w:val="22"/>
          <w:lang w:val="en-GB"/>
        </w:rPr>
        <w:t>This model has been validated prospectively and shown to have excellent predictive value for mortality at 30 days.</w:t>
      </w:r>
      <w:r w:rsidR="000F5E99">
        <w:rPr>
          <w:rFonts w:ascii="Cambria" w:hAnsi="Cambria"/>
          <w:sz w:val="22"/>
          <w:szCs w:val="22"/>
          <w:lang w:val="en-GB"/>
        </w:rPr>
        <w:fldChar w:fldCharType="begin"/>
      </w:r>
      <w:r w:rsidR="008974D1">
        <w:rPr>
          <w:rFonts w:ascii="Cambria" w:hAnsi="Cambria"/>
          <w:sz w:val="22"/>
          <w:szCs w:val="22"/>
          <w:lang w:val="en-GB"/>
        </w:rPr>
        <w:instrText xml:space="preserve"> ADDIN EN.CITE &lt;EndNote&gt;&lt;Cite&gt;&lt;Author&gt;Bouamra&lt;/Author&gt;&lt;Year&gt;2015&lt;/Year&gt;&lt;RecNum&gt;50&lt;/RecNum&gt;&lt;DisplayText&gt;[27]&lt;/DisplayText&gt;&lt;record&gt;&lt;rec-number&gt;50&lt;/rec-number&gt;&lt;foreign-keys&gt;&lt;key app="EN" db-id="5desxvsslvfrxeeswwxpzzfnv5r02fwdaax5" timestamp="1455528396"&gt;50&lt;/key&gt;&lt;/foreign-keys&gt;&lt;ref-type name="Journal Article"&gt;17&lt;/ref-type&gt;&lt;contributors&gt;&lt;authors&gt;&lt;author&gt;Bouamra, O.&lt;/author&gt;&lt;author&gt;Jacques, R.&lt;/author&gt;&lt;author&gt;Edwards, A.&lt;/author&gt;&lt;author&gt;Yates, D. W.&lt;/author&gt;&lt;author&gt;Lawrence, T.&lt;/author&gt;&lt;author&gt;Jenks, T.&lt;/author&gt;&lt;author&gt;Woodford, M.&lt;/author&gt;&lt;author&gt;Lecky, F.&lt;/author&gt;&lt;/authors&gt;&lt;/contributors&gt;&lt;auth-address&gt;Trauma Audit Research Network, Institute of Population Health, University of Manchester, Salford, UK.&amp;#xD;Health Services Research Section, School of Health and Related Research (ScHARR), University of Sheffield, Sheffield, UK.&amp;#xD;Trauma Audit Research Network, Institute of Population Health, University of Manchester, Salford, UK Health Services Research Section, School of Health and Related Research (ScHARR), University of Sheffield, Sheffield, UK.&lt;/auth-address&gt;&lt;titles&gt;&lt;title&gt;Prediction modelling for trauma using comorbidity and &amp;apos;true&amp;apos; 30-day outcome&lt;/title&gt;&lt;secondary-title&gt;Emerg Med J&lt;/secondary-title&gt;&lt;/titles&gt;&lt;periodical&gt;&lt;full-title&gt;Emergency Medicine Journal&lt;/full-title&gt;&lt;abbr-1&gt;Emerg. Med. J.&lt;/abbr-1&gt;&lt;abbr-2&gt;Emerg Med J&lt;/abbr-2&gt;&lt;/periodical&gt;&lt;pages&gt;933-8&lt;/pages&gt;&lt;volume&gt;32&lt;/volume&gt;&lt;number&gt;12&lt;/number&gt;&lt;keywords&gt;&lt;keyword&gt;Trauma&lt;/keyword&gt;&lt;/keywords&gt;&lt;dates&gt;&lt;year&gt;2015&lt;/year&gt;&lt;pub-dates&gt;&lt;date&gt;Dec&lt;/date&gt;&lt;/pub-dates&gt;&lt;/dates&gt;&lt;isbn&gt;1472-0213 (Electronic)&amp;#xD;1472-0205 (Linking)&lt;/isbn&gt;&lt;accession-num&gt;26493123&lt;/accession-num&gt;&lt;urls&gt;&lt;related-urls&gt;&lt;url&gt;http://www.ncbi.nlm.nih.gov/pubmed/26493123&lt;/url&gt;&lt;/related-urls&gt;&lt;/urls&gt;&lt;electronic-resource-num&gt;10.1136/emermed-2015-205176&lt;/electronic-resource-num&gt;&lt;/record&gt;&lt;/Cite&gt;&lt;/EndNote&gt;</w:instrText>
      </w:r>
      <w:r w:rsidR="000F5E99">
        <w:rPr>
          <w:rFonts w:ascii="Cambria" w:hAnsi="Cambria"/>
          <w:sz w:val="22"/>
          <w:szCs w:val="22"/>
          <w:lang w:val="en-GB"/>
        </w:rPr>
        <w:fldChar w:fldCharType="separate"/>
      </w:r>
      <w:r w:rsidR="008974D1">
        <w:rPr>
          <w:rFonts w:ascii="Cambria" w:hAnsi="Cambria"/>
          <w:noProof/>
          <w:sz w:val="22"/>
          <w:szCs w:val="22"/>
          <w:lang w:val="en-GB"/>
        </w:rPr>
        <w:t>[27]</w:t>
      </w:r>
      <w:r w:rsidR="000F5E99">
        <w:rPr>
          <w:rFonts w:ascii="Cambria" w:hAnsi="Cambria"/>
          <w:sz w:val="22"/>
          <w:szCs w:val="22"/>
          <w:lang w:val="en-GB"/>
        </w:rPr>
        <w:fldChar w:fldCharType="end"/>
      </w:r>
      <w:r w:rsidR="00C71F5B">
        <w:rPr>
          <w:rFonts w:ascii="Cambria" w:hAnsi="Cambria"/>
          <w:sz w:val="22"/>
          <w:szCs w:val="22"/>
          <w:lang w:val="en-GB"/>
        </w:rPr>
        <w:t xml:space="preserve"> </w:t>
      </w:r>
      <w:r w:rsidR="00D10F52">
        <w:rPr>
          <w:rFonts w:ascii="Cambria" w:hAnsi="Cambria"/>
          <w:color w:val="000000" w:themeColor="text1"/>
          <w:sz w:val="22"/>
          <w:szCs w:val="22"/>
          <w:lang w:val="en-GB"/>
        </w:rPr>
        <w:t>SAS (Cary, North Carolina)</w:t>
      </w:r>
      <w:r w:rsidR="0077507D" w:rsidRPr="00C52BF0">
        <w:rPr>
          <w:rFonts w:ascii="Cambria" w:hAnsi="Cambria"/>
          <w:sz w:val="22"/>
          <w:szCs w:val="22"/>
          <w:lang w:val="en-GB"/>
        </w:rPr>
        <w:t xml:space="preserve"> </w:t>
      </w:r>
      <w:r w:rsidR="003B576E" w:rsidRPr="00C52BF0">
        <w:rPr>
          <w:rFonts w:ascii="Cambria" w:hAnsi="Cambria"/>
          <w:sz w:val="22"/>
          <w:szCs w:val="22"/>
          <w:lang w:val="en-GB"/>
        </w:rPr>
        <w:t>was used for all statistical analyses and p&lt;0.05 selected as the threshold for statistical significance.</w:t>
      </w:r>
    </w:p>
    <w:p w14:paraId="17AAE084" w14:textId="77777777" w:rsidR="003B576E" w:rsidRDefault="003B576E" w:rsidP="0022186A">
      <w:pPr>
        <w:spacing w:after="0" w:line="360" w:lineRule="auto"/>
        <w:jc w:val="both"/>
        <w:rPr>
          <w:rFonts w:ascii="Cambria" w:hAnsi="Cambria"/>
          <w:sz w:val="22"/>
          <w:szCs w:val="22"/>
          <w:lang w:val="en-GB"/>
        </w:rPr>
      </w:pPr>
    </w:p>
    <w:p w14:paraId="1173F296" w14:textId="77777777" w:rsidR="000D28DE" w:rsidRPr="00C52BF0" w:rsidRDefault="000D28DE" w:rsidP="0022186A">
      <w:pPr>
        <w:spacing w:after="0" w:line="360" w:lineRule="auto"/>
        <w:jc w:val="both"/>
        <w:rPr>
          <w:rFonts w:ascii="Cambria" w:hAnsi="Cambria"/>
          <w:sz w:val="22"/>
          <w:szCs w:val="22"/>
          <w:lang w:val="en-GB"/>
        </w:rPr>
      </w:pPr>
      <w:r>
        <w:rPr>
          <w:rFonts w:ascii="Cambria" w:hAnsi="Cambria"/>
          <w:sz w:val="22"/>
          <w:szCs w:val="22"/>
          <w:lang w:val="en-GB"/>
        </w:rPr>
        <w:t xml:space="preserve">The study protocol was developed in full before any statistical analyses were undertaken. The only </w:t>
      </w:r>
      <w:r w:rsidRPr="00A108F6">
        <w:rPr>
          <w:rFonts w:ascii="Cambria" w:hAnsi="Cambria"/>
          <w:i/>
          <w:sz w:val="22"/>
          <w:szCs w:val="22"/>
          <w:lang w:val="en-GB"/>
        </w:rPr>
        <w:t>post hoc</w:t>
      </w:r>
      <w:r>
        <w:rPr>
          <w:rFonts w:ascii="Cambria" w:hAnsi="Cambria"/>
          <w:sz w:val="22"/>
          <w:szCs w:val="22"/>
          <w:lang w:val="en-GB"/>
        </w:rPr>
        <w:t xml:space="preserve"> decisions were to use generalised linear models instead of multiple linear models to analyse LOS data (because of right skew), to analyse GOS as a binary outcome (because of inconclusive multino</w:t>
      </w:r>
      <w:r w:rsidR="00C92919">
        <w:rPr>
          <w:rFonts w:ascii="Cambria" w:hAnsi="Cambria"/>
          <w:sz w:val="22"/>
          <w:szCs w:val="22"/>
          <w:lang w:val="en-GB"/>
        </w:rPr>
        <w:t>mial regression), and to report</w:t>
      </w:r>
      <w:r>
        <w:rPr>
          <w:rFonts w:ascii="Cambria" w:hAnsi="Cambria"/>
          <w:sz w:val="22"/>
          <w:szCs w:val="22"/>
          <w:lang w:val="en-GB"/>
        </w:rPr>
        <w:t xml:space="preserve"> sensitivity analys</w:t>
      </w:r>
      <w:r w:rsidR="00DA4298">
        <w:rPr>
          <w:rFonts w:ascii="Cambria" w:hAnsi="Cambria"/>
          <w:sz w:val="22"/>
          <w:szCs w:val="22"/>
          <w:lang w:val="en-GB"/>
        </w:rPr>
        <w:t>e</w:t>
      </w:r>
      <w:r>
        <w:rPr>
          <w:rFonts w:ascii="Cambria" w:hAnsi="Cambria"/>
          <w:sz w:val="22"/>
          <w:szCs w:val="22"/>
          <w:lang w:val="en-GB"/>
        </w:rPr>
        <w:t>s using</w:t>
      </w:r>
      <w:r w:rsidR="00DA4298">
        <w:rPr>
          <w:rFonts w:ascii="Cambria" w:hAnsi="Cambria"/>
          <w:sz w:val="22"/>
          <w:szCs w:val="22"/>
          <w:lang w:val="en-GB"/>
        </w:rPr>
        <w:t xml:space="preserve"> (</w:t>
      </w:r>
      <w:proofErr w:type="spellStart"/>
      <w:r w:rsidR="00DA4298">
        <w:rPr>
          <w:rFonts w:ascii="Cambria" w:hAnsi="Cambria"/>
          <w:sz w:val="22"/>
          <w:szCs w:val="22"/>
          <w:lang w:val="en-GB"/>
        </w:rPr>
        <w:t>i</w:t>
      </w:r>
      <w:proofErr w:type="spellEnd"/>
      <w:r w:rsidR="00DA4298">
        <w:rPr>
          <w:rFonts w:ascii="Cambria" w:hAnsi="Cambria"/>
          <w:sz w:val="22"/>
          <w:szCs w:val="22"/>
          <w:lang w:val="en-GB"/>
        </w:rPr>
        <w:t>)</w:t>
      </w:r>
      <w:r>
        <w:rPr>
          <w:rFonts w:ascii="Cambria" w:hAnsi="Cambria"/>
          <w:sz w:val="22"/>
          <w:szCs w:val="22"/>
          <w:lang w:val="en-GB"/>
        </w:rPr>
        <w:t xml:space="preserve"> a Wednesday baseline</w:t>
      </w:r>
      <w:r w:rsidR="00050E49">
        <w:rPr>
          <w:rFonts w:ascii="Cambria" w:hAnsi="Cambria"/>
          <w:sz w:val="22"/>
          <w:szCs w:val="22"/>
          <w:lang w:val="en-GB"/>
        </w:rPr>
        <w:t xml:space="preserve"> to support comparison with other recent studies and</w:t>
      </w:r>
      <w:r w:rsidR="00DA4298">
        <w:rPr>
          <w:rFonts w:ascii="Cambria" w:hAnsi="Cambria"/>
          <w:sz w:val="22"/>
          <w:szCs w:val="22"/>
          <w:lang w:val="en-GB"/>
        </w:rPr>
        <w:t xml:space="preserve"> (ii) a mixed effects model adjusting for clustering</w:t>
      </w:r>
      <w:r w:rsidR="00C2574A">
        <w:rPr>
          <w:rFonts w:ascii="Cambria" w:hAnsi="Cambria"/>
          <w:sz w:val="22"/>
          <w:szCs w:val="22"/>
          <w:lang w:val="en-GB"/>
        </w:rPr>
        <w:t xml:space="preserve"> within centres</w:t>
      </w:r>
      <w:r>
        <w:rPr>
          <w:rFonts w:ascii="Cambria" w:hAnsi="Cambria"/>
          <w:sz w:val="22"/>
          <w:szCs w:val="22"/>
          <w:lang w:val="en-GB"/>
        </w:rPr>
        <w:t>.</w:t>
      </w:r>
    </w:p>
    <w:p w14:paraId="282E14AC" w14:textId="77777777" w:rsidR="003B576E" w:rsidRPr="00C52BF0" w:rsidRDefault="003B576E" w:rsidP="0022186A">
      <w:pPr>
        <w:spacing w:after="0" w:line="360" w:lineRule="auto"/>
        <w:jc w:val="both"/>
        <w:rPr>
          <w:rFonts w:ascii="Cambria" w:hAnsi="Cambria"/>
          <w:sz w:val="22"/>
          <w:szCs w:val="22"/>
          <w:lang w:val="en-GB"/>
        </w:rPr>
      </w:pPr>
    </w:p>
    <w:p w14:paraId="0ADBDC76" w14:textId="77777777" w:rsidR="003B576E" w:rsidRPr="00C52BF0" w:rsidRDefault="0081421B" w:rsidP="0022186A">
      <w:pPr>
        <w:spacing w:after="0" w:line="360" w:lineRule="auto"/>
        <w:jc w:val="both"/>
        <w:rPr>
          <w:rFonts w:ascii="Cambria" w:hAnsi="Cambria"/>
          <w:b/>
          <w:sz w:val="22"/>
          <w:szCs w:val="22"/>
          <w:lang w:val="en-GB"/>
        </w:rPr>
      </w:pPr>
      <w:r>
        <w:rPr>
          <w:rFonts w:ascii="Cambria" w:hAnsi="Cambria"/>
          <w:b/>
          <w:sz w:val="22"/>
          <w:szCs w:val="22"/>
          <w:lang w:val="en-GB"/>
        </w:rPr>
        <w:t>RESULTS</w:t>
      </w:r>
    </w:p>
    <w:p w14:paraId="2FA54368" w14:textId="77777777" w:rsidR="00904D82" w:rsidRDefault="002E19FC" w:rsidP="0022186A">
      <w:pPr>
        <w:spacing w:after="0" w:line="360" w:lineRule="auto"/>
        <w:jc w:val="both"/>
        <w:rPr>
          <w:rFonts w:ascii="Cambria" w:hAnsi="Cambria"/>
          <w:sz w:val="22"/>
          <w:szCs w:val="22"/>
          <w:lang w:val="en-GB"/>
        </w:rPr>
      </w:pPr>
      <w:r w:rsidRPr="00C52BF0">
        <w:rPr>
          <w:rFonts w:ascii="Cambria" w:hAnsi="Cambria"/>
          <w:sz w:val="22"/>
          <w:szCs w:val="22"/>
          <w:lang w:val="en-GB"/>
        </w:rPr>
        <w:t>There were 49,070</w:t>
      </w:r>
      <w:r w:rsidR="005808DB" w:rsidRPr="00C52BF0">
        <w:rPr>
          <w:rFonts w:ascii="Cambria" w:hAnsi="Cambria"/>
          <w:sz w:val="22"/>
          <w:szCs w:val="22"/>
          <w:lang w:val="en-GB"/>
        </w:rPr>
        <w:t xml:space="preserve"> cases </w:t>
      </w:r>
      <w:r w:rsidR="00FA1928" w:rsidRPr="00C52BF0">
        <w:rPr>
          <w:rFonts w:ascii="Cambria" w:hAnsi="Cambria"/>
          <w:sz w:val="22"/>
          <w:szCs w:val="22"/>
          <w:lang w:val="en-GB"/>
        </w:rPr>
        <w:t>submitted to</w:t>
      </w:r>
      <w:r w:rsidR="005808DB" w:rsidRPr="00C52BF0">
        <w:rPr>
          <w:rFonts w:ascii="Cambria" w:hAnsi="Cambria"/>
          <w:sz w:val="22"/>
          <w:szCs w:val="22"/>
          <w:lang w:val="en-GB"/>
        </w:rPr>
        <w:t xml:space="preserve"> TARN</w:t>
      </w:r>
      <w:r w:rsidRPr="00C52BF0">
        <w:rPr>
          <w:rFonts w:ascii="Cambria" w:hAnsi="Cambria"/>
          <w:sz w:val="22"/>
          <w:szCs w:val="22"/>
          <w:lang w:val="en-GB"/>
        </w:rPr>
        <w:t xml:space="preserve">, 22,248 (45.3%) of whom had an ISS&gt;15. </w:t>
      </w:r>
      <w:r w:rsidR="007D5BD6" w:rsidRPr="00C52BF0">
        <w:rPr>
          <w:rFonts w:ascii="Cambria" w:hAnsi="Cambria"/>
          <w:sz w:val="22"/>
          <w:szCs w:val="22"/>
          <w:lang w:val="en-GB"/>
        </w:rPr>
        <w:t>These included</w:t>
      </w:r>
      <w:r w:rsidR="004E7807" w:rsidRPr="00C52BF0">
        <w:rPr>
          <w:rFonts w:ascii="Cambria" w:hAnsi="Cambria"/>
          <w:sz w:val="22"/>
          <w:szCs w:val="22"/>
          <w:lang w:val="en-GB"/>
        </w:rPr>
        <w:t xml:space="preserve"> </w:t>
      </w:r>
      <w:r w:rsidR="00502D75">
        <w:rPr>
          <w:rFonts w:ascii="Cambria" w:hAnsi="Cambria"/>
          <w:sz w:val="22"/>
          <w:szCs w:val="22"/>
          <w:lang w:val="en-GB"/>
        </w:rPr>
        <w:t>20,711 patients that presented during the working day (week</w:t>
      </w:r>
      <w:r w:rsidR="00D10F52">
        <w:rPr>
          <w:rFonts w:ascii="Cambria" w:hAnsi="Cambria"/>
          <w:sz w:val="22"/>
          <w:szCs w:val="22"/>
          <w:lang w:val="en-GB"/>
        </w:rPr>
        <w:t xml:space="preserve"> day</w:t>
      </w:r>
      <w:r w:rsidR="00502D75">
        <w:rPr>
          <w:rFonts w:ascii="Cambria" w:hAnsi="Cambria"/>
          <w:sz w:val="22"/>
          <w:szCs w:val="22"/>
          <w:lang w:val="en-GB"/>
        </w:rPr>
        <w:t xml:space="preserve"> 14,711 [</w:t>
      </w:r>
      <w:r w:rsidR="00C42A5D">
        <w:rPr>
          <w:rFonts w:ascii="Cambria" w:hAnsi="Cambria"/>
          <w:sz w:val="22"/>
          <w:szCs w:val="22"/>
          <w:lang w:val="en-GB"/>
        </w:rPr>
        <w:t>71.0%</w:t>
      </w:r>
      <w:r w:rsidR="00502D75">
        <w:rPr>
          <w:rFonts w:ascii="Cambria" w:hAnsi="Cambria"/>
          <w:sz w:val="22"/>
          <w:szCs w:val="22"/>
          <w:lang w:val="en-GB"/>
        </w:rPr>
        <w:t>] and weekend</w:t>
      </w:r>
      <w:r w:rsidR="00D10F52">
        <w:rPr>
          <w:rFonts w:ascii="Cambria" w:hAnsi="Cambria"/>
          <w:sz w:val="22"/>
          <w:szCs w:val="22"/>
          <w:lang w:val="en-GB"/>
        </w:rPr>
        <w:t xml:space="preserve"> day</w:t>
      </w:r>
      <w:r w:rsidR="00502D75">
        <w:rPr>
          <w:rFonts w:ascii="Cambria" w:hAnsi="Cambria"/>
          <w:sz w:val="22"/>
          <w:szCs w:val="22"/>
          <w:lang w:val="en-GB"/>
        </w:rPr>
        <w:t xml:space="preserve"> 6,000 [</w:t>
      </w:r>
      <w:r w:rsidR="00C42A5D">
        <w:rPr>
          <w:rFonts w:ascii="Cambria" w:hAnsi="Cambria"/>
          <w:sz w:val="22"/>
          <w:szCs w:val="22"/>
          <w:lang w:val="en-GB"/>
        </w:rPr>
        <w:t>29.0%</w:t>
      </w:r>
      <w:r w:rsidR="00502D75">
        <w:rPr>
          <w:rFonts w:ascii="Cambria" w:hAnsi="Cambria"/>
          <w:sz w:val="22"/>
          <w:szCs w:val="22"/>
          <w:lang w:val="en-GB"/>
        </w:rPr>
        <w:t>])</w:t>
      </w:r>
      <w:r w:rsidR="00C42A5D">
        <w:rPr>
          <w:rFonts w:ascii="Cambria" w:hAnsi="Cambria"/>
          <w:sz w:val="22"/>
          <w:szCs w:val="22"/>
          <w:lang w:val="en-GB"/>
        </w:rPr>
        <w:t xml:space="preserve"> and 28,359 at night (week</w:t>
      </w:r>
      <w:r w:rsidR="00D10F52">
        <w:rPr>
          <w:rFonts w:ascii="Cambria" w:hAnsi="Cambria"/>
          <w:sz w:val="22"/>
          <w:szCs w:val="22"/>
          <w:lang w:val="en-GB"/>
        </w:rPr>
        <w:t xml:space="preserve"> night</w:t>
      </w:r>
      <w:r w:rsidR="00C42A5D">
        <w:rPr>
          <w:rFonts w:ascii="Cambria" w:hAnsi="Cambria"/>
          <w:sz w:val="22"/>
          <w:szCs w:val="22"/>
          <w:lang w:val="en-GB"/>
        </w:rPr>
        <w:t xml:space="preserve"> 15,799 [55.7%] and weekend </w:t>
      </w:r>
      <w:r w:rsidR="00D10F52">
        <w:rPr>
          <w:rFonts w:ascii="Cambria" w:hAnsi="Cambria"/>
          <w:sz w:val="22"/>
          <w:szCs w:val="22"/>
          <w:lang w:val="en-GB"/>
        </w:rPr>
        <w:t xml:space="preserve">night </w:t>
      </w:r>
      <w:r w:rsidR="00C42A5D">
        <w:rPr>
          <w:rFonts w:ascii="Cambria" w:hAnsi="Cambria"/>
          <w:sz w:val="22"/>
          <w:szCs w:val="22"/>
          <w:lang w:val="en-GB"/>
        </w:rPr>
        <w:t>12,560 [44.3%])</w:t>
      </w:r>
      <w:r w:rsidR="00502D75">
        <w:rPr>
          <w:rFonts w:ascii="Cambria" w:hAnsi="Cambria"/>
          <w:sz w:val="22"/>
          <w:szCs w:val="22"/>
          <w:lang w:val="en-GB"/>
        </w:rPr>
        <w:t xml:space="preserve">. </w:t>
      </w:r>
      <w:r w:rsidR="00AC107C">
        <w:rPr>
          <w:rFonts w:ascii="Cambria" w:hAnsi="Cambria"/>
          <w:sz w:val="22"/>
          <w:szCs w:val="22"/>
          <w:lang w:val="en-GB"/>
        </w:rPr>
        <w:t>The most severely injured body regions were limbs (28.4%), head (28.2%), chest (15.4%), spine (10.9%), multiple (10.7%), abdomen (3.7%), and other (2.6%).</w:t>
      </w:r>
      <w:r w:rsidR="005D37B6" w:rsidRPr="005D37B6">
        <w:rPr>
          <w:rFonts w:ascii="Cambria" w:hAnsi="Cambria"/>
          <w:sz w:val="22"/>
          <w:szCs w:val="22"/>
          <w:lang w:val="en-GB"/>
        </w:rPr>
        <w:t xml:space="preserve"> </w:t>
      </w:r>
      <w:r w:rsidR="005D37B6" w:rsidRPr="00C52BF0">
        <w:rPr>
          <w:rFonts w:ascii="Cambria" w:hAnsi="Cambria"/>
          <w:sz w:val="22"/>
          <w:szCs w:val="22"/>
          <w:lang w:val="en-GB"/>
        </w:rPr>
        <w:t>Table 1 shows the differences in case mix between the time periods.</w:t>
      </w:r>
      <w:r w:rsidR="008C337B">
        <w:rPr>
          <w:rFonts w:ascii="Cambria" w:hAnsi="Cambria"/>
          <w:sz w:val="22"/>
          <w:szCs w:val="22"/>
          <w:lang w:val="en-GB"/>
        </w:rPr>
        <w:t xml:space="preserve"> </w:t>
      </w:r>
    </w:p>
    <w:p w14:paraId="7217AA85" w14:textId="77777777" w:rsidR="00FA1AD9" w:rsidRPr="00C52BF0" w:rsidRDefault="00FA1AD9" w:rsidP="0022186A">
      <w:pPr>
        <w:spacing w:after="0" w:line="360" w:lineRule="auto"/>
        <w:jc w:val="both"/>
        <w:rPr>
          <w:rFonts w:ascii="Cambria" w:hAnsi="Cambria"/>
          <w:sz w:val="22"/>
          <w:szCs w:val="22"/>
          <w:lang w:val="en-GB"/>
        </w:rPr>
      </w:pPr>
    </w:p>
    <w:p w14:paraId="10F5A3EF" w14:textId="77777777" w:rsidR="001C704F" w:rsidRPr="0081421B" w:rsidRDefault="004E2631" w:rsidP="0022186A">
      <w:pPr>
        <w:spacing w:after="0" w:line="360" w:lineRule="auto"/>
        <w:jc w:val="both"/>
        <w:rPr>
          <w:rFonts w:ascii="Cambria" w:hAnsi="Cambria"/>
          <w:b/>
          <w:sz w:val="22"/>
          <w:szCs w:val="22"/>
          <w:lang w:val="en-GB"/>
        </w:rPr>
      </w:pPr>
      <w:r>
        <w:rPr>
          <w:rFonts w:ascii="Cambria" w:hAnsi="Cambria"/>
          <w:b/>
          <w:sz w:val="22"/>
          <w:szCs w:val="22"/>
          <w:lang w:val="en-GB"/>
        </w:rPr>
        <w:t>Secondary</w:t>
      </w:r>
      <w:r w:rsidR="001C704F" w:rsidRPr="0081421B">
        <w:rPr>
          <w:rFonts w:ascii="Cambria" w:hAnsi="Cambria"/>
          <w:b/>
          <w:sz w:val="22"/>
          <w:szCs w:val="22"/>
          <w:lang w:val="en-GB"/>
        </w:rPr>
        <w:t xml:space="preserve"> transfer</w:t>
      </w:r>
    </w:p>
    <w:p w14:paraId="3A9EC5CA" w14:textId="77777777" w:rsidR="00C42A5D" w:rsidRDefault="00CA227F" w:rsidP="0022186A">
      <w:pPr>
        <w:spacing w:after="0" w:line="360" w:lineRule="auto"/>
        <w:jc w:val="both"/>
        <w:rPr>
          <w:rFonts w:ascii="Cambria" w:hAnsi="Cambria"/>
          <w:sz w:val="22"/>
          <w:szCs w:val="22"/>
          <w:lang w:val="en-GB"/>
        </w:rPr>
      </w:pPr>
      <w:r w:rsidRPr="00C52BF0">
        <w:rPr>
          <w:rFonts w:ascii="Cambria" w:hAnsi="Cambria"/>
          <w:sz w:val="22"/>
          <w:szCs w:val="22"/>
          <w:lang w:val="en-GB"/>
        </w:rPr>
        <w:t>Table 2 shows that a</w:t>
      </w:r>
      <w:r w:rsidR="00C42A5D">
        <w:rPr>
          <w:rFonts w:ascii="Cambria" w:hAnsi="Cambria"/>
          <w:sz w:val="22"/>
          <w:szCs w:val="22"/>
          <w:lang w:val="en-GB"/>
        </w:rPr>
        <w:t xml:space="preserve"> greater</w:t>
      </w:r>
      <w:r w:rsidR="00F05DF9" w:rsidRPr="00C52BF0">
        <w:rPr>
          <w:rFonts w:ascii="Cambria" w:hAnsi="Cambria"/>
          <w:sz w:val="22"/>
          <w:szCs w:val="22"/>
          <w:lang w:val="en-GB"/>
        </w:rPr>
        <w:t xml:space="preserve"> proportion of patients were transferred</w:t>
      </w:r>
      <w:r w:rsidR="00D11945" w:rsidRPr="00C52BF0">
        <w:rPr>
          <w:rFonts w:ascii="Cambria" w:hAnsi="Cambria"/>
          <w:sz w:val="22"/>
          <w:szCs w:val="22"/>
          <w:lang w:val="en-GB"/>
        </w:rPr>
        <w:t xml:space="preserve"> from other hospitals</w:t>
      </w:r>
      <w:r w:rsidR="00F05DF9" w:rsidRPr="00C52BF0">
        <w:rPr>
          <w:rFonts w:ascii="Cambria" w:hAnsi="Cambria"/>
          <w:sz w:val="22"/>
          <w:szCs w:val="22"/>
          <w:lang w:val="en-GB"/>
        </w:rPr>
        <w:t xml:space="preserve"> at night</w:t>
      </w:r>
      <w:r w:rsidR="001507F1">
        <w:rPr>
          <w:rFonts w:ascii="Cambria" w:hAnsi="Cambria"/>
          <w:sz w:val="22"/>
          <w:szCs w:val="22"/>
          <w:lang w:val="en-GB"/>
        </w:rPr>
        <w:t>,</w:t>
      </w:r>
      <w:r w:rsidR="00C42A5D">
        <w:rPr>
          <w:rFonts w:ascii="Cambria" w:hAnsi="Cambria"/>
          <w:sz w:val="22"/>
          <w:szCs w:val="22"/>
          <w:lang w:val="en-GB"/>
        </w:rPr>
        <w:t xml:space="preserve"> </w:t>
      </w:r>
      <w:r w:rsidR="00323A4E">
        <w:rPr>
          <w:rFonts w:ascii="Cambria" w:hAnsi="Cambria"/>
          <w:sz w:val="22"/>
          <w:szCs w:val="22"/>
          <w:lang w:val="en-GB"/>
        </w:rPr>
        <w:t>both during the week (</w:t>
      </w:r>
      <w:r w:rsidR="00D10F52">
        <w:rPr>
          <w:rFonts w:ascii="Cambria" w:hAnsi="Cambria"/>
          <w:sz w:val="22"/>
          <w:szCs w:val="22"/>
          <w:lang w:val="en-GB"/>
        </w:rPr>
        <w:t xml:space="preserve">week day </w:t>
      </w:r>
      <w:r w:rsidR="00F434CE">
        <w:rPr>
          <w:rFonts w:ascii="Cambria" w:hAnsi="Cambria"/>
          <w:sz w:val="22"/>
          <w:szCs w:val="22"/>
          <w:lang w:val="en-GB"/>
        </w:rPr>
        <w:t>15</w:t>
      </w:r>
      <w:r w:rsidR="00323A4E">
        <w:rPr>
          <w:rFonts w:ascii="Cambria" w:hAnsi="Cambria"/>
          <w:sz w:val="22"/>
          <w:szCs w:val="22"/>
          <w:lang w:val="en-GB"/>
        </w:rPr>
        <w:t xml:space="preserve">.0% versus </w:t>
      </w:r>
      <w:r w:rsidR="00D10F52">
        <w:rPr>
          <w:rFonts w:ascii="Cambria" w:hAnsi="Cambria"/>
          <w:sz w:val="22"/>
          <w:szCs w:val="22"/>
          <w:lang w:val="en-GB"/>
        </w:rPr>
        <w:t xml:space="preserve">week night </w:t>
      </w:r>
      <w:r w:rsidR="00F434CE">
        <w:rPr>
          <w:rFonts w:ascii="Cambria" w:hAnsi="Cambria"/>
          <w:sz w:val="22"/>
          <w:szCs w:val="22"/>
          <w:lang w:val="en-GB"/>
        </w:rPr>
        <w:t>27.1</w:t>
      </w:r>
      <w:r w:rsidR="00323A4E">
        <w:rPr>
          <w:rFonts w:ascii="Cambria" w:hAnsi="Cambria"/>
          <w:sz w:val="22"/>
          <w:szCs w:val="22"/>
          <w:lang w:val="en-GB"/>
        </w:rPr>
        <w:t>%, p&lt;0.001) and at weekends (</w:t>
      </w:r>
      <w:r w:rsidR="00D10F52">
        <w:rPr>
          <w:rFonts w:ascii="Cambria" w:hAnsi="Cambria"/>
          <w:sz w:val="22"/>
          <w:szCs w:val="22"/>
          <w:lang w:val="en-GB"/>
        </w:rPr>
        <w:t xml:space="preserve">weekend day </w:t>
      </w:r>
      <w:r w:rsidR="00323A4E">
        <w:rPr>
          <w:rFonts w:ascii="Cambria" w:hAnsi="Cambria"/>
          <w:sz w:val="22"/>
          <w:szCs w:val="22"/>
          <w:lang w:val="en-GB"/>
        </w:rPr>
        <w:t xml:space="preserve">21.6% versus </w:t>
      </w:r>
      <w:r w:rsidR="00D10F52">
        <w:rPr>
          <w:rFonts w:ascii="Cambria" w:hAnsi="Cambria"/>
          <w:sz w:val="22"/>
          <w:szCs w:val="22"/>
          <w:lang w:val="en-GB"/>
        </w:rPr>
        <w:t xml:space="preserve">weekend night </w:t>
      </w:r>
      <w:r w:rsidR="00323A4E">
        <w:rPr>
          <w:rFonts w:ascii="Cambria" w:hAnsi="Cambria"/>
          <w:sz w:val="22"/>
          <w:szCs w:val="22"/>
          <w:lang w:val="en-GB"/>
        </w:rPr>
        <w:t>32.2%, p&lt;0.001).</w:t>
      </w:r>
      <w:r w:rsidR="001507F1">
        <w:rPr>
          <w:rFonts w:ascii="Cambria" w:hAnsi="Cambria"/>
          <w:sz w:val="22"/>
          <w:szCs w:val="22"/>
          <w:lang w:val="en-GB"/>
        </w:rPr>
        <w:t xml:space="preserve"> </w:t>
      </w:r>
      <w:proofErr w:type="spellStart"/>
      <w:r w:rsidR="004E2631">
        <w:rPr>
          <w:rFonts w:ascii="Cambria" w:hAnsi="Cambria"/>
          <w:sz w:val="22"/>
          <w:szCs w:val="22"/>
          <w:lang w:val="en-GB"/>
        </w:rPr>
        <w:t>Secnodary</w:t>
      </w:r>
      <w:proofErr w:type="spellEnd"/>
      <w:r w:rsidR="001507F1">
        <w:rPr>
          <w:rFonts w:ascii="Cambria" w:hAnsi="Cambria"/>
          <w:sz w:val="22"/>
          <w:szCs w:val="22"/>
          <w:lang w:val="en-GB"/>
        </w:rPr>
        <w:t xml:space="preserve"> transfer rates were modestly increased at weekends (week day 15.0% versus weekend day 16.2%, p=0.029). </w:t>
      </w:r>
      <w:r w:rsidR="004F0E16">
        <w:rPr>
          <w:rFonts w:ascii="Cambria" w:hAnsi="Cambria"/>
          <w:sz w:val="22"/>
          <w:szCs w:val="22"/>
          <w:lang w:val="en-GB"/>
        </w:rPr>
        <w:t>Table 3 shows that a</w:t>
      </w:r>
      <w:r w:rsidR="001507F1">
        <w:rPr>
          <w:rFonts w:ascii="Cambria" w:hAnsi="Cambria"/>
          <w:sz w:val="22"/>
          <w:szCs w:val="22"/>
          <w:lang w:val="en-GB"/>
        </w:rPr>
        <w:t xml:space="preserve"> similar pattern was observed </w:t>
      </w:r>
      <w:r w:rsidR="00D10F52">
        <w:rPr>
          <w:rFonts w:ascii="Cambria" w:hAnsi="Cambria"/>
          <w:sz w:val="22"/>
          <w:szCs w:val="22"/>
          <w:lang w:val="en-GB"/>
        </w:rPr>
        <w:t xml:space="preserve">for severely injured patients arriving at night </w:t>
      </w:r>
      <w:r w:rsidR="001507F1">
        <w:rPr>
          <w:rFonts w:ascii="Cambria" w:hAnsi="Cambria"/>
          <w:sz w:val="22"/>
          <w:szCs w:val="22"/>
          <w:lang w:val="en-GB"/>
        </w:rPr>
        <w:t>(day 20.5% versus</w:t>
      </w:r>
      <w:r w:rsidR="00D10F52">
        <w:rPr>
          <w:rFonts w:ascii="Cambria" w:hAnsi="Cambria"/>
          <w:sz w:val="22"/>
          <w:szCs w:val="22"/>
          <w:lang w:val="en-GB"/>
        </w:rPr>
        <w:t xml:space="preserve"> night</w:t>
      </w:r>
      <w:r w:rsidR="001507F1">
        <w:rPr>
          <w:rFonts w:ascii="Cambria" w:hAnsi="Cambria"/>
          <w:sz w:val="22"/>
          <w:szCs w:val="22"/>
          <w:lang w:val="en-GB"/>
        </w:rPr>
        <w:t xml:space="preserve"> 32.2%, p&lt;0.001) but</w:t>
      </w:r>
      <w:r w:rsidR="00D10F52">
        <w:rPr>
          <w:rFonts w:ascii="Cambria" w:hAnsi="Cambria"/>
          <w:sz w:val="22"/>
          <w:szCs w:val="22"/>
          <w:lang w:val="en-GB"/>
        </w:rPr>
        <w:t xml:space="preserve"> that</w:t>
      </w:r>
      <w:r w:rsidR="001507F1">
        <w:rPr>
          <w:rFonts w:ascii="Cambria" w:hAnsi="Cambria"/>
          <w:sz w:val="22"/>
          <w:szCs w:val="22"/>
          <w:lang w:val="en-GB"/>
        </w:rPr>
        <w:t xml:space="preserve"> </w:t>
      </w:r>
      <w:r w:rsidR="004E2631">
        <w:rPr>
          <w:rFonts w:ascii="Cambria" w:hAnsi="Cambria"/>
          <w:sz w:val="22"/>
          <w:szCs w:val="22"/>
          <w:lang w:val="en-GB"/>
        </w:rPr>
        <w:t>secondary</w:t>
      </w:r>
      <w:r w:rsidR="001507F1">
        <w:rPr>
          <w:rFonts w:ascii="Cambria" w:hAnsi="Cambria"/>
          <w:sz w:val="22"/>
          <w:szCs w:val="22"/>
          <w:lang w:val="en-GB"/>
        </w:rPr>
        <w:t xml:space="preserve"> transfer was not associated with weekend admission </w:t>
      </w:r>
      <w:r w:rsidR="00D10F52">
        <w:rPr>
          <w:rFonts w:ascii="Cambria" w:hAnsi="Cambria"/>
          <w:sz w:val="22"/>
          <w:szCs w:val="22"/>
          <w:lang w:val="en-GB"/>
        </w:rPr>
        <w:t xml:space="preserve">in this sub-group </w:t>
      </w:r>
      <w:r w:rsidR="001507F1">
        <w:rPr>
          <w:rFonts w:ascii="Cambria" w:hAnsi="Cambria"/>
          <w:sz w:val="22"/>
          <w:szCs w:val="22"/>
          <w:lang w:val="en-GB"/>
        </w:rPr>
        <w:t>(week day 20.0% versus weekend day 21.6%, p=0.110).</w:t>
      </w:r>
    </w:p>
    <w:p w14:paraId="7816B889" w14:textId="77777777" w:rsidR="004F0E16" w:rsidRDefault="004F0E16" w:rsidP="0022186A">
      <w:pPr>
        <w:spacing w:after="0" w:line="360" w:lineRule="auto"/>
        <w:jc w:val="both"/>
        <w:rPr>
          <w:rFonts w:ascii="Cambria" w:hAnsi="Cambria"/>
          <w:sz w:val="22"/>
          <w:szCs w:val="22"/>
          <w:lang w:val="en-GB"/>
        </w:rPr>
      </w:pPr>
    </w:p>
    <w:p w14:paraId="1AB25E07" w14:textId="77777777" w:rsidR="00D11945" w:rsidRPr="00C52BF0" w:rsidRDefault="00583E29" w:rsidP="0022186A">
      <w:pPr>
        <w:spacing w:after="0" w:line="360" w:lineRule="auto"/>
        <w:jc w:val="both"/>
        <w:rPr>
          <w:rFonts w:ascii="Cambria" w:hAnsi="Cambria"/>
          <w:sz w:val="22"/>
          <w:szCs w:val="22"/>
          <w:lang w:val="en-GB"/>
        </w:rPr>
      </w:pPr>
      <w:r w:rsidRPr="00C52BF0">
        <w:rPr>
          <w:rFonts w:ascii="Cambria" w:hAnsi="Cambria"/>
          <w:sz w:val="22"/>
          <w:szCs w:val="22"/>
          <w:lang w:val="en-GB"/>
        </w:rPr>
        <w:t>I</w:t>
      </w:r>
      <w:r w:rsidR="00EB5B73" w:rsidRPr="00C52BF0">
        <w:rPr>
          <w:rFonts w:ascii="Cambria" w:hAnsi="Cambria"/>
          <w:sz w:val="22"/>
          <w:szCs w:val="22"/>
          <w:lang w:val="en-GB"/>
        </w:rPr>
        <w:t>n the adjusted analysis, patients had higher odds of transfer</w:t>
      </w:r>
      <w:r w:rsidR="00FA1928" w:rsidRPr="00C52BF0">
        <w:rPr>
          <w:rFonts w:ascii="Cambria" w:hAnsi="Cambria"/>
          <w:sz w:val="22"/>
          <w:szCs w:val="22"/>
          <w:lang w:val="en-GB"/>
        </w:rPr>
        <w:t xml:space="preserve"> into an MTC</w:t>
      </w:r>
      <w:r w:rsidR="00EB5B73" w:rsidRPr="00C52BF0">
        <w:rPr>
          <w:rFonts w:ascii="Cambria" w:hAnsi="Cambria"/>
          <w:sz w:val="22"/>
          <w:szCs w:val="22"/>
          <w:lang w:val="en-GB"/>
        </w:rPr>
        <w:t xml:space="preserve"> if </w:t>
      </w:r>
      <w:r w:rsidR="00F154E5" w:rsidRPr="00C52BF0">
        <w:rPr>
          <w:rFonts w:ascii="Cambria" w:hAnsi="Cambria"/>
          <w:sz w:val="22"/>
          <w:szCs w:val="22"/>
          <w:lang w:val="en-GB"/>
        </w:rPr>
        <w:t>they were injured at night (</w:t>
      </w:r>
      <w:r w:rsidR="008F4491">
        <w:rPr>
          <w:rFonts w:ascii="Cambria" w:hAnsi="Cambria"/>
          <w:sz w:val="22"/>
          <w:szCs w:val="22"/>
          <w:lang w:val="en-GB"/>
        </w:rPr>
        <w:t xml:space="preserve">adjusted </w:t>
      </w:r>
      <w:r w:rsidR="00F154E5" w:rsidRPr="00C52BF0">
        <w:rPr>
          <w:rFonts w:ascii="Cambria" w:hAnsi="Cambria"/>
          <w:sz w:val="22"/>
          <w:szCs w:val="22"/>
          <w:lang w:val="en-GB"/>
        </w:rPr>
        <w:t>OR 2.05</w:t>
      </w:r>
      <w:r w:rsidR="00EB5B73" w:rsidRPr="00C52BF0">
        <w:rPr>
          <w:rFonts w:ascii="Cambria" w:hAnsi="Cambria"/>
          <w:sz w:val="22"/>
          <w:szCs w:val="22"/>
          <w:lang w:val="en-GB"/>
        </w:rPr>
        <w:t xml:space="preserve">, 95% CI </w:t>
      </w:r>
      <w:r w:rsidR="00F154E5" w:rsidRPr="00C52BF0">
        <w:rPr>
          <w:rFonts w:ascii="Cambria" w:hAnsi="Cambria"/>
          <w:sz w:val="22"/>
          <w:szCs w:val="22"/>
          <w:lang w:val="en-GB"/>
        </w:rPr>
        <w:t>1.9</w:t>
      </w:r>
      <w:r w:rsidR="004F0E16">
        <w:rPr>
          <w:rFonts w:ascii="Cambria" w:hAnsi="Cambria"/>
          <w:sz w:val="22"/>
          <w:szCs w:val="22"/>
          <w:lang w:val="en-GB"/>
        </w:rPr>
        <w:t>3-2.19</w:t>
      </w:r>
      <w:r w:rsidR="00EB5B73" w:rsidRPr="00C52BF0">
        <w:rPr>
          <w:rFonts w:ascii="Cambria" w:hAnsi="Cambria"/>
          <w:sz w:val="22"/>
          <w:szCs w:val="22"/>
          <w:lang w:val="en-GB"/>
        </w:rPr>
        <w:t xml:space="preserve">) </w:t>
      </w:r>
      <w:r w:rsidR="008F4491">
        <w:rPr>
          <w:rFonts w:ascii="Cambria" w:hAnsi="Cambria"/>
          <w:sz w:val="22"/>
          <w:szCs w:val="22"/>
          <w:lang w:val="en-GB"/>
        </w:rPr>
        <w:t>but not during the day at</w:t>
      </w:r>
      <w:r w:rsidR="004F0E16">
        <w:rPr>
          <w:rFonts w:ascii="Cambria" w:hAnsi="Cambria"/>
          <w:sz w:val="22"/>
          <w:szCs w:val="22"/>
          <w:lang w:val="en-GB"/>
        </w:rPr>
        <w:t xml:space="preserve"> weekend</w:t>
      </w:r>
      <w:r w:rsidR="008F4491">
        <w:rPr>
          <w:rFonts w:ascii="Cambria" w:hAnsi="Cambria"/>
          <w:sz w:val="22"/>
          <w:szCs w:val="22"/>
          <w:lang w:val="en-GB"/>
        </w:rPr>
        <w:t>s</w:t>
      </w:r>
      <w:r w:rsidR="004F0E16">
        <w:rPr>
          <w:rFonts w:ascii="Cambria" w:hAnsi="Cambria"/>
          <w:sz w:val="22"/>
          <w:szCs w:val="22"/>
          <w:lang w:val="en-GB"/>
        </w:rPr>
        <w:t xml:space="preserve"> (weekend day </w:t>
      </w:r>
      <w:proofErr w:type="spellStart"/>
      <w:r w:rsidR="008F4491">
        <w:rPr>
          <w:rFonts w:ascii="Cambria" w:hAnsi="Cambria"/>
          <w:sz w:val="22"/>
          <w:szCs w:val="22"/>
          <w:lang w:val="en-GB"/>
        </w:rPr>
        <w:t>a</w:t>
      </w:r>
      <w:r w:rsidR="004F0E16">
        <w:rPr>
          <w:rFonts w:ascii="Cambria" w:hAnsi="Cambria"/>
          <w:sz w:val="22"/>
          <w:szCs w:val="22"/>
          <w:lang w:val="en-GB"/>
        </w:rPr>
        <w:t>OR</w:t>
      </w:r>
      <w:proofErr w:type="spellEnd"/>
      <w:r w:rsidR="004F0E16">
        <w:rPr>
          <w:rFonts w:ascii="Cambria" w:hAnsi="Cambria"/>
          <w:sz w:val="22"/>
          <w:szCs w:val="22"/>
          <w:lang w:val="en-GB"/>
        </w:rPr>
        <w:t xml:space="preserve"> </w:t>
      </w:r>
      <w:r w:rsidR="004F0E16">
        <w:rPr>
          <w:rFonts w:ascii="Cambria" w:hAnsi="Cambria"/>
          <w:sz w:val="22"/>
          <w:szCs w:val="22"/>
          <w:lang w:val="en-GB"/>
        </w:rPr>
        <w:lastRenderedPageBreak/>
        <w:t>1.09, 0.99-1.19) compared with admission during the</w:t>
      </w:r>
      <w:r w:rsidR="008F4491">
        <w:rPr>
          <w:rFonts w:ascii="Cambria" w:hAnsi="Cambria"/>
          <w:sz w:val="22"/>
          <w:szCs w:val="22"/>
          <w:lang w:val="en-GB"/>
        </w:rPr>
        <w:t xml:space="preserve"> day in the</w:t>
      </w:r>
      <w:r w:rsidR="004F0E16">
        <w:rPr>
          <w:rFonts w:ascii="Cambria" w:hAnsi="Cambria"/>
          <w:sz w:val="22"/>
          <w:szCs w:val="22"/>
          <w:lang w:val="en-GB"/>
        </w:rPr>
        <w:t xml:space="preserve"> week</w:t>
      </w:r>
      <w:r w:rsidR="00AF464F">
        <w:rPr>
          <w:rFonts w:ascii="Cambria" w:hAnsi="Cambria"/>
          <w:sz w:val="22"/>
          <w:szCs w:val="22"/>
          <w:lang w:val="en-GB"/>
        </w:rPr>
        <w:t xml:space="preserve"> (Table 4)</w:t>
      </w:r>
      <w:r w:rsidR="004F0E16">
        <w:rPr>
          <w:rFonts w:ascii="Cambria" w:hAnsi="Cambria"/>
          <w:sz w:val="22"/>
          <w:szCs w:val="22"/>
          <w:lang w:val="en-GB"/>
        </w:rPr>
        <w:t>.</w:t>
      </w:r>
      <w:r w:rsidR="00AF464F">
        <w:rPr>
          <w:rFonts w:ascii="Cambria" w:hAnsi="Cambria"/>
          <w:sz w:val="22"/>
          <w:szCs w:val="22"/>
          <w:lang w:val="en-GB"/>
        </w:rPr>
        <w:t xml:space="preserve"> </w:t>
      </w:r>
      <w:r w:rsidR="00F154E5" w:rsidRPr="00C52BF0">
        <w:rPr>
          <w:rFonts w:ascii="Cambria" w:hAnsi="Cambria"/>
          <w:sz w:val="22"/>
          <w:szCs w:val="22"/>
          <w:lang w:val="en-GB"/>
        </w:rPr>
        <w:t>The same finding was observed within the ISS</w:t>
      </w:r>
      <w:r w:rsidR="007D643C" w:rsidRPr="00C52BF0">
        <w:rPr>
          <w:rFonts w:ascii="Cambria" w:hAnsi="Cambria"/>
          <w:sz w:val="22"/>
          <w:szCs w:val="22"/>
          <w:lang w:val="en-GB"/>
        </w:rPr>
        <w:t xml:space="preserve"> </w:t>
      </w:r>
      <w:r w:rsidR="00F154E5" w:rsidRPr="00C52BF0">
        <w:rPr>
          <w:rFonts w:ascii="Cambria" w:hAnsi="Cambria"/>
          <w:sz w:val="22"/>
          <w:szCs w:val="22"/>
          <w:u w:val="single"/>
          <w:lang w:val="en-GB"/>
        </w:rPr>
        <w:t>&gt;</w:t>
      </w:r>
      <w:r w:rsidR="00F154E5" w:rsidRPr="00C52BF0">
        <w:rPr>
          <w:rFonts w:ascii="Cambria" w:hAnsi="Cambria"/>
          <w:sz w:val="22"/>
          <w:szCs w:val="22"/>
          <w:lang w:val="en-GB"/>
        </w:rPr>
        <w:t>15</w:t>
      </w:r>
      <w:r w:rsidR="00A73B36" w:rsidRPr="00C52BF0">
        <w:rPr>
          <w:rFonts w:ascii="Cambria" w:hAnsi="Cambria"/>
          <w:sz w:val="22"/>
          <w:szCs w:val="22"/>
          <w:lang w:val="en-GB"/>
        </w:rPr>
        <w:t xml:space="preserve"> sub</w:t>
      </w:r>
      <w:r w:rsidR="00AF464F">
        <w:rPr>
          <w:rFonts w:ascii="Cambria" w:hAnsi="Cambria"/>
          <w:sz w:val="22"/>
          <w:szCs w:val="22"/>
          <w:lang w:val="en-GB"/>
        </w:rPr>
        <w:t>group (</w:t>
      </w:r>
      <w:r w:rsidR="008F4491">
        <w:rPr>
          <w:rFonts w:ascii="Cambria" w:hAnsi="Cambria"/>
          <w:sz w:val="22"/>
          <w:szCs w:val="22"/>
          <w:lang w:val="en-GB"/>
        </w:rPr>
        <w:t xml:space="preserve">weekend day </w:t>
      </w:r>
      <w:proofErr w:type="spellStart"/>
      <w:r w:rsidR="008F4491">
        <w:rPr>
          <w:rFonts w:ascii="Cambria" w:hAnsi="Cambria"/>
          <w:sz w:val="22"/>
          <w:szCs w:val="22"/>
          <w:lang w:val="en-GB"/>
        </w:rPr>
        <w:t>aOR</w:t>
      </w:r>
      <w:proofErr w:type="spellEnd"/>
      <w:r w:rsidR="008F4491">
        <w:rPr>
          <w:rFonts w:ascii="Cambria" w:hAnsi="Cambria"/>
          <w:sz w:val="22"/>
          <w:szCs w:val="22"/>
          <w:lang w:val="en-GB"/>
        </w:rPr>
        <w:t xml:space="preserve"> 1.09, 95% CI 0.96</w:t>
      </w:r>
      <w:r w:rsidR="008F4491" w:rsidRPr="00C52BF0">
        <w:rPr>
          <w:rFonts w:ascii="Cambria" w:hAnsi="Cambria"/>
          <w:sz w:val="22"/>
          <w:szCs w:val="22"/>
          <w:lang w:val="en-GB"/>
        </w:rPr>
        <w:t>-</w:t>
      </w:r>
      <w:r w:rsidR="008F4491">
        <w:rPr>
          <w:rFonts w:ascii="Cambria" w:hAnsi="Cambria"/>
          <w:sz w:val="22"/>
          <w:szCs w:val="22"/>
          <w:lang w:val="en-GB"/>
        </w:rPr>
        <w:t xml:space="preserve">1.23; weekend night 1.83, 1.67-2.00; week </w:t>
      </w:r>
      <w:r w:rsidR="00AF464F">
        <w:rPr>
          <w:rFonts w:ascii="Cambria" w:hAnsi="Cambria"/>
          <w:sz w:val="22"/>
          <w:szCs w:val="22"/>
          <w:lang w:val="en-GB"/>
        </w:rPr>
        <w:t>n</w:t>
      </w:r>
      <w:r w:rsidR="008F4491">
        <w:rPr>
          <w:rFonts w:ascii="Cambria" w:hAnsi="Cambria"/>
          <w:sz w:val="22"/>
          <w:szCs w:val="22"/>
          <w:lang w:val="en-GB"/>
        </w:rPr>
        <w:t xml:space="preserve">ight </w:t>
      </w:r>
      <w:r w:rsidR="000D50ED">
        <w:rPr>
          <w:rFonts w:ascii="Cambria" w:hAnsi="Cambria"/>
          <w:sz w:val="22"/>
          <w:szCs w:val="22"/>
          <w:lang w:val="en-GB"/>
        </w:rPr>
        <w:t>1.92, 1.76-2.09</w:t>
      </w:r>
      <w:r w:rsidR="007D643C" w:rsidRPr="00C52BF0">
        <w:rPr>
          <w:rFonts w:ascii="Cambria" w:hAnsi="Cambria"/>
          <w:sz w:val="22"/>
          <w:szCs w:val="22"/>
          <w:lang w:val="en-GB"/>
        </w:rPr>
        <w:t>).</w:t>
      </w:r>
    </w:p>
    <w:p w14:paraId="47CDE891" w14:textId="77777777" w:rsidR="001C704F" w:rsidRPr="00C52BF0" w:rsidRDefault="001C704F" w:rsidP="0022186A">
      <w:pPr>
        <w:spacing w:after="0" w:line="360" w:lineRule="auto"/>
        <w:jc w:val="both"/>
        <w:rPr>
          <w:rFonts w:ascii="Cambria" w:hAnsi="Cambria"/>
          <w:sz w:val="22"/>
          <w:szCs w:val="22"/>
          <w:lang w:val="en-GB"/>
        </w:rPr>
      </w:pPr>
    </w:p>
    <w:p w14:paraId="415FDB17" w14:textId="77777777" w:rsidR="001C704F" w:rsidRPr="0081421B" w:rsidRDefault="001C704F" w:rsidP="0022186A">
      <w:pPr>
        <w:spacing w:after="0" w:line="360" w:lineRule="auto"/>
        <w:jc w:val="both"/>
        <w:rPr>
          <w:rFonts w:ascii="Cambria" w:hAnsi="Cambria"/>
          <w:b/>
          <w:sz w:val="22"/>
          <w:szCs w:val="22"/>
          <w:lang w:val="en-GB"/>
        </w:rPr>
      </w:pPr>
      <w:r w:rsidRPr="0081421B">
        <w:rPr>
          <w:rFonts w:ascii="Cambria" w:hAnsi="Cambria"/>
          <w:b/>
          <w:sz w:val="22"/>
          <w:szCs w:val="22"/>
          <w:lang w:val="en-GB"/>
        </w:rPr>
        <w:t>Length of stay</w:t>
      </w:r>
    </w:p>
    <w:p w14:paraId="1564E816" w14:textId="77777777" w:rsidR="00EE31AF" w:rsidRPr="00C52BF0" w:rsidRDefault="00D10F52" w:rsidP="00905EE1">
      <w:pPr>
        <w:spacing w:after="0" w:line="360" w:lineRule="auto"/>
        <w:jc w:val="both"/>
        <w:rPr>
          <w:rFonts w:ascii="Cambria" w:hAnsi="Cambria"/>
          <w:sz w:val="22"/>
          <w:szCs w:val="22"/>
          <w:lang w:val="en-GB"/>
        </w:rPr>
      </w:pPr>
      <w:r>
        <w:rPr>
          <w:rFonts w:ascii="Cambria" w:hAnsi="Cambria"/>
          <w:sz w:val="22"/>
          <w:szCs w:val="22"/>
          <w:lang w:val="en-GB"/>
        </w:rPr>
        <w:t>Table</w:t>
      </w:r>
      <w:r w:rsidR="00CA227F" w:rsidRPr="00C52BF0">
        <w:rPr>
          <w:rFonts w:ascii="Cambria" w:hAnsi="Cambria"/>
          <w:sz w:val="22"/>
          <w:szCs w:val="22"/>
          <w:lang w:val="en-GB"/>
        </w:rPr>
        <w:t xml:space="preserve"> 2 </w:t>
      </w:r>
      <w:r w:rsidR="00EF517A">
        <w:rPr>
          <w:rFonts w:ascii="Cambria" w:hAnsi="Cambria"/>
          <w:sz w:val="22"/>
          <w:szCs w:val="22"/>
          <w:lang w:val="en-GB"/>
        </w:rPr>
        <w:t xml:space="preserve">shows that length of stay was </w:t>
      </w:r>
      <w:r w:rsidR="00F434CE">
        <w:rPr>
          <w:rFonts w:ascii="Cambria" w:hAnsi="Cambria"/>
          <w:sz w:val="22"/>
          <w:szCs w:val="22"/>
          <w:lang w:val="en-GB"/>
        </w:rPr>
        <w:t xml:space="preserve">the same </w:t>
      </w:r>
      <w:r w:rsidR="00EF517A">
        <w:rPr>
          <w:rFonts w:ascii="Cambria" w:hAnsi="Cambria"/>
          <w:sz w:val="22"/>
          <w:szCs w:val="22"/>
          <w:lang w:val="en-GB"/>
        </w:rPr>
        <w:t>for patients admitted during</w:t>
      </w:r>
      <w:r w:rsidR="00905EE1">
        <w:rPr>
          <w:rFonts w:ascii="Cambria" w:hAnsi="Cambria"/>
          <w:sz w:val="22"/>
          <w:szCs w:val="22"/>
          <w:lang w:val="en-GB"/>
        </w:rPr>
        <w:t xml:space="preserve"> the day at</w:t>
      </w:r>
      <w:r w:rsidR="00EF517A">
        <w:rPr>
          <w:rFonts w:ascii="Cambria" w:hAnsi="Cambria"/>
          <w:sz w:val="22"/>
          <w:szCs w:val="22"/>
          <w:lang w:val="en-GB"/>
        </w:rPr>
        <w:t xml:space="preserve"> weekends than during the </w:t>
      </w:r>
      <w:r w:rsidR="00905EE1">
        <w:rPr>
          <w:rFonts w:ascii="Cambria" w:hAnsi="Cambria"/>
          <w:sz w:val="22"/>
          <w:szCs w:val="22"/>
          <w:lang w:val="en-GB"/>
        </w:rPr>
        <w:t xml:space="preserve">week (weekend day median </w:t>
      </w:r>
      <w:r w:rsidR="00F434CE">
        <w:rPr>
          <w:rFonts w:ascii="Cambria" w:hAnsi="Cambria"/>
          <w:sz w:val="22"/>
          <w:szCs w:val="22"/>
          <w:lang w:val="en-GB"/>
        </w:rPr>
        <w:t>9</w:t>
      </w:r>
      <w:r w:rsidR="00905EE1">
        <w:rPr>
          <w:rFonts w:ascii="Cambria" w:hAnsi="Cambria"/>
          <w:sz w:val="22"/>
          <w:szCs w:val="22"/>
          <w:lang w:val="en-GB"/>
        </w:rPr>
        <w:t xml:space="preserve"> [interquartile range 5-18] versus </w:t>
      </w:r>
      <w:r w:rsidR="00F434CE">
        <w:rPr>
          <w:rFonts w:ascii="Cambria" w:hAnsi="Cambria"/>
          <w:sz w:val="22"/>
          <w:szCs w:val="22"/>
          <w:lang w:val="en-GB"/>
        </w:rPr>
        <w:t>9</w:t>
      </w:r>
      <w:r w:rsidR="00905EE1">
        <w:rPr>
          <w:rFonts w:ascii="Cambria" w:hAnsi="Cambria"/>
          <w:sz w:val="22"/>
          <w:szCs w:val="22"/>
          <w:lang w:val="en-GB"/>
        </w:rPr>
        <w:t xml:space="preserve"> [5-18] days, p=</w:t>
      </w:r>
      <w:r w:rsidR="00F434CE">
        <w:rPr>
          <w:rFonts w:ascii="Cambria" w:hAnsi="Cambria"/>
          <w:sz w:val="22"/>
          <w:szCs w:val="22"/>
          <w:lang w:val="en-GB"/>
        </w:rPr>
        <w:t>1.00</w:t>
      </w:r>
      <w:r w:rsidR="00905EE1">
        <w:rPr>
          <w:rFonts w:ascii="Cambria" w:hAnsi="Cambria"/>
          <w:sz w:val="22"/>
          <w:szCs w:val="22"/>
          <w:lang w:val="en-GB"/>
        </w:rPr>
        <w:t xml:space="preserve">). </w:t>
      </w:r>
      <w:r w:rsidR="00F434CE">
        <w:rPr>
          <w:rFonts w:ascii="Cambria" w:hAnsi="Cambria"/>
          <w:sz w:val="22"/>
          <w:szCs w:val="22"/>
          <w:lang w:val="en-GB"/>
        </w:rPr>
        <w:t>However, patients admitted during the night at weekends had a shorter length of stay than those in the week (</w:t>
      </w:r>
      <w:r w:rsidR="00905EE1">
        <w:rPr>
          <w:rFonts w:ascii="Cambria" w:hAnsi="Cambria"/>
          <w:sz w:val="22"/>
          <w:szCs w:val="22"/>
          <w:lang w:val="en-GB"/>
        </w:rPr>
        <w:t xml:space="preserve">week nights </w:t>
      </w:r>
      <w:r w:rsidR="00EF517A">
        <w:rPr>
          <w:rFonts w:ascii="Cambria" w:hAnsi="Cambria"/>
          <w:sz w:val="22"/>
          <w:szCs w:val="22"/>
          <w:lang w:val="en-GB"/>
        </w:rPr>
        <w:t>8 [5-17]</w:t>
      </w:r>
      <w:r w:rsidR="00905EE1">
        <w:rPr>
          <w:rFonts w:ascii="Cambria" w:hAnsi="Cambria"/>
          <w:sz w:val="22"/>
          <w:szCs w:val="22"/>
          <w:lang w:val="en-GB"/>
        </w:rPr>
        <w:t xml:space="preserve"> versus 9 [5-17] weekend nights, p</w:t>
      </w:r>
      <w:r w:rsidR="00F434CE">
        <w:rPr>
          <w:rFonts w:ascii="Cambria" w:hAnsi="Cambria"/>
          <w:sz w:val="22"/>
          <w:szCs w:val="22"/>
          <w:lang w:val="en-GB"/>
        </w:rPr>
        <w:t>&lt;0.001</w:t>
      </w:r>
      <w:r w:rsidR="00EF517A">
        <w:rPr>
          <w:rFonts w:ascii="Cambria" w:hAnsi="Cambria"/>
          <w:sz w:val="22"/>
          <w:szCs w:val="22"/>
          <w:lang w:val="en-GB"/>
        </w:rPr>
        <w:t xml:space="preserve">). </w:t>
      </w:r>
      <w:r w:rsidR="000D50ED">
        <w:rPr>
          <w:rFonts w:ascii="Cambria" w:hAnsi="Cambria"/>
          <w:sz w:val="22"/>
          <w:szCs w:val="22"/>
          <w:lang w:val="en-GB"/>
        </w:rPr>
        <w:t>Table 4 shows that the only significant difference</w:t>
      </w:r>
      <w:r w:rsidR="001F75FC">
        <w:rPr>
          <w:rFonts w:ascii="Cambria" w:hAnsi="Cambria"/>
          <w:sz w:val="22"/>
          <w:szCs w:val="22"/>
          <w:lang w:val="en-GB"/>
        </w:rPr>
        <w:t>s</w:t>
      </w:r>
      <w:r w:rsidR="00EF517A">
        <w:rPr>
          <w:rFonts w:ascii="Cambria" w:hAnsi="Cambria"/>
          <w:sz w:val="22"/>
          <w:szCs w:val="22"/>
          <w:lang w:val="en-GB"/>
        </w:rPr>
        <w:t xml:space="preserve"> within</w:t>
      </w:r>
      <w:r w:rsidR="001F75FC">
        <w:rPr>
          <w:rFonts w:ascii="Cambria" w:hAnsi="Cambria"/>
          <w:sz w:val="22"/>
          <w:szCs w:val="22"/>
          <w:lang w:val="en-GB"/>
        </w:rPr>
        <w:t xml:space="preserve"> </w:t>
      </w:r>
      <w:r w:rsidR="007174AA">
        <w:rPr>
          <w:rFonts w:ascii="Cambria" w:hAnsi="Cambria"/>
          <w:sz w:val="22"/>
          <w:szCs w:val="22"/>
          <w:lang w:val="en-GB"/>
        </w:rPr>
        <w:t>generalised linear model</w:t>
      </w:r>
      <w:r w:rsidR="001F75FC">
        <w:rPr>
          <w:rFonts w:ascii="Cambria" w:hAnsi="Cambria"/>
          <w:sz w:val="22"/>
          <w:szCs w:val="22"/>
          <w:lang w:val="en-GB"/>
        </w:rPr>
        <w:t>s</w:t>
      </w:r>
      <w:r w:rsidR="007174AA">
        <w:rPr>
          <w:rFonts w:ascii="Cambria" w:hAnsi="Cambria"/>
          <w:sz w:val="22"/>
          <w:szCs w:val="22"/>
          <w:lang w:val="en-GB"/>
        </w:rPr>
        <w:t xml:space="preserve"> </w:t>
      </w:r>
      <w:r w:rsidR="001F75FC">
        <w:rPr>
          <w:rFonts w:ascii="Cambria" w:hAnsi="Cambria"/>
          <w:sz w:val="22"/>
          <w:szCs w:val="22"/>
          <w:lang w:val="en-GB"/>
        </w:rPr>
        <w:t>were</w:t>
      </w:r>
      <w:r w:rsidR="000D50ED">
        <w:rPr>
          <w:rFonts w:ascii="Cambria" w:hAnsi="Cambria"/>
          <w:sz w:val="22"/>
          <w:szCs w:val="22"/>
          <w:lang w:val="en-GB"/>
        </w:rPr>
        <w:t xml:space="preserve"> that patients admitted at n</w:t>
      </w:r>
      <w:r w:rsidR="001F75FC">
        <w:rPr>
          <w:rFonts w:ascii="Cambria" w:hAnsi="Cambria"/>
          <w:sz w:val="22"/>
          <w:szCs w:val="22"/>
          <w:lang w:val="en-GB"/>
        </w:rPr>
        <w:t>ight had a shorter length stay</w:t>
      </w:r>
      <w:r w:rsidR="00905EE1">
        <w:rPr>
          <w:rFonts w:ascii="Cambria" w:hAnsi="Cambria"/>
          <w:sz w:val="22"/>
          <w:szCs w:val="22"/>
          <w:lang w:val="en-GB"/>
        </w:rPr>
        <w:t xml:space="preserve"> relative to those admitted during the day</w:t>
      </w:r>
      <w:r w:rsidR="000D50ED">
        <w:rPr>
          <w:rFonts w:ascii="Cambria" w:hAnsi="Cambria"/>
          <w:sz w:val="22"/>
          <w:szCs w:val="22"/>
          <w:lang w:val="en-GB"/>
        </w:rPr>
        <w:t>.</w:t>
      </w:r>
      <w:r w:rsidR="007174AA">
        <w:rPr>
          <w:rFonts w:ascii="Cambria" w:hAnsi="Cambria"/>
          <w:sz w:val="22"/>
          <w:szCs w:val="22"/>
          <w:lang w:val="en-GB"/>
        </w:rPr>
        <w:t xml:space="preserve"> </w:t>
      </w:r>
      <w:r w:rsidR="006F73AA">
        <w:rPr>
          <w:rFonts w:ascii="Cambria" w:hAnsi="Cambria"/>
          <w:sz w:val="22"/>
          <w:szCs w:val="22"/>
          <w:lang w:val="en-GB"/>
        </w:rPr>
        <w:t xml:space="preserve">However, </w:t>
      </w:r>
      <w:r w:rsidR="001F75FC">
        <w:rPr>
          <w:rFonts w:ascii="Cambria" w:hAnsi="Cambria"/>
          <w:sz w:val="22"/>
          <w:szCs w:val="22"/>
          <w:lang w:val="en-GB"/>
        </w:rPr>
        <w:t>these</w:t>
      </w:r>
      <w:r w:rsidR="006F73AA">
        <w:rPr>
          <w:rFonts w:ascii="Cambria" w:hAnsi="Cambria"/>
          <w:sz w:val="22"/>
          <w:szCs w:val="22"/>
          <w:lang w:val="en-GB"/>
        </w:rPr>
        <w:t xml:space="preserve"> difference</w:t>
      </w:r>
      <w:r w:rsidR="001F75FC">
        <w:rPr>
          <w:rFonts w:ascii="Cambria" w:hAnsi="Cambria"/>
          <w:sz w:val="22"/>
          <w:szCs w:val="22"/>
          <w:lang w:val="en-GB"/>
        </w:rPr>
        <w:t>s</w:t>
      </w:r>
      <w:r w:rsidR="006F73AA">
        <w:rPr>
          <w:rFonts w:ascii="Cambria" w:hAnsi="Cambria"/>
          <w:sz w:val="22"/>
          <w:szCs w:val="22"/>
          <w:lang w:val="en-GB"/>
        </w:rPr>
        <w:t xml:space="preserve"> </w:t>
      </w:r>
      <w:r w:rsidR="001F75FC">
        <w:rPr>
          <w:rFonts w:ascii="Cambria" w:hAnsi="Cambria"/>
          <w:sz w:val="22"/>
          <w:szCs w:val="22"/>
          <w:lang w:val="en-GB"/>
        </w:rPr>
        <w:t>are</w:t>
      </w:r>
      <w:r w:rsidR="006F73AA">
        <w:rPr>
          <w:rFonts w:ascii="Cambria" w:hAnsi="Cambria"/>
          <w:sz w:val="22"/>
          <w:szCs w:val="22"/>
          <w:lang w:val="en-GB"/>
        </w:rPr>
        <w:t xml:space="preserve"> unlikely to be clinically significant.  </w:t>
      </w:r>
      <w:r w:rsidR="007174AA">
        <w:rPr>
          <w:rFonts w:ascii="Cambria" w:hAnsi="Cambria"/>
          <w:sz w:val="22"/>
          <w:szCs w:val="22"/>
          <w:lang w:val="en-GB"/>
        </w:rPr>
        <w:t>The full model is available as Supplementary Table 1.</w:t>
      </w:r>
    </w:p>
    <w:p w14:paraId="5B284897" w14:textId="77777777" w:rsidR="00583E29" w:rsidRPr="00C52BF0" w:rsidRDefault="00583E29" w:rsidP="0022186A">
      <w:pPr>
        <w:spacing w:after="0" w:line="360" w:lineRule="auto"/>
        <w:jc w:val="both"/>
        <w:rPr>
          <w:rFonts w:ascii="Cambria" w:hAnsi="Cambria"/>
          <w:sz w:val="22"/>
          <w:szCs w:val="22"/>
          <w:lang w:val="en-GB"/>
        </w:rPr>
      </w:pPr>
    </w:p>
    <w:p w14:paraId="3375B654" w14:textId="77777777" w:rsidR="00C21144" w:rsidRPr="0081421B" w:rsidRDefault="001C704F" w:rsidP="0022186A">
      <w:pPr>
        <w:spacing w:after="0" w:line="360" w:lineRule="auto"/>
        <w:jc w:val="both"/>
        <w:rPr>
          <w:rFonts w:ascii="Cambria" w:hAnsi="Cambria"/>
          <w:b/>
          <w:sz w:val="22"/>
          <w:szCs w:val="22"/>
          <w:lang w:val="en-GB"/>
        </w:rPr>
      </w:pPr>
      <w:r w:rsidRPr="0081421B">
        <w:rPr>
          <w:rFonts w:ascii="Cambria" w:hAnsi="Cambria"/>
          <w:b/>
          <w:sz w:val="22"/>
          <w:szCs w:val="22"/>
          <w:lang w:val="en-GB"/>
        </w:rPr>
        <w:t>Mortality</w:t>
      </w:r>
    </w:p>
    <w:p w14:paraId="45E07674" w14:textId="77777777" w:rsidR="001C704F" w:rsidRDefault="00357DE7" w:rsidP="0022186A">
      <w:pPr>
        <w:spacing w:after="0" w:line="360" w:lineRule="auto"/>
        <w:jc w:val="both"/>
        <w:rPr>
          <w:rFonts w:ascii="Cambria" w:hAnsi="Cambria"/>
          <w:sz w:val="22"/>
          <w:szCs w:val="22"/>
          <w:lang w:val="en-GB"/>
        </w:rPr>
      </w:pPr>
      <w:r w:rsidRPr="00C52BF0">
        <w:rPr>
          <w:rFonts w:ascii="Cambria" w:hAnsi="Cambria"/>
          <w:sz w:val="22"/>
          <w:szCs w:val="22"/>
          <w:lang w:val="en-GB"/>
        </w:rPr>
        <w:t xml:space="preserve">There were </w:t>
      </w:r>
      <w:r w:rsidR="0077507D" w:rsidRPr="00C52BF0">
        <w:rPr>
          <w:rFonts w:ascii="Cambria" w:hAnsi="Cambria"/>
          <w:sz w:val="22"/>
          <w:szCs w:val="22"/>
          <w:lang w:val="en-GB"/>
        </w:rPr>
        <w:t>not any</w:t>
      </w:r>
      <w:r w:rsidRPr="00C52BF0">
        <w:rPr>
          <w:rFonts w:ascii="Cambria" w:hAnsi="Cambria"/>
          <w:sz w:val="22"/>
          <w:szCs w:val="22"/>
          <w:lang w:val="en-GB"/>
        </w:rPr>
        <w:t xml:space="preserve"> si</w:t>
      </w:r>
      <w:r w:rsidR="00CA227F" w:rsidRPr="00C52BF0">
        <w:rPr>
          <w:rFonts w:ascii="Cambria" w:hAnsi="Cambria"/>
          <w:sz w:val="22"/>
          <w:szCs w:val="22"/>
          <w:lang w:val="en-GB"/>
        </w:rPr>
        <w:t>gnificant mortality differences</w:t>
      </w:r>
      <w:r w:rsidRPr="00C52BF0">
        <w:rPr>
          <w:rFonts w:ascii="Cambria" w:hAnsi="Cambria"/>
          <w:sz w:val="22"/>
          <w:szCs w:val="22"/>
          <w:lang w:val="en-GB"/>
        </w:rPr>
        <w:t xml:space="preserve"> between groups within the whole TARN cohort</w:t>
      </w:r>
      <w:r w:rsidR="00E6312A">
        <w:rPr>
          <w:rFonts w:ascii="Cambria" w:hAnsi="Cambria"/>
          <w:sz w:val="22"/>
          <w:szCs w:val="22"/>
          <w:lang w:val="en-GB"/>
        </w:rPr>
        <w:t>, either in unadjusted</w:t>
      </w:r>
      <w:r w:rsidR="00CA227F" w:rsidRPr="00C52BF0">
        <w:rPr>
          <w:rFonts w:ascii="Cambria" w:hAnsi="Cambria"/>
          <w:sz w:val="22"/>
          <w:szCs w:val="22"/>
          <w:lang w:val="en-GB"/>
        </w:rPr>
        <w:t xml:space="preserve"> (Tables 2 and 3)</w:t>
      </w:r>
      <w:r w:rsidR="00E6312A">
        <w:rPr>
          <w:rFonts w:ascii="Cambria" w:hAnsi="Cambria"/>
          <w:sz w:val="22"/>
          <w:szCs w:val="22"/>
          <w:lang w:val="en-GB"/>
        </w:rPr>
        <w:t xml:space="preserve"> or adjusted analyses</w:t>
      </w:r>
      <w:r w:rsidR="00CA227F" w:rsidRPr="00C52BF0">
        <w:rPr>
          <w:rFonts w:ascii="Cambria" w:hAnsi="Cambria"/>
          <w:sz w:val="22"/>
          <w:szCs w:val="22"/>
          <w:lang w:val="en-GB"/>
        </w:rPr>
        <w:t xml:space="preserve"> (Table 4</w:t>
      </w:r>
      <w:r w:rsidR="00C96DEE">
        <w:rPr>
          <w:rFonts w:ascii="Cambria" w:hAnsi="Cambria"/>
          <w:sz w:val="22"/>
          <w:szCs w:val="22"/>
          <w:lang w:val="en-GB"/>
        </w:rPr>
        <w:t>, Supplementary Table 2</w:t>
      </w:r>
      <w:r w:rsidR="00CA227F" w:rsidRPr="00C52BF0">
        <w:rPr>
          <w:rFonts w:ascii="Cambria" w:hAnsi="Cambria"/>
          <w:sz w:val="22"/>
          <w:szCs w:val="22"/>
          <w:lang w:val="en-GB"/>
        </w:rPr>
        <w:t>).</w:t>
      </w:r>
      <w:r w:rsidR="00FF2D03">
        <w:rPr>
          <w:rFonts w:ascii="Cambria" w:hAnsi="Cambria"/>
          <w:sz w:val="22"/>
          <w:szCs w:val="22"/>
          <w:lang w:val="en-GB"/>
        </w:rPr>
        <w:t xml:space="preserve"> Figure </w:t>
      </w:r>
      <w:r w:rsidR="007174AA">
        <w:rPr>
          <w:rFonts w:ascii="Cambria" w:hAnsi="Cambria"/>
          <w:sz w:val="22"/>
          <w:szCs w:val="22"/>
          <w:lang w:val="en-GB"/>
        </w:rPr>
        <w:t>1</w:t>
      </w:r>
      <w:r w:rsidR="00FF2D03">
        <w:rPr>
          <w:rFonts w:ascii="Cambria" w:hAnsi="Cambria"/>
          <w:sz w:val="22"/>
          <w:szCs w:val="22"/>
          <w:lang w:val="en-GB"/>
        </w:rPr>
        <w:t xml:space="preserve"> shows that there were not any significant differences in standardised risk adjusted excess survival rates (</w:t>
      </w:r>
      <w:proofErr w:type="spellStart"/>
      <w:r w:rsidR="00FF2D03">
        <w:rPr>
          <w:rFonts w:ascii="Cambria" w:hAnsi="Cambria"/>
          <w:sz w:val="22"/>
          <w:szCs w:val="22"/>
          <w:lang w:val="en-GB"/>
        </w:rPr>
        <w:t>Ws</w:t>
      </w:r>
      <w:proofErr w:type="spellEnd"/>
      <w:r w:rsidR="00FF2D03">
        <w:rPr>
          <w:rFonts w:ascii="Cambria" w:hAnsi="Cambria"/>
          <w:sz w:val="22"/>
          <w:szCs w:val="22"/>
          <w:lang w:val="en-GB"/>
        </w:rPr>
        <w:t>) between the admission categories.</w:t>
      </w:r>
      <w:r w:rsidR="007174AA">
        <w:rPr>
          <w:rFonts w:ascii="Cambria" w:hAnsi="Cambria"/>
          <w:sz w:val="22"/>
          <w:szCs w:val="22"/>
          <w:lang w:val="en-GB"/>
        </w:rPr>
        <w:t xml:space="preserve"> A number of exploratory analyses were undertaken to test the </w:t>
      </w:r>
      <w:r w:rsidR="00C96DEE">
        <w:rPr>
          <w:rFonts w:ascii="Cambria" w:hAnsi="Cambria"/>
          <w:sz w:val="22"/>
          <w:szCs w:val="22"/>
          <w:lang w:val="en-GB"/>
        </w:rPr>
        <w:t xml:space="preserve">effect of specific methodological decisions taken during this study. There was no detectable weekend effect in mortality when the logistic regression model was substituted for a mixed effects model with random intercept </w:t>
      </w:r>
      <w:r w:rsidR="00C2574A">
        <w:rPr>
          <w:rFonts w:ascii="Cambria" w:hAnsi="Cambria"/>
          <w:sz w:val="22"/>
          <w:szCs w:val="22"/>
          <w:lang w:val="en-GB"/>
        </w:rPr>
        <w:t xml:space="preserve">to adjust for clustering </w:t>
      </w:r>
      <w:r w:rsidR="00C96DEE">
        <w:rPr>
          <w:rFonts w:ascii="Cambria" w:hAnsi="Cambria"/>
          <w:sz w:val="22"/>
          <w:szCs w:val="22"/>
          <w:lang w:val="en-GB"/>
        </w:rPr>
        <w:t>(Supplementary Table 3) or when a midweek (i.e. Wednesday) reference was selected (Supplementary Table 4).</w:t>
      </w:r>
    </w:p>
    <w:p w14:paraId="4F2D13FC" w14:textId="77777777" w:rsidR="00C21144" w:rsidRDefault="00C21144" w:rsidP="0022186A">
      <w:pPr>
        <w:spacing w:after="0" w:line="360" w:lineRule="auto"/>
        <w:jc w:val="both"/>
        <w:rPr>
          <w:rFonts w:ascii="Cambria" w:hAnsi="Cambria"/>
          <w:sz w:val="22"/>
          <w:szCs w:val="22"/>
          <w:lang w:val="en-GB"/>
        </w:rPr>
      </w:pPr>
    </w:p>
    <w:p w14:paraId="0F648E34" w14:textId="77777777" w:rsidR="00C21144" w:rsidRDefault="00C21144" w:rsidP="00C21144">
      <w:pPr>
        <w:spacing w:after="0" w:line="360" w:lineRule="auto"/>
        <w:jc w:val="both"/>
        <w:rPr>
          <w:rFonts w:ascii="Cambria" w:hAnsi="Cambria"/>
          <w:sz w:val="22"/>
          <w:szCs w:val="22"/>
          <w:lang w:val="en-GB"/>
        </w:rPr>
      </w:pPr>
      <w:r>
        <w:rPr>
          <w:rFonts w:ascii="Cambria" w:hAnsi="Cambria"/>
          <w:sz w:val="22"/>
          <w:szCs w:val="22"/>
          <w:lang w:val="en-GB"/>
        </w:rPr>
        <w:t>The logistic regression</w:t>
      </w:r>
      <w:r w:rsidR="007053EF">
        <w:rPr>
          <w:rFonts w:ascii="Cambria" w:hAnsi="Cambria"/>
          <w:sz w:val="22"/>
          <w:szCs w:val="22"/>
          <w:lang w:val="en-GB"/>
        </w:rPr>
        <w:t xml:space="preserve"> mortality</w:t>
      </w:r>
      <w:r>
        <w:rPr>
          <w:rFonts w:ascii="Cambria" w:hAnsi="Cambria"/>
          <w:sz w:val="22"/>
          <w:szCs w:val="22"/>
          <w:lang w:val="en-GB"/>
        </w:rPr>
        <w:t xml:space="preserve"> models showed excellent (Area Under Receiver Operating Characteristic Curve [AUC] </w:t>
      </w:r>
      <w:r w:rsidR="00594AEC">
        <w:rPr>
          <w:rFonts w:ascii="Cambria" w:hAnsi="Cambria"/>
          <w:sz w:val="22"/>
          <w:szCs w:val="22"/>
          <w:lang w:val="en-GB"/>
        </w:rPr>
        <w:t xml:space="preserve">or </w:t>
      </w:r>
      <w:r w:rsidR="00594AEC" w:rsidRPr="00594AEC">
        <w:rPr>
          <w:rFonts w:ascii="Cambria" w:hAnsi="Cambria"/>
          <w:i/>
          <w:sz w:val="22"/>
          <w:szCs w:val="22"/>
          <w:lang w:val="en-GB"/>
        </w:rPr>
        <w:t>c</w:t>
      </w:r>
      <w:r w:rsidR="00594AEC">
        <w:rPr>
          <w:rFonts w:ascii="Cambria" w:hAnsi="Cambria"/>
          <w:sz w:val="22"/>
          <w:szCs w:val="22"/>
          <w:lang w:val="en-GB"/>
        </w:rPr>
        <w:t xml:space="preserve"> statistic </w:t>
      </w:r>
      <w:r w:rsidRPr="003A59B2">
        <w:rPr>
          <w:rFonts w:ascii="Cambria" w:hAnsi="Cambria"/>
          <w:sz w:val="22"/>
          <w:szCs w:val="22"/>
          <w:u w:val="single"/>
          <w:lang w:val="en-GB"/>
        </w:rPr>
        <w:t>&gt;</w:t>
      </w:r>
      <w:r>
        <w:rPr>
          <w:rFonts w:ascii="Cambria" w:hAnsi="Cambria"/>
          <w:sz w:val="22"/>
          <w:szCs w:val="22"/>
          <w:lang w:val="en-GB"/>
        </w:rPr>
        <w:t>0.90) predictive value for mortality. The coefficients and diagnostics for each of these models are pro</w:t>
      </w:r>
      <w:r w:rsidR="0057073F">
        <w:rPr>
          <w:rFonts w:ascii="Cambria" w:hAnsi="Cambria"/>
          <w:sz w:val="22"/>
          <w:szCs w:val="22"/>
          <w:lang w:val="en-GB"/>
        </w:rPr>
        <w:t>vided in Supplementary Tables 2-</w:t>
      </w:r>
      <w:r>
        <w:rPr>
          <w:rFonts w:ascii="Cambria" w:hAnsi="Cambria"/>
          <w:sz w:val="22"/>
          <w:szCs w:val="22"/>
          <w:lang w:val="en-GB"/>
        </w:rPr>
        <w:t>4.</w:t>
      </w:r>
    </w:p>
    <w:p w14:paraId="1FB02AB3" w14:textId="77777777" w:rsidR="00FD104A" w:rsidRPr="00C52BF0" w:rsidRDefault="00FD104A" w:rsidP="0022186A">
      <w:pPr>
        <w:spacing w:after="0" w:line="360" w:lineRule="auto"/>
        <w:jc w:val="both"/>
        <w:rPr>
          <w:rFonts w:ascii="Cambria" w:hAnsi="Cambria"/>
          <w:sz w:val="22"/>
          <w:szCs w:val="22"/>
          <w:lang w:val="en-GB"/>
        </w:rPr>
      </w:pPr>
    </w:p>
    <w:p w14:paraId="4462C548" w14:textId="77777777" w:rsidR="001C704F" w:rsidRPr="0081421B" w:rsidRDefault="001C704F" w:rsidP="0022186A">
      <w:pPr>
        <w:spacing w:after="0" w:line="360" w:lineRule="auto"/>
        <w:jc w:val="both"/>
        <w:rPr>
          <w:rFonts w:ascii="Cambria" w:hAnsi="Cambria"/>
          <w:b/>
          <w:sz w:val="22"/>
          <w:szCs w:val="22"/>
          <w:lang w:val="en-GB"/>
        </w:rPr>
      </w:pPr>
      <w:r w:rsidRPr="0081421B">
        <w:rPr>
          <w:rFonts w:ascii="Cambria" w:hAnsi="Cambria"/>
          <w:b/>
          <w:sz w:val="22"/>
          <w:szCs w:val="22"/>
          <w:lang w:val="en-GB"/>
        </w:rPr>
        <w:t>Glasgow Outcome Score</w:t>
      </w:r>
    </w:p>
    <w:p w14:paraId="1C373419" w14:textId="77777777" w:rsidR="001C4C74" w:rsidRDefault="001C4C74" w:rsidP="0022186A">
      <w:pPr>
        <w:spacing w:after="0" w:line="360" w:lineRule="auto"/>
        <w:jc w:val="both"/>
        <w:rPr>
          <w:rFonts w:ascii="Cambria" w:hAnsi="Cambria"/>
          <w:sz w:val="22"/>
          <w:szCs w:val="22"/>
          <w:lang w:val="en-GB"/>
        </w:rPr>
      </w:pPr>
      <w:r w:rsidRPr="00C52BF0">
        <w:rPr>
          <w:rFonts w:ascii="Cambria" w:hAnsi="Cambria"/>
          <w:sz w:val="22"/>
          <w:szCs w:val="22"/>
          <w:lang w:val="en-GB"/>
        </w:rPr>
        <w:t>Tables 2</w:t>
      </w:r>
      <w:r w:rsidR="008F4491">
        <w:rPr>
          <w:rFonts w:ascii="Cambria" w:hAnsi="Cambria"/>
          <w:sz w:val="22"/>
          <w:szCs w:val="22"/>
          <w:lang w:val="en-GB"/>
        </w:rPr>
        <w:t>-4</w:t>
      </w:r>
      <w:r w:rsidR="00A14213">
        <w:rPr>
          <w:rFonts w:ascii="Cambria" w:hAnsi="Cambria"/>
          <w:sz w:val="22"/>
          <w:szCs w:val="22"/>
          <w:lang w:val="en-GB"/>
        </w:rPr>
        <w:t xml:space="preserve"> and Supplementary Table 5</w:t>
      </w:r>
      <w:r w:rsidR="008F4491">
        <w:rPr>
          <w:rFonts w:ascii="Cambria" w:hAnsi="Cambria"/>
          <w:sz w:val="22"/>
          <w:szCs w:val="22"/>
          <w:lang w:val="en-GB"/>
        </w:rPr>
        <w:t xml:space="preserve"> </w:t>
      </w:r>
      <w:r w:rsidRPr="00C52BF0">
        <w:rPr>
          <w:rFonts w:ascii="Cambria" w:hAnsi="Cambria"/>
          <w:sz w:val="22"/>
          <w:szCs w:val="22"/>
          <w:lang w:val="en-GB"/>
        </w:rPr>
        <w:t>show that there were no</w:t>
      </w:r>
      <w:r w:rsidR="003B0C09">
        <w:rPr>
          <w:rFonts w:ascii="Cambria" w:hAnsi="Cambria"/>
          <w:sz w:val="22"/>
          <w:szCs w:val="22"/>
          <w:lang w:val="en-GB"/>
        </w:rPr>
        <w:t>t any</w:t>
      </w:r>
      <w:r w:rsidRPr="00C52BF0">
        <w:rPr>
          <w:rFonts w:ascii="Cambria" w:hAnsi="Cambria"/>
          <w:sz w:val="22"/>
          <w:szCs w:val="22"/>
          <w:lang w:val="en-GB"/>
        </w:rPr>
        <w:t xml:space="preserve"> differences in the proportion of patients with a GOS of “good recovery”</w:t>
      </w:r>
      <w:r w:rsidR="008F4491">
        <w:rPr>
          <w:rFonts w:ascii="Cambria" w:hAnsi="Cambria"/>
          <w:sz w:val="22"/>
          <w:szCs w:val="22"/>
          <w:lang w:val="en-GB"/>
        </w:rPr>
        <w:t xml:space="preserve"> in any of the analyses.</w:t>
      </w:r>
      <w:r w:rsidRPr="00C52BF0">
        <w:rPr>
          <w:rFonts w:ascii="Cambria" w:hAnsi="Cambria"/>
          <w:sz w:val="22"/>
          <w:szCs w:val="22"/>
          <w:lang w:val="en-GB"/>
        </w:rPr>
        <w:t xml:space="preserve"> </w:t>
      </w:r>
    </w:p>
    <w:p w14:paraId="0CD66DDD" w14:textId="77777777" w:rsidR="0081412C" w:rsidRDefault="0081412C" w:rsidP="0022186A">
      <w:pPr>
        <w:spacing w:after="0" w:line="360" w:lineRule="auto"/>
        <w:jc w:val="both"/>
        <w:rPr>
          <w:rFonts w:ascii="Cambria" w:hAnsi="Cambria"/>
          <w:sz w:val="22"/>
          <w:szCs w:val="22"/>
          <w:lang w:val="en-GB"/>
        </w:rPr>
      </w:pPr>
    </w:p>
    <w:p w14:paraId="19417567" w14:textId="77777777" w:rsidR="0081412C" w:rsidRPr="0081421B" w:rsidRDefault="0081412C" w:rsidP="0022186A">
      <w:pPr>
        <w:spacing w:after="0" w:line="360" w:lineRule="auto"/>
        <w:jc w:val="both"/>
        <w:rPr>
          <w:rFonts w:ascii="Cambria" w:hAnsi="Cambria"/>
          <w:b/>
          <w:sz w:val="22"/>
          <w:szCs w:val="22"/>
          <w:lang w:val="en-GB"/>
        </w:rPr>
      </w:pPr>
      <w:r w:rsidRPr="0081421B">
        <w:rPr>
          <w:rFonts w:ascii="Cambria" w:hAnsi="Cambria"/>
          <w:b/>
          <w:sz w:val="22"/>
          <w:szCs w:val="22"/>
          <w:lang w:val="en-GB"/>
        </w:rPr>
        <w:t>Sensitivity analysis</w:t>
      </w:r>
    </w:p>
    <w:p w14:paraId="7F41BA25" w14:textId="77777777" w:rsidR="00EB11F4" w:rsidRDefault="00C21144" w:rsidP="0022186A">
      <w:pPr>
        <w:spacing w:after="0" w:line="360" w:lineRule="auto"/>
        <w:jc w:val="both"/>
        <w:rPr>
          <w:rFonts w:ascii="Cambria" w:hAnsi="Cambria"/>
          <w:sz w:val="22"/>
          <w:szCs w:val="22"/>
          <w:lang w:val="en-GB"/>
        </w:rPr>
      </w:pPr>
      <w:r>
        <w:rPr>
          <w:rFonts w:ascii="Cambria" w:hAnsi="Cambria"/>
          <w:sz w:val="22"/>
          <w:szCs w:val="22"/>
          <w:lang w:val="en-GB"/>
        </w:rPr>
        <w:t>T</w:t>
      </w:r>
      <w:r w:rsidR="00EB11F4">
        <w:rPr>
          <w:rFonts w:ascii="Cambria" w:hAnsi="Cambria"/>
          <w:sz w:val="22"/>
          <w:szCs w:val="22"/>
          <w:lang w:val="en-GB"/>
        </w:rPr>
        <w:t>here were no significant differences in adjusted length of stay, mortality, or GOS between the groups</w:t>
      </w:r>
      <w:r>
        <w:rPr>
          <w:rFonts w:ascii="Cambria" w:hAnsi="Cambria"/>
          <w:sz w:val="22"/>
          <w:szCs w:val="22"/>
          <w:lang w:val="en-GB"/>
        </w:rPr>
        <w:t xml:space="preserve"> when transferred patients were excluded</w:t>
      </w:r>
      <w:r w:rsidR="00EB11F4">
        <w:rPr>
          <w:rFonts w:ascii="Cambria" w:hAnsi="Cambria"/>
          <w:sz w:val="22"/>
          <w:szCs w:val="22"/>
          <w:lang w:val="en-GB"/>
        </w:rPr>
        <w:t xml:space="preserve">. There were also not any </w:t>
      </w:r>
      <w:r w:rsidR="00854944">
        <w:rPr>
          <w:rFonts w:ascii="Cambria" w:hAnsi="Cambria"/>
          <w:sz w:val="22"/>
          <w:szCs w:val="22"/>
          <w:lang w:val="en-GB"/>
        </w:rPr>
        <w:t xml:space="preserve">residual </w:t>
      </w:r>
      <w:r w:rsidR="00EB11F4">
        <w:rPr>
          <w:rFonts w:ascii="Cambria" w:hAnsi="Cambria"/>
          <w:sz w:val="22"/>
          <w:szCs w:val="22"/>
          <w:lang w:val="en-GB"/>
        </w:rPr>
        <w:t xml:space="preserve">associations between outcome and </w:t>
      </w:r>
      <w:r w:rsidR="00854944">
        <w:rPr>
          <w:rFonts w:ascii="Cambria" w:hAnsi="Cambria"/>
          <w:sz w:val="22"/>
          <w:szCs w:val="22"/>
          <w:lang w:val="en-GB"/>
        </w:rPr>
        <w:t>time of presentation</w:t>
      </w:r>
      <w:r w:rsidR="00EB11F4">
        <w:rPr>
          <w:rFonts w:ascii="Cambria" w:hAnsi="Cambria"/>
          <w:sz w:val="22"/>
          <w:szCs w:val="22"/>
          <w:lang w:val="en-GB"/>
        </w:rPr>
        <w:t xml:space="preserve"> in the ISS</w:t>
      </w:r>
      <w:r w:rsidR="00EB11F4" w:rsidRPr="00A108F6">
        <w:rPr>
          <w:rFonts w:ascii="Cambria" w:hAnsi="Cambria"/>
          <w:sz w:val="22"/>
          <w:szCs w:val="22"/>
          <w:lang w:val="en-GB"/>
        </w:rPr>
        <w:t>&gt;</w:t>
      </w:r>
      <w:r w:rsidR="00EB11F4">
        <w:rPr>
          <w:rFonts w:ascii="Cambria" w:hAnsi="Cambria"/>
          <w:sz w:val="22"/>
          <w:szCs w:val="22"/>
          <w:lang w:val="en-GB"/>
        </w:rPr>
        <w:t>15 sub-group</w:t>
      </w:r>
      <w:r w:rsidR="00A14213">
        <w:rPr>
          <w:rFonts w:ascii="Cambria" w:hAnsi="Cambria"/>
          <w:sz w:val="22"/>
          <w:szCs w:val="22"/>
          <w:lang w:val="en-GB"/>
        </w:rPr>
        <w:t xml:space="preserve"> (Table 4)</w:t>
      </w:r>
      <w:r w:rsidR="00EB11F4">
        <w:rPr>
          <w:rFonts w:ascii="Cambria" w:hAnsi="Cambria"/>
          <w:sz w:val="22"/>
          <w:szCs w:val="22"/>
          <w:lang w:val="en-GB"/>
        </w:rPr>
        <w:t>.</w:t>
      </w:r>
    </w:p>
    <w:p w14:paraId="178F1375" w14:textId="77777777" w:rsidR="00EB11F4" w:rsidRDefault="00EB11F4" w:rsidP="0022186A">
      <w:pPr>
        <w:spacing w:after="0" w:line="360" w:lineRule="auto"/>
        <w:jc w:val="both"/>
        <w:rPr>
          <w:rFonts w:ascii="Cambria" w:hAnsi="Cambria"/>
          <w:sz w:val="22"/>
          <w:szCs w:val="22"/>
          <w:lang w:val="en-GB"/>
        </w:rPr>
      </w:pPr>
    </w:p>
    <w:p w14:paraId="66EA2646" w14:textId="77777777" w:rsidR="0041129E" w:rsidRPr="00C52BF0" w:rsidRDefault="0041129E" w:rsidP="0022186A">
      <w:pPr>
        <w:spacing w:after="0" w:line="360" w:lineRule="auto"/>
        <w:jc w:val="both"/>
        <w:rPr>
          <w:rFonts w:ascii="Cambria" w:hAnsi="Cambria"/>
          <w:sz w:val="22"/>
          <w:szCs w:val="22"/>
          <w:lang w:val="en-GB"/>
        </w:rPr>
      </w:pPr>
    </w:p>
    <w:p w14:paraId="3FCB432A" w14:textId="77777777" w:rsidR="0041129E" w:rsidRPr="00C52BF0" w:rsidRDefault="0081421B" w:rsidP="0022186A">
      <w:pPr>
        <w:spacing w:after="0" w:line="360" w:lineRule="auto"/>
        <w:jc w:val="both"/>
        <w:rPr>
          <w:rFonts w:ascii="Cambria" w:hAnsi="Cambria"/>
          <w:b/>
          <w:sz w:val="22"/>
          <w:szCs w:val="22"/>
          <w:lang w:val="en-GB"/>
        </w:rPr>
      </w:pPr>
      <w:r>
        <w:rPr>
          <w:rFonts w:ascii="Cambria" w:hAnsi="Cambria"/>
          <w:b/>
          <w:sz w:val="22"/>
          <w:szCs w:val="22"/>
          <w:lang w:val="en-GB"/>
        </w:rPr>
        <w:lastRenderedPageBreak/>
        <w:t>DISCUSSION</w:t>
      </w:r>
    </w:p>
    <w:p w14:paraId="73DC8622" w14:textId="77777777" w:rsidR="00604B36" w:rsidRPr="00C52BF0" w:rsidRDefault="009A570E" w:rsidP="00604B36">
      <w:pPr>
        <w:spacing w:after="0" w:line="360" w:lineRule="auto"/>
        <w:jc w:val="both"/>
        <w:rPr>
          <w:rFonts w:ascii="Cambria" w:hAnsi="Cambria"/>
          <w:sz w:val="22"/>
          <w:szCs w:val="22"/>
          <w:lang w:val="en-GB"/>
        </w:rPr>
      </w:pPr>
      <w:r w:rsidRPr="00C52BF0">
        <w:rPr>
          <w:rFonts w:ascii="Cambria" w:hAnsi="Cambria"/>
          <w:sz w:val="22"/>
          <w:szCs w:val="22"/>
          <w:lang w:val="en-GB"/>
        </w:rPr>
        <w:t>The “weekend effect” has been so consistently reported across different patient populations and healthcare systems</w:t>
      </w:r>
      <w:r w:rsidRPr="00C52BF0">
        <w:rPr>
          <w:rFonts w:ascii="Cambria" w:hAnsi="Cambria"/>
          <w:sz w:val="22"/>
          <w:szCs w:val="22"/>
          <w:lang w:val="en-GB"/>
        </w:rPr>
        <w:fldChar w:fldCharType="begin">
          <w:fldData xml:space="preserve">PEVuZE5vdGU+PENpdGU+PEF1dGhvcj5Db2xlbWFuPC9BdXRob3I+PFllYXI+MjAxNTwvWWVhcj48
UmVjTnVtPjk8L1JlY051bT48RGlzcGxheVRleHQ+WzIsIDMsIDQsIDUsIDYsIDcsIDksIDEwLCAx
MSwgMTJdPC9EaXNwbGF5VGV4dD48cmVjb3JkPjxyZWMtbnVtYmVyPjk8L3JlYy1udW1iZXI+PGZv
cmVpZ24ta2V5cz48a2V5IGFwcD0iRU4iIGRiLWlkPSI1ZGVzeHZzc2x2ZnJ4ZWVzd3d4cHp6Zm52
NXIwMmZ3ZGFheDUiIHRpbWVzdGFtcD0iMTQzODI5MjE1OSI+OTwva2V5PjwvZm9yZWlnbi1rZXlz
PjxyZWYtdHlwZSBuYW1lPSJKb3VybmFsIEFydGljbGUiPjE3PC9yZWYtdHlwZT48Y29udHJpYnV0
b3JzPjxhdXRob3JzPjxhdXRob3I+Q29sZW1hbiwgQy4gSS48L2F1dGhvcj48YXV0aG9yPkJydW5h
dWx0LCBSLiBELjwvYXV0aG9yPjxhdXRob3I+U2F1bHNiZXJyeSwgVy4gSi48L2F1dGhvcj48L2F1
dGhvcnM+PC9jb250cmlidXRvcnM+PGF1dGgtYWRkcmVzcz5Vbml2ZXJzaXR5IG9mIENvbm5lY3Rp
Y3V0IFNjaG9vbCBvZiBQaGFybWFjeSwgU3RvcnJzLCBDVCwgVVNBOyBVbml2ZXJzaXR5IG9mIENv
bm5lY3RpY3V0LCBIYXJ0Zm9yZCBIb3NwaXRhbCBFdmlkZW5jZS1CYXNlZCBQcmFjdGljZSBDZW50
ZXIsIEhhcnRmb3JkLCBDVCwgVVNBLiBFbGVjdHJvbmljIGFkZHJlc3M6IGNyYWlnLmNvbGVtYW5A
aGhjaGVhbHRoLm9yZy4mI3hEO1VuaXZlcnNpdHkgb2YgQ29ubmVjdGljdXQgU2Nob29sIG9mIFBo
YXJtYWN5LCBTdG9ycnMsIENULCBVU0EuJiN4RDtVbml2ZXJzaXR5IG9mIENvbm5lY3RpY3V0LCBI
YXJ0Zm9yZCBIb3NwaXRhbCBFdmlkZW5jZS1CYXNlZCBQcmFjdGljZSBDZW50ZXIsIEhhcnRmb3Jk
LCBDVCwgVVNBLjwvYXV0aC1hZGRyZXNzPjx0aXRsZXM+PHRpdGxlPkFzc29jaWF0aW9uIGJldHdl
ZW4gd2Vla2VuZCBhZG1pc3Npb24gYW5kIGluLWhvc3BpdGFsIG1vcnRhbGl0eSBmb3IgcHVsbW9u
YXJ5IGVtYm9saXNtOiBBbiBvYnNlcnZhdGlvbmFsIHN0dWR5IGFuZCBtZXRhLWFuYWx5c2lzPC90
aXRsZT48c2Vjb25kYXJ5LXRpdGxlPkludCBKIENhcmRpb2w8L3NlY29uZGFyeS10aXRsZT48YWx0
LXRpdGxlPkludGVybmF0aW9uYWwgam91cm5hbCBvZiBjYXJkaW9sb2d5PC9hbHQtdGl0bGU+PC90
aXRsZXM+PHBlcmlvZGljYWw+PGZ1bGwtdGl0bGU+SW50ZXJuYXRpb25hbCBKb3VybmFsIG9mIENh
cmRpb2xvZ3k8L2Z1bGwtdGl0bGU+PGFiYnItMT5JbnQuIEouIENhcmRpb2wuPC9hYmJyLTE+PGFi
YnItMj5JbnQgSiBDYXJkaW9sPC9hYmJyLTI+PC9wZXJpb2RpY2FsPjxhbHQtcGVyaW9kaWNhbD48
ZnVsbC10aXRsZT5JbnRlcm5hdGlvbmFsIEpvdXJuYWwgb2YgQ2FyZGlvbG9neTwvZnVsbC10aXRs
ZT48YWJici0xPkludC4gSi4gQ2FyZGlvbC48L2FiYnItMT48YWJici0yPkludCBKIENhcmRpb2w8
L2FiYnItMj48L2FsdC1wZXJpb2RpY2FsPjxwYWdlcz43Mi00PC9wYWdlcz48dm9sdW1lPjE5NDwv
dm9sdW1lPjxkYXRlcz48eWVhcj4yMDE1PC95ZWFyPjxwdWItZGF0ZXM+PGRhdGU+U2VwIDE8L2Rh
dGU+PC9wdWItZGF0ZXM+PC9kYXRlcz48aXNibj4xODc0LTE3NTQgKEVsZWN0cm9uaWMpJiN4RDsw
MTY3LTUyNzMgKExpbmtpbmcpPC9pc2JuPjxhY2Nlc3Npb24tbnVtPjI2MDA1ODA4PC9hY2Nlc3Np
b24tbnVtPjx1cmxzPjxyZWxhdGVkLXVybHM+PHVybD5odHRwOi8vd3d3Lm5jYmkubmxtLm5paC5n
b3YvcHVibWVkLzI2MDA1ODA4PC91cmw+PC9yZWxhdGVkLXVybHM+PC91cmxzPjxlbGVjdHJvbmlj
LXJlc291cmNlLW51bT4xMC4xMDE2L2ouaWpjYXJkLjIwMTUuMDUuMDk4PC9lbGVjdHJvbmljLXJl
c291cmNlLW51bT48L3JlY29yZD48L0NpdGU+PENpdGU+PEF1dGhvcj5EZXNhaTwvQXV0aG9yPjxZ
ZWFyPjIwMTU8L1llYXI+PFJlY051bT4zPC9SZWNOdW0+PHJlY29yZD48cmVjLW51bWJlcj4zPC9y
ZWMtbnVtYmVyPjxmb3JlaWduLWtleXM+PGtleSBhcHA9IkVOIiBkYi1pZD0iNWRlc3h2c3NsdmZy
eGVlc3d3eHB6emZudjVyMDJmd2RhYXg1IiB0aW1lc3RhbXA9IjE0MzgyOTE4NjciPjM8L2tleT48
L2ZvcmVpZ24ta2V5cz48cmVmLXR5cGUgbmFtZT0iSm91cm5hbCBBcnRpY2xlIj4xNzwvcmVmLXR5
cGU+PGNvbnRyaWJ1dG9ycz48YXV0aG9ycz48YXV0aG9yPkRlc2FpLCBWLiBSLjwvYXV0aG9yPjxh
dXRob3I+SmVhLCBBLjwvYXV0aG9yPjxhdXRob3I+R29uZGEsIEQuIEQuPC9hdXRob3I+PGF1dGhv
cj5MYW0sIFMuPC9hdXRob3I+PGF1dGhvcj5MdWVyc3NlbiwgVC4gRy48L2F1dGhvcj48L2F1dGhv
cnM+PC9jb250cmlidXRvcnM+PHRpdGxlcz48dGl0bGU+MTk1IFRoZSBFZmZlY3Qgb2YgV2Vla2Vu
ZCBhbmQgQWZ0ZXItSG91cnMgU3VyZ2VyeSBvbiBNb3JiaWRpdHkgYW5kIE1vcnRhbGl0eSBSYXRl
cyBpbiBQZWRpYXRyaWMgTmV1cm9zdXJnZXJ5PC90aXRsZT48c2Vjb25kYXJ5LXRpdGxlPk5ldXJv
c3VyZ2VyeTwvc2Vjb25kYXJ5LXRpdGxlPjxhbHQtdGl0bGU+TmV1cm9zdXJnZXJ5PC9hbHQtdGl0
bGU+PC90aXRsZXM+PHBlcmlvZGljYWw+PGZ1bGwtdGl0bGU+TmV1cm9zdXJnZXJ5PC9mdWxsLXRp
dGxlPjxhYmJyLTE+TmV1cm9zdXJnZXJ5PC9hYmJyLTE+PGFiYnItMj5OZXVyb3N1cmdlcnk8L2Fi
YnItMj48L3BlcmlvZGljYWw+PGFsdC1wZXJpb2RpY2FsPjxmdWxsLXRpdGxlPk5ldXJvc3VyZ2Vy
eTwvZnVsbC10aXRsZT48YWJici0xPk5ldXJvc3VyZ2VyeTwvYWJici0xPjxhYmJyLTI+TmV1cm9z
dXJnZXJ5PC9hYmJyLTI+PC9hbHQtcGVyaW9kaWNhbD48cGFnZXM+MjMxPC9wYWdlcz48dm9sdW1l
PjYyIFN1cHBsIDE8L3ZvbHVtZT48ZGF0ZXM+PHllYXI+MjAxNTwveWVhcj48cHViLWRhdGVzPjxk
YXRlPkF1ZzwvZGF0ZT48L3B1Yi1kYXRlcz48L2RhdGVzPjxpc2JuPjE1MjQtNDA0MCAoRWxlY3Ry
b25pYykmI3hEOzAxNDgtMzk2WCAoTGlua2luZyk8L2lzYm4+PGFjY2Vzc2lvbi1udW0+MjYxODIw
NDE8L2FjY2Vzc2lvbi1udW0+PHVybHM+PHJlbGF0ZWQtdXJscz48dXJsPmh0dHA6Ly93d3cubmNi
aS5ubG0ubmloLmdvdi9wdWJtZWQvMjYxODIwNDE8L3VybD48L3JlbGF0ZWQtdXJscz48L3VybHM+
PGVsZWN0cm9uaWMtcmVzb3VyY2UtbnVtPjEwLjEyMjcvMDEubmV1LjAwMDA0NjcxNTkuNTE3ODQu
Y2Q8L2VsZWN0cm9uaWMtcmVzb3VyY2UtbnVtPjwvcmVjb3JkPjwvQ2l0ZT48Q2l0ZT48QXV0aG9y
PkZyZWVtYW50bGU8L0F1dGhvcj48WWVhcj4yMDE1PC9ZZWFyPjxSZWNOdW0+Mzg8L1JlY051bT48
cmVjb3JkPjxyZWMtbnVtYmVyPjM4PC9yZWMtbnVtYmVyPjxmb3JlaWduLWtleXM+PGtleSBhcHA9
IkVOIiBkYi1pZD0iNWRlc3h2c3NsdmZyeGVlc3d3eHB6emZudjVyMDJmd2RhYXg1IiB0aW1lc3Rh
bXA9IjE0NDE4MjIxMDMiPjM4PC9rZXk+PC9mb3JlaWduLWtleXM+PHJlZi10eXBlIG5hbWU9Ikpv
dXJuYWwgQXJ0aWNsZSI+MTc8L3JlZi10eXBlPjxjb250cmlidXRvcnM+PGF1dGhvcnM+PGF1dGhv
cj5GcmVlbWFudGxlLCBOLjwvYXV0aG9yPjxhdXRob3I+UmF5LCBELjwvYXV0aG9yPjxhdXRob3I+
TWNOdWx0eSwgRC48L2F1dGhvcj48YXV0aG9yPlJvc3NlciwgRC48L2F1dGhvcj48YXV0aG9yPkJl
bm5ldHQsIFMuPC9hdXRob3I+PGF1dGhvcj5LZW9naCwgQi4gRS48L2F1dGhvcj48YXV0aG9yPlBh
Z2FubywgRC48L2F1dGhvcj48L2F1dGhvcnM+PC9jb250cmlidXRvcnM+PGF1dGgtYWRkcmVzcz5E
ZXBhcnRtZW50IG9mIFByaW1hcnkgQ2FyZSBhbmQgUG9wdWxhdGlvbiBIZWFsdGgsIFVuaXZlcnNp
dHkgQ29sbGVnZSBMb25kb24sIFVLIFF1YWxpdHkgYW5kIE91dGNvbWVzIFJlc2VhcmNoIFVuaXQs
IFVuaXZlcnNpdHkgSG9zcGl0YWxzIEJpcm1pbmdoYW0gTkhTIEZvdW5kYXRpb24gVHJ1c3QsIEJp
cm1pbmdoYW0sIFVLLiYjeEQ7UXVhbGl0eSBhbmQgT3V0Y29tZXMgUmVzZWFyY2ggVW5pdCwgVW5p
dmVyc2l0eSBIb3NwaXRhbHMgQmlybWluZ2hhbSBOSFMgRm91bmRhdGlvbiBUcnVzdCwgQmlybWlu
Z2hhbSwgVUsgRGVwYXJ0bWVudCBvZiBJbmZvcm1hdGljcywgVW5pdmVyc2l0eSBIb3NwaXRhbHMg
QmlybWluZ2hhbSBOSFMgRm91bmRhdGlvbiBUcnVzdCBGYXJyIEluc3RpdHV0ZSBvZiBIZWFsdGgg
SW5mb3JtYXRpY3MgUmVzZWFyY2gsIFVuaXZlcnNpdHkgQ29sbGVnZSBMb25kb24uJiN4RDtRdWFs
aXR5IGFuZCBPdXRjb21lcyBSZXNlYXJjaCBVbml0LCBVbml2ZXJzaXR5IEhvc3BpdGFscyBCaXJt
aW5naGFtIE5IUyBGb3VuZGF0aW9uIFRydXN0LCBCaXJtaW5naGFtLCBVSyBEZXBhcnRtZW50IG9m
IEluZm9ybWF0aWNzLCBVbml2ZXJzaXR5IEhvc3BpdGFscyBCaXJtaW5naGFtIE5IUyBGb3VuZGF0
aW9uIFRydXN0LiYjeEQ7VW5pdmVyc2l0eSBIb3NwaXRhbHMgQmlybWluZ2hhbSBOSFMgRm91bmRh
dGlvbiBUcnVzdC4mI3hEO01lZGljYWwgRGlyZWN0b3JhdGUsIE5IUyBFbmdsYW5kLCBMb25kb24s
IFVLLiYjeEQ7UXVhbGl0eSBhbmQgT3V0Y29tZXMgUmVzZWFyY2ggVW5pdCwgVW5pdmVyc2l0eSBI
b3NwaXRhbHMgQmlybWluZ2hhbSBOSFMgRm91bmRhdGlvbiBUcnVzdCwgQmlybWluZ2hhbSwgVUsg
RGVwYXJ0bWVudCBvZiBDYXJkaW90aG9yYWNpYyBTdXJnZXJ5LCBVbml2ZXJzaXR5IEhvc3BpdGFs
cyBCaXJtaW5naGFtIE5IUyBGb3VuZGF0aW9uIFRydXN0IERvbWVuaWNvLlBhZ2Fub0B1aGIubmhz
LnVrLjwvYXV0aC1hZGRyZXNzPjx0aXRsZXM+PHRpdGxlPkluY3JlYXNlZCBtb3J0YWxpdHkgYXNz
b2NpYXRlZCB3aXRoIHdlZWtlbmQgaG9zcGl0YWwgYWRtaXNzaW9uOiBhIGNhc2UgZm9yIGV4cGFu
ZGVkIHNldmVuIGRheSBzZXJ2aWNlcz88L3RpdGxlPjxzZWNvbmRhcnktdGl0bGU+Qk1KPC9zZWNv
bmRhcnktdGl0bGU+PC90aXRsZXM+PHBlcmlvZGljYWw+PGZ1bGwtdGl0bGU+Qk1KPC9mdWxsLXRp
dGxlPjxhYmJyLTE+Qk1KPC9hYmJyLTE+PGFiYnItMj5CTUo8L2FiYnItMj48L3BlcmlvZGljYWw+
PHBhZ2VzPmg0NTk2PC9wYWdlcz48dm9sdW1lPjM1MTwvdm9sdW1lPjxkYXRlcz48eWVhcj4yMDE1
PC95ZWFyPjwvZGF0ZXM+PGlzYm4+MTc1Ni0xODMzIChFbGVjdHJvbmljKSYjeEQ7MDk1OS01MzVY
IChMaW5raW5nKTwvaXNibj48YWNjZXNzaW9uLW51bT4yNjM0MjkyMzwvYWNjZXNzaW9uLW51bT48
dXJscz48cmVsYXRlZC11cmxzPjx1cmw+aHR0cDovL3d3dy5uY2JpLm5sbS5uaWguZ292L3B1Ym1l
ZC8yNjM0MjkyMzwvdXJsPjwvcmVsYXRlZC11cmxzPjwvdXJscz48ZWxlY3Ryb25pYy1yZXNvdXJj
ZS1udW0+MTAuMTEzNi9ibWouaDQ1OTY8L2VsZWN0cm9uaWMtcmVzb3VyY2UtbnVtPjwvcmVjb3Jk
PjwvQ2l0ZT48Q2l0ZT48QXV0aG9yPkZyZWVtYW50bGU8L0F1dGhvcj48WWVhcj4yMDEyPC9ZZWFy
PjxSZWNOdW0+MTI8L1JlY051bT48cmVjb3JkPjxyZWMtbnVtYmVyPjEyPC9yZWMtbnVtYmVyPjxm
b3JlaWduLWtleXM+PGtleSBhcHA9IkVOIiBkYi1pZD0iNWRlc3h2c3NsdmZyeGVlc3d3eHB6emZu
djVyMDJmd2RhYXg1IiB0aW1lc3RhbXA9IjE0MzgyOTM1NzAiPjEyPC9rZXk+PC9mb3JlaWduLWtl
eXM+PHJlZi10eXBlIG5hbWU9IkpvdXJuYWwgQXJ0aWNsZSI+MTc8L3JlZi10eXBlPjxjb250cmli
dXRvcnM+PGF1dGhvcnM+PGF1dGhvcj5GcmVlbWFudGxlLCBOLjwvYXV0aG9yPjxhdXRob3I+Umlj
aGFyZHNvbiwgTS48L2F1dGhvcj48YXV0aG9yPldvb2QsIEouPC9hdXRob3I+PGF1dGhvcj5SYXks
IEQuPC9hdXRob3I+PGF1dGhvcj5LaG9zbGEsIFMuPC9hdXRob3I+PGF1dGhvcj5TaGFoaWFuLCBE
LjwvYXV0aG9yPjxhdXRob3I+Um9jaGUsIFcuIFIuPC9hdXRob3I+PGF1dGhvcj5TdGVwaGVucywg
SS48L2F1dGhvcj48YXV0aG9yPktlb2doLCBCLjwvYXV0aG9yPjxhdXRob3I+UGFnYW5vLCBELjwv
YXV0aG9yPjwvYXV0aG9ycz48L2NvbnRyaWJ1dG9ycz48YXV0aC1hZGRyZXNzPkRlcGFydG1lbnQg
b2YgUHJpbWFyeSBDYXJlICZhbXA7IFBvcHVsYXRpb24gSGVhbHRoLCBVbml2ZXJzaXR5IENvbGxl
Z2UgTG9uZG9uIE5XMyAyUEYsIFVLLjwvYXV0aC1hZGRyZXNzPjx0aXRsZXM+PHRpdGxlPldlZWtl
bmQgaG9zcGl0YWxpemF0aW9uIGFuZCBhZGRpdGlvbmFsIHJpc2sgb2YgZGVhdGg6IGFuIGFuYWx5
c2lzIG9mIGlucGF0aWVudCBkYXRhPC90aXRsZT48c2Vjb25kYXJ5LXRpdGxlPkogUiBTb2MgTWVk
PC9zZWNvbmRhcnktdGl0bGU+PGFsdC10aXRsZT5Kb3VybmFsIG9mIHRoZSBSb3lhbCBTb2NpZXR5
IG9mIE1lZGljaW5lPC9hbHQtdGl0bGU+PC90aXRsZXM+PHBlcmlvZGljYWw+PGZ1bGwtdGl0bGU+
Sm91cm5hbCBvZiB0aGUgUm95YWwgU29jaWV0eSBvZiBNZWRpY2luZTwvZnVsbC10aXRsZT48YWJi
ci0xPkouIFIuIFNvYy4gTWVkLjwvYWJici0xPjxhYmJyLTI+SiBSIFNvYyBNZWQ8L2FiYnItMj48
L3BlcmlvZGljYWw+PGFsdC1wZXJpb2RpY2FsPjxmdWxsLXRpdGxlPkpvdXJuYWwgb2YgdGhlIFJv
eWFsIFNvY2lldHkgb2YgTWVkaWNpbmU8L2Z1bGwtdGl0bGU+PGFiYnItMT5KLiBSLiBTb2MuIE1l
ZC48L2FiYnItMT48YWJici0yPkogUiBTb2MgTWVkPC9hYmJyLTI+PC9hbHQtcGVyaW9kaWNhbD48
cGFnZXM+NzQtODQ8L3BhZ2VzPjx2b2x1bWU+MTA1PC92b2x1bWU+PG51bWJlcj4yPC9udW1iZXI+
PGtleXdvcmRzPjxrZXl3b3JkPkVuZ2xhbmQ8L2tleXdvcmQ+PGtleXdvcmQ+Rm9sbG93LVVwIFN0
dWRpZXM8L2tleXdvcmQ+PGtleXdvcmQ+Kkhvc3BpdGFsIE1vcnRhbGl0eTwva2V5d29yZD48a2V5
d29yZD5Ib3NwaXRhbGl6YXRpb24vKnN0YXRpc3RpY3MgJmFtcDsgbnVtZXJpY2FsIGRhdGE8L2tl
eXdvcmQ+PGtleXdvcmQ+SHVtYW5zPC9rZXl3b3JkPjxrZXl3b3JkPklucGF0aWVudHM8L2tleXdv
cmQ+PGtleXdvcmQ+UHJvcG9ydGlvbmFsIEhhemFyZHMgTW9kZWxzPC9rZXl3b3JkPjxrZXl3b3Jk
PlJldHJvc3BlY3RpdmUgU3R1ZGllczwva2V5d29yZD48a2V5d29yZD5SaXNrIEZhY3RvcnM8L2tl
eXdvcmQ+PGtleXdvcmQ+U3RhdGUgTWVkaWNpbmU8L2tleXdvcmQ+PGtleXdvcmQ+U3Vydml2YWwg
UmF0ZTwva2V5d29yZD48a2V5d29yZD5UaW1lIEZhY3RvcnM8L2tleXdvcmQ+PC9rZXl3b3Jkcz48
ZGF0ZXM+PHllYXI+MjAxMjwveWVhcj48cHViLWRhdGVzPjxkYXRlPkZlYjwvZGF0ZT48L3B1Yi1k
YXRlcz48L2RhdGVzPjxpc2JuPjE3NTgtMTA5NSAoRWxlY3Ryb25pYykmI3hEOzAxNDEtMDc2OCAo
TGlua2luZyk8L2lzYm4+PGFjY2Vzc2lvbi1udW0+MjIzMDcwMzc8L2FjY2Vzc2lvbi1udW0+PHVy
bHM+PHJlbGF0ZWQtdXJscz48dXJsPmh0dHA6Ly93d3cubmNiaS5ubG0ubmloLmdvdi9wdWJtZWQv
MjIzMDcwMzc8L3VybD48L3JlbGF0ZWQtdXJscz48L3VybHM+PGN1c3RvbTI+MzI4NDI5MzwvY3Vz
dG9tMj48ZWxlY3Ryb25pYy1yZXNvdXJjZS1udW0+MTAuMTI1OC9qcnNtLjIwMTIuMTIwMDA5PC9l
bGVjdHJvbmljLXJlc291cmNlLW51bT48L3JlY29yZD48L0NpdGU+PENpdGU+PEF1dGhvcj5LdW1h
cjwvQXV0aG9yPjxZZWFyPjIwMTU8L1llYXI+PFJlY051bT4xMDwvUmVjTnVtPjxyZWNvcmQ+PHJl
Yy1udW1iZXI+MTA8L3JlYy1udW1iZXI+PGZvcmVpZ24ta2V5cz48a2V5IGFwcD0iRU4iIGRiLWlk
PSI1ZGVzeHZzc2x2ZnJ4ZWVzd3d4cHp6Zm52NXIwMmZ3ZGFheDUiIHRpbWVzdGFtcD0iMTQzODI5
MjM1NyI+MTA8L2tleT48L2ZvcmVpZ24ta2V5cz48cmVmLXR5cGUgbmFtZT0iSm91cm5hbCBBcnRp
Y2xlIj4xNzwvcmVmLXR5cGU+PGNvbnRyaWJ1dG9ycz48YXV0aG9ycz48YXV0aG9yPkt1bWFyLCBH
LjwvYXV0aG9yPjxhdXRob3I+RGVzaG11a2gsIEEuPC9hdXRob3I+PGF1dGhvcj5TYWtodWphLCBB
LjwvYXV0aG9yPjxhdXRob3I+VGFuZWphLCBBLjwvYXV0aG9yPjxhdXRob3I+S3VtYXIsIE4uPC9h
dXRob3I+PGF1dGhvcj5KYWNvYnMsIEUuPC9hdXRob3I+PGF1dGhvcj5OYW5jaGFsLCBSLjwvYXV0
aG9yPjxhdXRob3I+TWlsd2F1a2VlIEluaXRpYXRpdmUgaW4gQ3JpdGljYWwgQ2FyZSBPdXRjb21l
cyBSZXNlYXJjaCBHcm91cCBvZiwgSW52ZXN0aWdhdG9yczwvYXV0aG9yPjwvYXV0aG9ycz48L2Nv
bnRyaWJ1dG9ycz48dGl0bGVzPjx0aXRsZT5BY3V0ZSBteW9jYXJkaWFsIGluZmFyY3Rpb246IGEg
bmF0aW9uYWwgYW5hbHlzaXMgb2YgdGhlIHdlZWtlbmQgZWZmZWN0IG92ZXIgdGltZTwvdGl0bGU+
PHNlY29uZGFyeS10aXRsZT5KIEFtIENvbGwgQ2FyZGlvbDwvc2Vjb25kYXJ5LXRpdGxlPjxhbHQt
dGl0bGU+Sm91cm5hbCBvZiB0aGUgQW1lcmljYW4gQ29sbGVnZSBvZiBDYXJkaW9sb2d5PC9hbHQt
dGl0bGU+PC90aXRsZXM+PHBlcmlvZGljYWw+PGZ1bGwtdGl0bGU+Sm91cm5hbCBvZiB0aGUgQW1l
cmljYW4gQ29sbGVnZSBvZiBDYXJkaW9sb2d5PC9mdWxsLXRpdGxlPjxhYmJyLTE+Si4gQW0uIENv
bGwuIENhcmRpb2wuPC9hYmJyLTE+PGFiYnItMj5KIEFtIENvbGwgQ2FyZGlvbDwvYWJici0yPjwv
cGVyaW9kaWNhbD48YWx0LXBlcmlvZGljYWw+PGZ1bGwtdGl0bGU+Sm91cm5hbCBvZiB0aGUgQW1l
cmljYW4gQ29sbGVnZSBvZiBDYXJkaW9sb2d5PC9mdWxsLXRpdGxlPjxhYmJyLTE+Si4gQW0uIENv
bGwuIENhcmRpb2wuPC9hYmJyLTE+PGFiYnItMj5KIEFtIENvbGwgQ2FyZGlvbDwvYWJici0yPjwv
YWx0LXBlcmlvZGljYWw+PHBhZ2VzPjIxNy04PC9wYWdlcz48dm9sdW1lPjY1PC92b2x1bWU+PG51
bWJlcj4yPC9udW1iZXI+PGtleXdvcmRzPjxrZXl3b3JkPkRhdGFiYXNlcywgRmFjdHVhbDwva2V5
d29yZD48a2V5d29yZD5Gb2xsb3ctVXAgU3R1ZGllczwva2V5d29yZD48a2V5d29yZD5Ib3NwaXRh
bCBNb3J0YWxpdHkvKnRyZW5kczwva2V5d29yZD48a2V5d29yZD4qSG9zcGl0YWxzLCBQdWJsaWM8
L2tleXdvcmQ+PGtleXdvcmQ+SHVtYW5zPC9rZXl3b3JkPjxrZXl3b3JkPk15b2NhcmRpYWwgSW5m
YXJjdGlvbi8qbW9ydGFsaXR5PC9rZXl3b3JkPjxrZXl3b3JkPlBhdGllbnQgQWRtaXNzaW9uLyp0
cmVuZHM8L2tleXdvcmQ+PGtleXdvcmQ+UmV0cm9zcGVjdGl2ZSBTdHVkaWVzPC9rZXl3b3JkPjxr
ZXl3b3JkPlRpbWUgRmFjdG9yczwva2V5d29yZD48a2V5d29yZD5Vbml0ZWQgU3RhdGVzL2VwaWRl
bWlvbG9neTwva2V5d29yZD48L2tleXdvcmRzPjxkYXRlcz48eWVhcj4yMDE1PC95ZWFyPjxwdWIt
ZGF0ZXM+PGRhdGU+SmFuIDIwPC9kYXRlPjwvcHViLWRhdGVzPjwvZGF0ZXM+PGlzYm4+MTU1OC0z
NTk3IChFbGVjdHJvbmljKSYjeEQ7MDczNS0xMDk3IChMaW5raW5nKTwvaXNibj48YWNjZXNzaW9u
LW51bT4yNTU5MzA2NTwvYWNjZXNzaW9uLW51bT48dXJscz48cmVsYXRlZC11cmxzPjx1cmw+aHR0
cDovL3d3dy5uY2JpLm5sbS5uaWguZ292L3B1Ym1lZC8yNTU5MzA2NTwvdXJsPjwvcmVsYXRlZC11
cmxzPjwvdXJscz48ZWxlY3Ryb25pYy1yZXNvdXJjZS1udW0+MTAuMTAxNi9qLmphY2MuMjAxNC4w
OS4wODM8L2VsZWN0cm9uaWMtcmVzb3VyY2UtbnVtPjwvcmVjb3JkPjwvQ2l0ZT48Q2l0ZT48QXV0
aG9yPk11cHBhdmFyYXB1PC9BdXRob3I+PFllYXI+MjAxNDwvWWVhcj48UmVjTnVtPjExPC9SZWNO
dW0+PHJlY29yZD48cmVjLW51bWJlcj4xMTwvcmVjLW51bWJlcj48Zm9yZWlnbi1rZXlzPjxrZXkg
YXBwPSJFTiIgZGItaWQ9IjVkZXN4dnNzbHZmcnhlZXN3d3hwenpmbnY1cjAyZndkYWF4NSIgdGlt
ZXN0YW1wPSIxNDM4MjkzNDYyIj4xMTwva2V5PjwvZm9yZWlnbi1rZXlzPjxyZWYtdHlwZSBuYW1l
PSJKb3VybmFsIEFydGljbGUiPjE3PC9yZWYtdHlwZT48Y29udHJpYnV0b3JzPjxhdXRob3JzPjxh
dXRob3I+TXVwcGF2YXJhcHUsIFIuIEMuPC9hdXRob3I+PGF1dGhvcj5DaGF1cmFzaWEsIEEuIFIu
PC9hdXRob3I+PGF1dGhvcj5TY2h3YXJ6a29wZiwgUi48L2F1dGhvcj48YXV0aG9yPk1hdHpraW4s
IEUuIEcuPC9hdXRob3I+PGF1dGhvcj5DYXNzaWR5LCBDLiBDLjwvYXV0aG9yPjxhdXRob3I+U21p
dGgsIEUuIEwuPC9hdXRob3I+PC9hdXRob3JzPjwvY29udHJpYnV0b3JzPjxhdXRoLWFkZHJlc3M+
RGVwYXJ0bWVudCBvZiBPcnRob3BhZWRpYyBTdXJnZXJ5LCBUdWZ0cyBVbml2ZXJzaXR5IFNjaG9v
bCBvZiBNZWRpY2luZSwgQm9zdG9uLCBNYXNzYWNodXNldHRzLiYjeEQ7VW5pdmVyc2l0eSBvZiBD
YWxpZm9ybmlhLCBJcnZpbmUsIENhbGlmb3JuaWEuJiN4RDtPcnRob3BhZWRpYyBTdXJnZXJ5LCBV
bml2ZXJzaXR5IG9mIENhbGlmb3JuaWEsIElydmluZSwgQ2FsaWZvcm5pYS4mI3hEO0hhcnZhcmQg
TWVkaWNhbCBTY2hvb2wsIEJvc3RvbiwgTWFzc2FjaHVzZXR0cy4mI3hEO1R1ZnRzIFVuaXZlcnNp
dHkgU2Nob29sIG9mIE1lZGljaW5lLCBCb3N0b24sIE1hc3NhY2h1c2V0dHMuPC9hdXRoLWFkZHJl
c3M+PHRpdGxlcz48dGl0bGU+VG90YWwgam9pbnQgYXJ0aHJvcGxhc3R5IHN1cmdlcnk6IGRvZXMg
ZGF5IG9mIHN1cmdlcnkgbWF0dGVyPzwvdGl0bGU+PHNlY29uZGFyeS10aXRsZT5KIEFydGhyb3Bs
YXN0eTwvc2Vjb25kYXJ5LXRpdGxlPjxhbHQtdGl0bGU+VGhlIEpvdXJuYWwgb2YgYXJ0aHJvcGxh
c3R5PC9hbHQtdGl0bGU+PC90aXRsZXM+PHBlcmlvZGljYWw+PGZ1bGwtdGl0bGU+Sm91cm5hbCBv
ZiBBcnRocm9wbGFzdHk8L2Z1bGwtdGl0bGU+PGFiYnItMT5KLiBBcnRocm9wbGFzdHk8L2FiYnIt
MT48YWJici0yPkogQXJ0aHJvcGxhc3R5PC9hYmJyLTI+PC9wZXJpb2RpY2FsPjxwYWdlcz4xOTQz
LTU8L3BhZ2VzPjx2b2x1bWU+Mjk8L3ZvbHVtZT48bnVtYmVyPjEwPC9udW1iZXI+PGtleXdvcmRz
PjxrZXl3b3JkPkFydGhyb3BsYXN0eSwgUmVwbGFjZW1lbnQvKnN0YXRpc3RpY3MgJmFtcDsgbnVt
ZXJpY2FsIGRhdGE8L2tleXdvcmQ+PGtleXdvcmQ+RGVsaXZlcnkgb2YgSGVhbHRoIENhcmUvc3Rh
bmRhcmRzLypzdGF0aXN0aWNzICZhbXA7IG51bWVyaWNhbCBkYXRhPC9rZXl3b3JkPjxrZXl3b3Jk
PkVsZWN0aXZlIFN1cmdpY2FsIFByb2NlZHVyZXMvKnN0YXRpc3RpY3MgJmFtcDsgbnVtZXJpY2Fs
IGRhdGE8L2tleXdvcmQ+PGtleXdvcmQ+RmVtYWxlPC9rZXl3b3JkPjxrZXl3b3JkPkh1bWFuczwv
a2V5d29yZD48a2V5d29yZD5MZW5ndGggb2YgU3RheS8qc3RhdGlzdGljcyAmYW1wOyBudW1lcmlj
YWwgZGF0YTwva2V5d29yZD48a2V5d29yZD5NYWxlPC9rZXl3b3JkPjxrZXl3b3JkPk1pZGRsZSBB
Z2VkPC9rZXl3b3JkPjxrZXl3b3JkPlBhdGllbnQgRGlzY2hhcmdlLypzdGF0aXN0aWNzICZhbXA7
IG51bWVyaWNhbCBkYXRhPC9rZXl3b3JkPjxrZXl3b3JkPlBlcnNvbm5lbCBTdGFmZmluZyBhbmQg
U2NoZWR1bGluZzwva2V5d29yZD48a2V5d29yZD5SZXRyb3NwZWN0aXZlIFN0dWRpZXM8L2tleXdv
cmQ+PC9rZXl3b3Jkcz48ZGF0ZXM+PHllYXI+MjAxNDwveWVhcj48cHViLWRhdGVzPjxkYXRlPk9j
dDwvZGF0ZT48L3B1Yi1kYXRlcz48L2RhdGVzPjxpc2JuPjE1MzItODQwNiAoRWxlY3Ryb25pYykm
I3hEOzA4ODMtNTQwMyAoTGlua2luZyk8L2lzYm4+PGFjY2Vzc2lvbi1udW0+MjUwMTU3NTQ8L2Fj
Y2Vzc2lvbi1udW0+PHVybHM+PHJlbGF0ZWQtdXJscz48dXJsPmh0dHA6Ly93d3cubmNiaS5ubG0u
bmloLmdvdi9wdWJtZWQvMjUwMTU3NTQ8L3VybD48L3JlbGF0ZWQtdXJscz48L3VybHM+PGVsZWN0
cm9uaWMtcmVzb3VyY2UtbnVtPjEwLjEwMTYvai5hcnRoLjIwMTQuMDYuMDA0PC9lbGVjdHJvbmlj
LXJlc291cmNlLW51bT48L3JlY29yZD48L0NpdGU+PENpdGU+PEF1dGhvcj5PcmFuZGk8L0F1dGhv
cj48WWVhcj4yMDE0PC9ZZWFyPjxSZWNOdW0+ODwvUmVjTnVtPjxyZWNvcmQ+PHJlYy1udW1iZXI+
ODwvcmVjLW51bWJlcj48Zm9yZWlnbi1rZXlzPjxrZXkgYXBwPSJFTiIgZGItaWQ9IjVkZXN4dnNz
bHZmcnhlZXN3d3hwenpmbnY1cjAyZndkYWF4NSIgdGltZXN0YW1wPSIxNDM4MjkyMTEzIj44PC9r
ZXk+PC9mb3JlaWduLWtleXM+PHJlZi10eXBlIG5hbWU9IkpvdXJuYWwgQXJ0aWNsZSI+MTc8L3Jl
Zi10eXBlPjxjb250cmlidXRvcnM+PGF1dGhvcnM+PGF1dGhvcj5PcmFuZGksIEIuIEouPC9hdXRo
b3I+PGF1dGhvcj5TZWx2YXJhamFoLCBTLjwvYXV0aG9yPjxhdXRob3I+T3Jpb24sIEsuIEMuPC9h
dXRob3I+PGF1dGhvcj5MdW0sIFkuIFcuPC9hdXRob3I+PGF1dGhvcj5QZXJsZXIsIEIuIEEuPC9h
dXRob3I+PGF1dGhvcj5BYnVsYXJyYWdlLCBDLiBKLjwvYXV0aG9yPjwvYXV0aG9ycz48L2NvbnRy
aWJ1dG9ycz48YXV0aC1hZGRyZXNzPkRlcGFydG1lbnQgb2YgU3VyZ2VyeSwgSm9obnMgSG9wa2lu
cyBVbml2ZXJzaXR5IFNjaG9vbCBvZiBNZWRpY2luZSwgQmFsdGltb3JlLCBNZC4mI3hEO0RlcGFy
dG1lbnQgb2YgU3VyZ2VyeSwgSm9obnMgSG9wa2lucyBVbml2ZXJzaXR5IFNjaG9vbCBvZiBNZWRp
Y2luZSwgQmFsdGltb3JlLCBNZDsgQ2VudGVyIGZvciBTdXJnaWNhbCBUcmlhbHMgYW5kIE91dGNv
bWVzIFJlc2VhcmNoLCBEZXBhcnRtZW50IG9mIFN1cmdlcnksIEpvaG5zIEhvcGtpbnMgVW5pdmVy
c2l0eSBTY2hvb2wgb2YgTWVkaWNpbmUsIEJhbHRpbW9yZSwgTWQuJiN4RDtEZXBhcnRtZW50IG9m
IFN1cmdlcnksIEpvaG5zIEhvcGtpbnMgVW5pdmVyc2l0eSBTY2hvb2wgb2YgTWVkaWNpbmUsIEJh
bHRpbW9yZSwgTWQ7IERpdmlzaW9uIG9mIFZhc2N1bGFyIFN1cmdlcnkgYW5kIEVuZG92YXNjdWxh
ciBUaGVyYXB5LCBEZXBhcnRtZW50IG9mIFN1cmdlcnksIEpvaG5zIEhvcGtpbnMgVW5pdmVyc2l0
eSBTY2hvb2wgb2YgTWVkaWNpbmUsIEJhbHRpbW9yZSwgTWQuJiN4RDtEZXBhcnRtZW50IG9mIFN1
cmdlcnksIEpvaG5zIEhvcGtpbnMgVW5pdmVyc2l0eSBTY2hvb2wgb2YgTWVkaWNpbmUsIEJhbHRp
bW9yZSwgTWQ7IENlbnRlciBmb3IgU3VyZ2ljYWwgVHJpYWxzIGFuZCBPdXRjb21lcyBSZXNlYXJj
aCwgRGVwYXJ0bWVudCBvZiBTdXJnZXJ5LCBKb2hucyBIb3BraW5zIFVuaXZlcnNpdHkgU2Nob29s
IG9mIE1lZGljaW5lLCBCYWx0aW1vcmUsIE1kOyBEaXZpc2lvbiBvZiBWYXNjdWxhciBTdXJnZXJ5
IGFuZCBFbmRvdmFzY3VsYXIgVGhlcmFweSwgRGVwYXJ0bWVudCBvZiBTdXJnZXJ5LCBKb2hucyBI
b3BraW5zIFVuaXZlcnNpdHkgU2Nob29sIG9mIE1lZGljaW5lLCBCYWx0aW1vcmUsIE1kLiBFbGVj
dHJvbmljIGFkZHJlc3M6IGNhYnVsYXIxQGpobWkuZWR1LjwvYXV0aC1hZGRyZXNzPjx0aXRsZXM+
PHRpdGxlPk91dGNvbWVzIG9mIG5vbmVsZWN0aXZlIHdlZWtlbmQgYWRtaXNzaW9ucyBmb3IgbG93
ZXIgZXh0cmVtaXR5IGlzY2hlbWlhPC90aXRsZT48c2Vjb25kYXJ5LXRpdGxlPkogVmFzYyBTdXJn
PC9zZWNvbmRhcnktdGl0bGU+PGFsdC10aXRsZT5Kb3VybmFsIG9mIHZhc2N1bGFyIHN1cmdlcnk8
L2FsdC10aXRsZT48L3RpdGxlcz48cGVyaW9kaWNhbD48ZnVsbC10aXRsZT5Kb3VybmFsIG9mIFZh
c2N1bGFyIFN1cmdlcnk8L2Z1bGwtdGl0bGU+PGFiYnItMT5KLiBWYXNjLiBTdXJnLjwvYWJici0x
PjxhYmJyLTI+SiBWYXNjIFN1cmc8L2FiYnItMj48L3BlcmlvZGljYWw+PGFsdC1wZXJpb2RpY2Fs
PjxmdWxsLXRpdGxlPkpvdXJuYWwgb2YgVmFzY3VsYXIgU3VyZ2VyeTwvZnVsbC10aXRsZT48YWJi
ci0xPkouIFZhc2MuIFN1cmcuPC9hYmJyLTE+PGFiYnItMj5KIFZhc2MgU3VyZzwvYWJici0yPjwv
YWx0LXBlcmlvZGljYWw+PHBhZ2VzPjE1NzItOSBlMTwvcGFnZXM+PHZvbHVtZT42MDwvdm9sdW1l
PjxudW1iZXI+NjwvbnVtYmVyPjxrZXl3b3Jkcz48a2V5d29yZD5BY3V0ZSBEaXNlYXNlPC9rZXl3
b3JkPjxrZXl3b3JkPipBZnRlci1Ib3VycyBDYXJlPC9rZXl3b3JkPjxrZXl3b3JkPkFnZWQ8L2tl
eXdvcmQ+PGtleXdvcmQ+QWdlZCwgODAgYW5kIG92ZXI8L2tleXdvcmQ+PGtleXdvcmQ+QW1wdXRh
dGlvbjwva2V5d29yZD48a2V5d29yZD5Dcml0aWNhbCBJbGxuZXNzPC9rZXl3b3JkPjxrZXl3b3Jk
PkVtYm9saXNtL2RpYWdub3Npcy9tb3J0YWxpdHkvKnRoZXJhcHk8L2tleXdvcmQ+PGtleXdvcmQ+
RW1lcmdlbmNpZXM8L2tleXdvcmQ+PGtleXdvcmQ+RmVtYWxlPC9rZXl3b3JkPjxrZXl3b3JkPkh1
bWFuczwva2V5d29yZD48a2V5d29yZD5Jc2NoZW1pYS9kaWFnbm9zaXMvbW9ydGFsaXR5Lyp0aGVy
YXB5PC9rZXl3b3JkPjxrZXl3b3JkPkthcGxhbi1NZWllciBFc3RpbWF0ZTwva2V5d29yZD48a2V5
d29yZD5MZW5ndGggb2YgU3RheTwva2V5d29yZD48a2V5d29yZD5MaW1iIFNhbHZhZ2U8L2tleXdv
cmQ+PGtleXdvcmQ+TGluZWFyIE1vZGVsczwva2V5d29yZD48a2V5d29yZD5Mb2dpc3RpYyBNb2Rl
bHM8L2tleXdvcmQ+PGtleXdvcmQ+TG93ZXIgRXh0cmVtaXR5LypibG9vZCBzdXBwbHk8L2tleXdv
cmQ+PGtleXdvcmQ+TWFsZTwva2V5d29yZD48a2V5d29yZD5NaWRkbGUgQWdlZDwva2V5d29yZD48
a2V5d29yZD5NdWx0aXZhcmlhdGUgQW5hbHlzaXM8L2tleXdvcmQ+PGtleXdvcmQ+T2RkcyBSYXRp
bzwva2V5d29yZD48a2V5d29yZD4qUGF0aWVudCBBZG1pc3Npb248L2tleXdvcmQ+PGtleXdvcmQ+
UGF0aWVudCBEaXNjaGFyZ2U8L2tleXdvcmQ+PGtleXdvcmQ+UmV0cm9zcGVjdGl2ZSBTdHVkaWVz
PC9rZXl3b3JkPjxrZXl3b3JkPlRocm9tYm9zaXMvZGlhZ25vc2lzL21vcnRhbGl0eS8qdGhlcmFw
eTwva2V5d29yZD48a2V5d29yZD5UaW1lIEZhY3RvcnM8L2tleXdvcmQ+PGtleXdvcmQ+VHJlYXRt
ZW50IE91dGNvbWU8L2tleXdvcmQ+PGtleXdvcmQ+VW5pdGVkIFN0YXRlczwva2V5d29yZD48L2tl
eXdvcmRzPjxkYXRlcz48eWVhcj4yMDE0PC95ZWFyPjxwdWItZGF0ZXM+PGRhdGU+RGVjPC9kYXRl
PjwvcHViLWRhdGVzPjwvZGF0ZXM+PGlzYm4+MTA5Ny02ODA5IChFbGVjdHJvbmljKSYjeEQ7MDc0
MS01MjE0IChMaW5raW5nKTwvaXNibj48YWNjZXNzaW9uLW51bT4yNTQ0MTY3ODwvYWNjZXNzaW9u
LW51bT48dXJscz48cmVsYXRlZC11cmxzPjx1cmw+aHR0cDovL3d3dy5uY2JpLm5sbS5uaWguZ292
L3B1Ym1lZC8yNTQ0MTY3ODwvdXJsPjwvcmVsYXRlZC11cmxzPjwvdXJscz48ZWxlY3Ryb25pYy1y
ZXNvdXJjZS1udW0+MTAuMTAxNi9qLmp2cy4yMDE0LjA4LjA5MTwvZWxlY3Ryb25pYy1yZXNvdXJj
ZS1udW0+PC9yZWNvcmQ+PC9DaXRlPjxDaXRlPjxBdXRob3I+Um9iZXJ0czwvQXV0aG9yPjxZZWFy
PjIwMTU8L1llYXI+PFJlY051bT40PC9SZWNOdW0+PHJlY29yZD48cmVjLW51bWJlcj40PC9yZWMt
bnVtYmVyPjxmb3JlaWduLWtleXM+PGtleSBhcHA9IkVOIiBkYi1pZD0iNWRlc3h2c3NsdmZyeGVl
c3d3eHB6emZudjVyMDJmd2RhYXg1IiB0aW1lc3RhbXA9IjE0MzgyOTE4NzgiPjQ8L2tleT48L2Zv
cmVpZ24ta2V5cz48cmVmLXR5cGUgbmFtZT0iSm91cm5hbCBBcnRpY2xlIj4xNzwvcmVmLXR5cGU+
PGNvbnRyaWJ1dG9ycz48YXV0aG9ycz48YXV0aG9yPlJvYmVydHMsIFMuIEUuPC9hdXRob3I+PGF1
dGhvcj5UaG9ybmUsIEsuPC9hdXRob3I+PGF1dGhvcj5Ba2JhcmksIEEuPC9hdXRob3I+PGF1dGhv
cj5TYW11ZWwsIEQuIEcuPC9hdXRob3I+PGF1dGhvcj5XaWxsaWFtcywgSi4gRy48L2F1dGhvcj48
L2F1dGhvcnM+PC9jb250cmlidXRvcnM+PGF1dGgtYWRkcmVzcz5Db2xsZWdlIG9mIE1lZGljaW5l
LCBTd2Fuc2VhIFVuaXZlcnNpdHksIFN3YW5zZWEsIFVuaXRlZCBLaW5nZG9tLiYjeEQ7Q29sbGVn
ZSBvZiBNZWRpY2luZSwgU3dhbnNlYSBVbml2ZXJzaXR5LCBTd2Fuc2VhLCBVbml0ZWQgS2luZ2Rv
bTsgV2VzdCBXYWxlcyBHZW5lcmFsIEhvc3BpdGFsLCBDYXJtYXJ0aGVuLCBVbml0ZWQgS2luZ2Rv
bS48L2F1dGgtYWRkcmVzcz48dGl0bGVzPjx0aXRsZT5Nb3J0YWxpdHkgZm9sbG93aW5nIFN0cm9r
ZSwgdGhlIFdlZWtlbmQgRWZmZWN0IGFuZCBSZWxhdGVkIEZhY3RvcnM6IFJlY29yZCBMaW5rYWdl
IFN0dWR5PC90aXRsZT48c2Vjb25kYXJ5LXRpdGxlPlBMb1MgT25lPC9zZWNvbmRhcnktdGl0bGU+
PGFsdC10aXRsZT5QbG9TIG9uZTwvYWx0LXRpdGxlPjwvdGl0bGVzPjxwZXJpb2RpY2FsPjxmdWxs
LXRpdGxlPlBsb1MgT25lPC9mdWxsLXRpdGxlPjxhYmJyLTE+UExvUyBPbmU8L2FiYnItMT48YWJi
ci0yPlBMb1MgT25lPC9hYmJyLTI+PC9wZXJpb2RpY2FsPjxhbHQtcGVyaW9kaWNhbD48ZnVsbC10
aXRsZT5QbG9TIE9uZTwvZnVsbC10aXRsZT48YWJici0xPlBMb1MgT25lPC9hYmJyLTE+PGFiYnIt
Mj5QTG9TIE9uZTwvYWJici0yPjwvYWx0LXBlcmlvZGljYWw+PHBhZ2VzPmUwMTMxODM2PC9wYWdl
cz48dm9sdW1lPjEwPC92b2x1bWU+PG51bWJlcj42PC9udW1iZXI+PGRhdGVzPjx5ZWFyPjIwMTU8
L3llYXI+PC9kYXRlcz48aXNibj4xOTMyLTYyMDMgKEVsZWN0cm9uaWMpJiN4RDsxOTMyLTYyMDMg
KExpbmtpbmcpPC9pc2JuPjxhY2Nlc3Npb24tbnVtPjI2MTIxMzM4PC9hY2Nlc3Npb24tbnVtPjx1
cmxzPjxyZWxhdGVkLXVybHM+PHVybD5odHRwOi8vd3d3Lm5jYmkubmxtLm5paC5nb3YvcHVibWVk
LzI2MTIxMzM4PC91cmw+PC9yZWxhdGVkLXVybHM+PC91cmxzPjxjdXN0b20yPjQ0ODcyNTE8L2N1
c3RvbTI+PGVsZWN0cm9uaWMtcmVzb3VyY2UtbnVtPjEwLjEzNzEvam91cm5hbC5wb25lLjAxMzE4
MzY8L2VsZWN0cm9uaWMtcmVzb3VyY2UtbnVtPjwvcmVjb3JkPjwvQ2l0ZT48Q2l0ZT48QXV0aG9y
PlRhZGlzaW5hPC9BdXRob3I+PFllYXI+MjAxNTwvWWVhcj48UmVjTnVtPjI8L1JlY051bT48cmVj
b3JkPjxyZWMtbnVtYmVyPjI8L3JlYy1udW1iZXI+PGZvcmVpZ24ta2V5cz48a2V5IGFwcD0iRU4i
IGRiLWlkPSI1ZGVzeHZzc2x2ZnJ4ZWVzd3d4cHp6Zm52NXIwMmZ3ZGFheDUiIHRpbWVzdGFtcD0i
MTQzODI5MTc2NSI+Mjwva2V5PjwvZm9yZWlnbi1rZXlzPjxyZWYtdHlwZSBuYW1lPSJKb3VybmFs
IEFydGljbGUiPjE3PC9yZWYtdHlwZT48Y29udHJpYnV0b3JzPjxhdXRob3JzPjxhdXRob3I+VGFk
aXNpbmEsIEsuIEsuPC9hdXRob3I+PGF1dGhvcj5DaG9wcmEsIEsuPC9hdXRob3I+PGF1dGhvcj5T
aW5naCwgRC4gUC48L2F1dGhvcj48L2F1dGhvcnM+PC9jb250cmlidXRvcnM+PGF1dGgtYWRkcmVz
cz5EciBUYWRpc2luYSBpcyBhbiBJbnRlZ3JhdGVkIFBsYXN0aWMgU3VyZ2VyeSBSZXNpZGVudCwg
U2FpbnQgTG91aXMgVW5pdmVyc2l0eSBTY2hvb2wgb2YgTWVkaWNpbmUsIFN0LiBMb3VpcywgTWlz
c291cmkuIERyIENob3ByYSBpcyBhbiBJbnRlZ3JhdGVkIFBsYXN0aWMgU3VyZ2VyeSBSZXNpZGVu
dCwgSm9obnMgSG9wa2lucyBVbml2ZXJzaXR5L1VuaXZlcnNpdHkgb2YgTWFyeWxhbmQgTWVkaWNh
bCBDZW50ZXIsIEJhbHRpbW9yZSwgTWFyeWxhbmQuIERyIFNpbmdoIGlzIGFuIEFzc29jaWF0ZSBQ
cm9mZXNzb3IsIERpdmlzaW9uIG9mIFBsYXN0aWMgU3VyZ2VyeSwgVW5pdmVyc2l0eSBvZiBNYXJ5
bGFuZCBNZWRpY2FsIENlbnRlciwgQmFsdGltb3JlLCBNYXJ5bGFuZC48L2F1dGgtYWRkcmVzcz48
dGl0bGVzPjx0aXRsZT5UaGUgJnF1b3Q7V2Vla2VuZCBFZmZlY3QmcXVvdDsgaW4gUGxhc3RpYyBT
dXJnZXJ5OiBBbmFseXppbmcgV2Vla2RheSBWZXJzdXMgV2Vla2VuZCBBZG1pc3Npb25zIGluIEJv
ZHkgQ29udG91cmluZyBQcm9jZWR1cmVzIGZyb20gMjAwMCB0byAyMDEwPC90aXRsZT48c2Vjb25k
YXJ5LXRpdGxlPkFlc3RoZXQgU3VyZyBKPC9zZWNvbmRhcnktdGl0bGU+PGFsdC10aXRsZT5BZXN0
aGV0aWMgc3VyZ2VyeSBqb3VybmFsIC8gdGhlIEFtZXJpY2FuIFNvY2lldHkgZm9yIEFlc3RoZXRp
YyBQbGFzdGljIHN1cmdlcnk8L2FsdC10aXRsZT48L3RpdGxlcz48cGVyaW9kaWNhbD48ZnVsbC10
aXRsZT5BZXN0aGV0aWMgU3VyZ2VyeSBKb3VybmFsPC9mdWxsLXRpdGxlPjxhYmJyLTE+QWVzdGhl
dC4gU3VyZy4gSi48L2FiYnItMT48YWJici0yPkFlc3RoZXQgU3VyZyBKPC9hYmJyLTI+PC9wZXJp
b2RpY2FsPjxkYXRlcz48eWVhcj4yMDE1PC95ZWFyPjxwdWItZGF0ZXM+PGRhdGU+TWF5IDI3PC9k
YXRlPjwvcHViLWRhdGVzPjwvZGF0ZXM+PGlzYm4+MTUyNy0zMzBYIChFbGVjdHJvbmljKSYjeEQ7
MTA5MC04MjBYIChMaW5raW5nKTwvaXNibj48YWNjZXNzaW9uLW51bT4yNjAxOTIzODwvYWNjZXNz
aW9uLW51bT48dXJscz48cmVsYXRlZC11cmxzPjx1cmw+aHR0cDovL3d3dy5uY2JpLm5sbS5uaWgu
Z292L3B1Ym1lZC8yNjAxOTIzODwvdXJsPjwvcmVsYXRlZC11cmxzPjwvdXJscz48ZWxlY3Ryb25p
Yy1yZXNvdXJjZS1udW0+MTAuMTA5My9hc2ovc2p2MDg4PC9lbGVjdHJvbmljLXJlc291cmNlLW51
bT48L3JlY29yZD48L0NpdGU+PENpdGU+PEF1dGhvcj5Wb2x0ejwvQXV0aG9yPjxZZWFyPjIwMTQ8
L1llYXI+PFJlY051bT4xMzwvUmVjTnVtPjxyZWNvcmQ+PHJlYy1udW1iZXI+MTM8L3JlYy1udW1i
ZXI+PGZvcmVpZ24ta2V5cz48a2V5IGFwcD0iRU4iIGRiLWlkPSI1ZGVzeHZzc2x2ZnJ4ZWVzd3d4
cHp6Zm52NXIwMmZ3ZGFheDUiIHRpbWVzdGFtcD0iMTQzODI5MzYzOSI+MTM8L2tleT48L2ZvcmVp
Z24ta2V5cz48cmVmLXR5cGUgbmFtZT0iSm91cm5hbCBBcnRpY2xlIj4xNzwvcmVmLXR5cGU+PGNv
bnRyaWJ1dG9ycz48YXV0aG9ycz48YXV0aG9yPlZvbHR6LCBSLjwvYXV0aG9yPjxhdXRob3I+S2Ft
cHMsIFIuPC9hdXRob3I+PGF1dGhvcj5HcmVpbndhbGQsIFIuPC9hdXRob3I+PGF1dGhvcj5IZWxs
bWljaCwgTS48L2F1dGhvcj48YXV0aG9yPkhhbWFjaGVyLCBTLjwvYXV0aG9yPjxhdXRob3I+QmVj
a2VyLCBHLjwvYXV0aG9yPjxhdXRob3I+S3VociwgSy48L2F1dGhvcj48YXV0aG9yPkdhZXJ0bmVy
LCBKLjwvYXV0aG9yPjwvYXV0aG9ycz48L2NvbnRyaWJ1dG9ycz48YXV0aC1hZGRyZXNzPkRlcGFy
dG1lbnQgb2YgUGFsbGlhdGl2ZSBDYXJlLCBVbml2ZXJzaXR5IEhvc3BpdGFsIENvbG9nbmUsIENv
bG9nbmUsIEdlcm1hbnkuJiN4RDtEZXBhcnRtZW50IG9mIFBhbGxpYXRpdmUgQ2FyZSwgTWVkaWNh
bCBDbGluaWMgb2YgU3QgS2F0aGFyaW5lbiBIb3NwaXRhbCwgRnJlY2hlbiwgR2VybWFueS4mI3hE
O0luc3RpdHV0ZSBvZiBNZWRpY2FsIFN0YXRpc3RpY3MsIEluZm9ybWF0aWNzIGFuZCBFcGlkZW1p
b2xvZ3ksIFVuaXZlcnNpdHkgb2YgQ29sb2duZSwgQ29sb2duZSwgR2VybWFueS4mI3hEO0RlcGFy
dG1lbnQgb2YgUGFsbGlhdGl2ZSBDYXJlLCBVbml2ZXJzaXR5IEhvc3BpdGFsIEZyZWlidXJnLCA3
OTEwNiBGcmVpYnVyZywgR2VybWFueSBDb21wZXRlbmNlIENlbnRlciBQYWxsaWF0aXZlIENhcmUs
IEJhZGVuLVd1cnR0ZW1iZXJnLCBHZXJtYW55LiYjeEQ7RGVwYXJ0bWVudCBvZiBQYWxsaWF0aXZl
IENhcmUsIFVuaXZlcnNpdHkgSG9zcGl0YWwgRnJlaWJ1cmcsIDc5MTA2IEZyZWlidXJnLCBHZXJt
YW55IENvbXBldGVuY2UgQ2VudGVyIFBhbGxpYXRpdmUgQ2FyZSwgQmFkZW4tV3VydHRlbWJlcmcs
IEdlcm1hbnkgamFuLmdhZXJ0bmVyQHVuaWtsaW5pay1mcmVpYnVyZy5kZS48L2F1dGgtYWRkcmVz
cz48dGl0bGVzPjx0aXRsZT5TaWxlbnQgbmlnaHQ6IHJldHJvc3BlY3RpdmUgZGF0YWJhc2Ugc3R1
ZHkgYXNzZXNzaW5nIHBvc3NpYmlsaXR5IG9mICZxdW90O3dlZWtlbmQgZWZmZWN0JnF1b3Q7IGlu
IHBhbGxpYXRpdmUgY2FyZTwvdGl0bGU+PHNlY29uZGFyeS10aXRsZT5CTUo8L3NlY29uZGFyeS10
aXRsZT48YWx0LXRpdGxlPkJtajwvYWx0LXRpdGxlPjwvdGl0bGVzPjxwZXJpb2RpY2FsPjxmdWxs
LXRpdGxlPkJNSjwvZnVsbC10aXRsZT48YWJici0xPkJNSjwvYWJici0xPjxhYmJyLTI+Qk1KPC9h
YmJyLTI+PC9wZXJpb2RpY2FsPjxhbHQtcGVyaW9kaWNhbD48ZnVsbC10aXRsZT5CTUo8L2Z1bGwt
dGl0bGU+PGFiYnItMT5CTUo8L2FiYnItMT48YWJici0yPkJNSjwvYWJici0yPjwvYWx0LXBlcmlv
ZGljYWw+PHBhZ2VzPmc3MzcwPC9wYWdlcz48dm9sdW1lPjM0OTwvdm9sdW1lPjxrZXl3b3Jkcz48
a2V5d29yZD4qQWZ0ZXItSG91cnMgQ2FyZTwva2V5d29yZD48a2V5d29yZD5GZW1hbGU8L2tleXdv
cmQ+PGtleXdvcmQ+R2VybWFueS9lcGlkZW1pb2xvZ3k8L2tleXdvcmQ+PGtleXdvcmQ+KkhvbGlk
YXlzPC9rZXl3b3JkPjxrZXl3b3JkPipIb3NwaXRhbCBNb3J0YWxpdHk8L2tleXdvcmQ+PGtleXdv
cmQ+SHVtYW5zPC9rZXl3b3JkPjxrZXl3b3JkPk1hbGU8L2tleXdvcmQ+PGtleXdvcmQ+KlBhbGxp
YXRpdmUgQ2FyZTwva2V5d29yZD48a2V5d29yZD5SZXRyb3NwZWN0aXZlIFN0dWRpZXM8L2tleXdv
cmQ+PGtleXdvcmQ+UmlzayBBc3Nlc3NtZW50PC9rZXl3b3JkPjxrZXl3b3JkPipUZXJtaW5hbGx5
IElsbDwva2V5d29yZD48a2V5d29yZD5UaW1lIEZhY3RvcnM8L2tleXdvcmQ+PC9rZXl3b3Jkcz48
ZGF0ZXM+PHllYXI+MjAxNDwveWVhcj48L2RhdGVzPjxpc2JuPjE3NTYtMTgzMyAoRWxlY3Ryb25p
YykmI3hEOzA5NTktNTM1WCAoTGlua2luZyk8L2lzYm4+PGFjY2Vzc2lvbi1udW0+MjU1MTU2NzA8
L2FjY2Vzc2lvbi1udW0+PHVybHM+PHJlbGF0ZWQtdXJscz48dXJsPmh0dHA6Ly93d3cubmNiaS5u
bG0ubmloLmdvdi9wdWJtZWQvMjU1MTU2NzA8L3VybD48L3JlbGF0ZWQtdXJscz48L3VybHM+PGN1
c3RvbTI+NDI2NzcwMTwvY3VzdG9tMj48ZWxlY3Ryb25pYy1yZXNvdXJjZS1udW0+MTAuMTEzNi9i
bWouZzczNzA8L2VsZWN0cm9uaWMtcmVzb3VyY2UtbnVtPjwvcmVjb3JkPjwvQ2l0ZT48L0VuZE5v
dGU+AG==
</w:fldData>
        </w:fldChar>
      </w:r>
      <w:r w:rsidR="008974D1">
        <w:rPr>
          <w:rFonts w:ascii="Cambria" w:hAnsi="Cambria"/>
          <w:sz w:val="22"/>
          <w:szCs w:val="22"/>
          <w:lang w:val="en-GB"/>
        </w:rPr>
        <w:instrText xml:space="preserve"> ADDIN EN.CITE </w:instrText>
      </w:r>
      <w:r w:rsidR="008974D1">
        <w:rPr>
          <w:rFonts w:ascii="Cambria" w:hAnsi="Cambria"/>
          <w:sz w:val="22"/>
          <w:szCs w:val="22"/>
          <w:lang w:val="en-GB"/>
        </w:rPr>
        <w:fldChar w:fldCharType="begin">
          <w:fldData xml:space="preserve">PEVuZE5vdGU+PENpdGU+PEF1dGhvcj5Db2xlbWFuPC9BdXRob3I+PFllYXI+MjAxNTwvWWVhcj48
UmVjTnVtPjk8L1JlY051bT48RGlzcGxheVRleHQ+WzIsIDMsIDQsIDUsIDYsIDcsIDksIDEwLCAx
MSwgMTJdPC9EaXNwbGF5VGV4dD48cmVjb3JkPjxyZWMtbnVtYmVyPjk8L3JlYy1udW1iZXI+PGZv
cmVpZ24ta2V5cz48a2V5IGFwcD0iRU4iIGRiLWlkPSI1ZGVzeHZzc2x2ZnJ4ZWVzd3d4cHp6Zm52
NXIwMmZ3ZGFheDUiIHRpbWVzdGFtcD0iMTQzODI5MjE1OSI+OTwva2V5PjwvZm9yZWlnbi1rZXlz
PjxyZWYtdHlwZSBuYW1lPSJKb3VybmFsIEFydGljbGUiPjE3PC9yZWYtdHlwZT48Y29udHJpYnV0
b3JzPjxhdXRob3JzPjxhdXRob3I+Q29sZW1hbiwgQy4gSS48L2F1dGhvcj48YXV0aG9yPkJydW5h
dWx0LCBSLiBELjwvYXV0aG9yPjxhdXRob3I+U2F1bHNiZXJyeSwgVy4gSi48L2F1dGhvcj48L2F1
dGhvcnM+PC9jb250cmlidXRvcnM+PGF1dGgtYWRkcmVzcz5Vbml2ZXJzaXR5IG9mIENvbm5lY3Rp
Y3V0IFNjaG9vbCBvZiBQaGFybWFjeSwgU3RvcnJzLCBDVCwgVVNBOyBVbml2ZXJzaXR5IG9mIENv
bm5lY3RpY3V0LCBIYXJ0Zm9yZCBIb3NwaXRhbCBFdmlkZW5jZS1CYXNlZCBQcmFjdGljZSBDZW50
ZXIsIEhhcnRmb3JkLCBDVCwgVVNBLiBFbGVjdHJvbmljIGFkZHJlc3M6IGNyYWlnLmNvbGVtYW5A
aGhjaGVhbHRoLm9yZy4mI3hEO1VuaXZlcnNpdHkgb2YgQ29ubmVjdGljdXQgU2Nob29sIG9mIFBo
YXJtYWN5LCBTdG9ycnMsIENULCBVU0EuJiN4RDtVbml2ZXJzaXR5IG9mIENvbm5lY3RpY3V0LCBI
YXJ0Zm9yZCBIb3NwaXRhbCBFdmlkZW5jZS1CYXNlZCBQcmFjdGljZSBDZW50ZXIsIEhhcnRmb3Jk
LCBDVCwgVVNBLjwvYXV0aC1hZGRyZXNzPjx0aXRsZXM+PHRpdGxlPkFzc29jaWF0aW9uIGJldHdl
ZW4gd2Vla2VuZCBhZG1pc3Npb24gYW5kIGluLWhvc3BpdGFsIG1vcnRhbGl0eSBmb3IgcHVsbW9u
YXJ5IGVtYm9saXNtOiBBbiBvYnNlcnZhdGlvbmFsIHN0dWR5IGFuZCBtZXRhLWFuYWx5c2lzPC90
aXRsZT48c2Vjb25kYXJ5LXRpdGxlPkludCBKIENhcmRpb2w8L3NlY29uZGFyeS10aXRsZT48YWx0
LXRpdGxlPkludGVybmF0aW9uYWwgam91cm5hbCBvZiBjYXJkaW9sb2d5PC9hbHQtdGl0bGU+PC90
aXRsZXM+PHBlcmlvZGljYWw+PGZ1bGwtdGl0bGU+SW50ZXJuYXRpb25hbCBKb3VybmFsIG9mIENh
cmRpb2xvZ3k8L2Z1bGwtdGl0bGU+PGFiYnItMT5JbnQuIEouIENhcmRpb2wuPC9hYmJyLTE+PGFi
YnItMj5JbnQgSiBDYXJkaW9sPC9hYmJyLTI+PC9wZXJpb2RpY2FsPjxhbHQtcGVyaW9kaWNhbD48
ZnVsbC10aXRsZT5JbnRlcm5hdGlvbmFsIEpvdXJuYWwgb2YgQ2FyZGlvbG9neTwvZnVsbC10aXRs
ZT48YWJici0xPkludC4gSi4gQ2FyZGlvbC48L2FiYnItMT48YWJici0yPkludCBKIENhcmRpb2w8
L2FiYnItMj48L2FsdC1wZXJpb2RpY2FsPjxwYWdlcz43Mi00PC9wYWdlcz48dm9sdW1lPjE5NDwv
dm9sdW1lPjxkYXRlcz48eWVhcj4yMDE1PC95ZWFyPjxwdWItZGF0ZXM+PGRhdGU+U2VwIDE8L2Rh
dGU+PC9wdWItZGF0ZXM+PC9kYXRlcz48aXNibj4xODc0LTE3NTQgKEVsZWN0cm9uaWMpJiN4RDsw
MTY3LTUyNzMgKExpbmtpbmcpPC9pc2JuPjxhY2Nlc3Npb24tbnVtPjI2MDA1ODA4PC9hY2Nlc3Np
b24tbnVtPjx1cmxzPjxyZWxhdGVkLXVybHM+PHVybD5odHRwOi8vd3d3Lm5jYmkubmxtLm5paC5n
b3YvcHVibWVkLzI2MDA1ODA4PC91cmw+PC9yZWxhdGVkLXVybHM+PC91cmxzPjxlbGVjdHJvbmlj
LXJlc291cmNlLW51bT4xMC4xMDE2L2ouaWpjYXJkLjIwMTUuMDUuMDk4PC9lbGVjdHJvbmljLXJl
c291cmNlLW51bT48L3JlY29yZD48L0NpdGU+PENpdGU+PEF1dGhvcj5EZXNhaTwvQXV0aG9yPjxZ
ZWFyPjIwMTU8L1llYXI+PFJlY051bT4zPC9SZWNOdW0+PHJlY29yZD48cmVjLW51bWJlcj4zPC9y
ZWMtbnVtYmVyPjxmb3JlaWduLWtleXM+PGtleSBhcHA9IkVOIiBkYi1pZD0iNWRlc3h2c3NsdmZy
eGVlc3d3eHB6emZudjVyMDJmd2RhYXg1IiB0aW1lc3RhbXA9IjE0MzgyOTE4NjciPjM8L2tleT48
L2ZvcmVpZ24ta2V5cz48cmVmLXR5cGUgbmFtZT0iSm91cm5hbCBBcnRpY2xlIj4xNzwvcmVmLXR5
cGU+PGNvbnRyaWJ1dG9ycz48YXV0aG9ycz48YXV0aG9yPkRlc2FpLCBWLiBSLjwvYXV0aG9yPjxh
dXRob3I+SmVhLCBBLjwvYXV0aG9yPjxhdXRob3I+R29uZGEsIEQuIEQuPC9hdXRob3I+PGF1dGhv
cj5MYW0sIFMuPC9hdXRob3I+PGF1dGhvcj5MdWVyc3NlbiwgVC4gRy48L2F1dGhvcj48L2F1dGhv
cnM+PC9jb250cmlidXRvcnM+PHRpdGxlcz48dGl0bGU+MTk1IFRoZSBFZmZlY3Qgb2YgV2Vla2Vu
ZCBhbmQgQWZ0ZXItSG91cnMgU3VyZ2VyeSBvbiBNb3JiaWRpdHkgYW5kIE1vcnRhbGl0eSBSYXRl
cyBpbiBQZWRpYXRyaWMgTmV1cm9zdXJnZXJ5PC90aXRsZT48c2Vjb25kYXJ5LXRpdGxlPk5ldXJv
c3VyZ2VyeTwvc2Vjb25kYXJ5LXRpdGxlPjxhbHQtdGl0bGU+TmV1cm9zdXJnZXJ5PC9hbHQtdGl0
bGU+PC90aXRsZXM+PHBlcmlvZGljYWw+PGZ1bGwtdGl0bGU+TmV1cm9zdXJnZXJ5PC9mdWxsLXRp
dGxlPjxhYmJyLTE+TmV1cm9zdXJnZXJ5PC9hYmJyLTE+PGFiYnItMj5OZXVyb3N1cmdlcnk8L2Fi
YnItMj48L3BlcmlvZGljYWw+PGFsdC1wZXJpb2RpY2FsPjxmdWxsLXRpdGxlPk5ldXJvc3VyZ2Vy
eTwvZnVsbC10aXRsZT48YWJici0xPk5ldXJvc3VyZ2VyeTwvYWJici0xPjxhYmJyLTI+TmV1cm9z
dXJnZXJ5PC9hYmJyLTI+PC9hbHQtcGVyaW9kaWNhbD48cGFnZXM+MjMxPC9wYWdlcz48dm9sdW1l
PjYyIFN1cHBsIDE8L3ZvbHVtZT48ZGF0ZXM+PHllYXI+MjAxNTwveWVhcj48cHViLWRhdGVzPjxk
YXRlPkF1ZzwvZGF0ZT48L3B1Yi1kYXRlcz48L2RhdGVzPjxpc2JuPjE1MjQtNDA0MCAoRWxlY3Ry
b25pYykmI3hEOzAxNDgtMzk2WCAoTGlua2luZyk8L2lzYm4+PGFjY2Vzc2lvbi1udW0+MjYxODIw
NDE8L2FjY2Vzc2lvbi1udW0+PHVybHM+PHJlbGF0ZWQtdXJscz48dXJsPmh0dHA6Ly93d3cubmNi
aS5ubG0ubmloLmdvdi9wdWJtZWQvMjYxODIwNDE8L3VybD48L3JlbGF0ZWQtdXJscz48L3VybHM+
PGVsZWN0cm9uaWMtcmVzb3VyY2UtbnVtPjEwLjEyMjcvMDEubmV1LjAwMDA0NjcxNTkuNTE3ODQu
Y2Q8L2VsZWN0cm9uaWMtcmVzb3VyY2UtbnVtPjwvcmVjb3JkPjwvQ2l0ZT48Q2l0ZT48QXV0aG9y
PkZyZWVtYW50bGU8L0F1dGhvcj48WWVhcj4yMDE1PC9ZZWFyPjxSZWNOdW0+Mzg8L1JlY051bT48
cmVjb3JkPjxyZWMtbnVtYmVyPjM4PC9yZWMtbnVtYmVyPjxmb3JlaWduLWtleXM+PGtleSBhcHA9
IkVOIiBkYi1pZD0iNWRlc3h2c3NsdmZyeGVlc3d3eHB6emZudjVyMDJmd2RhYXg1IiB0aW1lc3Rh
bXA9IjE0NDE4MjIxMDMiPjM4PC9rZXk+PC9mb3JlaWduLWtleXM+PHJlZi10eXBlIG5hbWU9Ikpv
dXJuYWwgQXJ0aWNsZSI+MTc8L3JlZi10eXBlPjxjb250cmlidXRvcnM+PGF1dGhvcnM+PGF1dGhv
cj5GcmVlbWFudGxlLCBOLjwvYXV0aG9yPjxhdXRob3I+UmF5LCBELjwvYXV0aG9yPjxhdXRob3I+
TWNOdWx0eSwgRC48L2F1dGhvcj48YXV0aG9yPlJvc3NlciwgRC48L2F1dGhvcj48YXV0aG9yPkJl
bm5ldHQsIFMuPC9hdXRob3I+PGF1dGhvcj5LZW9naCwgQi4gRS48L2F1dGhvcj48YXV0aG9yPlBh
Z2FubywgRC48L2F1dGhvcj48L2F1dGhvcnM+PC9jb250cmlidXRvcnM+PGF1dGgtYWRkcmVzcz5E
ZXBhcnRtZW50IG9mIFByaW1hcnkgQ2FyZSBhbmQgUG9wdWxhdGlvbiBIZWFsdGgsIFVuaXZlcnNp
dHkgQ29sbGVnZSBMb25kb24sIFVLIFF1YWxpdHkgYW5kIE91dGNvbWVzIFJlc2VhcmNoIFVuaXQs
IFVuaXZlcnNpdHkgSG9zcGl0YWxzIEJpcm1pbmdoYW0gTkhTIEZvdW5kYXRpb24gVHJ1c3QsIEJp
cm1pbmdoYW0sIFVLLiYjeEQ7UXVhbGl0eSBhbmQgT3V0Y29tZXMgUmVzZWFyY2ggVW5pdCwgVW5p
dmVyc2l0eSBIb3NwaXRhbHMgQmlybWluZ2hhbSBOSFMgRm91bmRhdGlvbiBUcnVzdCwgQmlybWlu
Z2hhbSwgVUsgRGVwYXJ0bWVudCBvZiBJbmZvcm1hdGljcywgVW5pdmVyc2l0eSBIb3NwaXRhbHMg
QmlybWluZ2hhbSBOSFMgRm91bmRhdGlvbiBUcnVzdCBGYXJyIEluc3RpdHV0ZSBvZiBIZWFsdGgg
SW5mb3JtYXRpY3MgUmVzZWFyY2gsIFVuaXZlcnNpdHkgQ29sbGVnZSBMb25kb24uJiN4RDtRdWFs
aXR5IGFuZCBPdXRjb21lcyBSZXNlYXJjaCBVbml0LCBVbml2ZXJzaXR5IEhvc3BpdGFscyBCaXJt
aW5naGFtIE5IUyBGb3VuZGF0aW9uIFRydXN0LCBCaXJtaW5naGFtLCBVSyBEZXBhcnRtZW50IG9m
IEluZm9ybWF0aWNzLCBVbml2ZXJzaXR5IEhvc3BpdGFscyBCaXJtaW5naGFtIE5IUyBGb3VuZGF0
aW9uIFRydXN0LiYjeEQ7VW5pdmVyc2l0eSBIb3NwaXRhbHMgQmlybWluZ2hhbSBOSFMgRm91bmRh
dGlvbiBUcnVzdC4mI3hEO01lZGljYWwgRGlyZWN0b3JhdGUsIE5IUyBFbmdsYW5kLCBMb25kb24s
IFVLLiYjeEQ7UXVhbGl0eSBhbmQgT3V0Y29tZXMgUmVzZWFyY2ggVW5pdCwgVW5pdmVyc2l0eSBI
b3NwaXRhbHMgQmlybWluZ2hhbSBOSFMgRm91bmRhdGlvbiBUcnVzdCwgQmlybWluZ2hhbSwgVUsg
RGVwYXJ0bWVudCBvZiBDYXJkaW90aG9yYWNpYyBTdXJnZXJ5LCBVbml2ZXJzaXR5IEhvc3BpdGFs
cyBCaXJtaW5naGFtIE5IUyBGb3VuZGF0aW9uIFRydXN0IERvbWVuaWNvLlBhZ2Fub0B1aGIubmhz
LnVrLjwvYXV0aC1hZGRyZXNzPjx0aXRsZXM+PHRpdGxlPkluY3JlYXNlZCBtb3J0YWxpdHkgYXNz
b2NpYXRlZCB3aXRoIHdlZWtlbmQgaG9zcGl0YWwgYWRtaXNzaW9uOiBhIGNhc2UgZm9yIGV4cGFu
ZGVkIHNldmVuIGRheSBzZXJ2aWNlcz88L3RpdGxlPjxzZWNvbmRhcnktdGl0bGU+Qk1KPC9zZWNv
bmRhcnktdGl0bGU+PC90aXRsZXM+PHBlcmlvZGljYWw+PGZ1bGwtdGl0bGU+Qk1KPC9mdWxsLXRp
dGxlPjxhYmJyLTE+Qk1KPC9hYmJyLTE+PGFiYnItMj5CTUo8L2FiYnItMj48L3BlcmlvZGljYWw+
PHBhZ2VzPmg0NTk2PC9wYWdlcz48dm9sdW1lPjM1MTwvdm9sdW1lPjxkYXRlcz48eWVhcj4yMDE1
PC95ZWFyPjwvZGF0ZXM+PGlzYm4+MTc1Ni0xODMzIChFbGVjdHJvbmljKSYjeEQ7MDk1OS01MzVY
IChMaW5raW5nKTwvaXNibj48YWNjZXNzaW9uLW51bT4yNjM0MjkyMzwvYWNjZXNzaW9uLW51bT48
dXJscz48cmVsYXRlZC11cmxzPjx1cmw+aHR0cDovL3d3dy5uY2JpLm5sbS5uaWguZ292L3B1Ym1l
ZC8yNjM0MjkyMzwvdXJsPjwvcmVsYXRlZC11cmxzPjwvdXJscz48ZWxlY3Ryb25pYy1yZXNvdXJj
ZS1udW0+MTAuMTEzNi9ibWouaDQ1OTY8L2VsZWN0cm9uaWMtcmVzb3VyY2UtbnVtPjwvcmVjb3Jk
PjwvQ2l0ZT48Q2l0ZT48QXV0aG9yPkZyZWVtYW50bGU8L0F1dGhvcj48WWVhcj4yMDEyPC9ZZWFy
PjxSZWNOdW0+MTI8L1JlY051bT48cmVjb3JkPjxyZWMtbnVtYmVyPjEyPC9yZWMtbnVtYmVyPjxm
b3JlaWduLWtleXM+PGtleSBhcHA9IkVOIiBkYi1pZD0iNWRlc3h2c3NsdmZyeGVlc3d3eHB6emZu
djVyMDJmd2RhYXg1IiB0aW1lc3RhbXA9IjE0MzgyOTM1NzAiPjEyPC9rZXk+PC9mb3JlaWduLWtl
eXM+PHJlZi10eXBlIG5hbWU9IkpvdXJuYWwgQXJ0aWNsZSI+MTc8L3JlZi10eXBlPjxjb250cmli
dXRvcnM+PGF1dGhvcnM+PGF1dGhvcj5GcmVlbWFudGxlLCBOLjwvYXV0aG9yPjxhdXRob3I+Umlj
aGFyZHNvbiwgTS48L2F1dGhvcj48YXV0aG9yPldvb2QsIEouPC9hdXRob3I+PGF1dGhvcj5SYXks
IEQuPC9hdXRob3I+PGF1dGhvcj5LaG9zbGEsIFMuPC9hdXRob3I+PGF1dGhvcj5TaGFoaWFuLCBE
LjwvYXV0aG9yPjxhdXRob3I+Um9jaGUsIFcuIFIuPC9hdXRob3I+PGF1dGhvcj5TdGVwaGVucywg
SS48L2F1dGhvcj48YXV0aG9yPktlb2doLCBCLjwvYXV0aG9yPjxhdXRob3I+UGFnYW5vLCBELjwv
YXV0aG9yPjwvYXV0aG9ycz48L2NvbnRyaWJ1dG9ycz48YXV0aC1hZGRyZXNzPkRlcGFydG1lbnQg
b2YgUHJpbWFyeSBDYXJlICZhbXA7IFBvcHVsYXRpb24gSGVhbHRoLCBVbml2ZXJzaXR5IENvbGxl
Z2UgTG9uZG9uIE5XMyAyUEYsIFVLLjwvYXV0aC1hZGRyZXNzPjx0aXRsZXM+PHRpdGxlPldlZWtl
bmQgaG9zcGl0YWxpemF0aW9uIGFuZCBhZGRpdGlvbmFsIHJpc2sgb2YgZGVhdGg6IGFuIGFuYWx5
c2lzIG9mIGlucGF0aWVudCBkYXRhPC90aXRsZT48c2Vjb25kYXJ5LXRpdGxlPkogUiBTb2MgTWVk
PC9zZWNvbmRhcnktdGl0bGU+PGFsdC10aXRsZT5Kb3VybmFsIG9mIHRoZSBSb3lhbCBTb2NpZXR5
IG9mIE1lZGljaW5lPC9hbHQtdGl0bGU+PC90aXRsZXM+PHBlcmlvZGljYWw+PGZ1bGwtdGl0bGU+
Sm91cm5hbCBvZiB0aGUgUm95YWwgU29jaWV0eSBvZiBNZWRpY2luZTwvZnVsbC10aXRsZT48YWJi
ci0xPkouIFIuIFNvYy4gTWVkLjwvYWJici0xPjxhYmJyLTI+SiBSIFNvYyBNZWQ8L2FiYnItMj48
L3BlcmlvZGljYWw+PGFsdC1wZXJpb2RpY2FsPjxmdWxsLXRpdGxlPkpvdXJuYWwgb2YgdGhlIFJv
eWFsIFNvY2lldHkgb2YgTWVkaWNpbmU8L2Z1bGwtdGl0bGU+PGFiYnItMT5KLiBSLiBTb2MuIE1l
ZC48L2FiYnItMT48YWJici0yPkogUiBTb2MgTWVkPC9hYmJyLTI+PC9hbHQtcGVyaW9kaWNhbD48
cGFnZXM+NzQtODQ8L3BhZ2VzPjx2b2x1bWU+MTA1PC92b2x1bWU+PG51bWJlcj4yPC9udW1iZXI+
PGtleXdvcmRzPjxrZXl3b3JkPkVuZ2xhbmQ8L2tleXdvcmQ+PGtleXdvcmQ+Rm9sbG93LVVwIFN0
dWRpZXM8L2tleXdvcmQ+PGtleXdvcmQ+Kkhvc3BpdGFsIE1vcnRhbGl0eTwva2V5d29yZD48a2V5
d29yZD5Ib3NwaXRhbGl6YXRpb24vKnN0YXRpc3RpY3MgJmFtcDsgbnVtZXJpY2FsIGRhdGE8L2tl
eXdvcmQ+PGtleXdvcmQ+SHVtYW5zPC9rZXl3b3JkPjxrZXl3b3JkPklucGF0aWVudHM8L2tleXdv
cmQ+PGtleXdvcmQ+UHJvcG9ydGlvbmFsIEhhemFyZHMgTW9kZWxzPC9rZXl3b3JkPjxrZXl3b3Jk
PlJldHJvc3BlY3RpdmUgU3R1ZGllczwva2V5d29yZD48a2V5d29yZD5SaXNrIEZhY3RvcnM8L2tl
eXdvcmQ+PGtleXdvcmQ+U3RhdGUgTWVkaWNpbmU8L2tleXdvcmQ+PGtleXdvcmQ+U3Vydml2YWwg
UmF0ZTwva2V5d29yZD48a2V5d29yZD5UaW1lIEZhY3RvcnM8L2tleXdvcmQ+PC9rZXl3b3Jkcz48
ZGF0ZXM+PHllYXI+MjAxMjwveWVhcj48cHViLWRhdGVzPjxkYXRlPkZlYjwvZGF0ZT48L3B1Yi1k
YXRlcz48L2RhdGVzPjxpc2JuPjE3NTgtMTA5NSAoRWxlY3Ryb25pYykmI3hEOzAxNDEtMDc2OCAo
TGlua2luZyk8L2lzYm4+PGFjY2Vzc2lvbi1udW0+MjIzMDcwMzc8L2FjY2Vzc2lvbi1udW0+PHVy
bHM+PHJlbGF0ZWQtdXJscz48dXJsPmh0dHA6Ly93d3cubmNiaS5ubG0ubmloLmdvdi9wdWJtZWQv
MjIzMDcwMzc8L3VybD48L3JlbGF0ZWQtdXJscz48L3VybHM+PGN1c3RvbTI+MzI4NDI5MzwvY3Vz
dG9tMj48ZWxlY3Ryb25pYy1yZXNvdXJjZS1udW0+MTAuMTI1OC9qcnNtLjIwMTIuMTIwMDA5PC9l
bGVjdHJvbmljLXJlc291cmNlLW51bT48L3JlY29yZD48L0NpdGU+PENpdGU+PEF1dGhvcj5LdW1h
cjwvQXV0aG9yPjxZZWFyPjIwMTU8L1llYXI+PFJlY051bT4xMDwvUmVjTnVtPjxyZWNvcmQ+PHJl
Yy1udW1iZXI+MTA8L3JlYy1udW1iZXI+PGZvcmVpZ24ta2V5cz48a2V5IGFwcD0iRU4iIGRiLWlk
PSI1ZGVzeHZzc2x2ZnJ4ZWVzd3d4cHp6Zm52NXIwMmZ3ZGFheDUiIHRpbWVzdGFtcD0iMTQzODI5
MjM1NyI+MTA8L2tleT48L2ZvcmVpZ24ta2V5cz48cmVmLXR5cGUgbmFtZT0iSm91cm5hbCBBcnRp
Y2xlIj4xNzwvcmVmLXR5cGU+PGNvbnRyaWJ1dG9ycz48YXV0aG9ycz48YXV0aG9yPkt1bWFyLCBH
LjwvYXV0aG9yPjxhdXRob3I+RGVzaG11a2gsIEEuPC9hdXRob3I+PGF1dGhvcj5TYWtodWphLCBB
LjwvYXV0aG9yPjxhdXRob3I+VGFuZWphLCBBLjwvYXV0aG9yPjxhdXRob3I+S3VtYXIsIE4uPC9h
dXRob3I+PGF1dGhvcj5KYWNvYnMsIEUuPC9hdXRob3I+PGF1dGhvcj5OYW5jaGFsLCBSLjwvYXV0
aG9yPjxhdXRob3I+TWlsd2F1a2VlIEluaXRpYXRpdmUgaW4gQ3JpdGljYWwgQ2FyZSBPdXRjb21l
cyBSZXNlYXJjaCBHcm91cCBvZiwgSW52ZXN0aWdhdG9yczwvYXV0aG9yPjwvYXV0aG9ycz48L2Nv
bnRyaWJ1dG9ycz48dGl0bGVzPjx0aXRsZT5BY3V0ZSBteW9jYXJkaWFsIGluZmFyY3Rpb246IGEg
bmF0aW9uYWwgYW5hbHlzaXMgb2YgdGhlIHdlZWtlbmQgZWZmZWN0IG92ZXIgdGltZTwvdGl0bGU+
PHNlY29uZGFyeS10aXRsZT5KIEFtIENvbGwgQ2FyZGlvbDwvc2Vjb25kYXJ5LXRpdGxlPjxhbHQt
dGl0bGU+Sm91cm5hbCBvZiB0aGUgQW1lcmljYW4gQ29sbGVnZSBvZiBDYXJkaW9sb2d5PC9hbHQt
dGl0bGU+PC90aXRsZXM+PHBlcmlvZGljYWw+PGZ1bGwtdGl0bGU+Sm91cm5hbCBvZiB0aGUgQW1l
cmljYW4gQ29sbGVnZSBvZiBDYXJkaW9sb2d5PC9mdWxsLXRpdGxlPjxhYmJyLTE+Si4gQW0uIENv
bGwuIENhcmRpb2wuPC9hYmJyLTE+PGFiYnItMj5KIEFtIENvbGwgQ2FyZGlvbDwvYWJici0yPjwv
cGVyaW9kaWNhbD48YWx0LXBlcmlvZGljYWw+PGZ1bGwtdGl0bGU+Sm91cm5hbCBvZiB0aGUgQW1l
cmljYW4gQ29sbGVnZSBvZiBDYXJkaW9sb2d5PC9mdWxsLXRpdGxlPjxhYmJyLTE+Si4gQW0uIENv
bGwuIENhcmRpb2wuPC9hYmJyLTE+PGFiYnItMj5KIEFtIENvbGwgQ2FyZGlvbDwvYWJici0yPjwv
YWx0LXBlcmlvZGljYWw+PHBhZ2VzPjIxNy04PC9wYWdlcz48dm9sdW1lPjY1PC92b2x1bWU+PG51
bWJlcj4yPC9udW1iZXI+PGtleXdvcmRzPjxrZXl3b3JkPkRhdGFiYXNlcywgRmFjdHVhbDwva2V5
d29yZD48a2V5d29yZD5Gb2xsb3ctVXAgU3R1ZGllczwva2V5d29yZD48a2V5d29yZD5Ib3NwaXRh
bCBNb3J0YWxpdHkvKnRyZW5kczwva2V5d29yZD48a2V5d29yZD4qSG9zcGl0YWxzLCBQdWJsaWM8
L2tleXdvcmQ+PGtleXdvcmQ+SHVtYW5zPC9rZXl3b3JkPjxrZXl3b3JkPk15b2NhcmRpYWwgSW5m
YXJjdGlvbi8qbW9ydGFsaXR5PC9rZXl3b3JkPjxrZXl3b3JkPlBhdGllbnQgQWRtaXNzaW9uLyp0
cmVuZHM8L2tleXdvcmQ+PGtleXdvcmQ+UmV0cm9zcGVjdGl2ZSBTdHVkaWVzPC9rZXl3b3JkPjxr
ZXl3b3JkPlRpbWUgRmFjdG9yczwva2V5d29yZD48a2V5d29yZD5Vbml0ZWQgU3RhdGVzL2VwaWRl
bWlvbG9neTwva2V5d29yZD48L2tleXdvcmRzPjxkYXRlcz48eWVhcj4yMDE1PC95ZWFyPjxwdWIt
ZGF0ZXM+PGRhdGU+SmFuIDIwPC9kYXRlPjwvcHViLWRhdGVzPjwvZGF0ZXM+PGlzYm4+MTU1OC0z
NTk3IChFbGVjdHJvbmljKSYjeEQ7MDczNS0xMDk3IChMaW5raW5nKTwvaXNibj48YWNjZXNzaW9u
LW51bT4yNTU5MzA2NTwvYWNjZXNzaW9uLW51bT48dXJscz48cmVsYXRlZC11cmxzPjx1cmw+aHR0
cDovL3d3dy5uY2JpLm5sbS5uaWguZ292L3B1Ym1lZC8yNTU5MzA2NTwvdXJsPjwvcmVsYXRlZC11
cmxzPjwvdXJscz48ZWxlY3Ryb25pYy1yZXNvdXJjZS1udW0+MTAuMTAxNi9qLmphY2MuMjAxNC4w
OS4wODM8L2VsZWN0cm9uaWMtcmVzb3VyY2UtbnVtPjwvcmVjb3JkPjwvQ2l0ZT48Q2l0ZT48QXV0
aG9yPk11cHBhdmFyYXB1PC9BdXRob3I+PFllYXI+MjAxNDwvWWVhcj48UmVjTnVtPjExPC9SZWNO
dW0+PHJlY29yZD48cmVjLW51bWJlcj4xMTwvcmVjLW51bWJlcj48Zm9yZWlnbi1rZXlzPjxrZXkg
YXBwPSJFTiIgZGItaWQ9IjVkZXN4dnNzbHZmcnhlZXN3d3hwenpmbnY1cjAyZndkYWF4NSIgdGlt
ZXN0YW1wPSIxNDM4MjkzNDYyIj4xMTwva2V5PjwvZm9yZWlnbi1rZXlzPjxyZWYtdHlwZSBuYW1l
PSJKb3VybmFsIEFydGljbGUiPjE3PC9yZWYtdHlwZT48Y29udHJpYnV0b3JzPjxhdXRob3JzPjxh
dXRob3I+TXVwcGF2YXJhcHUsIFIuIEMuPC9hdXRob3I+PGF1dGhvcj5DaGF1cmFzaWEsIEEuIFIu
PC9hdXRob3I+PGF1dGhvcj5TY2h3YXJ6a29wZiwgUi48L2F1dGhvcj48YXV0aG9yPk1hdHpraW4s
IEUuIEcuPC9hdXRob3I+PGF1dGhvcj5DYXNzaWR5LCBDLiBDLjwvYXV0aG9yPjxhdXRob3I+U21p
dGgsIEUuIEwuPC9hdXRob3I+PC9hdXRob3JzPjwvY29udHJpYnV0b3JzPjxhdXRoLWFkZHJlc3M+
RGVwYXJ0bWVudCBvZiBPcnRob3BhZWRpYyBTdXJnZXJ5LCBUdWZ0cyBVbml2ZXJzaXR5IFNjaG9v
bCBvZiBNZWRpY2luZSwgQm9zdG9uLCBNYXNzYWNodXNldHRzLiYjeEQ7VW5pdmVyc2l0eSBvZiBD
YWxpZm9ybmlhLCBJcnZpbmUsIENhbGlmb3JuaWEuJiN4RDtPcnRob3BhZWRpYyBTdXJnZXJ5LCBV
bml2ZXJzaXR5IG9mIENhbGlmb3JuaWEsIElydmluZSwgQ2FsaWZvcm5pYS4mI3hEO0hhcnZhcmQg
TWVkaWNhbCBTY2hvb2wsIEJvc3RvbiwgTWFzc2FjaHVzZXR0cy4mI3hEO1R1ZnRzIFVuaXZlcnNp
dHkgU2Nob29sIG9mIE1lZGljaW5lLCBCb3N0b24sIE1hc3NhY2h1c2V0dHMuPC9hdXRoLWFkZHJl
c3M+PHRpdGxlcz48dGl0bGU+VG90YWwgam9pbnQgYXJ0aHJvcGxhc3R5IHN1cmdlcnk6IGRvZXMg
ZGF5IG9mIHN1cmdlcnkgbWF0dGVyPzwvdGl0bGU+PHNlY29uZGFyeS10aXRsZT5KIEFydGhyb3Bs
YXN0eTwvc2Vjb25kYXJ5LXRpdGxlPjxhbHQtdGl0bGU+VGhlIEpvdXJuYWwgb2YgYXJ0aHJvcGxh
c3R5PC9hbHQtdGl0bGU+PC90aXRsZXM+PHBlcmlvZGljYWw+PGZ1bGwtdGl0bGU+Sm91cm5hbCBv
ZiBBcnRocm9wbGFzdHk8L2Z1bGwtdGl0bGU+PGFiYnItMT5KLiBBcnRocm9wbGFzdHk8L2FiYnIt
MT48YWJici0yPkogQXJ0aHJvcGxhc3R5PC9hYmJyLTI+PC9wZXJpb2RpY2FsPjxwYWdlcz4xOTQz
LTU8L3BhZ2VzPjx2b2x1bWU+Mjk8L3ZvbHVtZT48bnVtYmVyPjEwPC9udW1iZXI+PGtleXdvcmRz
PjxrZXl3b3JkPkFydGhyb3BsYXN0eSwgUmVwbGFjZW1lbnQvKnN0YXRpc3RpY3MgJmFtcDsgbnVt
ZXJpY2FsIGRhdGE8L2tleXdvcmQ+PGtleXdvcmQ+RGVsaXZlcnkgb2YgSGVhbHRoIENhcmUvc3Rh
bmRhcmRzLypzdGF0aXN0aWNzICZhbXA7IG51bWVyaWNhbCBkYXRhPC9rZXl3b3JkPjxrZXl3b3Jk
PkVsZWN0aXZlIFN1cmdpY2FsIFByb2NlZHVyZXMvKnN0YXRpc3RpY3MgJmFtcDsgbnVtZXJpY2Fs
IGRhdGE8L2tleXdvcmQ+PGtleXdvcmQ+RmVtYWxlPC9rZXl3b3JkPjxrZXl3b3JkPkh1bWFuczwv
a2V5d29yZD48a2V5d29yZD5MZW5ndGggb2YgU3RheS8qc3RhdGlzdGljcyAmYW1wOyBudW1lcmlj
YWwgZGF0YTwva2V5d29yZD48a2V5d29yZD5NYWxlPC9rZXl3b3JkPjxrZXl3b3JkPk1pZGRsZSBB
Z2VkPC9rZXl3b3JkPjxrZXl3b3JkPlBhdGllbnQgRGlzY2hhcmdlLypzdGF0aXN0aWNzICZhbXA7
IG51bWVyaWNhbCBkYXRhPC9rZXl3b3JkPjxrZXl3b3JkPlBlcnNvbm5lbCBTdGFmZmluZyBhbmQg
U2NoZWR1bGluZzwva2V5d29yZD48a2V5d29yZD5SZXRyb3NwZWN0aXZlIFN0dWRpZXM8L2tleXdv
cmQ+PC9rZXl3b3Jkcz48ZGF0ZXM+PHllYXI+MjAxNDwveWVhcj48cHViLWRhdGVzPjxkYXRlPk9j
dDwvZGF0ZT48L3B1Yi1kYXRlcz48L2RhdGVzPjxpc2JuPjE1MzItODQwNiAoRWxlY3Ryb25pYykm
I3hEOzA4ODMtNTQwMyAoTGlua2luZyk8L2lzYm4+PGFjY2Vzc2lvbi1udW0+MjUwMTU3NTQ8L2Fj
Y2Vzc2lvbi1udW0+PHVybHM+PHJlbGF0ZWQtdXJscz48dXJsPmh0dHA6Ly93d3cubmNiaS5ubG0u
bmloLmdvdi9wdWJtZWQvMjUwMTU3NTQ8L3VybD48L3JlbGF0ZWQtdXJscz48L3VybHM+PGVsZWN0
cm9uaWMtcmVzb3VyY2UtbnVtPjEwLjEwMTYvai5hcnRoLjIwMTQuMDYuMDA0PC9lbGVjdHJvbmlj
LXJlc291cmNlLW51bT48L3JlY29yZD48L0NpdGU+PENpdGU+PEF1dGhvcj5PcmFuZGk8L0F1dGhv
cj48WWVhcj4yMDE0PC9ZZWFyPjxSZWNOdW0+ODwvUmVjTnVtPjxyZWNvcmQ+PHJlYy1udW1iZXI+
ODwvcmVjLW51bWJlcj48Zm9yZWlnbi1rZXlzPjxrZXkgYXBwPSJFTiIgZGItaWQ9IjVkZXN4dnNz
bHZmcnhlZXN3d3hwenpmbnY1cjAyZndkYWF4NSIgdGltZXN0YW1wPSIxNDM4MjkyMTEzIj44PC9r
ZXk+PC9mb3JlaWduLWtleXM+PHJlZi10eXBlIG5hbWU9IkpvdXJuYWwgQXJ0aWNsZSI+MTc8L3Jl
Zi10eXBlPjxjb250cmlidXRvcnM+PGF1dGhvcnM+PGF1dGhvcj5PcmFuZGksIEIuIEouPC9hdXRo
b3I+PGF1dGhvcj5TZWx2YXJhamFoLCBTLjwvYXV0aG9yPjxhdXRob3I+T3Jpb24sIEsuIEMuPC9h
dXRob3I+PGF1dGhvcj5MdW0sIFkuIFcuPC9hdXRob3I+PGF1dGhvcj5QZXJsZXIsIEIuIEEuPC9h
dXRob3I+PGF1dGhvcj5BYnVsYXJyYWdlLCBDLiBKLjwvYXV0aG9yPjwvYXV0aG9ycz48L2NvbnRy
aWJ1dG9ycz48YXV0aC1hZGRyZXNzPkRlcGFydG1lbnQgb2YgU3VyZ2VyeSwgSm9obnMgSG9wa2lu
cyBVbml2ZXJzaXR5IFNjaG9vbCBvZiBNZWRpY2luZSwgQmFsdGltb3JlLCBNZC4mI3hEO0RlcGFy
dG1lbnQgb2YgU3VyZ2VyeSwgSm9obnMgSG9wa2lucyBVbml2ZXJzaXR5IFNjaG9vbCBvZiBNZWRp
Y2luZSwgQmFsdGltb3JlLCBNZDsgQ2VudGVyIGZvciBTdXJnaWNhbCBUcmlhbHMgYW5kIE91dGNv
bWVzIFJlc2VhcmNoLCBEZXBhcnRtZW50IG9mIFN1cmdlcnksIEpvaG5zIEhvcGtpbnMgVW5pdmVy
c2l0eSBTY2hvb2wgb2YgTWVkaWNpbmUsIEJhbHRpbW9yZSwgTWQuJiN4RDtEZXBhcnRtZW50IG9m
IFN1cmdlcnksIEpvaG5zIEhvcGtpbnMgVW5pdmVyc2l0eSBTY2hvb2wgb2YgTWVkaWNpbmUsIEJh
bHRpbW9yZSwgTWQ7IERpdmlzaW9uIG9mIFZhc2N1bGFyIFN1cmdlcnkgYW5kIEVuZG92YXNjdWxh
ciBUaGVyYXB5LCBEZXBhcnRtZW50IG9mIFN1cmdlcnksIEpvaG5zIEhvcGtpbnMgVW5pdmVyc2l0
eSBTY2hvb2wgb2YgTWVkaWNpbmUsIEJhbHRpbW9yZSwgTWQuJiN4RDtEZXBhcnRtZW50IG9mIFN1
cmdlcnksIEpvaG5zIEhvcGtpbnMgVW5pdmVyc2l0eSBTY2hvb2wgb2YgTWVkaWNpbmUsIEJhbHRp
bW9yZSwgTWQ7IENlbnRlciBmb3IgU3VyZ2ljYWwgVHJpYWxzIGFuZCBPdXRjb21lcyBSZXNlYXJj
aCwgRGVwYXJ0bWVudCBvZiBTdXJnZXJ5LCBKb2hucyBIb3BraW5zIFVuaXZlcnNpdHkgU2Nob29s
IG9mIE1lZGljaW5lLCBCYWx0aW1vcmUsIE1kOyBEaXZpc2lvbiBvZiBWYXNjdWxhciBTdXJnZXJ5
IGFuZCBFbmRvdmFzY3VsYXIgVGhlcmFweSwgRGVwYXJ0bWVudCBvZiBTdXJnZXJ5LCBKb2hucyBI
b3BraW5zIFVuaXZlcnNpdHkgU2Nob29sIG9mIE1lZGljaW5lLCBCYWx0aW1vcmUsIE1kLiBFbGVj
dHJvbmljIGFkZHJlc3M6IGNhYnVsYXIxQGpobWkuZWR1LjwvYXV0aC1hZGRyZXNzPjx0aXRsZXM+
PHRpdGxlPk91dGNvbWVzIG9mIG5vbmVsZWN0aXZlIHdlZWtlbmQgYWRtaXNzaW9ucyBmb3IgbG93
ZXIgZXh0cmVtaXR5IGlzY2hlbWlhPC90aXRsZT48c2Vjb25kYXJ5LXRpdGxlPkogVmFzYyBTdXJn
PC9zZWNvbmRhcnktdGl0bGU+PGFsdC10aXRsZT5Kb3VybmFsIG9mIHZhc2N1bGFyIHN1cmdlcnk8
L2FsdC10aXRsZT48L3RpdGxlcz48cGVyaW9kaWNhbD48ZnVsbC10aXRsZT5Kb3VybmFsIG9mIFZh
c2N1bGFyIFN1cmdlcnk8L2Z1bGwtdGl0bGU+PGFiYnItMT5KLiBWYXNjLiBTdXJnLjwvYWJici0x
PjxhYmJyLTI+SiBWYXNjIFN1cmc8L2FiYnItMj48L3BlcmlvZGljYWw+PGFsdC1wZXJpb2RpY2Fs
PjxmdWxsLXRpdGxlPkpvdXJuYWwgb2YgVmFzY3VsYXIgU3VyZ2VyeTwvZnVsbC10aXRsZT48YWJi
ci0xPkouIFZhc2MuIFN1cmcuPC9hYmJyLTE+PGFiYnItMj5KIFZhc2MgU3VyZzwvYWJici0yPjwv
YWx0LXBlcmlvZGljYWw+PHBhZ2VzPjE1NzItOSBlMTwvcGFnZXM+PHZvbHVtZT42MDwvdm9sdW1l
PjxudW1iZXI+NjwvbnVtYmVyPjxrZXl3b3Jkcz48a2V5d29yZD5BY3V0ZSBEaXNlYXNlPC9rZXl3
b3JkPjxrZXl3b3JkPipBZnRlci1Ib3VycyBDYXJlPC9rZXl3b3JkPjxrZXl3b3JkPkFnZWQ8L2tl
eXdvcmQ+PGtleXdvcmQ+QWdlZCwgODAgYW5kIG92ZXI8L2tleXdvcmQ+PGtleXdvcmQ+QW1wdXRh
dGlvbjwva2V5d29yZD48a2V5d29yZD5Dcml0aWNhbCBJbGxuZXNzPC9rZXl3b3JkPjxrZXl3b3Jk
PkVtYm9saXNtL2RpYWdub3Npcy9tb3J0YWxpdHkvKnRoZXJhcHk8L2tleXdvcmQ+PGtleXdvcmQ+
RW1lcmdlbmNpZXM8L2tleXdvcmQ+PGtleXdvcmQ+RmVtYWxlPC9rZXl3b3JkPjxrZXl3b3JkPkh1
bWFuczwva2V5d29yZD48a2V5d29yZD5Jc2NoZW1pYS9kaWFnbm9zaXMvbW9ydGFsaXR5Lyp0aGVy
YXB5PC9rZXl3b3JkPjxrZXl3b3JkPkthcGxhbi1NZWllciBFc3RpbWF0ZTwva2V5d29yZD48a2V5
d29yZD5MZW5ndGggb2YgU3RheTwva2V5d29yZD48a2V5d29yZD5MaW1iIFNhbHZhZ2U8L2tleXdv
cmQ+PGtleXdvcmQ+TGluZWFyIE1vZGVsczwva2V5d29yZD48a2V5d29yZD5Mb2dpc3RpYyBNb2Rl
bHM8L2tleXdvcmQ+PGtleXdvcmQ+TG93ZXIgRXh0cmVtaXR5LypibG9vZCBzdXBwbHk8L2tleXdv
cmQ+PGtleXdvcmQ+TWFsZTwva2V5d29yZD48a2V5d29yZD5NaWRkbGUgQWdlZDwva2V5d29yZD48
a2V5d29yZD5NdWx0aXZhcmlhdGUgQW5hbHlzaXM8L2tleXdvcmQ+PGtleXdvcmQ+T2RkcyBSYXRp
bzwva2V5d29yZD48a2V5d29yZD4qUGF0aWVudCBBZG1pc3Npb248L2tleXdvcmQ+PGtleXdvcmQ+
UGF0aWVudCBEaXNjaGFyZ2U8L2tleXdvcmQ+PGtleXdvcmQ+UmV0cm9zcGVjdGl2ZSBTdHVkaWVz
PC9rZXl3b3JkPjxrZXl3b3JkPlRocm9tYm9zaXMvZGlhZ25vc2lzL21vcnRhbGl0eS8qdGhlcmFw
eTwva2V5d29yZD48a2V5d29yZD5UaW1lIEZhY3RvcnM8L2tleXdvcmQ+PGtleXdvcmQ+VHJlYXRt
ZW50IE91dGNvbWU8L2tleXdvcmQ+PGtleXdvcmQ+VW5pdGVkIFN0YXRlczwva2V5d29yZD48L2tl
eXdvcmRzPjxkYXRlcz48eWVhcj4yMDE0PC95ZWFyPjxwdWItZGF0ZXM+PGRhdGU+RGVjPC9kYXRl
PjwvcHViLWRhdGVzPjwvZGF0ZXM+PGlzYm4+MTA5Ny02ODA5IChFbGVjdHJvbmljKSYjeEQ7MDc0
MS01MjE0IChMaW5raW5nKTwvaXNibj48YWNjZXNzaW9uLW51bT4yNTQ0MTY3ODwvYWNjZXNzaW9u
LW51bT48dXJscz48cmVsYXRlZC11cmxzPjx1cmw+aHR0cDovL3d3dy5uY2JpLm5sbS5uaWguZ292
L3B1Ym1lZC8yNTQ0MTY3ODwvdXJsPjwvcmVsYXRlZC11cmxzPjwvdXJscz48ZWxlY3Ryb25pYy1y
ZXNvdXJjZS1udW0+MTAuMTAxNi9qLmp2cy4yMDE0LjA4LjA5MTwvZWxlY3Ryb25pYy1yZXNvdXJj
ZS1udW0+PC9yZWNvcmQ+PC9DaXRlPjxDaXRlPjxBdXRob3I+Um9iZXJ0czwvQXV0aG9yPjxZZWFy
PjIwMTU8L1llYXI+PFJlY051bT40PC9SZWNOdW0+PHJlY29yZD48cmVjLW51bWJlcj40PC9yZWMt
bnVtYmVyPjxmb3JlaWduLWtleXM+PGtleSBhcHA9IkVOIiBkYi1pZD0iNWRlc3h2c3NsdmZyeGVl
c3d3eHB6emZudjVyMDJmd2RhYXg1IiB0aW1lc3RhbXA9IjE0MzgyOTE4NzgiPjQ8L2tleT48L2Zv
cmVpZ24ta2V5cz48cmVmLXR5cGUgbmFtZT0iSm91cm5hbCBBcnRpY2xlIj4xNzwvcmVmLXR5cGU+
PGNvbnRyaWJ1dG9ycz48YXV0aG9ycz48YXV0aG9yPlJvYmVydHMsIFMuIEUuPC9hdXRob3I+PGF1
dGhvcj5UaG9ybmUsIEsuPC9hdXRob3I+PGF1dGhvcj5Ba2JhcmksIEEuPC9hdXRob3I+PGF1dGhv
cj5TYW11ZWwsIEQuIEcuPC9hdXRob3I+PGF1dGhvcj5XaWxsaWFtcywgSi4gRy48L2F1dGhvcj48
L2F1dGhvcnM+PC9jb250cmlidXRvcnM+PGF1dGgtYWRkcmVzcz5Db2xsZWdlIG9mIE1lZGljaW5l
LCBTd2Fuc2VhIFVuaXZlcnNpdHksIFN3YW5zZWEsIFVuaXRlZCBLaW5nZG9tLiYjeEQ7Q29sbGVn
ZSBvZiBNZWRpY2luZSwgU3dhbnNlYSBVbml2ZXJzaXR5LCBTd2Fuc2VhLCBVbml0ZWQgS2luZ2Rv
bTsgV2VzdCBXYWxlcyBHZW5lcmFsIEhvc3BpdGFsLCBDYXJtYXJ0aGVuLCBVbml0ZWQgS2luZ2Rv
bS48L2F1dGgtYWRkcmVzcz48dGl0bGVzPjx0aXRsZT5Nb3J0YWxpdHkgZm9sbG93aW5nIFN0cm9r
ZSwgdGhlIFdlZWtlbmQgRWZmZWN0IGFuZCBSZWxhdGVkIEZhY3RvcnM6IFJlY29yZCBMaW5rYWdl
IFN0dWR5PC90aXRsZT48c2Vjb25kYXJ5LXRpdGxlPlBMb1MgT25lPC9zZWNvbmRhcnktdGl0bGU+
PGFsdC10aXRsZT5QbG9TIG9uZTwvYWx0LXRpdGxlPjwvdGl0bGVzPjxwZXJpb2RpY2FsPjxmdWxs
LXRpdGxlPlBsb1MgT25lPC9mdWxsLXRpdGxlPjxhYmJyLTE+UExvUyBPbmU8L2FiYnItMT48YWJi
ci0yPlBMb1MgT25lPC9hYmJyLTI+PC9wZXJpb2RpY2FsPjxhbHQtcGVyaW9kaWNhbD48ZnVsbC10
aXRsZT5QbG9TIE9uZTwvZnVsbC10aXRsZT48YWJici0xPlBMb1MgT25lPC9hYmJyLTE+PGFiYnIt
Mj5QTG9TIE9uZTwvYWJici0yPjwvYWx0LXBlcmlvZGljYWw+PHBhZ2VzPmUwMTMxODM2PC9wYWdl
cz48dm9sdW1lPjEwPC92b2x1bWU+PG51bWJlcj42PC9udW1iZXI+PGRhdGVzPjx5ZWFyPjIwMTU8
L3llYXI+PC9kYXRlcz48aXNibj4xOTMyLTYyMDMgKEVsZWN0cm9uaWMpJiN4RDsxOTMyLTYyMDMg
KExpbmtpbmcpPC9pc2JuPjxhY2Nlc3Npb24tbnVtPjI2MTIxMzM4PC9hY2Nlc3Npb24tbnVtPjx1
cmxzPjxyZWxhdGVkLXVybHM+PHVybD5odHRwOi8vd3d3Lm5jYmkubmxtLm5paC5nb3YvcHVibWVk
LzI2MTIxMzM4PC91cmw+PC9yZWxhdGVkLXVybHM+PC91cmxzPjxjdXN0b20yPjQ0ODcyNTE8L2N1
c3RvbTI+PGVsZWN0cm9uaWMtcmVzb3VyY2UtbnVtPjEwLjEzNzEvam91cm5hbC5wb25lLjAxMzE4
MzY8L2VsZWN0cm9uaWMtcmVzb3VyY2UtbnVtPjwvcmVjb3JkPjwvQ2l0ZT48Q2l0ZT48QXV0aG9y
PlRhZGlzaW5hPC9BdXRob3I+PFllYXI+MjAxNTwvWWVhcj48UmVjTnVtPjI8L1JlY051bT48cmVj
b3JkPjxyZWMtbnVtYmVyPjI8L3JlYy1udW1iZXI+PGZvcmVpZ24ta2V5cz48a2V5IGFwcD0iRU4i
IGRiLWlkPSI1ZGVzeHZzc2x2ZnJ4ZWVzd3d4cHp6Zm52NXIwMmZ3ZGFheDUiIHRpbWVzdGFtcD0i
MTQzODI5MTc2NSI+Mjwva2V5PjwvZm9yZWlnbi1rZXlzPjxyZWYtdHlwZSBuYW1lPSJKb3VybmFs
IEFydGljbGUiPjE3PC9yZWYtdHlwZT48Y29udHJpYnV0b3JzPjxhdXRob3JzPjxhdXRob3I+VGFk
aXNpbmEsIEsuIEsuPC9hdXRob3I+PGF1dGhvcj5DaG9wcmEsIEsuPC9hdXRob3I+PGF1dGhvcj5T
aW5naCwgRC4gUC48L2F1dGhvcj48L2F1dGhvcnM+PC9jb250cmlidXRvcnM+PGF1dGgtYWRkcmVz
cz5EciBUYWRpc2luYSBpcyBhbiBJbnRlZ3JhdGVkIFBsYXN0aWMgU3VyZ2VyeSBSZXNpZGVudCwg
U2FpbnQgTG91aXMgVW5pdmVyc2l0eSBTY2hvb2wgb2YgTWVkaWNpbmUsIFN0LiBMb3VpcywgTWlz
c291cmkuIERyIENob3ByYSBpcyBhbiBJbnRlZ3JhdGVkIFBsYXN0aWMgU3VyZ2VyeSBSZXNpZGVu
dCwgSm9obnMgSG9wa2lucyBVbml2ZXJzaXR5L1VuaXZlcnNpdHkgb2YgTWFyeWxhbmQgTWVkaWNh
bCBDZW50ZXIsIEJhbHRpbW9yZSwgTWFyeWxhbmQuIERyIFNpbmdoIGlzIGFuIEFzc29jaWF0ZSBQ
cm9mZXNzb3IsIERpdmlzaW9uIG9mIFBsYXN0aWMgU3VyZ2VyeSwgVW5pdmVyc2l0eSBvZiBNYXJ5
bGFuZCBNZWRpY2FsIENlbnRlciwgQmFsdGltb3JlLCBNYXJ5bGFuZC48L2F1dGgtYWRkcmVzcz48
dGl0bGVzPjx0aXRsZT5UaGUgJnF1b3Q7V2Vla2VuZCBFZmZlY3QmcXVvdDsgaW4gUGxhc3RpYyBT
dXJnZXJ5OiBBbmFseXppbmcgV2Vla2RheSBWZXJzdXMgV2Vla2VuZCBBZG1pc3Npb25zIGluIEJv
ZHkgQ29udG91cmluZyBQcm9jZWR1cmVzIGZyb20gMjAwMCB0byAyMDEwPC90aXRsZT48c2Vjb25k
YXJ5LXRpdGxlPkFlc3RoZXQgU3VyZyBKPC9zZWNvbmRhcnktdGl0bGU+PGFsdC10aXRsZT5BZXN0
aGV0aWMgc3VyZ2VyeSBqb3VybmFsIC8gdGhlIEFtZXJpY2FuIFNvY2lldHkgZm9yIEFlc3RoZXRp
YyBQbGFzdGljIHN1cmdlcnk8L2FsdC10aXRsZT48L3RpdGxlcz48cGVyaW9kaWNhbD48ZnVsbC10
aXRsZT5BZXN0aGV0aWMgU3VyZ2VyeSBKb3VybmFsPC9mdWxsLXRpdGxlPjxhYmJyLTE+QWVzdGhl
dC4gU3VyZy4gSi48L2FiYnItMT48YWJici0yPkFlc3RoZXQgU3VyZyBKPC9hYmJyLTI+PC9wZXJp
b2RpY2FsPjxkYXRlcz48eWVhcj4yMDE1PC95ZWFyPjxwdWItZGF0ZXM+PGRhdGU+TWF5IDI3PC9k
YXRlPjwvcHViLWRhdGVzPjwvZGF0ZXM+PGlzYm4+MTUyNy0zMzBYIChFbGVjdHJvbmljKSYjeEQ7
MTA5MC04MjBYIChMaW5raW5nKTwvaXNibj48YWNjZXNzaW9uLW51bT4yNjAxOTIzODwvYWNjZXNz
aW9uLW51bT48dXJscz48cmVsYXRlZC11cmxzPjx1cmw+aHR0cDovL3d3dy5uY2JpLm5sbS5uaWgu
Z292L3B1Ym1lZC8yNjAxOTIzODwvdXJsPjwvcmVsYXRlZC11cmxzPjwvdXJscz48ZWxlY3Ryb25p
Yy1yZXNvdXJjZS1udW0+MTAuMTA5My9hc2ovc2p2MDg4PC9lbGVjdHJvbmljLXJlc291cmNlLW51
bT48L3JlY29yZD48L0NpdGU+PENpdGU+PEF1dGhvcj5Wb2x0ejwvQXV0aG9yPjxZZWFyPjIwMTQ8
L1llYXI+PFJlY051bT4xMzwvUmVjTnVtPjxyZWNvcmQ+PHJlYy1udW1iZXI+MTM8L3JlYy1udW1i
ZXI+PGZvcmVpZ24ta2V5cz48a2V5IGFwcD0iRU4iIGRiLWlkPSI1ZGVzeHZzc2x2ZnJ4ZWVzd3d4
cHp6Zm52NXIwMmZ3ZGFheDUiIHRpbWVzdGFtcD0iMTQzODI5MzYzOSI+MTM8L2tleT48L2ZvcmVp
Z24ta2V5cz48cmVmLXR5cGUgbmFtZT0iSm91cm5hbCBBcnRpY2xlIj4xNzwvcmVmLXR5cGU+PGNv
bnRyaWJ1dG9ycz48YXV0aG9ycz48YXV0aG9yPlZvbHR6LCBSLjwvYXV0aG9yPjxhdXRob3I+S2Ft
cHMsIFIuPC9hdXRob3I+PGF1dGhvcj5HcmVpbndhbGQsIFIuPC9hdXRob3I+PGF1dGhvcj5IZWxs
bWljaCwgTS48L2F1dGhvcj48YXV0aG9yPkhhbWFjaGVyLCBTLjwvYXV0aG9yPjxhdXRob3I+QmVj
a2VyLCBHLjwvYXV0aG9yPjxhdXRob3I+S3VociwgSy48L2F1dGhvcj48YXV0aG9yPkdhZXJ0bmVy
LCBKLjwvYXV0aG9yPjwvYXV0aG9ycz48L2NvbnRyaWJ1dG9ycz48YXV0aC1hZGRyZXNzPkRlcGFy
dG1lbnQgb2YgUGFsbGlhdGl2ZSBDYXJlLCBVbml2ZXJzaXR5IEhvc3BpdGFsIENvbG9nbmUsIENv
bG9nbmUsIEdlcm1hbnkuJiN4RDtEZXBhcnRtZW50IG9mIFBhbGxpYXRpdmUgQ2FyZSwgTWVkaWNh
bCBDbGluaWMgb2YgU3QgS2F0aGFyaW5lbiBIb3NwaXRhbCwgRnJlY2hlbiwgR2VybWFueS4mI3hE
O0luc3RpdHV0ZSBvZiBNZWRpY2FsIFN0YXRpc3RpY3MsIEluZm9ybWF0aWNzIGFuZCBFcGlkZW1p
b2xvZ3ksIFVuaXZlcnNpdHkgb2YgQ29sb2duZSwgQ29sb2duZSwgR2VybWFueS4mI3hEO0RlcGFy
dG1lbnQgb2YgUGFsbGlhdGl2ZSBDYXJlLCBVbml2ZXJzaXR5IEhvc3BpdGFsIEZyZWlidXJnLCA3
OTEwNiBGcmVpYnVyZywgR2VybWFueSBDb21wZXRlbmNlIENlbnRlciBQYWxsaWF0aXZlIENhcmUs
IEJhZGVuLVd1cnR0ZW1iZXJnLCBHZXJtYW55LiYjeEQ7RGVwYXJ0bWVudCBvZiBQYWxsaWF0aXZl
IENhcmUsIFVuaXZlcnNpdHkgSG9zcGl0YWwgRnJlaWJ1cmcsIDc5MTA2IEZyZWlidXJnLCBHZXJt
YW55IENvbXBldGVuY2UgQ2VudGVyIFBhbGxpYXRpdmUgQ2FyZSwgQmFkZW4tV3VydHRlbWJlcmcs
IEdlcm1hbnkgamFuLmdhZXJ0bmVyQHVuaWtsaW5pay1mcmVpYnVyZy5kZS48L2F1dGgtYWRkcmVz
cz48dGl0bGVzPjx0aXRsZT5TaWxlbnQgbmlnaHQ6IHJldHJvc3BlY3RpdmUgZGF0YWJhc2Ugc3R1
ZHkgYXNzZXNzaW5nIHBvc3NpYmlsaXR5IG9mICZxdW90O3dlZWtlbmQgZWZmZWN0JnF1b3Q7IGlu
IHBhbGxpYXRpdmUgY2FyZTwvdGl0bGU+PHNlY29uZGFyeS10aXRsZT5CTUo8L3NlY29uZGFyeS10
aXRsZT48YWx0LXRpdGxlPkJtajwvYWx0LXRpdGxlPjwvdGl0bGVzPjxwZXJpb2RpY2FsPjxmdWxs
LXRpdGxlPkJNSjwvZnVsbC10aXRsZT48YWJici0xPkJNSjwvYWJici0xPjxhYmJyLTI+Qk1KPC9h
YmJyLTI+PC9wZXJpb2RpY2FsPjxhbHQtcGVyaW9kaWNhbD48ZnVsbC10aXRsZT5CTUo8L2Z1bGwt
dGl0bGU+PGFiYnItMT5CTUo8L2FiYnItMT48YWJici0yPkJNSjwvYWJici0yPjwvYWx0LXBlcmlv
ZGljYWw+PHBhZ2VzPmc3MzcwPC9wYWdlcz48dm9sdW1lPjM0OTwvdm9sdW1lPjxrZXl3b3Jkcz48
a2V5d29yZD4qQWZ0ZXItSG91cnMgQ2FyZTwva2V5d29yZD48a2V5d29yZD5GZW1hbGU8L2tleXdv
cmQ+PGtleXdvcmQ+R2VybWFueS9lcGlkZW1pb2xvZ3k8L2tleXdvcmQ+PGtleXdvcmQ+KkhvbGlk
YXlzPC9rZXl3b3JkPjxrZXl3b3JkPipIb3NwaXRhbCBNb3J0YWxpdHk8L2tleXdvcmQ+PGtleXdv
cmQ+SHVtYW5zPC9rZXl3b3JkPjxrZXl3b3JkPk1hbGU8L2tleXdvcmQ+PGtleXdvcmQ+KlBhbGxp
YXRpdmUgQ2FyZTwva2V5d29yZD48a2V5d29yZD5SZXRyb3NwZWN0aXZlIFN0dWRpZXM8L2tleXdv
cmQ+PGtleXdvcmQ+UmlzayBBc3Nlc3NtZW50PC9rZXl3b3JkPjxrZXl3b3JkPipUZXJtaW5hbGx5
IElsbDwva2V5d29yZD48a2V5d29yZD5UaW1lIEZhY3RvcnM8L2tleXdvcmQ+PC9rZXl3b3Jkcz48
ZGF0ZXM+PHllYXI+MjAxNDwveWVhcj48L2RhdGVzPjxpc2JuPjE3NTYtMTgzMyAoRWxlY3Ryb25p
YykmI3hEOzA5NTktNTM1WCAoTGlua2luZyk8L2lzYm4+PGFjY2Vzc2lvbi1udW0+MjU1MTU2NzA8
L2FjY2Vzc2lvbi1udW0+PHVybHM+PHJlbGF0ZWQtdXJscz48dXJsPmh0dHA6Ly93d3cubmNiaS5u
bG0ubmloLmdvdi9wdWJtZWQvMjU1MTU2NzA8L3VybD48L3JlbGF0ZWQtdXJscz48L3VybHM+PGN1
c3RvbTI+NDI2NzcwMTwvY3VzdG9tMj48ZWxlY3Ryb25pYy1yZXNvdXJjZS1udW0+MTAuMTEzNi9i
bWouZzczNzA8L2VsZWN0cm9uaWMtcmVzb3VyY2UtbnVtPjwvcmVjb3JkPjwvQ2l0ZT48L0VuZE5v
dGU+AG==
</w:fldData>
        </w:fldChar>
      </w:r>
      <w:r w:rsidR="008974D1">
        <w:rPr>
          <w:rFonts w:ascii="Cambria" w:hAnsi="Cambria"/>
          <w:sz w:val="22"/>
          <w:szCs w:val="22"/>
          <w:lang w:val="en-GB"/>
        </w:rPr>
        <w:instrText xml:space="preserve"> ADDIN EN.CITE.DATA </w:instrText>
      </w:r>
      <w:r w:rsidR="008974D1">
        <w:rPr>
          <w:rFonts w:ascii="Cambria" w:hAnsi="Cambria"/>
          <w:sz w:val="22"/>
          <w:szCs w:val="22"/>
          <w:lang w:val="en-GB"/>
        </w:rPr>
      </w:r>
      <w:r w:rsidR="008974D1">
        <w:rPr>
          <w:rFonts w:ascii="Cambria" w:hAnsi="Cambria"/>
          <w:sz w:val="22"/>
          <w:szCs w:val="22"/>
          <w:lang w:val="en-GB"/>
        </w:rPr>
        <w:fldChar w:fldCharType="end"/>
      </w:r>
      <w:r w:rsidRPr="00C52BF0">
        <w:rPr>
          <w:rFonts w:ascii="Cambria" w:hAnsi="Cambria"/>
          <w:sz w:val="22"/>
          <w:szCs w:val="22"/>
          <w:lang w:val="en-GB"/>
        </w:rPr>
      </w:r>
      <w:r w:rsidRPr="00C52BF0">
        <w:rPr>
          <w:rFonts w:ascii="Cambria" w:hAnsi="Cambria"/>
          <w:sz w:val="22"/>
          <w:szCs w:val="22"/>
          <w:lang w:val="en-GB"/>
        </w:rPr>
        <w:fldChar w:fldCharType="separate"/>
      </w:r>
      <w:r w:rsidR="008974D1">
        <w:rPr>
          <w:rFonts w:ascii="Cambria" w:hAnsi="Cambria"/>
          <w:noProof/>
          <w:sz w:val="22"/>
          <w:szCs w:val="22"/>
          <w:lang w:val="en-GB"/>
        </w:rPr>
        <w:t>[2, 3, 4, 5, 6, 7, 9, 10, 11, 12]</w:t>
      </w:r>
      <w:r w:rsidRPr="00C52BF0">
        <w:rPr>
          <w:rFonts w:ascii="Cambria" w:hAnsi="Cambria"/>
          <w:sz w:val="22"/>
          <w:szCs w:val="22"/>
          <w:lang w:val="en-GB"/>
        </w:rPr>
        <w:fldChar w:fldCharType="end"/>
      </w:r>
      <w:r w:rsidRPr="00C52BF0">
        <w:rPr>
          <w:rFonts w:ascii="Cambria" w:hAnsi="Cambria"/>
          <w:sz w:val="22"/>
          <w:szCs w:val="22"/>
          <w:lang w:val="en-GB"/>
        </w:rPr>
        <w:t xml:space="preserve"> that it has been described as “ubiquitous”.</w:t>
      </w:r>
      <w:r w:rsidR="004D5986" w:rsidRPr="00C52BF0">
        <w:rPr>
          <w:rFonts w:ascii="Cambria" w:hAnsi="Cambria"/>
          <w:sz w:val="22"/>
          <w:szCs w:val="22"/>
          <w:lang w:val="en-GB"/>
        </w:rPr>
        <w:fldChar w:fldCharType="begin">
          <w:fldData xml:space="preserve">PEVuZE5vdGU+PENpdGU+PEF1dGhvcj5MaWxmb3JkPC9BdXRob3I+PFllYXI+MjAxNTwvWWVhcj48
UmVjTnVtPjI2PC9SZWNOdW0+PERpc3BsYXlUZXh0PlsxM108L0Rpc3BsYXlUZXh0PjxyZWNvcmQ+
PHJlYy1udW1iZXI+MjY8L3JlYy1udW1iZXI+PGZvcmVpZ24ta2V5cz48a2V5IGFwcD0iRU4iIGRi
LWlkPSI1ZGVzeHZzc2x2ZnJ4ZWVzd3d4cHp6Zm52NXIwMmZ3ZGFheDUiIHRpbWVzdGFtcD0iMTQ0
MTM4MDE5NyI+MjY8L2tleT48L2ZvcmVpZ24ta2V5cz48cmVmLXR5cGUgbmFtZT0iSm91cm5hbCBB
cnRpY2xlIj4xNzwvcmVmLXR5cGU+PGNvbnRyaWJ1dG9ycz48YXV0aG9ycz48YXV0aG9yPkxpbGZv
cmQsIFIuIEouPC9hdXRob3I+PGF1dGhvcj5DaGVuLCBZLiBGLjwvYXV0aG9yPjwvYXV0aG9ycz48
L2NvbnRyaWJ1dG9ycz48YXV0aC1hZGRyZXNzPldhcndpY2sgQ2VudHJlIGZvciBBcHBsaWVkIEhl
YWx0aCBSZXNlYXJjaCAmYW1wOyBEZWxpdmVyeSwgRGl2aXNpb24gb2YgSGVhbHRoIFNjaWVuY2Vz
LCBVbml2ZXJzaXR5IG9mIFdhcndpY2ssIENvdmVudHJ5LCBVSy48L2F1dGgtYWRkcmVzcz48dGl0
bGVzPjx0aXRsZT5UaGUgdWJpcXVpdG91cyB3ZWVrZW5kIGVmZmVjdDogbW92aW5nIHBhc3QgcHJv
dmluZyBpdCBleGlzdHMgdG8gY2xhcmlmeWluZyB3aGF0IGNhdXNlcyBpdDwvdGl0bGU+PHNlY29u
ZGFyeS10aXRsZT5CTUogUXVhbCBTYWY8L3NlY29uZGFyeS10aXRsZT48L3RpdGxlcz48cGFnZXM+
NDgwLTI8L3BhZ2VzPjx2b2x1bWU+MjQ8L3ZvbHVtZT48bnVtYmVyPjg8L251bWJlcj48a2V5d29y
ZHM+PGtleXdvcmQ+SGVhbHRoY2FyZSBxdWFsaXR5IGltcHJvdmVtZW50PC9rZXl3b3JkPjxrZXl3
b3JkPlF1YWxpdHkgaW1wcm92ZW1lbnQ8L2tleXdvcmQ+PGtleXdvcmQ+UXVhbGl0eSBtZWFzdXJl
bWVudDwva2V5d29yZD48L2tleXdvcmRzPjxkYXRlcz48eWVhcj4yMDE1PC95ZWFyPjxwdWItZGF0
ZXM+PGRhdGU+QXVnPC9kYXRlPjwvcHViLWRhdGVzPjwvZGF0ZXM+PGlzYm4+MjA0NC01NDIzIChF
bGVjdHJvbmljKSYjeEQ7MjA0NC01NDE1IChMaW5raW5nKTwvaXNibj48YWNjZXNzaW9uLW51bT4y
NjEyNDE5MzwvYWNjZXNzaW9uLW51bT48dXJscz48cmVsYXRlZC11cmxzPjx1cmw+aHR0cDovL3d3
dy5uY2JpLm5sbS5uaWguZ292L3B1Ym1lZC8yNjEyNDE5MzwvdXJsPjwvcmVsYXRlZC11cmxzPjwv
dXJscz48ZWxlY3Ryb25pYy1yZXNvdXJjZS1udW0+MTAuMTEzNi9ibWpxcy0yMDE1LTAwNDM2MDwv
ZWxlY3Ryb25pYy1yZXNvdXJjZS1udW0+PC9yZWNvcmQ+PC9DaXRlPjxDaXRlPjxBdXRob3I+TGls
Zm9yZDwvQXV0aG9yPjxZZWFyPjIwMTU8L1llYXI+PFJlY051bT4yNjwvUmVjTnVtPjxyZWNvcmQ+
PHJlYy1udW1iZXI+MjY8L3JlYy1udW1iZXI+PGZvcmVpZ24ta2V5cz48a2V5IGFwcD0iRU4iIGRi
LWlkPSI1ZGVzeHZzc2x2ZnJ4ZWVzd3d4cHp6Zm52NXIwMmZ3ZGFheDUiIHRpbWVzdGFtcD0iMTQ0
MTM4MDE5NyI+MjY8L2tleT48L2ZvcmVpZ24ta2V5cz48cmVmLXR5cGUgbmFtZT0iSm91cm5hbCBB
cnRpY2xlIj4xNzwvcmVmLXR5cGU+PGNvbnRyaWJ1dG9ycz48YXV0aG9ycz48YXV0aG9yPkxpbGZv
cmQsIFIuIEouPC9hdXRob3I+PGF1dGhvcj5DaGVuLCBZLiBGLjwvYXV0aG9yPjwvYXV0aG9ycz48
L2NvbnRyaWJ1dG9ycz48YXV0aC1hZGRyZXNzPldhcndpY2sgQ2VudHJlIGZvciBBcHBsaWVkIEhl
YWx0aCBSZXNlYXJjaCAmYW1wOyBEZWxpdmVyeSwgRGl2aXNpb24gb2YgSGVhbHRoIFNjaWVuY2Vz
LCBVbml2ZXJzaXR5IG9mIFdhcndpY2ssIENvdmVudHJ5LCBVSy48L2F1dGgtYWRkcmVzcz48dGl0
bGVzPjx0aXRsZT5UaGUgdWJpcXVpdG91cyB3ZWVrZW5kIGVmZmVjdDogbW92aW5nIHBhc3QgcHJv
dmluZyBpdCBleGlzdHMgdG8gY2xhcmlmeWluZyB3aGF0IGNhdXNlcyBpdDwvdGl0bGU+PHNlY29u
ZGFyeS10aXRsZT5CTUogUXVhbCBTYWY8L3NlY29uZGFyeS10aXRsZT48L3RpdGxlcz48cGFnZXM+
NDgwLTI8L3BhZ2VzPjx2b2x1bWU+MjQ8L3ZvbHVtZT48bnVtYmVyPjg8L251bWJlcj48a2V5d29y
ZHM+PGtleXdvcmQ+SGVhbHRoY2FyZSBxdWFsaXR5IGltcHJvdmVtZW50PC9rZXl3b3JkPjxrZXl3
b3JkPlF1YWxpdHkgaW1wcm92ZW1lbnQ8L2tleXdvcmQ+PGtleXdvcmQ+UXVhbGl0eSBtZWFzdXJl
bWVudDwva2V5d29yZD48L2tleXdvcmRzPjxkYXRlcz48eWVhcj4yMDE1PC95ZWFyPjxwdWItZGF0
ZXM+PGRhdGU+QXVnPC9kYXRlPjwvcHViLWRhdGVzPjwvZGF0ZXM+PGlzYm4+MjA0NC01NDIzIChF
bGVjdHJvbmljKSYjeEQ7MjA0NC01NDE1IChMaW5raW5nKTwvaXNibj48YWNjZXNzaW9uLW51bT4y
NjEyNDE5MzwvYWNjZXNzaW9uLW51bT48dXJscz48cmVsYXRlZC11cmxzPjx1cmw+aHR0cDovL3d3
dy5uY2JpLm5sbS5uaWguZ292L3B1Ym1lZC8yNjEyNDE5MzwvdXJsPjwvcmVsYXRlZC11cmxzPjwv
dXJscz48ZWxlY3Ryb25pYy1yZXNvdXJjZS1udW0+MTAuMTEzNi9ibWpxcy0yMDE1LTAwNDM2MDwv
ZWxlY3Ryb25pYy1yZXNvdXJjZS1udW0+PC9yZWNvcmQ+PC9DaXRlPjwvRW5kTm90ZT5=
</w:fldData>
        </w:fldChar>
      </w:r>
      <w:r w:rsidR="008974D1">
        <w:rPr>
          <w:rFonts w:ascii="Cambria" w:hAnsi="Cambria"/>
          <w:sz w:val="22"/>
          <w:szCs w:val="22"/>
          <w:lang w:val="en-GB"/>
        </w:rPr>
        <w:instrText xml:space="preserve"> ADDIN EN.CITE </w:instrText>
      </w:r>
      <w:r w:rsidR="008974D1">
        <w:rPr>
          <w:rFonts w:ascii="Cambria" w:hAnsi="Cambria"/>
          <w:sz w:val="22"/>
          <w:szCs w:val="22"/>
          <w:lang w:val="en-GB"/>
        </w:rPr>
        <w:fldChar w:fldCharType="begin">
          <w:fldData xml:space="preserve">PEVuZE5vdGU+PENpdGU+PEF1dGhvcj5MaWxmb3JkPC9BdXRob3I+PFllYXI+MjAxNTwvWWVhcj48
UmVjTnVtPjI2PC9SZWNOdW0+PERpc3BsYXlUZXh0PlsxM108L0Rpc3BsYXlUZXh0PjxyZWNvcmQ+
PHJlYy1udW1iZXI+MjY8L3JlYy1udW1iZXI+PGZvcmVpZ24ta2V5cz48a2V5IGFwcD0iRU4iIGRi
LWlkPSI1ZGVzeHZzc2x2ZnJ4ZWVzd3d4cHp6Zm52NXIwMmZ3ZGFheDUiIHRpbWVzdGFtcD0iMTQ0
MTM4MDE5NyI+MjY8L2tleT48L2ZvcmVpZ24ta2V5cz48cmVmLXR5cGUgbmFtZT0iSm91cm5hbCBB
cnRpY2xlIj4xNzwvcmVmLXR5cGU+PGNvbnRyaWJ1dG9ycz48YXV0aG9ycz48YXV0aG9yPkxpbGZv
cmQsIFIuIEouPC9hdXRob3I+PGF1dGhvcj5DaGVuLCBZLiBGLjwvYXV0aG9yPjwvYXV0aG9ycz48
L2NvbnRyaWJ1dG9ycz48YXV0aC1hZGRyZXNzPldhcndpY2sgQ2VudHJlIGZvciBBcHBsaWVkIEhl
YWx0aCBSZXNlYXJjaCAmYW1wOyBEZWxpdmVyeSwgRGl2aXNpb24gb2YgSGVhbHRoIFNjaWVuY2Vz
LCBVbml2ZXJzaXR5IG9mIFdhcndpY2ssIENvdmVudHJ5LCBVSy48L2F1dGgtYWRkcmVzcz48dGl0
bGVzPjx0aXRsZT5UaGUgdWJpcXVpdG91cyB3ZWVrZW5kIGVmZmVjdDogbW92aW5nIHBhc3QgcHJv
dmluZyBpdCBleGlzdHMgdG8gY2xhcmlmeWluZyB3aGF0IGNhdXNlcyBpdDwvdGl0bGU+PHNlY29u
ZGFyeS10aXRsZT5CTUogUXVhbCBTYWY8L3NlY29uZGFyeS10aXRsZT48L3RpdGxlcz48cGFnZXM+
NDgwLTI8L3BhZ2VzPjx2b2x1bWU+MjQ8L3ZvbHVtZT48bnVtYmVyPjg8L251bWJlcj48a2V5d29y
ZHM+PGtleXdvcmQ+SGVhbHRoY2FyZSBxdWFsaXR5IGltcHJvdmVtZW50PC9rZXl3b3JkPjxrZXl3
b3JkPlF1YWxpdHkgaW1wcm92ZW1lbnQ8L2tleXdvcmQ+PGtleXdvcmQ+UXVhbGl0eSBtZWFzdXJl
bWVudDwva2V5d29yZD48L2tleXdvcmRzPjxkYXRlcz48eWVhcj4yMDE1PC95ZWFyPjxwdWItZGF0
ZXM+PGRhdGU+QXVnPC9kYXRlPjwvcHViLWRhdGVzPjwvZGF0ZXM+PGlzYm4+MjA0NC01NDIzIChF
bGVjdHJvbmljKSYjeEQ7MjA0NC01NDE1IChMaW5raW5nKTwvaXNibj48YWNjZXNzaW9uLW51bT4y
NjEyNDE5MzwvYWNjZXNzaW9uLW51bT48dXJscz48cmVsYXRlZC11cmxzPjx1cmw+aHR0cDovL3d3
dy5uY2JpLm5sbS5uaWguZ292L3B1Ym1lZC8yNjEyNDE5MzwvdXJsPjwvcmVsYXRlZC11cmxzPjwv
dXJscz48ZWxlY3Ryb25pYy1yZXNvdXJjZS1udW0+MTAuMTEzNi9ibWpxcy0yMDE1LTAwNDM2MDwv
ZWxlY3Ryb25pYy1yZXNvdXJjZS1udW0+PC9yZWNvcmQ+PC9DaXRlPjxDaXRlPjxBdXRob3I+TGls
Zm9yZDwvQXV0aG9yPjxZZWFyPjIwMTU8L1llYXI+PFJlY051bT4yNjwvUmVjTnVtPjxyZWNvcmQ+
PHJlYy1udW1iZXI+MjY8L3JlYy1udW1iZXI+PGZvcmVpZ24ta2V5cz48a2V5IGFwcD0iRU4iIGRi
LWlkPSI1ZGVzeHZzc2x2ZnJ4ZWVzd3d4cHp6Zm52NXIwMmZ3ZGFheDUiIHRpbWVzdGFtcD0iMTQ0
MTM4MDE5NyI+MjY8L2tleT48L2ZvcmVpZ24ta2V5cz48cmVmLXR5cGUgbmFtZT0iSm91cm5hbCBB
cnRpY2xlIj4xNzwvcmVmLXR5cGU+PGNvbnRyaWJ1dG9ycz48YXV0aG9ycz48YXV0aG9yPkxpbGZv
cmQsIFIuIEouPC9hdXRob3I+PGF1dGhvcj5DaGVuLCBZLiBGLjwvYXV0aG9yPjwvYXV0aG9ycz48
L2NvbnRyaWJ1dG9ycz48YXV0aC1hZGRyZXNzPldhcndpY2sgQ2VudHJlIGZvciBBcHBsaWVkIEhl
YWx0aCBSZXNlYXJjaCAmYW1wOyBEZWxpdmVyeSwgRGl2aXNpb24gb2YgSGVhbHRoIFNjaWVuY2Vz
LCBVbml2ZXJzaXR5IG9mIFdhcndpY2ssIENvdmVudHJ5LCBVSy48L2F1dGgtYWRkcmVzcz48dGl0
bGVzPjx0aXRsZT5UaGUgdWJpcXVpdG91cyB3ZWVrZW5kIGVmZmVjdDogbW92aW5nIHBhc3QgcHJv
dmluZyBpdCBleGlzdHMgdG8gY2xhcmlmeWluZyB3aGF0IGNhdXNlcyBpdDwvdGl0bGU+PHNlY29u
ZGFyeS10aXRsZT5CTUogUXVhbCBTYWY8L3NlY29uZGFyeS10aXRsZT48L3RpdGxlcz48cGFnZXM+
NDgwLTI8L3BhZ2VzPjx2b2x1bWU+MjQ8L3ZvbHVtZT48bnVtYmVyPjg8L251bWJlcj48a2V5d29y
ZHM+PGtleXdvcmQ+SGVhbHRoY2FyZSBxdWFsaXR5IGltcHJvdmVtZW50PC9rZXl3b3JkPjxrZXl3
b3JkPlF1YWxpdHkgaW1wcm92ZW1lbnQ8L2tleXdvcmQ+PGtleXdvcmQ+UXVhbGl0eSBtZWFzdXJl
bWVudDwva2V5d29yZD48L2tleXdvcmRzPjxkYXRlcz48eWVhcj4yMDE1PC95ZWFyPjxwdWItZGF0
ZXM+PGRhdGU+QXVnPC9kYXRlPjwvcHViLWRhdGVzPjwvZGF0ZXM+PGlzYm4+MjA0NC01NDIzIChF
bGVjdHJvbmljKSYjeEQ7MjA0NC01NDE1IChMaW5raW5nKTwvaXNibj48YWNjZXNzaW9uLW51bT4y
NjEyNDE5MzwvYWNjZXNzaW9uLW51bT48dXJscz48cmVsYXRlZC11cmxzPjx1cmw+aHR0cDovL3d3
dy5uY2JpLm5sbS5uaWguZ292L3B1Ym1lZC8yNjEyNDE5MzwvdXJsPjwvcmVsYXRlZC11cmxzPjwv
dXJscz48ZWxlY3Ryb25pYy1yZXNvdXJjZS1udW0+MTAuMTEzNi9ibWpxcy0yMDE1LTAwNDM2MDwv
ZWxlY3Ryb25pYy1yZXNvdXJjZS1udW0+PC9yZWNvcmQ+PC9DaXRlPjwvRW5kTm90ZT5=
</w:fldData>
        </w:fldChar>
      </w:r>
      <w:r w:rsidR="008974D1">
        <w:rPr>
          <w:rFonts w:ascii="Cambria" w:hAnsi="Cambria"/>
          <w:sz w:val="22"/>
          <w:szCs w:val="22"/>
          <w:lang w:val="en-GB"/>
        </w:rPr>
        <w:instrText xml:space="preserve"> ADDIN EN.CITE.DATA </w:instrText>
      </w:r>
      <w:r w:rsidR="008974D1">
        <w:rPr>
          <w:rFonts w:ascii="Cambria" w:hAnsi="Cambria"/>
          <w:sz w:val="22"/>
          <w:szCs w:val="22"/>
          <w:lang w:val="en-GB"/>
        </w:rPr>
      </w:r>
      <w:r w:rsidR="008974D1">
        <w:rPr>
          <w:rFonts w:ascii="Cambria" w:hAnsi="Cambria"/>
          <w:sz w:val="22"/>
          <w:szCs w:val="22"/>
          <w:lang w:val="en-GB"/>
        </w:rPr>
        <w:fldChar w:fldCharType="end"/>
      </w:r>
      <w:r w:rsidR="004D5986" w:rsidRPr="00C52BF0">
        <w:rPr>
          <w:rFonts w:ascii="Cambria" w:hAnsi="Cambria"/>
          <w:sz w:val="22"/>
          <w:szCs w:val="22"/>
          <w:lang w:val="en-GB"/>
        </w:rPr>
      </w:r>
      <w:r w:rsidR="004D5986" w:rsidRPr="00C52BF0">
        <w:rPr>
          <w:rFonts w:ascii="Cambria" w:hAnsi="Cambria"/>
          <w:sz w:val="22"/>
          <w:szCs w:val="22"/>
          <w:lang w:val="en-GB"/>
        </w:rPr>
        <w:fldChar w:fldCharType="separate"/>
      </w:r>
      <w:r w:rsidR="008974D1">
        <w:rPr>
          <w:rFonts w:ascii="Cambria" w:hAnsi="Cambria"/>
          <w:noProof/>
          <w:sz w:val="22"/>
          <w:szCs w:val="22"/>
          <w:lang w:val="en-GB"/>
        </w:rPr>
        <w:t>[13]</w:t>
      </w:r>
      <w:r w:rsidR="004D5986" w:rsidRPr="00C52BF0">
        <w:rPr>
          <w:rFonts w:ascii="Cambria" w:hAnsi="Cambria"/>
          <w:sz w:val="22"/>
          <w:szCs w:val="22"/>
          <w:lang w:val="en-GB"/>
        </w:rPr>
        <w:fldChar w:fldCharType="end"/>
      </w:r>
      <w:r w:rsidRPr="00C52BF0">
        <w:rPr>
          <w:rFonts w:ascii="Cambria" w:hAnsi="Cambria"/>
          <w:sz w:val="22"/>
          <w:szCs w:val="22"/>
          <w:lang w:val="en-GB"/>
        </w:rPr>
        <w:t xml:space="preserve"> The finding of increased mortality for patients admitted at weekends</w:t>
      </w:r>
      <w:r w:rsidR="0063190F" w:rsidRPr="00C52BF0">
        <w:rPr>
          <w:rFonts w:ascii="Cambria" w:hAnsi="Cambria"/>
          <w:sz w:val="22"/>
          <w:szCs w:val="22"/>
          <w:lang w:val="en-GB"/>
        </w:rPr>
        <w:t xml:space="preserve"> has</w:t>
      </w:r>
      <w:r w:rsidR="00657EFD" w:rsidRPr="00C52BF0">
        <w:rPr>
          <w:rFonts w:ascii="Cambria" w:hAnsi="Cambria"/>
          <w:sz w:val="22"/>
          <w:szCs w:val="22"/>
          <w:lang w:val="en-GB"/>
        </w:rPr>
        <w:t xml:space="preserve"> prompted </w:t>
      </w:r>
      <w:r w:rsidR="00AD1524" w:rsidRPr="00C52BF0">
        <w:rPr>
          <w:rFonts w:ascii="Cambria" w:hAnsi="Cambria"/>
          <w:sz w:val="22"/>
          <w:szCs w:val="22"/>
          <w:lang w:val="en-GB"/>
        </w:rPr>
        <w:t>discussion about expanding seven-day</w:t>
      </w:r>
      <w:r w:rsidR="00657EFD" w:rsidRPr="00C52BF0">
        <w:rPr>
          <w:rFonts w:ascii="Cambria" w:hAnsi="Cambria"/>
          <w:sz w:val="22"/>
          <w:szCs w:val="22"/>
          <w:lang w:val="en-GB"/>
        </w:rPr>
        <w:t xml:space="preserve"> NHS</w:t>
      </w:r>
      <w:r w:rsidR="00AD1524" w:rsidRPr="00C52BF0">
        <w:rPr>
          <w:rFonts w:ascii="Cambria" w:hAnsi="Cambria"/>
          <w:sz w:val="22"/>
          <w:szCs w:val="22"/>
          <w:lang w:val="en-GB"/>
        </w:rPr>
        <w:t xml:space="preserve"> services </w:t>
      </w:r>
      <w:r w:rsidR="00657EFD" w:rsidRPr="00C52BF0">
        <w:rPr>
          <w:rFonts w:ascii="Cambria" w:hAnsi="Cambria"/>
          <w:sz w:val="22"/>
          <w:szCs w:val="22"/>
          <w:lang w:val="en-GB"/>
        </w:rPr>
        <w:t xml:space="preserve">and whether doctors’ working patterns could </w:t>
      </w:r>
      <w:r w:rsidR="008E6620" w:rsidRPr="00C52BF0">
        <w:rPr>
          <w:rFonts w:ascii="Cambria" w:hAnsi="Cambria"/>
          <w:sz w:val="22"/>
          <w:szCs w:val="22"/>
          <w:lang w:val="en-GB"/>
        </w:rPr>
        <w:t xml:space="preserve">be changed to </w:t>
      </w:r>
      <w:r w:rsidR="004A6D31" w:rsidRPr="00C52BF0">
        <w:rPr>
          <w:rFonts w:ascii="Cambria" w:hAnsi="Cambria"/>
          <w:sz w:val="22"/>
          <w:szCs w:val="22"/>
          <w:lang w:val="en-GB"/>
        </w:rPr>
        <w:t>improve</w:t>
      </w:r>
      <w:r w:rsidR="00657EFD" w:rsidRPr="00C52BF0">
        <w:rPr>
          <w:rFonts w:ascii="Cambria" w:hAnsi="Cambria"/>
          <w:sz w:val="22"/>
          <w:szCs w:val="22"/>
          <w:lang w:val="en-GB"/>
        </w:rPr>
        <w:t xml:space="preserve"> </w:t>
      </w:r>
      <w:r w:rsidR="004A6D31" w:rsidRPr="00C52BF0">
        <w:rPr>
          <w:rFonts w:ascii="Cambria" w:hAnsi="Cambria"/>
          <w:sz w:val="22"/>
          <w:szCs w:val="22"/>
          <w:lang w:val="en-GB"/>
        </w:rPr>
        <w:t>weekend outcomes</w:t>
      </w:r>
      <w:r w:rsidR="00657EFD" w:rsidRPr="00C52BF0">
        <w:rPr>
          <w:rFonts w:ascii="Cambria" w:hAnsi="Cambria"/>
          <w:sz w:val="22"/>
          <w:szCs w:val="22"/>
          <w:lang w:val="en-GB"/>
        </w:rPr>
        <w:t>.</w:t>
      </w:r>
      <w:r w:rsidR="00604B36" w:rsidRPr="00C52BF0">
        <w:rPr>
          <w:rFonts w:ascii="Cambria" w:hAnsi="Cambria"/>
          <w:sz w:val="22"/>
          <w:szCs w:val="22"/>
          <w:lang w:val="en-GB"/>
        </w:rPr>
        <w:t xml:space="preserve"> As </w:t>
      </w:r>
      <w:r w:rsidR="00B30765">
        <w:rPr>
          <w:rFonts w:ascii="Cambria" w:hAnsi="Cambria"/>
          <w:sz w:val="22"/>
          <w:szCs w:val="22"/>
          <w:lang w:val="en-GB"/>
        </w:rPr>
        <w:t xml:space="preserve">NHS </w:t>
      </w:r>
      <w:r w:rsidR="00604B36" w:rsidRPr="00C52BF0">
        <w:rPr>
          <w:rFonts w:ascii="Cambria" w:hAnsi="Cambria"/>
          <w:sz w:val="22"/>
          <w:szCs w:val="22"/>
          <w:lang w:val="en-GB"/>
        </w:rPr>
        <w:t>major trauma services provide a</w:t>
      </w:r>
      <w:r w:rsidR="00A1625F">
        <w:rPr>
          <w:rFonts w:ascii="Cambria" w:hAnsi="Cambria"/>
          <w:sz w:val="22"/>
          <w:szCs w:val="22"/>
          <w:lang w:val="en-GB"/>
        </w:rPr>
        <w:t xml:space="preserve"> relatively</w:t>
      </w:r>
      <w:r w:rsidR="00604B36" w:rsidRPr="00C52BF0">
        <w:rPr>
          <w:rFonts w:ascii="Cambria" w:hAnsi="Cambria"/>
          <w:sz w:val="22"/>
          <w:szCs w:val="22"/>
          <w:lang w:val="en-GB"/>
        </w:rPr>
        <w:t xml:space="preserve"> consistent service regardless of time or day of admission, it is important to understand whether they are </w:t>
      </w:r>
      <w:r w:rsidR="008F4491">
        <w:rPr>
          <w:rFonts w:ascii="Cambria" w:hAnsi="Cambria"/>
          <w:sz w:val="22"/>
          <w:szCs w:val="22"/>
          <w:lang w:val="en-GB"/>
        </w:rPr>
        <w:t xml:space="preserve">also </w:t>
      </w:r>
      <w:r w:rsidR="002426F5">
        <w:rPr>
          <w:rFonts w:ascii="Cambria" w:hAnsi="Cambria"/>
          <w:sz w:val="22"/>
          <w:szCs w:val="22"/>
          <w:lang w:val="en-GB"/>
        </w:rPr>
        <w:t>associated with</w:t>
      </w:r>
      <w:r w:rsidR="00604B36" w:rsidRPr="00C52BF0">
        <w:rPr>
          <w:rFonts w:ascii="Cambria" w:hAnsi="Cambria"/>
          <w:sz w:val="22"/>
          <w:szCs w:val="22"/>
          <w:lang w:val="en-GB"/>
        </w:rPr>
        <w:t xml:space="preserve"> increased weekend mortality.</w:t>
      </w:r>
    </w:p>
    <w:p w14:paraId="6E12CB6C" w14:textId="77777777" w:rsidR="004A6D31" w:rsidRPr="00C52BF0" w:rsidRDefault="004A6D31" w:rsidP="0022186A">
      <w:pPr>
        <w:spacing w:after="0" w:line="360" w:lineRule="auto"/>
        <w:jc w:val="both"/>
        <w:rPr>
          <w:rFonts w:ascii="Cambria" w:hAnsi="Cambria"/>
          <w:sz w:val="22"/>
          <w:szCs w:val="22"/>
          <w:lang w:val="en-GB"/>
        </w:rPr>
      </w:pPr>
    </w:p>
    <w:p w14:paraId="6212DEDA" w14:textId="77777777" w:rsidR="007A1FFD" w:rsidRPr="00C52BF0" w:rsidRDefault="004A6D31" w:rsidP="0022186A">
      <w:pPr>
        <w:spacing w:after="0" w:line="360" w:lineRule="auto"/>
        <w:jc w:val="both"/>
        <w:rPr>
          <w:rFonts w:ascii="Cambria" w:hAnsi="Cambria"/>
          <w:sz w:val="22"/>
          <w:szCs w:val="22"/>
          <w:lang w:val="en-GB"/>
        </w:rPr>
      </w:pPr>
      <w:r w:rsidRPr="00C52BF0">
        <w:rPr>
          <w:rFonts w:ascii="Cambria" w:hAnsi="Cambria"/>
          <w:sz w:val="22"/>
          <w:szCs w:val="22"/>
          <w:lang w:val="en-GB"/>
        </w:rPr>
        <w:t xml:space="preserve">Beginning in April 2012, major trauma services across England were </w:t>
      </w:r>
      <w:r w:rsidR="0077507D" w:rsidRPr="00C52BF0">
        <w:rPr>
          <w:rFonts w:ascii="Cambria" w:hAnsi="Cambria"/>
          <w:sz w:val="22"/>
          <w:szCs w:val="22"/>
          <w:lang w:val="en-GB"/>
        </w:rPr>
        <w:t>reconfigured</w:t>
      </w:r>
      <w:r w:rsidR="00AA50E1" w:rsidRPr="00C52BF0">
        <w:rPr>
          <w:rFonts w:ascii="Cambria" w:hAnsi="Cambria"/>
          <w:sz w:val="22"/>
          <w:szCs w:val="22"/>
          <w:lang w:val="en-GB"/>
        </w:rPr>
        <w:t xml:space="preserve"> into</w:t>
      </w:r>
      <w:r w:rsidR="0077507D" w:rsidRPr="00C52BF0">
        <w:rPr>
          <w:rFonts w:ascii="Cambria" w:hAnsi="Cambria"/>
          <w:sz w:val="22"/>
          <w:szCs w:val="22"/>
          <w:lang w:val="en-GB"/>
        </w:rPr>
        <w:t xml:space="preserve"> a series of regional</w:t>
      </w:r>
      <w:r w:rsidR="00AA50E1" w:rsidRPr="00C52BF0">
        <w:rPr>
          <w:rFonts w:ascii="Cambria" w:hAnsi="Cambria"/>
          <w:sz w:val="22"/>
          <w:szCs w:val="22"/>
          <w:lang w:val="en-GB"/>
        </w:rPr>
        <w:t xml:space="preserve"> </w:t>
      </w:r>
      <w:r w:rsidRPr="00C52BF0">
        <w:rPr>
          <w:rFonts w:ascii="Cambria" w:hAnsi="Cambria"/>
          <w:sz w:val="22"/>
          <w:szCs w:val="22"/>
          <w:lang w:val="en-GB"/>
        </w:rPr>
        <w:t xml:space="preserve">trauma networks. </w:t>
      </w:r>
      <w:r w:rsidR="0077507D" w:rsidRPr="00C52BF0">
        <w:rPr>
          <w:rFonts w:ascii="Cambria" w:hAnsi="Cambria"/>
          <w:sz w:val="22"/>
          <w:szCs w:val="22"/>
          <w:lang w:val="en-GB"/>
        </w:rPr>
        <w:t xml:space="preserve">These networks are based on </w:t>
      </w:r>
      <w:r w:rsidR="00934FD6" w:rsidRPr="00C52BF0">
        <w:rPr>
          <w:rFonts w:ascii="Cambria" w:hAnsi="Cambria"/>
          <w:sz w:val="22"/>
          <w:szCs w:val="22"/>
          <w:lang w:val="en-GB"/>
        </w:rPr>
        <w:t>MTCs</w:t>
      </w:r>
      <w:r w:rsidR="0077507D" w:rsidRPr="00C52BF0">
        <w:rPr>
          <w:rFonts w:ascii="Cambria" w:hAnsi="Cambria"/>
          <w:sz w:val="22"/>
          <w:szCs w:val="22"/>
          <w:lang w:val="en-GB"/>
        </w:rPr>
        <w:t>, which</w:t>
      </w:r>
      <w:r w:rsidR="00934FD6" w:rsidRPr="00C52BF0">
        <w:rPr>
          <w:rFonts w:ascii="Cambria" w:hAnsi="Cambria"/>
          <w:sz w:val="22"/>
          <w:szCs w:val="22"/>
          <w:lang w:val="en-GB"/>
        </w:rPr>
        <w:t xml:space="preserve"> </w:t>
      </w:r>
      <w:r w:rsidR="00A1625F">
        <w:rPr>
          <w:rFonts w:ascii="Cambria" w:hAnsi="Cambria"/>
          <w:sz w:val="22"/>
          <w:szCs w:val="22"/>
          <w:lang w:val="en-GB"/>
        </w:rPr>
        <w:t>are financially remunerated for meeting defined quality standards,</w:t>
      </w:r>
      <w:r w:rsidRPr="00C52BF0">
        <w:rPr>
          <w:rFonts w:ascii="Cambria" w:hAnsi="Cambria"/>
          <w:sz w:val="22"/>
          <w:szCs w:val="22"/>
          <w:lang w:val="en-GB"/>
        </w:rPr>
        <w:t xml:space="preserve"> including </w:t>
      </w:r>
      <w:r w:rsidR="00934FD6" w:rsidRPr="00C52BF0">
        <w:rPr>
          <w:rFonts w:ascii="Cambria" w:hAnsi="Cambria"/>
          <w:sz w:val="22"/>
          <w:szCs w:val="22"/>
          <w:lang w:val="en-GB"/>
        </w:rPr>
        <w:t>the availability of a consultant trauma team leader, CT scanning, and an emergency operating theatre</w:t>
      </w:r>
      <w:r w:rsidR="0077507D" w:rsidRPr="00C52BF0">
        <w:rPr>
          <w:rFonts w:ascii="Cambria" w:hAnsi="Cambria"/>
          <w:sz w:val="22"/>
          <w:szCs w:val="22"/>
          <w:lang w:val="en-GB"/>
        </w:rPr>
        <w:t>.</w:t>
      </w:r>
      <w:r w:rsidR="00A73B36" w:rsidRPr="00C52BF0">
        <w:rPr>
          <w:rFonts w:ascii="Cambria" w:hAnsi="Cambria"/>
          <w:sz w:val="22"/>
          <w:szCs w:val="22"/>
          <w:lang w:val="en-GB"/>
        </w:rPr>
        <w:fldChar w:fldCharType="begin"/>
      </w:r>
      <w:r w:rsidR="008974D1">
        <w:rPr>
          <w:rFonts w:ascii="Cambria" w:hAnsi="Cambria"/>
          <w:sz w:val="22"/>
          <w:szCs w:val="22"/>
          <w:lang w:val="en-GB"/>
        </w:rPr>
        <w:instrText xml:space="preserve"> ADDIN EN.CITE &lt;EndNote&gt;&lt;Cite&gt;&lt;Author&gt;Kanakaris&lt;/Author&gt;&lt;Year&gt;2011&lt;/Year&gt;&lt;RecNum&gt;37&lt;/RecNum&gt;&lt;DisplayText&gt;[20]&lt;/DisplayText&gt;&lt;record&gt;&lt;rec-number&gt;37&lt;/rec-number&gt;&lt;foreign-keys&gt;&lt;key app="EN" db-id="5desxvsslvfrxeeswwxpzzfnv5r02fwdaax5" timestamp="1441816203"&gt;37&lt;/key&gt;&lt;/foreign-keys&gt;&lt;ref-type name="Journal Article"&gt;17&lt;/ref-type&gt;&lt;contributors&gt;&lt;authors&gt;&lt;author&gt;Kanakaris, N. K.&lt;/author&gt;&lt;author&gt;Giannoudis, P. V.&lt;/author&gt;&lt;/authors&gt;&lt;/contributors&gt;&lt;auth-address&gt;Academic Department of Trauma and Orthopaedics, Leeds General Infirmary, Clarendon Wing, Level A, Great George Street, LS13EX, Leeds, UK.&lt;/auth-address&gt;&lt;titles&gt;&lt;title&gt;Trauma networks: present and future challenges&lt;/title&gt;&lt;secondary-title&gt;BMC Med&lt;/secondary-title&gt;&lt;/titles&gt;&lt;periodical&gt;&lt;full-title&gt;BMC Medicine&lt;/full-title&gt;&lt;abbr-1&gt;BMC Med.&lt;/abbr-1&gt;&lt;abbr-2&gt;BMC Med&lt;/abbr-2&gt;&lt;/periodical&gt;&lt;pages&gt;121&lt;/pages&gt;&lt;volume&gt;9&lt;/volume&gt;&lt;keywords&gt;&lt;keyword&gt;Delivery of Health Care/*organization &amp;amp; administration/trends&lt;/keyword&gt;&lt;keyword&gt;Emergency Medicine&lt;/keyword&gt;&lt;keyword&gt;Great Britain&lt;/keyword&gt;&lt;keyword&gt;*Health Policy&lt;/keyword&gt;&lt;keyword&gt;Humans&lt;/keyword&gt;&lt;keyword&gt;Trauma Centers/*organization &amp;amp; administration/trends&lt;/keyword&gt;&lt;/keywords&gt;&lt;dates&gt;&lt;year&gt;2011&lt;/year&gt;&lt;/dates&gt;&lt;isbn&gt;1741-7015 (Electronic)&amp;#xD;1741-7015 (Linking)&lt;/isbn&gt;&lt;accession-num&gt;22078223&lt;/accession-num&gt;&lt;urls&gt;&lt;related-urls&gt;&lt;url&gt;http://www.ncbi.nlm.nih.gov/pubmed/22078223&lt;/url&gt;&lt;/related-urls&gt;&lt;/urls&gt;&lt;custom2&gt;PMC3229440&lt;/custom2&gt;&lt;electronic-resource-num&gt;10.1186/1741-7015-9-121&lt;/electronic-resource-num&gt;&lt;/record&gt;&lt;/Cite&gt;&lt;/EndNote&gt;</w:instrText>
      </w:r>
      <w:r w:rsidR="00A73B36" w:rsidRPr="00C52BF0">
        <w:rPr>
          <w:rFonts w:ascii="Cambria" w:hAnsi="Cambria"/>
          <w:sz w:val="22"/>
          <w:szCs w:val="22"/>
          <w:lang w:val="en-GB"/>
        </w:rPr>
        <w:fldChar w:fldCharType="separate"/>
      </w:r>
      <w:r w:rsidR="008974D1">
        <w:rPr>
          <w:rFonts w:ascii="Cambria" w:hAnsi="Cambria"/>
          <w:noProof/>
          <w:sz w:val="22"/>
          <w:szCs w:val="22"/>
          <w:lang w:val="en-GB"/>
        </w:rPr>
        <w:t>[20]</w:t>
      </w:r>
      <w:r w:rsidR="00A73B36" w:rsidRPr="00C52BF0">
        <w:rPr>
          <w:rFonts w:ascii="Cambria" w:hAnsi="Cambria"/>
          <w:sz w:val="22"/>
          <w:szCs w:val="22"/>
          <w:lang w:val="en-GB"/>
        </w:rPr>
        <w:fldChar w:fldCharType="end"/>
      </w:r>
      <w:r w:rsidR="00422319" w:rsidRPr="00C52BF0">
        <w:rPr>
          <w:rFonts w:ascii="Cambria" w:hAnsi="Cambria"/>
          <w:sz w:val="22"/>
          <w:szCs w:val="22"/>
          <w:lang w:val="en-GB"/>
        </w:rPr>
        <w:t xml:space="preserve"> </w:t>
      </w:r>
      <w:r w:rsidR="00422319">
        <w:rPr>
          <w:rFonts w:ascii="Cambria" w:hAnsi="Cambria"/>
          <w:sz w:val="22"/>
          <w:szCs w:val="22"/>
          <w:lang w:val="en-GB"/>
        </w:rPr>
        <w:t>Although</w:t>
      </w:r>
      <w:r w:rsidR="00222CFD">
        <w:rPr>
          <w:rFonts w:ascii="Cambria" w:hAnsi="Cambria"/>
          <w:sz w:val="22"/>
          <w:szCs w:val="22"/>
          <w:lang w:val="en-GB"/>
        </w:rPr>
        <w:t xml:space="preserve"> </w:t>
      </w:r>
      <w:r w:rsidR="00422319">
        <w:rPr>
          <w:rFonts w:ascii="Cambria" w:hAnsi="Cambria"/>
          <w:sz w:val="22"/>
          <w:szCs w:val="22"/>
          <w:lang w:val="en-GB"/>
        </w:rPr>
        <w:t xml:space="preserve">there might still be variability in the provision of allied sub-specialty services, the </w:t>
      </w:r>
      <w:r w:rsidR="0077507D" w:rsidRPr="00C52BF0">
        <w:rPr>
          <w:rFonts w:ascii="Cambria" w:hAnsi="Cambria"/>
          <w:sz w:val="22"/>
          <w:szCs w:val="22"/>
          <w:lang w:val="en-GB"/>
        </w:rPr>
        <w:t xml:space="preserve">reconfigured major trauma </w:t>
      </w:r>
      <w:r w:rsidR="00934FD6" w:rsidRPr="00C52BF0">
        <w:rPr>
          <w:rFonts w:ascii="Cambria" w:hAnsi="Cambria"/>
          <w:sz w:val="22"/>
          <w:szCs w:val="22"/>
          <w:lang w:val="en-GB"/>
        </w:rPr>
        <w:t xml:space="preserve">system </w:t>
      </w:r>
      <w:r w:rsidR="00657EFD" w:rsidRPr="00C52BF0">
        <w:rPr>
          <w:rFonts w:ascii="Cambria" w:hAnsi="Cambria"/>
          <w:sz w:val="22"/>
          <w:szCs w:val="22"/>
          <w:lang w:val="en-GB"/>
        </w:rPr>
        <w:t xml:space="preserve">represents the first truly </w:t>
      </w:r>
      <w:r w:rsidR="00AD1524" w:rsidRPr="00C52BF0">
        <w:rPr>
          <w:rFonts w:ascii="Cambria" w:hAnsi="Cambria"/>
          <w:sz w:val="22"/>
          <w:szCs w:val="22"/>
          <w:lang w:val="en-GB"/>
        </w:rPr>
        <w:t>all-hours service in the NHS.</w:t>
      </w:r>
      <w:r w:rsidR="00077FC8">
        <w:rPr>
          <w:rFonts w:ascii="Cambria" w:hAnsi="Cambria"/>
          <w:sz w:val="22"/>
          <w:szCs w:val="22"/>
          <w:lang w:val="en-GB"/>
        </w:rPr>
        <w:t xml:space="preserve"> Other regionalised services (e.g. for </w:t>
      </w:r>
      <w:r w:rsidR="00657EFD" w:rsidRPr="00C52BF0">
        <w:rPr>
          <w:rFonts w:ascii="Cambria" w:hAnsi="Cambria"/>
          <w:sz w:val="22"/>
          <w:szCs w:val="22"/>
          <w:lang w:val="en-GB"/>
        </w:rPr>
        <w:t xml:space="preserve">acute stroke and ST-elevation myocardial infarction) </w:t>
      </w:r>
      <w:r w:rsidR="00077FC8">
        <w:rPr>
          <w:rFonts w:ascii="Cambria" w:hAnsi="Cambria"/>
          <w:sz w:val="22"/>
          <w:szCs w:val="22"/>
          <w:lang w:val="en-GB"/>
        </w:rPr>
        <w:t xml:space="preserve">also provide </w:t>
      </w:r>
      <w:r w:rsidR="00A1625F">
        <w:rPr>
          <w:rFonts w:ascii="Cambria" w:hAnsi="Cambria"/>
          <w:sz w:val="22"/>
          <w:szCs w:val="22"/>
          <w:lang w:val="en-GB"/>
        </w:rPr>
        <w:t>augmented</w:t>
      </w:r>
      <w:r w:rsidR="00A1625F" w:rsidRPr="00C52BF0">
        <w:rPr>
          <w:rFonts w:ascii="Cambria" w:hAnsi="Cambria"/>
          <w:sz w:val="22"/>
          <w:szCs w:val="22"/>
          <w:lang w:val="en-GB"/>
        </w:rPr>
        <w:t xml:space="preserve"> </w:t>
      </w:r>
      <w:r w:rsidR="00657EFD" w:rsidRPr="00C52BF0">
        <w:rPr>
          <w:rFonts w:ascii="Cambria" w:hAnsi="Cambria"/>
          <w:sz w:val="22"/>
          <w:szCs w:val="22"/>
          <w:lang w:val="en-GB"/>
        </w:rPr>
        <w:t xml:space="preserve">services out of hours, </w:t>
      </w:r>
      <w:r w:rsidR="00077FC8">
        <w:rPr>
          <w:rFonts w:ascii="Cambria" w:hAnsi="Cambria"/>
          <w:sz w:val="22"/>
          <w:szCs w:val="22"/>
          <w:lang w:val="en-GB"/>
        </w:rPr>
        <w:t>although the</w:t>
      </w:r>
      <w:r w:rsidR="00A1625F">
        <w:rPr>
          <w:rFonts w:ascii="Cambria" w:hAnsi="Cambria"/>
          <w:sz w:val="22"/>
          <w:szCs w:val="22"/>
          <w:lang w:val="en-GB"/>
        </w:rPr>
        <w:t>y do not specify that patients must be assessed on arrival by a consultant</w:t>
      </w:r>
      <w:r w:rsidR="00077FC8">
        <w:rPr>
          <w:rFonts w:ascii="Cambria" w:hAnsi="Cambria"/>
          <w:sz w:val="22"/>
          <w:szCs w:val="22"/>
          <w:lang w:val="en-GB"/>
        </w:rPr>
        <w:t>.</w:t>
      </w:r>
    </w:p>
    <w:p w14:paraId="08FC2B56" w14:textId="77777777" w:rsidR="00077FC8" w:rsidRDefault="00077FC8" w:rsidP="0022186A">
      <w:pPr>
        <w:spacing w:after="0" w:line="360" w:lineRule="auto"/>
        <w:jc w:val="both"/>
        <w:rPr>
          <w:rFonts w:ascii="Cambria" w:hAnsi="Cambria"/>
          <w:sz w:val="22"/>
          <w:szCs w:val="22"/>
          <w:lang w:val="en-GB"/>
        </w:rPr>
      </w:pPr>
    </w:p>
    <w:p w14:paraId="4D17496C" w14:textId="77777777" w:rsidR="00673455" w:rsidRPr="00C52BF0" w:rsidRDefault="007A1FFD" w:rsidP="00A51D52">
      <w:pPr>
        <w:spacing w:after="0" w:line="360" w:lineRule="auto"/>
        <w:jc w:val="both"/>
        <w:rPr>
          <w:rFonts w:ascii="Cambria" w:hAnsi="Cambria"/>
          <w:sz w:val="22"/>
          <w:szCs w:val="22"/>
          <w:lang w:val="en-GB"/>
        </w:rPr>
      </w:pPr>
      <w:r w:rsidRPr="00C52BF0">
        <w:rPr>
          <w:rFonts w:ascii="Cambria" w:hAnsi="Cambria"/>
          <w:sz w:val="22"/>
          <w:szCs w:val="22"/>
          <w:lang w:val="en-GB"/>
        </w:rPr>
        <w:t>O</w:t>
      </w:r>
      <w:r w:rsidR="00E62B76" w:rsidRPr="00C52BF0">
        <w:rPr>
          <w:rFonts w:ascii="Cambria" w:hAnsi="Cambria"/>
          <w:sz w:val="22"/>
          <w:szCs w:val="22"/>
          <w:lang w:val="en-GB"/>
        </w:rPr>
        <w:t xml:space="preserve">ur study </w:t>
      </w:r>
      <w:r w:rsidR="00E26493" w:rsidRPr="00C52BF0">
        <w:rPr>
          <w:rFonts w:ascii="Cambria" w:hAnsi="Cambria"/>
          <w:sz w:val="22"/>
          <w:szCs w:val="22"/>
          <w:lang w:val="en-GB"/>
        </w:rPr>
        <w:t xml:space="preserve">did not find </w:t>
      </w:r>
      <w:r w:rsidR="0041129E" w:rsidRPr="00C52BF0">
        <w:rPr>
          <w:rFonts w:ascii="Cambria" w:hAnsi="Cambria"/>
          <w:sz w:val="22"/>
          <w:szCs w:val="22"/>
          <w:lang w:val="en-GB"/>
        </w:rPr>
        <w:t xml:space="preserve">evidence of a weekend effect for </w:t>
      </w:r>
      <w:r w:rsidR="00D420A7">
        <w:rPr>
          <w:rFonts w:ascii="Cambria" w:hAnsi="Cambria"/>
          <w:sz w:val="22"/>
          <w:szCs w:val="22"/>
          <w:lang w:val="en-GB"/>
        </w:rPr>
        <w:t xml:space="preserve">injured </w:t>
      </w:r>
      <w:r w:rsidR="00E26493" w:rsidRPr="00C52BF0">
        <w:rPr>
          <w:rFonts w:ascii="Cambria" w:hAnsi="Cambria"/>
          <w:sz w:val="22"/>
          <w:szCs w:val="22"/>
          <w:lang w:val="en-GB"/>
        </w:rPr>
        <w:t xml:space="preserve">patients treated within </w:t>
      </w:r>
      <w:r w:rsidR="00A91EEF" w:rsidRPr="00C52BF0">
        <w:rPr>
          <w:rFonts w:ascii="Cambria" w:hAnsi="Cambria"/>
          <w:sz w:val="22"/>
          <w:szCs w:val="22"/>
          <w:lang w:val="en-GB"/>
        </w:rPr>
        <w:t>English MTCs</w:t>
      </w:r>
      <w:r w:rsidR="0041129E" w:rsidRPr="00C52BF0">
        <w:rPr>
          <w:rFonts w:ascii="Cambria" w:hAnsi="Cambria"/>
          <w:sz w:val="22"/>
          <w:szCs w:val="22"/>
          <w:lang w:val="en-GB"/>
        </w:rPr>
        <w:t>.</w:t>
      </w:r>
      <w:r w:rsidR="008626B0" w:rsidRPr="00C52BF0">
        <w:rPr>
          <w:rFonts w:ascii="Cambria" w:hAnsi="Cambria"/>
          <w:sz w:val="22"/>
          <w:szCs w:val="22"/>
          <w:lang w:val="en-GB"/>
        </w:rPr>
        <w:t xml:space="preserve"> </w:t>
      </w:r>
      <w:r w:rsidRPr="00C52BF0">
        <w:rPr>
          <w:rFonts w:ascii="Cambria" w:hAnsi="Cambria"/>
          <w:sz w:val="22"/>
          <w:szCs w:val="22"/>
          <w:lang w:val="en-GB"/>
        </w:rPr>
        <w:t xml:space="preserve">This </w:t>
      </w:r>
      <w:r w:rsidR="00EF58BC" w:rsidRPr="00C52BF0">
        <w:rPr>
          <w:rFonts w:ascii="Cambria" w:hAnsi="Cambria"/>
          <w:sz w:val="22"/>
          <w:szCs w:val="22"/>
          <w:lang w:val="en-GB"/>
        </w:rPr>
        <w:t xml:space="preserve">is contrary to </w:t>
      </w:r>
      <w:r w:rsidR="0063190F" w:rsidRPr="00C52BF0">
        <w:rPr>
          <w:rFonts w:ascii="Cambria" w:hAnsi="Cambria"/>
          <w:sz w:val="22"/>
          <w:szCs w:val="22"/>
          <w:lang w:val="en-GB"/>
        </w:rPr>
        <w:t>US evidence that</w:t>
      </w:r>
      <w:r w:rsidR="00361276" w:rsidRPr="00C52BF0">
        <w:rPr>
          <w:rFonts w:ascii="Cambria" w:hAnsi="Cambria"/>
          <w:sz w:val="22"/>
          <w:szCs w:val="22"/>
          <w:lang w:val="en-GB"/>
        </w:rPr>
        <w:t xml:space="preserve"> </w:t>
      </w:r>
      <w:r w:rsidR="00683507" w:rsidRPr="00C52BF0">
        <w:rPr>
          <w:rFonts w:ascii="Cambria" w:hAnsi="Cambria"/>
          <w:sz w:val="22"/>
          <w:szCs w:val="22"/>
          <w:lang w:val="en-GB"/>
        </w:rPr>
        <w:t xml:space="preserve">patients </w:t>
      </w:r>
      <w:r w:rsidR="00D420A7">
        <w:rPr>
          <w:rFonts w:ascii="Cambria" w:hAnsi="Cambria"/>
          <w:sz w:val="22"/>
          <w:szCs w:val="22"/>
          <w:lang w:val="en-GB"/>
        </w:rPr>
        <w:t>admitted</w:t>
      </w:r>
      <w:r w:rsidR="00683507" w:rsidRPr="00C52BF0">
        <w:rPr>
          <w:rFonts w:ascii="Cambria" w:hAnsi="Cambria"/>
          <w:sz w:val="22"/>
          <w:szCs w:val="22"/>
          <w:lang w:val="en-GB"/>
        </w:rPr>
        <w:t xml:space="preserve"> </w:t>
      </w:r>
      <w:r w:rsidRPr="00C52BF0">
        <w:rPr>
          <w:rFonts w:ascii="Cambria" w:hAnsi="Cambria"/>
          <w:sz w:val="22"/>
          <w:szCs w:val="22"/>
          <w:lang w:val="en-GB"/>
        </w:rPr>
        <w:t xml:space="preserve">at night </w:t>
      </w:r>
      <w:r w:rsidR="0063190F" w:rsidRPr="00C52BF0">
        <w:rPr>
          <w:rFonts w:ascii="Cambria" w:hAnsi="Cambria"/>
          <w:sz w:val="22"/>
          <w:szCs w:val="22"/>
          <w:lang w:val="en-GB"/>
        </w:rPr>
        <w:t>are</w:t>
      </w:r>
      <w:r w:rsidRPr="00C52BF0">
        <w:rPr>
          <w:rFonts w:ascii="Cambria" w:hAnsi="Cambria"/>
          <w:sz w:val="22"/>
          <w:szCs w:val="22"/>
          <w:lang w:val="en-GB"/>
        </w:rPr>
        <w:t xml:space="preserve"> 1.18 times more likely to die than those</w:t>
      </w:r>
      <w:r w:rsidR="00361276" w:rsidRPr="00C52BF0">
        <w:rPr>
          <w:rFonts w:ascii="Cambria" w:hAnsi="Cambria"/>
          <w:sz w:val="22"/>
          <w:szCs w:val="22"/>
          <w:lang w:val="en-GB"/>
        </w:rPr>
        <w:t xml:space="preserve"> presenting</w:t>
      </w:r>
      <w:r w:rsidRPr="00C52BF0">
        <w:rPr>
          <w:rFonts w:ascii="Cambria" w:hAnsi="Cambria"/>
          <w:sz w:val="22"/>
          <w:szCs w:val="22"/>
          <w:lang w:val="en-GB"/>
        </w:rPr>
        <w:t xml:space="preserve"> within working hours.</w:t>
      </w:r>
      <w:r w:rsidR="00A73B36" w:rsidRPr="00C52BF0">
        <w:rPr>
          <w:rFonts w:ascii="Cambria" w:hAnsi="Cambria"/>
          <w:sz w:val="22"/>
          <w:szCs w:val="22"/>
          <w:lang w:val="en-GB"/>
        </w:rPr>
        <w:fldChar w:fldCharType="begin"/>
      </w:r>
      <w:r w:rsidR="008974D1">
        <w:rPr>
          <w:rFonts w:ascii="Cambria" w:hAnsi="Cambria"/>
          <w:sz w:val="22"/>
          <w:szCs w:val="22"/>
          <w:lang w:val="en-GB"/>
        </w:rPr>
        <w:instrText xml:space="preserve"> ADDIN EN.CITE &lt;EndNote&gt;&lt;Cite&gt;&lt;Author&gt;Egol&lt;/Author&gt;&lt;Year&gt;2011&lt;/Year&gt;&lt;RecNum&gt;34&lt;/RecNum&gt;&lt;DisplayText&gt;[28]&lt;/DisplayText&gt;&lt;record&gt;&lt;rec-number&gt;34&lt;/rec-number&gt;&lt;foreign-keys&gt;&lt;key app="EN" db-id="5desxvsslvfrxeeswwxpzzfnv5r02fwdaax5" timestamp="1441393758"&gt;34&lt;/key&gt;&lt;/foreign-keys&gt;&lt;ref-type name="Journal Article"&gt;17&lt;/ref-type&gt;&lt;contributors&gt;&lt;authors&gt;&lt;author&gt;Egol, K. A.&lt;/author&gt;&lt;author&gt;Tolisano, A. M.&lt;/author&gt;&lt;author&gt;Spratt, K. F.&lt;/author&gt;&lt;author&gt;Koval, K. J.&lt;/author&gt;&lt;/authors&gt;&lt;/contributors&gt;&lt;auth-address&gt;Department of Orthopaedics, The NYU Hospital for Joint Diseases, NY, New York, USA.&lt;/auth-address&gt;&lt;titles&gt;&lt;title&gt;Mortality rates following trauma: The difference is night and day&lt;/title&gt;&lt;secondary-title&gt;J Emerg Trauma Shock&lt;/secondary-title&gt;&lt;/titles&gt;&lt;pages&gt;178-83&lt;/pages&gt;&lt;volume&gt;4&lt;/volume&gt;&lt;number&gt;2&lt;/number&gt;&lt;keywords&gt;&lt;keyword&gt;Mortality rates&lt;/keyword&gt;&lt;keyword&gt;time of day&lt;/keyword&gt;&lt;keyword&gt;trauma center level designation&lt;/keyword&gt;&lt;/keywords&gt;&lt;dates&gt;&lt;year&gt;2011&lt;/year&gt;&lt;pub-dates&gt;&lt;date&gt;Apr&lt;/date&gt;&lt;/pub-dates&gt;&lt;/dates&gt;&lt;isbn&gt;0974-519X (Electronic)&amp;#xD;0974-2700 (Linking)&lt;/isbn&gt;&lt;accession-num&gt;21769202&lt;/accession-num&gt;&lt;urls&gt;&lt;related-urls&gt;&lt;url&gt;http://www.ncbi.nlm.nih.gov/pubmed/21769202&lt;/url&gt;&lt;/related-urls&gt;&lt;/urls&gt;&lt;custom2&gt;PMC3132355&lt;/custom2&gt;&lt;electronic-resource-num&gt;10.4103/0974-2700.82202&lt;/electronic-resource-num&gt;&lt;/record&gt;&lt;/Cite&gt;&lt;/EndNote&gt;</w:instrText>
      </w:r>
      <w:r w:rsidR="00A73B36" w:rsidRPr="00C52BF0">
        <w:rPr>
          <w:rFonts w:ascii="Cambria" w:hAnsi="Cambria"/>
          <w:sz w:val="22"/>
          <w:szCs w:val="22"/>
          <w:lang w:val="en-GB"/>
        </w:rPr>
        <w:fldChar w:fldCharType="separate"/>
      </w:r>
      <w:r w:rsidR="008974D1">
        <w:rPr>
          <w:rFonts w:ascii="Cambria" w:hAnsi="Cambria"/>
          <w:noProof/>
          <w:sz w:val="22"/>
          <w:szCs w:val="22"/>
          <w:lang w:val="en-GB"/>
        </w:rPr>
        <w:t>[28]</w:t>
      </w:r>
      <w:r w:rsidR="00A73B36" w:rsidRPr="00C52BF0">
        <w:rPr>
          <w:rFonts w:ascii="Cambria" w:hAnsi="Cambria"/>
          <w:sz w:val="22"/>
          <w:szCs w:val="22"/>
          <w:lang w:val="en-GB"/>
        </w:rPr>
        <w:fldChar w:fldCharType="end"/>
      </w:r>
      <w:r w:rsidRPr="00C52BF0">
        <w:rPr>
          <w:rFonts w:ascii="Cambria" w:hAnsi="Cambria"/>
          <w:sz w:val="22"/>
          <w:szCs w:val="22"/>
          <w:lang w:val="en-GB"/>
        </w:rPr>
        <w:t xml:space="preserve"> However, </w:t>
      </w:r>
      <w:r w:rsidR="00361276" w:rsidRPr="00C52BF0">
        <w:rPr>
          <w:rFonts w:ascii="Cambria" w:hAnsi="Cambria"/>
          <w:sz w:val="22"/>
          <w:szCs w:val="22"/>
          <w:lang w:val="en-GB"/>
        </w:rPr>
        <w:t>it</w:t>
      </w:r>
      <w:r w:rsidRPr="00C52BF0">
        <w:rPr>
          <w:rFonts w:ascii="Cambria" w:hAnsi="Cambria"/>
          <w:sz w:val="22"/>
          <w:szCs w:val="22"/>
          <w:lang w:val="en-GB"/>
        </w:rPr>
        <w:t xml:space="preserve"> is consistent with studies from </w:t>
      </w:r>
      <w:r w:rsidR="00361276" w:rsidRPr="00C52BF0">
        <w:rPr>
          <w:rFonts w:ascii="Cambria" w:hAnsi="Cambria"/>
          <w:sz w:val="22"/>
          <w:szCs w:val="22"/>
          <w:lang w:val="en-GB"/>
        </w:rPr>
        <w:t xml:space="preserve">other large regional hospitals </w:t>
      </w:r>
      <w:r w:rsidR="00683507" w:rsidRPr="00C52BF0">
        <w:rPr>
          <w:rFonts w:ascii="Cambria" w:hAnsi="Cambria"/>
          <w:sz w:val="22"/>
          <w:szCs w:val="22"/>
          <w:lang w:val="en-GB"/>
        </w:rPr>
        <w:t>that</w:t>
      </w:r>
      <w:r w:rsidR="00361276" w:rsidRPr="00C52BF0">
        <w:rPr>
          <w:rFonts w:ascii="Cambria" w:hAnsi="Cambria"/>
          <w:sz w:val="22"/>
          <w:szCs w:val="22"/>
          <w:lang w:val="en-GB"/>
        </w:rPr>
        <w:t xml:space="preserve"> </w:t>
      </w:r>
      <w:r w:rsidRPr="00C52BF0">
        <w:rPr>
          <w:rFonts w:ascii="Cambria" w:hAnsi="Cambria"/>
          <w:sz w:val="22"/>
          <w:szCs w:val="22"/>
          <w:lang w:val="en-GB"/>
        </w:rPr>
        <w:t>did not find increased mortality for trauma patients at weekends.</w:t>
      </w:r>
      <w:r w:rsidR="00A73B36" w:rsidRPr="00C52BF0">
        <w:rPr>
          <w:rFonts w:ascii="Cambria" w:hAnsi="Cambria"/>
          <w:sz w:val="22"/>
          <w:szCs w:val="22"/>
          <w:lang w:val="en-GB"/>
        </w:rPr>
        <w:fldChar w:fldCharType="begin">
          <w:fldData xml:space="preserve">PEVuZE5vdGU+PENpdGU+PEF1dGhvcj5HdWx5PC9BdXRob3I+PFllYXI+MjAwNjwvWWVhcj48UmVj
TnVtPjMxPC9SZWNOdW0+PERpc3BsYXlUZXh0PlsyOSwgMzBdPC9EaXNwbGF5VGV4dD48cmVjb3Jk
PjxyZWMtbnVtYmVyPjMxPC9yZWMtbnVtYmVyPjxmb3JlaWduLWtleXM+PGtleSBhcHA9IkVOIiBk
Yi1pZD0iNWRlc3h2c3NsdmZyeGVlc3d3eHB6emZudjVyMDJmd2RhYXg1IiB0aW1lc3RhbXA9IjE0
NDEzODg1ODIiPjMxPC9rZXk+PC9mb3JlaWduLWtleXM+PHJlZi10eXBlIG5hbWU9IkpvdXJuYWwg
QXJ0aWNsZSI+MTc8L3JlZi10eXBlPjxjb250cmlidXRvcnM+PGF1dGhvcnM+PGF1dGhvcj5HdWx5
LCBILiBSLjwvYXV0aG9yPjxhdXRob3I+TGVpZ2h0b24sIEcuPC9hdXRob3I+PGF1dGhvcj5Xb29k
Zm9yZCwgTS48L2F1dGhvcj48YXV0aG9yPkJvdWFtcmEsIE8uPC9hdXRob3I+PGF1dGhvcj5MZWNr
eSwgRi48L2F1dGhvcj48YXV0aG9yPlRyYXVtYSwgQXVkaXQ8L2F1dGhvcj48YXV0aG9yPlJlc2Vh
cmNoLCBOZXR3b3JrPC9hdXRob3I+PC9hdXRob3JzPjwvY29udHJpYnV0b3JzPjxhdXRoLWFkZHJl
c3M+RGVycmlmb3JkIEhvc3BpdGFsLCBQbHltb3V0aCwgQ29ybndhbGwsIFVLLiBoZW5yeS5ndWx5
QHBobnQuc3dlc3QubmhzLnVrPC9hdXRoLWFkZHJlc3M+PHRpdGxlcz48dGl0bGU+VGhlIGVmZmVj
dCBvZiB3b3JraW5nIGhvdXJzIG9uIG91dGNvbWUgZnJvbSBtYWpvciB0cmF1bWE8L3RpdGxlPjxz
ZWNvbmRhcnktdGl0bGU+RW1lcmcgTWVkIEo8L3NlY29uZGFyeS10aXRsZT48L3RpdGxlcz48cGVy
aW9kaWNhbD48ZnVsbC10aXRsZT5FbWVyZ2VuY3kgTWVkaWNpbmUgSm91cm5hbDwvZnVsbC10aXRs
ZT48YWJici0xPkVtZXJnLiBNZWQuIEouPC9hYmJyLTE+PGFiYnItMj5FbWVyZyBNZWQgSjwvYWJi
ci0yPjwvcGVyaW9kaWNhbD48cGFnZXM+Mjc2LTgwPC9wYWdlcz48dm9sdW1lPjIzPC92b2x1bWU+
PG51bWJlcj40PC9udW1iZXI+PGtleXdvcmRzPjxrZXl3b3JkPkFkb2xlc2NlbnQ8L2tleXdvcmQ+
PGtleXdvcmQ+QWR1bHQ8L2tleXdvcmQ+PGtleXdvcmQ+QWZ0ZXItSG91cnMgQ2FyZS8qc3RhbmRh
cmRzPC9rZXl3b3JkPjxrZXl3b3JkPkFnZWQ8L2tleXdvcmQ+PGtleXdvcmQ+QWdlZCwgODAgYW5k
IG92ZXI8L2tleXdvcmQ+PGtleXdvcmQ+Q2hpbGQ8L2tleXdvcmQ+PGtleXdvcmQ+Q2hpbGQsIFBy
ZXNjaG9vbDwva2V5d29yZD48a2V5d29yZD5FbWVyZ2VuY3kgU2VydmljZSwgSG9zcGl0YWwvKnN0
YW5kYXJkczwva2V5d29yZD48a2V5d29yZD5FbmdsYW5kL2VwaWRlbWlvbG9neTwva2V5d29yZD48
a2V5d29yZD5HbGFzZ293IENvbWEgU2NhbGU8L2tleXdvcmQ+PGtleXdvcmQ+SHVtYW5zPC9rZXl3
b3JkPjxrZXl3b3JkPkluZmFudDwva2V5d29yZD48a2V5d29yZD5JbmZhbnQsIE5ld2Jvcm48L2tl
eXdvcmQ+PGtleXdvcmQ+SW5qdXJ5IFNldmVyaXR5IFNjb3JlPC9rZXl3b3JkPjxrZXl3b3JkPk1p
ZGRsZSBBZ2VkPC9rZXl3b3JkPjxrZXl3b3JkPlByb2dub3Npczwva2V5d29yZD48a2V5d29yZD5U
cmVhdG1lbnQgT3V0Y29tZTwva2V5d29yZD48a2V5d29yZD5XYWxlcy9lcGlkZW1pb2xvZ3k8L2tl
eXdvcmQ+PGtleXdvcmQ+V291bmRzIGFuZCBJbmp1cmllcy9tb3J0YWxpdHkvKnRoZXJhcHk8L2tl
eXdvcmQ+PC9rZXl3b3Jkcz48ZGF0ZXM+PHllYXI+MjAwNjwveWVhcj48cHViLWRhdGVzPjxkYXRl
PkFwcjwvZGF0ZT48L3B1Yi1kYXRlcz48L2RhdGVzPjxpc2JuPjE0NzItMDIxMyAoRWxlY3Ryb25p
YykmI3hEOzE0NzItMDIwNSAoTGlua2luZyk8L2lzYm4+PGFjY2Vzc2lvbi1udW0+MTY1NDk1NzM8
L2FjY2Vzc2lvbi1udW0+PHVybHM+PHJlbGF0ZWQtdXJscz48dXJsPmh0dHA6Ly93d3cubmNiaS5u
bG0ubmloLmdvdi9wdWJtZWQvMTY1NDk1NzM8L3VybD48L3JlbGF0ZWQtdXJscz48L3VybHM+PGN1
c3RvbTI+UE1DMjU3OTUwMTwvY3VzdG9tMj48ZWxlY3Ryb25pYy1yZXNvdXJjZS1udW0+MTAuMTEz
Ni9lbWouMjAwNS4wMjg3NDY8L2VsZWN0cm9uaWMtcmVzb3VyY2UtbnVtPjwvcmVjb3JkPjwvQ2l0
ZT48Q2l0ZT48QXV0aG9yPkxhdXBsYW5kPC9BdXRob3I+PFllYXI+MjAwOTwvWWVhcj48UmVjTnVt
PjMyPC9SZWNOdW0+PHJlY29yZD48cmVjLW51bWJlcj4zMjwvcmVjLW51bWJlcj48Zm9yZWlnbi1r
ZXlzPjxrZXkgYXBwPSJFTiIgZGItaWQ9IjVkZXN4dnNzbHZmcnhlZXN3d3hwenpmbnY1cjAyZndk
YWF4NSIgdGltZXN0YW1wPSIxNDQxMzg4NjgxIj4zMjwva2V5PjwvZm9yZWlnbi1rZXlzPjxyZWYt
dHlwZSBuYW1lPSJKb3VybmFsIEFydGljbGUiPjE3PC9yZWYtdHlwZT48Y29udHJpYnV0b3JzPjxh
dXRob3JzPjxhdXRob3I+TGF1cGxhbmQsIEsuIEIuPC9hdXRob3I+PGF1dGhvcj5CYWxsLCBDLiBH
LjwvYXV0aG9yPjxhdXRob3I+S2lya3BhdHJpY2ssIEEuIFcuPC9hdXRob3I+PC9hdXRob3JzPjwv
Y29udHJpYnV0b3JzPjxhdXRoLWFkZHJlc3M+RGVwYXJ0bWVudCBvZiBNZWRpY2luZSwgVW5pdmVy
c2l0eSBvZiBDYWxnYXJ5IGFuZCBDYWxnYXJ5IEhlYWx0aCBSZWdpb24sIENhbGdhcnksIEFsYmVy
dGEsIENhbmFkYS4ga2V2aW4ubGF1cGxhbmRAY2FsZ2FyeWhlYWx0aHJlZ2lvbi5jYS48L2F1dGgt
YWRkcmVzcz48dGl0bGVzPjx0aXRsZT5Ib3NwaXRhbCBtb3J0YWxpdHkgYW1vbmcgbWFqb3IgdHJh
dW1hIHZpY3RpbXMgYWRtaXR0ZWQgb24gd2Vla2VuZHMgYW5kIGV2ZW5pbmdzOiBhIGNvaG9ydCBz
dHVkeTwvdGl0bGU+PHNlY29uZGFyeS10aXRsZT5KIFRyYXVtYSBNYW5hZyBPdXRjb21lczwvc2Vj
b25kYXJ5LXRpdGxlPjwvdGl0bGVzPjxwYWdlcz44PC9wYWdlcz48dm9sdW1lPjM8L3ZvbHVtZT48
ZGF0ZXM+PHllYXI+MjAwOTwveWVhcj48L2RhdGVzPjxpc2JuPjE3NTItMjg5NyAoRWxlY3Ryb25p
YykmI3hEOzE3NTItMjg5NyAoTGlua2luZyk8L2lzYm4+PGFjY2Vzc2lvbi1udW0+MTk2MzUxNTc8
L2FjY2Vzc2lvbi1udW0+PHVybHM+PHJlbGF0ZWQtdXJscz48dXJsPmh0dHA6Ly93d3cubmNiaS5u
bG0ubmloLmdvdi9wdWJtZWQvMTk2MzUxNTc8L3VybD48L3JlbGF0ZWQtdXJscz48L3VybHM+PGN1
c3RvbTI+UE1DMjczMTAzMjwvY3VzdG9tMj48ZWxlY3Ryb25pYy1yZXNvdXJjZS1udW0+MTAuMTE4
Ni8xNzUyLTI4OTctMy04PC9lbGVjdHJvbmljLXJlc291cmNlLW51bT48L3JlY29yZD48L0NpdGU+
PC9FbmROb3RlPn==
</w:fldData>
        </w:fldChar>
      </w:r>
      <w:r w:rsidR="008974D1">
        <w:rPr>
          <w:rFonts w:ascii="Cambria" w:hAnsi="Cambria"/>
          <w:sz w:val="22"/>
          <w:szCs w:val="22"/>
          <w:lang w:val="en-GB"/>
        </w:rPr>
        <w:instrText xml:space="preserve"> ADDIN EN.CITE </w:instrText>
      </w:r>
      <w:r w:rsidR="008974D1">
        <w:rPr>
          <w:rFonts w:ascii="Cambria" w:hAnsi="Cambria"/>
          <w:sz w:val="22"/>
          <w:szCs w:val="22"/>
          <w:lang w:val="en-GB"/>
        </w:rPr>
        <w:fldChar w:fldCharType="begin">
          <w:fldData xml:space="preserve">PEVuZE5vdGU+PENpdGU+PEF1dGhvcj5HdWx5PC9BdXRob3I+PFllYXI+MjAwNjwvWWVhcj48UmVj
TnVtPjMxPC9SZWNOdW0+PERpc3BsYXlUZXh0PlsyOSwgMzBdPC9EaXNwbGF5VGV4dD48cmVjb3Jk
PjxyZWMtbnVtYmVyPjMxPC9yZWMtbnVtYmVyPjxmb3JlaWduLWtleXM+PGtleSBhcHA9IkVOIiBk
Yi1pZD0iNWRlc3h2c3NsdmZyeGVlc3d3eHB6emZudjVyMDJmd2RhYXg1IiB0aW1lc3RhbXA9IjE0
NDEzODg1ODIiPjMxPC9rZXk+PC9mb3JlaWduLWtleXM+PHJlZi10eXBlIG5hbWU9IkpvdXJuYWwg
QXJ0aWNsZSI+MTc8L3JlZi10eXBlPjxjb250cmlidXRvcnM+PGF1dGhvcnM+PGF1dGhvcj5HdWx5
LCBILiBSLjwvYXV0aG9yPjxhdXRob3I+TGVpZ2h0b24sIEcuPC9hdXRob3I+PGF1dGhvcj5Xb29k
Zm9yZCwgTS48L2F1dGhvcj48YXV0aG9yPkJvdWFtcmEsIE8uPC9hdXRob3I+PGF1dGhvcj5MZWNr
eSwgRi48L2F1dGhvcj48YXV0aG9yPlRyYXVtYSwgQXVkaXQ8L2F1dGhvcj48YXV0aG9yPlJlc2Vh
cmNoLCBOZXR3b3JrPC9hdXRob3I+PC9hdXRob3JzPjwvY29udHJpYnV0b3JzPjxhdXRoLWFkZHJl
c3M+RGVycmlmb3JkIEhvc3BpdGFsLCBQbHltb3V0aCwgQ29ybndhbGwsIFVLLiBoZW5yeS5ndWx5
QHBobnQuc3dlc3QubmhzLnVrPC9hdXRoLWFkZHJlc3M+PHRpdGxlcz48dGl0bGU+VGhlIGVmZmVj
dCBvZiB3b3JraW5nIGhvdXJzIG9uIG91dGNvbWUgZnJvbSBtYWpvciB0cmF1bWE8L3RpdGxlPjxz
ZWNvbmRhcnktdGl0bGU+RW1lcmcgTWVkIEo8L3NlY29uZGFyeS10aXRsZT48L3RpdGxlcz48cGVy
aW9kaWNhbD48ZnVsbC10aXRsZT5FbWVyZ2VuY3kgTWVkaWNpbmUgSm91cm5hbDwvZnVsbC10aXRs
ZT48YWJici0xPkVtZXJnLiBNZWQuIEouPC9hYmJyLTE+PGFiYnItMj5FbWVyZyBNZWQgSjwvYWJi
ci0yPjwvcGVyaW9kaWNhbD48cGFnZXM+Mjc2LTgwPC9wYWdlcz48dm9sdW1lPjIzPC92b2x1bWU+
PG51bWJlcj40PC9udW1iZXI+PGtleXdvcmRzPjxrZXl3b3JkPkFkb2xlc2NlbnQ8L2tleXdvcmQ+
PGtleXdvcmQ+QWR1bHQ8L2tleXdvcmQ+PGtleXdvcmQ+QWZ0ZXItSG91cnMgQ2FyZS8qc3RhbmRh
cmRzPC9rZXl3b3JkPjxrZXl3b3JkPkFnZWQ8L2tleXdvcmQ+PGtleXdvcmQ+QWdlZCwgODAgYW5k
IG92ZXI8L2tleXdvcmQ+PGtleXdvcmQ+Q2hpbGQ8L2tleXdvcmQ+PGtleXdvcmQ+Q2hpbGQsIFBy
ZXNjaG9vbDwva2V5d29yZD48a2V5d29yZD5FbWVyZ2VuY3kgU2VydmljZSwgSG9zcGl0YWwvKnN0
YW5kYXJkczwva2V5d29yZD48a2V5d29yZD5FbmdsYW5kL2VwaWRlbWlvbG9neTwva2V5d29yZD48
a2V5d29yZD5HbGFzZ293IENvbWEgU2NhbGU8L2tleXdvcmQ+PGtleXdvcmQ+SHVtYW5zPC9rZXl3
b3JkPjxrZXl3b3JkPkluZmFudDwva2V5d29yZD48a2V5d29yZD5JbmZhbnQsIE5ld2Jvcm48L2tl
eXdvcmQ+PGtleXdvcmQ+SW5qdXJ5IFNldmVyaXR5IFNjb3JlPC9rZXl3b3JkPjxrZXl3b3JkPk1p
ZGRsZSBBZ2VkPC9rZXl3b3JkPjxrZXl3b3JkPlByb2dub3Npczwva2V5d29yZD48a2V5d29yZD5U
cmVhdG1lbnQgT3V0Y29tZTwva2V5d29yZD48a2V5d29yZD5XYWxlcy9lcGlkZW1pb2xvZ3k8L2tl
eXdvcmQ+PGtleXdvcmQ+V291bmRzIGFuZCBJbmp1cmllcy9tb3J0YWxpdHkvKnRoZXJhcHk8L2tl
eXdvcmQ+PC9rZXl3b3Jkcz48ZGF0ZXM+PHllYXI+MjAwNjwveWVhcj48cHViLWRhdGVzPjxkYXRl
PkFwcjwvZGF0ZT48L3B1Yi1kYXRlcz48L2RhdGVzPjxpc2JuPjE0NzItMDIxMyAoRWxlY3Ryb25p
YykmI3hEOzE0NzItMDIwNSAoTGlua2luZyk8L2lzYm4+PGFjY2Vzc2lvbi1udW0+MTY1NDk1NzM8
L2FjY2Vzc2lvbi1udW0+PHVybHM+PHJlbGF0ZWQtdXJscz48dXJsPmh0dHA6Ly93d3cubmNiaS5u
bG0ubmloLmdvdi9wdWJtZWQvMTY1NDk1NzM8L3VybD48L3JlbGF0ZWQtdXJscz48L3VybHM+PGN1
c3RvbTI+UE1DMjU3OTUwMTwvY3VzdG9tMj48ZWxlY3Ryb25pYy1yZXNvdXJjZS1udW0+MTAuMTEz
Ni9lbWouMjAwNS4wMjg3NDY8L2VsZWN0cm9uaWMtcmVzb3VyY2UtbnVtPjwvcmVjb3JkPjwvQ2l0
ZT48Q2l0ZT48QXV0aG9yPkxhdXBsYW5kPC9BdXRob3I+PFllYXI+MjAwOTwvWWVhcj48UmVjTnVt
PjMyPC9SZWNOdW0+PHJlY29yZD48cmVjLW51bWJlcj4zMjwvcmVjLW51bWJlcj48Zm9yZWlnbi1r
ZXlzPjxrZXkgYXBwPSJFTiIgZGItaWQ9IjVkZXN4dnNzbHZmcnhlZXN3d3hwenpmbnY1cjAyZndk
YWF4NSIgdGltZXN0YW1wPSIxNDQxMzg4NjgxIj4zMjwva2V5PjwvZm9yZWlnbi1rZXlzPjxyZWYt
dHlwZSBuYW1lPSJKb3VybmFsIEFydGljbGUiPjE3PC9yZWYtdHlwZT48Y29udHJpYnV0b3JzPjxh
dXRob3JzPjxhdXRob3I+TGF1cGxhbmQsIEsuIEIuPC9hdXRob3I+PGF1dGhvcj5CYWxsLCBDLiBH
LjwvYXV0aG9yPjxhdXRob3I+S2lya3BhdHJpY2ssIEEuIFcuPC9hdXRob3I+PC9hdXRob3JzPjwv
Y29udHJpYnV0b3JzPjxhdXRoLWFkZHJlc3M+RGVwYXJ0bWVudCBvZiBNZWRpY2luZSwgVW5pdmVy
c2l0eSBvZiBDYWxnYXJ5IGFuZCBDYWxnYXJ5IEhlYWx0aCBSZWdpb24sIENhbGdhcnksIEFsYmVy
dGEsIENhbmFkYS4ga2V2aW4ubGF1cGxhbmRAY2FsZ2FyeWhlYWx0aHJlZ2lvbi5jYS48L2F1dGgt
YWRkcmVzcz48dGl0bGVzPjx0aXRsZT5Ib3NwaXRhbCBtb3J0YWxpdHkgYW1vbmcgbWFqb3IgdHJh
dW1hIHZpY3RpbXMgYWRtaXR0ZWQgb24gd2Vla2VuZHMgYW5kIGV2ZW5pbmdzOiBhIGNvaG9ydCBz
dHVkeTwvdGl0bGU+PHNlY29uZGFyeS10aXRsZT5KIFRyYXVtYSBNYW5hZyBPdXRjb21lczwvc2Vj
b25kYXJ5LXRpdGxlPjwvdGl0bGVzPjxwYWdlcz44PC9wYWdlcz48dm9sdW1lPjM8L3ZvbHVtZT48
ZGF0ZXM+PHllYXI+MjAwOTwveWVhcj48L2RhdGVzPjxpc2JuPjE3NTItMjg5NyAoRWxlY3Ryb25p
YykmI3hEOzE3NTItMjg5NyAoTGlua2luZyk8L2lzYm4+PGFjY2Vzc2lvbi1udW0+MTk2MzUxNTc8
L2FjY2Vzc2lvbi1udW0+PHVybHM+PHJlbGF0ZWQtdXJscz48dXJsPmh0dHA6Ly93d3cubmNiaS5u
bG0ubmloLmdvdi9wdWJtZWQvMTk2MzUxNTc8L3VybD48L3JlbGF0ZWQtdXJscz48L3VybHM+PGN1
c3RvbTI+UE1DMjczMTAzMjwvY3VzdG9tMj48ZWxlY3Ryb25pYy1yZXNvdXJjZS1udW0+MTAuMTE4
Ni8xNzUyLTI4OTctMy04PC9lbGVjdHJvbmljLXJlc291cmNlLW51bT48L3JlY29yZD48L0NpdGU+
PC9FbmROb3RlPn==
</w:fldData>
        </w:fldChar>
      </w:r>
      <w:r w:rsidR="008974D1">
        <w:rPr>
          <w:rFonts w:ascii="Cambria" w:hAnsi="Cambria"/>
          <w:sz w:val="22"/>
          <w:szCs w:val="22"/>
          <w:lang w:val="en-GB"/>
        </w:rPr>
        <w:instrText xml:space="preserve"> ADDIN EN.CITE.DATA </w:instrText>
      </w:r>
      <w:r w:rsidR="008974D1">
        <w:rPr>
          <w:rFonts w:ascii="Cambria" w:hAnsi="Cambria"/>
          <w:sz w:val="22"/>
          <w:szCs w:val="22"/>
          <w:lang w:val="en-GB"/>
        </w:rPr>
      </w:r>
      <w:r w:rsidR="008974D1">
        <w:rPr>
          <w:rFonts w:ascii="Cambria" w:hAnsi="Cambria"/>
          <w:sz w:val="22"/>
          <w:szCs w:val="22"/>
          <w:lang w:val="en-GB"/>
        </w:rPr>
        <w:fldChar w:fldCharType="end"/>
      </w:r>
      <w:r w:rsidR="00A73B36" w:rsidRPr="00C52BF0">
        <w:rPr>
          <w:rFonts w:ascii="Cambria" w:hAnsi="Cambria"/>
          <w:sz w:val="22"/>
          <w:szCs w:val="22"/>
          <w:lang w:val="en-GB"/>
        </w:rPr>
      </w:r>
      <w:r w:rsidR="00A73B36" w:rsidRPr="00C52BF0">
        <w:rPr>
          <w:rFonts w:ascii="Cambria" w:hAnsi="Cambria"/>
          <w:sz w:val="22"/>
          <w:szCs w:val="22"/>
          <w:lang w:val="en-GB"/>
        </w:rPr>
        <w:fldChar w:fldCharType="separate"/>
      </w:r>
      <w:r w:rsidR="008974D1">
        <w:rPr>
          <w:rFonts w:ascii="Cambria" w:hAnsi="Cambria"/>
          <w:noProof/>
          <w:sz w:val="22"/>
          <w:szCs w:val="22"/>
          <w:lang w:val="en-GB"/>
        </w:rPr>
        <w:t>[29, 30]</w:t>
      </w:r>
      <w:r w:rsidR="00A73B36" w:rsidRPr="00C52BF0">
        <w:rPr>
          <w:rFonts w:ascii="Cambria" w:hAnsi="Cambria"/>
          <w:sz w:val="22"/>
          <w:szCs w:val="22"/>
          <w:lang w:val="en-GB"/>
        </w:rPr>
        <w:fldChar w:fldCharType="end"/>
      </w:r>
      <w:r w:rsidRPr="00C52BF0">
        <w:rPr>
          <w:rFonts w:ascii="Cambria" w:hAnsi="Cambria"/>
          <w:sz w:val="22"/>
          <w:szCs w:val="22"/>
          <w:lang w:val="en-GB"/>
        </w:rPr>
        <w:t xml:space="preserve"> Importantly the US study </w:t>
      </w:r>
      <w:r w:rsidR="00FC00C6" w:rsidRPr="00C52BF0">
        <w:rPr>
          <w:rFonts w:ascii="Cambria" w:hAnsi="Cambria"/>
          <w:sz w:val="22"/>
          <w:szCs w:val="22"/>
          <w:lang w:val="en-GB"/>
        </w:rPr>
        <w:t>reported</w:t>
      </w:r>
      <w:r w:rsidRPr="00C52BF0">
        <w:rPr>
          <w:rFonts w:ascii="Cambria" w:hAnsi="Cambria"/>
          <w:sz w:val="22"/>
          <w:szCs w:val="22"/>
          <w:lang w:val="en-GB"/>
        </w:rPr>
        <w:t xml:space="preserve"> that the weekend effect was </w:t>
      </w:r>
      <w:r w:rsidR="00683507" w:rsidRPr="00C52BF0">
        <w:rPr>
          <w:rFonts w:ascii="Cambria" w:hAnsi="Cambria"/>
          <w:sz w:val="22"/>
          <w:szCs w:val="22"/>
          <w:lang w:val="en-GB"/>
        </w:rPr>
        <w:t>weakest</w:t>
      </w:r>
      <w:r w:rsidRPr="00C52BF0">
        <w:rPr>
          <w:rFonts w:ascii="Cambria" w:hAnsi="Cambria"/>
          <w:sz w:val="22"/>
          <w:szCs w:val="22"/>
          <w:lang w:val="en-GB"/>
        </w:rPr>
        <w:t xml:space="preserve"> in level 1 (i.e. the highest level) trauma </w:t>
      </w:r>
      <w:proofErr w:type="spellStart"/>
      <w:r w:rsidRPr="00C52BF0">
        <w:rPr>
          <w:rFonts w:ascii="Cambria" w:hAnsi="Cambria"/>
          <w:sz w:val="22"/>
          <w:szCs w:val="22"/>
          <w:lang w:val="en-GB"/>
        </w:rPr>
        <w:t>centers</w:t>
      </w:r>
      <w:proofErr w:type="spellEnd"/>
      <w:r w:rsidRPr="00C52BF0">
        <w:rPr>
          <w:rFonts w:ascii="Cambria" w:hAnsi="Cambria"/>
          <w:sz w:val="22"/>
          <w:szCs w:val="22"/>
          <w:lang w:val="en-GB"/>
        </w:rPr>
        <w:t>.</w:t>
      </w:r>
      <w:r w:rsidR="00A73B36" w:rsidRPr="00C52BF0">
        <w:rPr>
          <w:rFonts w:ascii="Cambria" w:hAnsi="Cambria"/>
          <w:sz w:val="22"/>
          <w:szCs w:val="22"/>
          <w:lang w:val="en-GB"/>
        </w:rPr>
        <w:fldChar w:fldCharType="begin"/>
      </w:r>
      <w:r w:rsidR="008974D1">
        <w:rPr>
          <w:rFonts w:ascii="Cambria" w:hAnsi="Cambria"/>
          <w:sz w:val="22"/>
          <w:szCs w:val="22"/>
          <w:lang w:val="en-GB"/>
        </w:rPr>
        <w:instrText xml:space="preserve"> ADDIN EN.CITE &lt;EndNote&gt;&lt;Cite&gt;&lt;Author&gt;Egol&lt;/Author&gt;&lt;Year&gt;2011&lt;/Year&gt;&lt;RecNum&gt;34&lt;/RecNum&gt;&lt;DisplayText&gt;[28]&lt;/DisplayText&gt;&lt;record&gt;&lt;rec-number&gt;34&lt;/rec-number&gt;&lt;foreign-keys&gt;&lt;key app="EN" db-id="5desxvsslvfrxeeswwxpzzfnv5r02fwdaax5" timestamp="1441393758"&gt;34&lt;/key&gt;&lt;/foreign-keys&gt;&lt;ref-type name="Journal Article"&gt;17&lt;/ref-type&gt;&lt;contributors&gt;&lt;authors&gt;&lt;author&gt;Egol, K. A.&lt;/author&gt;&lt;author&gt;Tolisano, A. M.&lt;/author&gt;&lt;author&gt;Spratt, K. F.&lt;/author&gt;&lt;author&gt;Koval, K. J.&lt;/author&gt;&lt;/authors&gt;&lt;/contributors&gt;&lt;auth-address&gt;Department of Orthopaedics, The NYU Hospital for Joint Diseases, NY, New York, USA.&lt;/auth-address&gt;&lt;titles&gt;&lt;title&gt;Mortality rates following trauma: The difference is night and day&lt;/title&gt;&lt;secondary-title&gt;J Emerg Trauma Shock&lt;/secondary-title&gt;&lt;/titles&gt;&lt;pages&gt;178-83&lt;/pages&gt;&lt;volume&gt;4&lt;/volume&gt;&lt;number&gt;2&lt;/number&gt;&lt;keywords&gt;&lt;keyword&gt;Mortality rates&lt;/keyword&gt;&lt;keyword&gt;time of day&lt;/keyword&gt;&lt;keyword&gt;trauma center level designation&lt;/keyword&gt;&lt;/keywords&gt;&lt;dates&gt;&lt;year&gt;2011&lt;/year&gt;&lt;pub-dates&gt;&lt;date&gt;Apr&lt;/date&gt;&lt;/pub-dates&gt;&lt;/dates&gt;&lt;isbn&gt;0974-519X (Electronic)&amp;#xD;0974-2700 (Linking)&lt;/isbn&gt;&lt;accession-num&gt;21769202&lt;/accession-num&gt;&lt;urls&gt;&lt;related-urls&gt;&lt;url&gt;http://www.ncbi.nlm.nih.gov/pubmed/21769202&lt;/url&gt;&lt;/related-urls&gt;&lt;/urls&gt;&lt;custom2&gt;PMC3132355&lt;/custom2&gt;&lt;electronic-resource-num&gt;10.4103/0974-2700.82202&lt;/electronic-resource-num&gt;&lt;/record&gt;&lt;/Cite&gt;&lt;/EndNote&gt;</w:instrText>
      </w:r>
      <w:r w:rsidR="00A73B36" w:rsidRPr="00C52BF0">
        <w:rPr>
          <w:rFonts w:ascii="Cambria" w:hAnsi="Cambria"/>
          <w:sz w:val="22"/>
          <w:szCs w:val="22"/>
          <w:lang w:val="en-GB"/>
        </w:rPr>
        <w:fldChar w:fldCharType="separate"/>
      </w:r>
      <w:r w:rsidR="008974D1">
        <w:rPr>
          <w:rFonts w:ascii="Cambria" w:hAnsi="Cambria"/>
          <w:noProof/>
          <w:sz w:val="22"/>
          <w:szCs w:val="22"/>
          <w:lang w:val="en-GB"/>
        </w:rPr>
        <w:t>[28]</w:t>
      </w:r>
      <w:r w:rsidR="00A73B36" w:rsidRPr="00C52BF0">
        <w:rPr>
          <w:rFonts w:ascii="Cambria" w:hAnsi="Cambria"/>
          <w:sz w:val="22"/>
          <w:szCs w:val="22"/>
          <w:lang w:val="en-GB"/>
        </w:rPr>
        <w:fldChar w:fldCharType="end"/>
      </w:r>
      <w:r w:rsidR="007A3A1B" w:rsidRPr="00C52BF0">
        <w:rPr>
          <w:rFonts w:ascii="Cambria" w:hAnsi="Cambria"/>
          <w:sz w:val="22"/>
          <w:szCs w:val="22"/>
          <w:lang w:val="en-GB"/>
        </w:rPr>
        <w:t xml:space="preserve"> </w:t>
      </w:r>
      <w:r w:rsidRPr="00C52BF0">
        <w:rPr>
          <w:rFonts w:ascii="Cambria" w:hAnsi="Cambria"/>
          <w:sz w:val="22"/>
          <w:szCs w:val="22"/>
          <w:lang w:val="en-GB"/>
        </w:rPr>
        <w:t xml:space="preserve">Previous studies have suggested that the weekend effect </w:t>
      </w:r>
      <w:r w:rsidR="003776DA" w:rsidRPr="00C52BF0">
        <w:rPr>
          <w:rFonts w:ascii="Cambria" w:hAnsi="Cambria"/>
          <w:sz w:val="22"/>
          <w:szCs w:val="22"/>
          <w:lang w:val="en-GB"/>
        </w:rPr>
        <w:t>can</w:t>
      </w:r>
      <w:r w:rsidRPr="00C52BF0">
        <w:rPr>
          <w:rFonts w:ascii="Cambria" w:hAnsi="Cambria"/>
          <w:sz w:val="22"/>
          <w:szCs w:val="22"/>
          <w:lang w:val="en-GB"/>
        </w:rPr>
        <w:t xml:space="preserve"> be explained by reduced staffing levels</w:t>
      </w:r>
      <w:r w:rsidRPr="00C52BF0">
        <w:rPr>
          <w:rFonts w:ascii="Cambria" w:hAnsi="Cambria"/>
          <w:sz w:val="22"/>
          <w:szCs w:val="22"/>
          <w:lang w:val="en-GB"/>
        </w:rPr>
        <w:fldChar w:fldCharType="begin">
          <w:fldData xml:space="preserve">PEVuZE5vdGU+PENpdGU+PEF1dGhvcj5IYW1pbHRvbjwvQXV0aG9yPjxZZWFyPjIwMDc8L1llYXI+
PFJlY051bT4yMTwvUmVjTnVtPjxEaXNwbGF5VGV4dD5bMzFdPC9EaXNwbGF5VGV4dD48cmVjb3Jk
PjxyZWMtbnVtYmVyPjIxPC9yZWMtbnVtYmVyPjxmb3JlaWduLWtleXM+PGtleSBhcHA9IkVOIiBk
Yi1pZD0iNWRlc3h2c3NsdmZyeGVlc3d3eHB6emZudjVyMDJmd2RhYXg1IiB0aW1lc3RhbXA9IjE0
MzgzNTEyOTQiPjIxPC9rZXk+PC9mb3JlaWduLWtleXM+PHJlZi10eXBlIG5hbWU9IkpvdXJuYWwg
QXJ0aWNsZSI+MTc8L3JlZi10eXBlPjxjb250cmlidXRvcnM+PGF1dGhvcnM+PGF1dGhvcj5IYW1p
bHRvbiwgUC48L2F1dGhvcj48YXV0aG9yPkVzY2hpdGksIFYuIFMuPC9hdXRob3I+PGF1dGhvcj5I
ZXJuYW5kZXosIEsuPC9hdXRob3I+PGF1dGhvcj5OZWlsbCwgRC48L2F1dGhvcj48L2F1dGhvcnM+
PC9jb250cmlidXRvcnM+PGF1dGgtYWRkcmVzcz5Db2xsZWdlIG9mIE51cnNpbmcsIFRleGFzIFdv
bWFuJmFwb3M7cyBVbml2ZXJzaXR5LCBEZW50b24sIFRYIDc2MjA0LCBVU0EuIHBoYW1pbHRvbkBt
YWlsLnR3dS5lZHU8L2F1dGgtYWRkcmVzcz48dGl0bGVzPjx0aXRsZT5EaWZmZXJlbmNlcyBiZXR3
ZWVuIHdlZWtlbmQgYW5kIHdlZWtkYXkgbnVyc2Ugd29yayBlbnZpcm9ubWVudHMgYW5kIHBhdGll
bnQgb3V0Y29tZXM6IGEgZm9jdXMgZ3JvdXAgYXBwcm9hY2ggdG8gbW9kZWwgdGVzdGluZzwvdGl0
bGU+PHNlY29uZGFyeS10aXRsZT5KIFBlcmluYXQgTmVvbmF0YWwgTnVyczwvc2Vjb25kYXJ5LXRp
dGxlPjxhbHQtdGl0bGU+VGhlIEpvdXJuYWwgb2YgcGVyaW5hdGFsICZhbXA7IG5lb25hdGFsIG51
cnNpbmc8L2FsdC10aXRsZT48L3RpdGxlcz48cGVyaW9kaWNhbD48ZnVsbC10aXRsZT5Kb3VybmFs
IG9mIFBlcmluYXRhbCBhbmQgTmVvbmF0YWwgTnVyc2luZzwvZnVsbC10aXRsZT48YWJici0xPkou
IFBlcmluYXQuIE5lb25hdGFsIE51cnMuPC9hYmJyLTE+PGFiYnItMj5KIFBlcmluYXQgTmVvbmF0
YWwgTnVyczwvYWJici0yPjxhYmJyLTM+Sm91cm5hbCBvZiBQZXJpbmF0YWwgJmFtcDsgTmVvbmF0
YWwgTnVyc2luZzwvYWJici0zPjwvcGVyaW9kaWNhbD48cGFnZXM+MzMxLTQxPC9wYWdlcz48dm9s
dW1lPjIxPC92b2x1bWU+PG51bWJlcj40PC9udW1iZXI+PGtleXdvcmRzPjxrZXl3b3JkPipBZnRl
ci1Ib3VycyBDYXJlPC9rZXl3b3JkPjxrZXl3b3JkPkZvY3VzIEdyb3Vwczwva2V5d29yZD48a2V5
d29yZD5IdW1hbnM8L2tleXdvcmQ+PGtleXdvcmQ+KkluZmFudCBNb3J0YWxpdHk8L2tleXdvcmQ+
PGtleXdvcmQ+SW5mYW50LCBOZXdib3JuPC9rZXl3b3JkPjxrZXl3b3JkPkludGVuc2l2ZSBDYXJl
IFVuaXRzLCBOZW9uYXRhbC8qbWFucG93ZXIvb3JnYW5pemF0aW9uICZhbXA7IGFkbWluaXN0cmF0
aW9uPC9rZXl3b3JkPjxrZXl3b3JkPk1lZGljYWwgU3RhZmYsIEhvc3BpdGFsL29yZ2FuaXphdGlv
biAmYW1wOyBhZG1pbmlzdHJhdGlvbi9zdXBwbHkgJmFtcDsgZGlzdHJpYnV0aW9uPC9rZXl3b3Jk
PjxrZXl3b3JkPk51cnNpbmcgU3RhZmYsIEhvc3BpdGFsLypvcmdhbml6YXRpb24gJmFtcDsgYWRt
aW5pc3RyYXRpb24vc3VwcGx5ICZhbXA7IGRpc3RyaWJ1dGlvbjwva2V5d29yZD48a2V5d29yZD4q
UGVyc29ubmVsIFN0YWZmaW5nIGFuZCBTY2hlZHVsaW5nPC9rZXl3b3JkPjxrZXl3b3JkPlBoeXNp
Y2lhbi1OdXJzZSBSZWxhdGlvbnM8L2tleXdvcmQ+PGtleXdvcmQ+VGV4YXMvZXBpZGVtaW9sb2d5
PC9rZXl3b3JkPjwva2V5d29yZHM+PGRhdGVzPjx5ZWFyPjIwMDc8L3llYXI+PHB1Yi1kYXRlcz48
ZGF0ZT5PY3QtRGVjPC9kYXRlPjwvcHViLWRhdGVzPjwvZGF0ZXM+PGlzYm4+MDg5My0yMTkwIChQ
cmludCkmI3hEOzA4OTMtMjE5MCAoTGlua2luZyk8L2lzYm4+PGFjY2Vzc2lvbi1udW0+MTgwMDQx
NzE8L2FjY2Vzc2lvbi1udW0+PHVybHM+PHJlbGF0ZWQtdXJscz48dXJsPmh0dHA6Ly93d3cubmNi
aS5ubG0ubmloLmdvdi9wdWJtZWQvMTgwMDQxNzE8L3VybD48L3JlbGF0ZWQtdXJscz48L3VybHM+
PGVsZWN0cm9uaWMtcmVzb3VyY2UtbnVtPjEwLjEwOTcvMDEuSlBOLjAwMDAyOTk3OTEuNTQ3ODUu
N2I8L2VsZWN0cm9uaWMtcmVzb3VyY2UtbnVtPjwvcmVjb3JkPjwvQ2l0ZT48L0VuZE5vdGU+AG==
</w:fldData>
        </w:fldChar>
      </w:r>
      <w:r w:rsidR="008974D1">
        <w:rPr>
          <w:rFonts w:ascii="Cambria" w:hAnsi="Cambria"/>
          <w:sz w:val="22"/>
          <w:szCs w:val="22"/>
          <w:lang w:val="en-GB"/>
        </w:rPr>
        <w:instrText xml:space="preserve"> ADDIN EN.CITE </w:instrText>
      </w:r>
      <w:r w:rsidR="008974D1">
        <w:rPr>
          <w:rFonts w:ascii="Cambria" w:hAnsi="Cambria"/>
          <w:sz w:val="22"/>
          <w:szCs w:val="22"/>
          <w:lang w:val="en-GB"/>
        </w:rPr>
        <w:fldChar w:fldCharType="begin">
          <w:fldData xml:space="preserve">PEVuZE5vdGU+PENpdGU+PEF1dGhvcj5IYW1pbHRvbjwvQXV0aG9yPjxZZWFyPjIwMDc8L1llYXI+
PFJlY051bT4yMTwvUmVjTnVtPjxEaXNwbGF5VGV4dD5bMzFdPC9EaXNwbGF5VGV4dD48cmVjb3Jk
PjxyZWMtbnVtYmVyPjIxPC9yZWMtbnVtYmVyPjxmb3JlaWduLWtleXM+PGtleSBhcHA9IkVOIiBk
Yi1pZD0iNWRlc3h2c3NsdmZyeGVlc3d3eHB6emZudjVyMDJmd2RhYXg1IiB0aW1lc3RhbXA9IjE0
MzgzNTEyOTQiPjIxPC9rZXk+PC9mb3JlaWduLWtleXM+PHJlZi10eXBlIG5hbWU9IkpvdXJuYWwg
QXJ0aWNsZSI+MTc8L3JlZi10eXBlPjxjb250cmlidXRvcnM+PGF1dGhvcnM+PGF1dGhvcj5IYW1p
bHRvbiwgUC48L2F1dGhvcj48YXV0aG9yPkVzY2hpdGksIFYuIFMuPC9hdXRob3I+PGF1dGhvcj5I
ZXJuYW5kZXosIEsuPC9hdXRob3I+PGF1dGhvcj5OZWlsbCwgRC48L2F1dGhvcj48L2F1dGhvcnM+
PC9jb250cmlidXRvcnM+PGF1dGgtYWRkcmVzcz5Db2xsZWdlIG9mIE51cnNpbmcsIFRleGFzIFdv
bWFuJmFwb3M7cyBVbml2ZXJzaXR5LCBEZW50b24sIFRYIDc2MjA0LCBVU0EuIHBoYW1pbHRvbkBt
YWlsLnR3dS5lZHU8L2F1dGgtYWRkcmVzcz48dGl0bGVzPjx0aXRsZT5EaWZmZXJlbmNlcyBiZXR3
ZWVuIHdlZWtlbmQgYW5kIHdlZWtkYXkgbnVyc2Ugd29yayBlbnZpcm9ubWVudHMgYW5kIHBhdGll
bnQgb3V0Y29tZXM6IGEgZm9jdXMgZ3JvdXAgYXBwcm9hY2ggdG8gbW9kZWwgdGVzdGluZzwvdGl0
bGU+PHNlY29uZGFyeS10aXRsZT5KIFBlcmluYXQgTmVvbmF0YWwgTnVyczwvc2Vjb25kYXJ5LXRp
dGxlPjxhbHQtdGl0bGU+VGhlIEpvdXJuYWwgb2YgcGVyaW5hdGFsICZhbXA7IG5lb25hdGFsIG51
cnNpbmc8L2FsdC10aXRsZT48L3RpdGxlcz48cGVyaW9kaWNhbD48ZnVsbC10aXRsZT5Kb3VybmFs
IG9mIFBlcmluYXRhbCBhbmQgTmVvbmF0YWwgTnVyc2luZzwvZnVsbC10aXRsZT48YWJici0xPkou
IFBlcmluYXQuIE5lb25hdGFsIE51cnMuPC9hYmJyLTE+PGFiYnItMj5KIFBlcmluYXQgTmVvbmF0
YWwgTnVyczwvYWJici0yPjxhYmJyLTM+Sm91cm5hbCBvZiBQZXJpbmF0YWwgJmFtcDsgTmVvbmF0
YWwgTnVyc2luZzwvYWJici0zPjwvcGVyaW9kaWNhbD48cGFnZXM+MzMxLTQxPC9wYWdlcz48dm9s
dW1lPjIxPC92b2x1bWU+PG51bWJlcj40PC9udW1iZXI+PGtleXdvcmRzPjxrZXl3b3JkPipBZnRl
ci1Ib3VycyBDYXJlPC9rZXl3b3JkPjxrZXl3b3JkPkZvY3VzIEdyb3Vwczwva2V5d29yZD48a2V5
d29yZD5IdW1hbnM8L2tleXdvcmQ+PGtleXdvcmQ+KkluZmFudCBNb3J0YWxpdHk8L2tleXdvcmQ+
PGtleXdvcmQ+SW5mYW50LCBOZXdib3JuPC9rZXl3b3JkPjxrZXl3b3JkPkludGVuc2l2ZSBDYXJl
IFVuaXRzLCBOZW9uYXRhbC8qbWFucG93ZXIvb3JnYW5pemF0aW9uICZhbXA7IGFkbWluaXN0cmF0
aW9uPC9rZXl3b3JkPjxrZXl3b3JkPk1lZGljYWwgU3RhZmYsIEhvc3BpdGFsL29yZ2FuaXphdGlv
biAmYW1wOyBhZG1pbmlzdHJhdGlvbi9zdXBwbHkgJmFtcDsgZGlzdHJpYnV0aW9uPC9rZXl3b3Jk
PjxrZXl3b3JkPk51cnNpbmcgU3RhZmYsIEhvc3BpdGFsLypvcmdhbml6YXRpb24gJmFtcDsgYWRt
aW5pc3RyYXRpb24vc3VwcGx5ICZhbXA7IGRpc3RyaWJ1dGlvbjwva2V5d29yZD48a2V5d29yZD4q
UGVyc29ubmVsIFN0YWZmaW5nIGFuZCBTY2hlZHVsaW5nPC9rZXl3b3JkPjxrZXl3b3JkPlBoeXNp
Y2lhbi1OdXJzZSBSZWxhdGlvbnM8L2tleXdvcmQ+PGtleXdvcmQ+VGV4YXMvZXBpZGVtaW9sb2d5
PC9rZXl3b3JkPjwva2V5d29yZHM+PGRhdGVzPjx5ZWFyPjIwMDc8L3llYXI+PHB1Yi1kYXRlcz48
ZGF0ZT5PY3QtRGVjPC9kYXRlPjwvcHViLWRhdGVzPjwvZGF0ZXM+PGlzYm4+MDg5My0yMTkwIChQ
cmludCkmI3hEOzA4OTMtMjE5MCAoTGlua2luZyk8L2lzYm4+PGFjY2Vzc2lvbi1udW0+MTgwMDQx
NzE8L2FjY2Vzc2lvbi1udW0+PHVybHM+PHJlbGF0ZWQtdXJscz48dXJsPmh0dHA6Ly93d3cubmNi
aS5ubG0ubmloLmdvdi9wdWJtZWQvMTgwMDQxNzE8L3VybD48L3JlbGF0ZWQtdXJscz48L3VybHM+
PGVsZWN0cm9uaWMtcmVzb3VyY2UtbnVtPjEwLjEwOTcvMDEuSlBOLjAwMDAyOTk3OTEuNTQ3ODUu
N2I8L2VsZWN0cm9uaWMtcmVzb3VyY2UtbnVtPjwvcmVjb3JkPjwvQ2l0ZT48L0VuZE5vdGU+AG==
</w:fldData>
        </w:fldChar>
      </w:r>
      <w:r w:rsidR="008974D1">
        <w:rPr>
          <w:rFonts w:ascii="Cambria" w:hAnsi="Cambria"/>
          <w:sz w:val="22"/>
          <w:szCs w:val="22"/>
          <w:lang w:val="en-GB"/>
        </w:rPr>
        <w:instrText xml:space="preserve"> ADDIN EN.CITE.DATA </w:instrText>
      </w:r>
      <w:r w:rsidR="008974D1">
        <w:rPr>
          <w:rFonts w:ascii="Cambria" w:hAnsi="Cambria"/>
          <w:sz w:val="22"/>
          <w:szCs w:val="22"/>
          <w:lang w:val="en-GB"/>
        </w:rPr>
      </w:r>
      <w:r w:rsidR="008974D1">
        <w:rPr>
          <w:rFonts w:ascii="Cambria" w:hAnsi="Cambria"/>
          <w:sz w:val="22"/>
          <w:szCs w:val="22"/>
          <w:lang w:val="en-GB"/>
        </w:rPr>
        <w:fldChar w:fldCharType="end"/>
      </w:r>
      <w:r w:rsidRPr="00C52BF0">
        <w:rPr>
          <w:rFonts w:ascii="Cambria" w:hAnsi="Cambria"/>
          <w:sz w:val="22"/>
          <w:szCs w:val="22"/>
          <w:lang w:val="en-GB"/>
        </w:rPr>
      </w:r>
      <w:r w:rsidRPr="00C52BF0">
        <w:rPr>
          <w:rFonts w:ascii="Cambria" w:hAnsi="Cambria"/>
          <w:sz w:val="22"/>
          <w:szCs w:val="22"/>
          <w:lang w:val="en-GB"/>
        </w:rPr>
        <w:fldChar w:fldCharType="separate"/>
      </w:r>
      <w:r w:rsidR="008974D1">
        <w:rPr>
          <w:rFonts w:ascii="Cambria" w:hAnsi="Cambria"/>
          <w:noProof/>
          <w:sz w:val="22"/>
          <w:szCs w:val="22"/>
          <w:lang w:val="en-GB"/>
        </w:rPr>
        <w:t>[31]</w:t>
      </w:r>
      <w:r w:rsidRPr="00C52BF0">
        <w:rPr>
          <w:rFonts w:ascii="Cambria" w:hAnsi="Cambria"/>
          <w:sz w:val="22"/>
          <w:szCs w:val="22"/>
          <w:lang w:val="en-GB"/>
        </w:rPr>
        <w:fldChar w:fldCharType="end"/>
      </w:r>
      <w:r w:rsidRPr="00C52BF0">
        <w:rPr>
          <w:rFonts w:ascii="Cambria" w:hAnsi="Cambria"/>
          <w:sz w:val="22"/>
          <w:szCs w:val="22"/>
          <w:lang w:val="en-GB"/>
        </w:rPr>
        <w:t>, use of temporary clinical staff</w:t>
      </w:r>
      <w:r w:rsidRPr="00C52BF0">
        <w:rPr>
          <w:rFonts w:ascii="Cambria" w:hAnsi="Cambria"/>
          <w:sz w:val="22"/>
          <w:szCs w:val="22"/>
          <w:lang w:val="en-GB"/>
        </w:rPr>
        <w:fldChar w:fldCharType="begin"/>
      </w:r>
      <w:r w:rsidR="008974D1">
        <w:rPr>
          <w:rFonts w:ascii="Cambria" w:hAnsi="Cambria"/>
          <w:sz w:val="22"/>
          <w:szCs w:val="22"/>
          <w:lang w:val="en-GB"/>
        </w:rPr>
        <w:instrText xml:space="preserve"> ADDIN EN.CITE &lt;EndNote&gt;&lt;Cite&gt;&lt;Author&gt;Skinner&lt;/Author&gt;&lt;Year&gt;2006&lt;/Year&gt;&lt;RecNum&gt;22&lt;/RecNum&gt;&lt;DisplayText&gt;[32]&lt;/DisplayText&gt;&lt;record&gt;&lt;rec-number&gt;22&lt;/rec-number&gt;&lt;foreign-keys&gt;&lt;key app="EN" db-id="5desxvsslvfrxeeswwxpzzfnv5r02fwdaax5" timestamp="1438351308"&gt;22&lt;/key&gt;&lt;/foreign-keys&gt;&lt;ref-type name="Journal Article"&gt;17&lt;/ref-type&gt;&lt;contributors&gt;&lt;authors&gt;&lt;author&gt;Skinner, C. A.&lt;/author&gt;&lt;author&gt;Riordan, R. L.&lt;/author&gt;&lt;author&gt;Fraser, K. L.&lt;/author&gt;&lt;author&gt;Buchanan, J. D.&lt;/author&gt;&lt;author&gt;Goulston, K. J.&lt;/author&gt;&lt;/authors&gt;&lt;/contributors&gt;&lt;auth-address&gt;Emergency Department, Royal North Shore Hospital, Sydney, NSW, Australia. clares@med.usyd.edu.au&lt;/auth-address&gt;&lt;titles&gt;&lt;title&gt;The challenge of locum working arrangements in New South Wales public hospitals&lt;/title&gt;&lt;secondary-title&gt;Med J Aust&lt;/secondary-title&gt;&lt;alt-title&gt;The Medical journal of Australia&lt;/alt-title&gt;&lt;/titles&gt;&lt;periodical&gt;&lt;full-title&gt;Medical Journal of Australia&lt;/full-title&gt;&lt;abbr-1&gt;Med. J. Aust.&lt;/abbr-1&gt;&lt;abbr-2&gt;Med J Aust&lt;/abbr-2&gt;&lt;/periodical&gt;&lt;pages&gt;276-8&lt;/pages&gt;&lt;volume&gt;185&lt;/volume&gt;&lt;number&gt;5&lt;/number&gt;&lt;keywords&gt;&lt;keyword&gt;Clinical Competence&lt;/keyword&gt;&lt;keyword&gt;*Contract Services&lt;/keyword&gt;&lt;keyword&gt;*Health Manpower&lt;/keyword&gt;&lt;keyword&gt;Hospitals, Public/*manpower&lt;/keyword&gt;&lt;keyword&gt;Humans&lt;/keyword&gt;&lt;keyword&gt;New South Wales&lt;/keyword&gt;&lt;keyword&gt;Personnel Staffing and Scheduling&lt;/keyword&gt;&lt;keyword&gt;Physicians/*supply &amp;amp; distribution&lt;/keyword&gt;&lt;keyword&gt;*Specialization&lt;/keyword&gt;&lt;/keywords&gt;&lt;dates&gt;&lt;year&gt;2006&lt;/year&gt;&lt;pub-dates&gt;&lt;date&gt;Sep 4&lt;/date&gt;&lt;/pub-dates&gt;&lt;/dates&gt;&lt;isbn&gt;0025-729X (Print)&amp;#xD;0025-729X (Linking)&lt;/isbn&gt;&lt;accession-num&gt;16948625&lt;/accession-num&gt;&lt;urls&gt;&lt;related-urls&gt;&lt;url&gt;http://www.ncbi.nlm.nih.gov/pubmed/16948625&lt;/url&gt;&lt;/related-urls&gt;&lt;/urls&gt;&lt;/record&gt;&lt;/Cite&gt;&lt;/EndNote&gt;</w:instrText>
      </w:r>
      <w:r w:rsidRPr="00C52BF0">
        <w:rPr>
          <w:rFonts w:ascii="Cambria" w:hAnsi="Cambria"/>
          <w:sz w:val="22"/>
          <w:szCs w:val="22"/>
          <w:lang w:val="en-GB"/>
        </w:rPr>
        <w:fldChar w:fldCharType="separate"/>
      </w:r>
      <w:r w:rsidR="008974D1">
        <w:rPr>
          <w:rFonts w:ascii="Cambria" w:hAnsi="Cambria"/>
          <w:noProof/>
          <w:sz w:val="22"/>
          <w:szCs w:val="22"/>
          <w:lang w:val="en-GB"/>
        </w:rPr>
        <w:t>[32]</w:t>
      </w:r>
      <w:r w:rsidRPr="00C52BF0">
        <w:rPr>
          <w:rFonts w:ascii="Cambria" w:hAnsi="Cambria"/>
          <w:sz w:val="22"/>
          <w:szCs w:val="22"/>
          <w:lang w:val="en-GB"/>
        </w:rPr>
        <w:fldChar w:fldCharType="end"/>
      </w:r>
      <w:r w:rsidRPr="00C52BF0">
        <w:rPr>
          <w:rFonts w:ascii="Cambria" w:hAnsi="Cambria"/>
          <w:sz w:val="22"/>
          <w:szCs w:val="22"/>
          <w:lang w:val="en-GB"/>
        </w:rPr>
        <w:t>, and reduced access to some investigations and procedures.</w:t>
      </w:r>
      <w:r w:rsidR="00A73B36" w:rsidRPr="00C52BF0">
        <w:rPr>
          <w:rFonts w:ascii="Cambria" w:hAnsi="Cambria"/>
          <w:sz w:val="22"/>
          <w:szCs w:val="22"/>
          <w:lang w:val="en-GB"/>
        </w:rPr>
        <w:fldChar w:fldCharType="begin">
          <w:fldData xml:space="preserve">PEVuZE5vdGU+PENpdGU+PEF1dGhvcj5QYWxtZXI8L0F1dGhvcj48WWVhcj4yMDEyPC9ZZWFyPjxS
ZWNOdW0+MjM8L1JlY051bT48RGlzcGxheVRleHQ+WzMzXTwvRGlzcGxheVRleHQ+PHJlY29yZD48
cmVjLW51bWJlcj4yMzwvcmVjLW51bWJlcj48Zm9yZWlnbi1rZXlzPjxrZXkgYXBwPSJFTiIgZGIt
aWQ9IjVkZXN4dnNzbHZmcnhlZXN3d3hwenpmbnY1cjAyZndkYWF4NSIgdGltZXN0YW1wPSIxNDM4
MzUxMzI5Ij4yMzwva2V5PjwvZm9yZWlnbi1rZXlzPjxyZWYtdHlwZSBuYW1lPSJKb3VybmFsIEFy
dGljbGUiPjE3PC9yZWYtdHlwZT48Y29udHJpYnV0b3JzPjxhdXRob3JzPjxhdXRob3I+UGFsbWVy
LCBXLiBMLjwvYXV0aG9yPjxhdXRob3I+Qm90dGxlLCBBLjwvYXV0aG9yPjxhdXRob3I+RGF2aWUs
IEMuPC9hdXRob3I+PGF1dGhvcj5WaW5jZW50LCBDLiBBLjwvYXV0aG9yPjxhdXRob3I+QXlsaW4s
IFAuPC9hdXRob3I+PC9hdXRob3JzPjwvY29udHJpYnV0b3JzPjxhdXRoLWFkZHJlc3M+RHIgRm9z
dGVyIFVuaXQsIEltcGVyaWFsIENvbGxlZ2UsIExvbmRvbiwgRW5nbGFuZC4gdy5wYWxtZXIwN0Bp
bXBlcmlhbC5hYy51azwvYXV0aC1hZGRyZXNzPjx0aXRsZXM+PHRpdGxlPkR5aW5nIGZvciB0aGUg
d2Vla2VuZDogYSByZXRyb3NwZWN0aXZlIGNvaG9ydCBzdHVkeSBvbiB0aGUgYXNzb2NpYXRpb24g
YmV0d2VlbiBkYXkgb2YgaG9zcGl0YWwgcHJlc2VudGF0aW9uIGFuZCB0aGUgcXVhbGl0eSBhbmQg
c2FmZXR5IG9mIHN0cm9rZSBjYXJlPC90aXRsZT48c2Vjb25kYXJ5LXRpdGxlPkFyY2ggTmV1cm9s
PC9zZWNvbmRhcnktdGl0bGU+PGFsdC10aXRsZT5BcmNoaXZlcyBvZiBuZXVyb2xvZ3k8L2FsdC10
aXRsZT48L3RpdGxlcz48cGVyaW9kaWNhbD48ZnVsbC10aXRsZT5BcmNoaXZlcyBvZiBOZXVyb2xv
Z3k8L2Z1bGwtdGl0bGU+PGFiYnItMT5BcmNoLiBOZXVyb2wuPC9hYmJyLTE+PGFiYnItMj5BcmNo
IE5ldXJvbDwvYWJici0yPjwvcGVyaW9kaWNhbD48YWx0LXBlcmlvZGljYWw+PGZ1bGwtdGl0bGU+
QXJjaGl2ZXMgb2YgTmV1cm9sb2d5PC9mdWxsLXRpdGxlPjxhYmJyLTE+QXJjaC4gTmV1cm9sLjwv
YWJici0xPjxhYmJyLTI+QXJjaCBOZXVyb2w8L2FiYnItMj48L2FsdC1wZXJpb2RpY2FsPjxwYWdl
cz4xMjk2LTMwMjwvcGFnZXM+PHZvbHVtZT42OTwvdm9sdW1lPjxudW1iZXI+MTA8L251bWJlcj48
a2V5d29yZHM+PGtleXdvcmQ+QWR1bHQ8L2tleXdvcmQ+PGtleXdvcmQ+KkFmdGVyLUhvdXJzIENh
cmUvc3RhdGlzdGljcyAmYW1wOyBudW1lcmljYWwgZGF0YTwva2V5d29yZD48a2V5d29yZD5BZ2Vk
PC9rZXl3b3JkPjxrZXl3b3JkPkJyYWluL3BhdGhvbG9neTwva2V5d29yZD48a2V5d29yZD5Db2hv
cnQgU3R1ZGllczwva2V5d29yZD48a2V5d29yZD5FbmdsYW5kPC9rZXl3b3JkPjxrZXl3b3JkPkZl
bWFsZTwva2V5d29yZD48a2V5d29yZD5IZWFsdGggU2VydmljZXM8L2tleXdvcmQ+PGtleXdvcmQ+
Kkhvc3BpdGFsIE1vcnRhbGl0eTwva2V5d29yZD48a2V5d29yZD5IdW1hbnM8L2tleXdvcmQ+PGtl
eXdvcmQ+TG9naXN0aWMgTW9kZWxzPC9rZXl3b3JkPjxrZXl3b3JkPk1hbGU8L2tleXdvcmQ+PGtl
eXdvcmQ+UGF0aWVudCBBZG1pc3Npb24vKnN0YXRpc3RpY3MgJmFtcDsgbnVtZXJpY2FsIGRhdGE8
L2tleXdvcmQ+PGtleXdvcmQ+KlF1YWxpdHkgb2YgSGVhbHRoIENhcmU8L2tleXdvcmQ+PGtleXdv
cmQ+UmV0cm9zcGVjdGl2ZSBTdHVkaWVzPC9rZXl3b3JkPjxrZXl3b3JkPlJpc2sgQXNzZXNzbWVu
dDwva2V5d29yZD48a2V5d29yZD5TdHJva2UvZGlhZ25vc2lzLyptb3J0YWxpdHkvdGhlcmFweTwv
a2V5d29yZD48L2tleXdvcmRzPjxkYXRlcz48eWVhcj4yMDEyPC95ZWFyPjxwdWItZGF0ZXM+PGRh
dGU+T2N0PC9kYXRlPjwvcHViLWRhdGVzPjwvZGF0ZXM+PGlzYm4+MTUzOC0zNjg3IChFbGVjdHJv
bmljKSYjeEQ7MDAwMy05OTQyIChMaW5raW5nKTwvaXNibj48YWNjZXNzaW9uLW51bT4yMjc3NzAw
ODwvYWNjZXNzaW9uLW51bT48dXJscz48cmVsYXRlZC11cmxzPjx1cmw+aHR0cDovL3d3dy5uY2Jp
Lm5sbS5uaWguZ292L3B1Ym1lZC8yMjc3NzAwODwvdXJsPjwvcmVsYXRlZC11cmxzPjwvdXJscz48
ZWxlY3Ryb25pYy1yZXNvdXJjZS1udW0+MTAuMTAwMS9hcmNobmV1cm9sLjIwMTIuMTAzMDwvZWxl
Y3Ryb25pYy1yZXNvdXJjZS1udW0+PC9yZWNvcmQ+PC9DaXRlPjwvRW5kTm90ZT4A
</w:fldData>
        </w:fldChar>
      </w:r>
      <w:r w:rsidR="008974D1">
        <w:rPr>
          <w:rFonts w:ascii="Cambria" w:hAnsi="Cambria"/>
          <w:sz w:val="22"/>
          <w:szCs w:val="22"/>
          <w:lang w:val="en-GB"/>
        </w:rPr>
        <w:instrText xml:space="preserve"> ADDIN EN.CITE </w:instrText>
      </w:r>
      <w:r w:rsidR="008974D1">
        <w:rPr>
          <w:rFonts w:ascii="Cambria" w:hAnsi="Cambria"/>
          <w:sz w:val="22"/>
          <w:szCs w:val="22"/>
          <w:lang w:val="en-GB"/>
        </w:rPr>
        <w:fldChar w:fldCharType="begin">
          <w:fldData xml:space="preserve">PEVuZE5vdGU+PENpdGU+PEF1dGhvcj5QYWxtZXI8L0F1dGhvcj48WWVhcj4yMDEyPC9ZZWFyPjxS
ZWNOdW0+MjM8L1JlY051bT48RGlzcGxheVRleHQ+WzMzXTwvRGlzcGxheVRleHQ+PHJlY29yZD48
cmVjLW51bWJlcj4yMzwvcmVjLW51bWJlcj48Zm9yZWlnbi1rZXlzPjxrZXkgYXBwPSJFTiIgZGIt
aWQ9IjVkZXN4dnNzbHZmcnhlZXN3d3hwenpmbnY1cjAyZndkYWF4NSIgdGltZXN0YW1wPSIxNDM4
MzUxMzI5Ij4yMzwva2V5PjwvZm9yZWlnbi1rZXlzPjxyZWYtdHlwZSBuYW1lPSJKb3VybmFsIEFy
dGljbGUiPjE3PC9yZWYtdHlwZT48Y29udHJpYnV0b3JzPjxhdXRob3JzPjxhdXRob3I+UGFsbWVy
LCBXLiBMLjwvYXV0aG9yPjxhdXRob3I+Qm90dGxlLCBBLjwvYXV0aG9yPjxhdXRob3I+RGF2aWUs
IEMuPC9hdXRob3I+PGF1dGhvcj5WaW5jZW50LCBDLiBBLjwvYXV0aG9yPjxhdXRob3I+QXlsaW4s
IFAuPC9hdXRob3I+PC9hdXRob3JzPjwvY29udHJpYnV0b3JzPjxhdXRoLWFkZHJlc3M+RHIgRm9z
dGVyIFVuaXQsIEltcGVyaWFsIENvbGxlZ2UsIExvbmRvbiwgRW5nbGFuZC4gdy5wYWxtZXIwN0Bp
bXBlcmlhbC5hYy51azwvYXV0aC1hZGRyZXNzPjx0aXRsZXM+PHRpdGxlPkR5aW5nIGZvciB0aGUg
d2Vla2VuZDogYSByZXRyb3NwZWN0aXZlIGNvaG9ydCBzdHVkeSBvbiB0aGUgYXNzb2NpYXRpb24g
YmV0d2VlbiBkYXkgb2YgaG9zcGl0YWwgcHJlc2VudGF0aW9uIGFuZCB0aGUgcXVhbGl0eSBhbmQg
c2FmZXR5IG9mIHN0cm9rZSBjYXJlPC90aXRsZT48c2Vjb25kYXJ5LXRpdGxlPkFyY2ggTmV1cm9s
PC9zZWNvbmRhcnktdGl0bGU+PGFsdC10aXRsZT5BcmNoaXZlcyBvZiBuZXVyb2xvZ3k8L2FsdC10
aXRsZT48L3RpdGxlcz48cGVyaW9kaWNhbD48ZnVsbC10aXRsZT5BcmNoaXZlcyBvZiBOZXVyb2xv
Z3k8L2Z1bGwtdGl0bGU+PGFiYnItMT5BcmNoLiBOZXVyb2wuPC9hYmJyLTE+PGFiYnItMj5BcmNo
IE5ldXJvbDwvYWJici0yPjwvcGVyaW9kaWNhbD48YWx0LXBlcmlvZGljYWw+PGZ1bGwtdGl0bGU+
QXJjaGl2ZXMgb2YgTmV1cm9sb2d5PC9mdWxsLXRpdGxlPjxhYmJyLTE+QXJjaC4gTmV1cm9sLjwv
YWJici0xPjxhYmJyLTI+QXJjaCBOZXVyb2w8L2FiYnItMj48L2FsdC1wZXJpb2RpY2FsPjxwYWdl
cz4xMjk2LTMwMjwvcGFnZXM+PHZvbHVtZT42OTwvdm9sdW1lPjxudW1iZXI+MTA8L251bWJlcj48
a2V5d29yZHM+PGtleXdvcmQ+QWR1bHQ8L2tleXdvcmQ+PGtleXdvcmQ+KkFmdGVyLUhvdXJzIENh
cmUvc3RhdGlzdGljcyAmYW1wOyBudW1lcmljYWwgZGF0YTwva2V5d29yZD48a2V5d29yZD5BZ2Vk
PC9rZXl3b3JkPjxrZXl3b3JkPkJyYWluL3BhdGhvbG9neTwva2V5d29yZD48a2V5d29yZD5Db2hv
cnQgU3R1ZGllczwva2V5d29yZD48a2V5d29yZD5FbmdsYW5kPC9rZXl3b3JkPjxrZXl3b3JkPkZl
bWFsZTwva2V5d29yZD48a2V5d29yZD5IZWFsdGggU2VydmljZXM8L2tleXdvcmQ+PGtleXdvcmQ+
Kkhvc3BpdGFsIE1vcnRhbGl0eTwva2V5d29yZD48a2V5d29yZD5IdW1hbnM8L2tleXdvcmQ+PGtl
eXdvcmQ+TG9naXN0aWMgTW9kZWxzPC9rZXl3b3JkPjxrZXl3b3JkPk1hbGU8L2tleXdvcmQ+PGtl
eXdvcmQ+UGF0aWVudCBBZG1pc3Npb24vKnN0YXRpc3RpY3MgJmFtcDsgbnVtZXJpY2FsIGRhdGE8
L2tleXdvcmQ+PGtleXdvcmQ+KlF1YWxpdHkgb2YgSGVhbHRoIENhcmU8L2tleXdvcmQ+PGtleXdv
cmQ+UmV0cm9zcGVjdGl2ZSBTdHVkaWVzPC9rZXl3b3JkPjxrZXl3b3JkPlJpc2sgQXNzZXNzbWVu
dDwva2V5d29yZD48a2V5d29yZD5TdHJva2UvZGlhZ25vc2lzLyptb3J0YWxpdHkvdGhlcmFweTwv
a2V5d29yZD48L2tleXdvcmRzPjxkYXRlcz48eWVhcj4yMDEyPC95ZWFyPjxwdWItZGF0ZXM+PGRh
dGU+T2N0PC9kYXRlPjwvcHViLWRhdGVzPjwvZGF0ZXM+PGlzYm4+MTUzOC0zNjg3IChFbGVjdHJv
bmljKSYjeEQ7MDAwMy05OTQyIChMaW5raW5nKTwvaXNibj48YWNjZXNzaW9uLW51bT4yMjc3NzAw
ODwvYWNjZXNzaW9uLW51bT48dXJscz48cmVsYXRlZC11cmxzPjx1cmw+aHR0cDovL3d3dy5uY2Jp
Lm5sbS5uaWguZ292L3B1Ym1lZC8yMjc3NzAwODwvdXJsPjwvcmVsYXRlZC11cmxzPjwvdXJscz48
ZWxlY3Ryb25pYy1yZXNvdXJjZS1udW0+MTAuMTAwMS9hcmNobmV1cm9sLjIwMTIuMTAzMDwvZWxl
Y3Ryb25pYy1yZXNvdXJjZS1udW0+PC9yZWNvcmQ+PC9DaXRlPjwvRW5kTm90ZT4A
</w:fldData>
        </w:fldChar>
      </w:r>
      <w:r w:rsidR="008974D1">
        <w:rPr>
          <w:rFonts w:ascii="Cambria" w:hAnsi="Cambria"/>
          <w:sz w:val="22"/>
          <w:szCs w:val="22"/>
          <w:lang w:val="en-GB"/>
        </w:rPr>
        <w:instrText xml:space="preserve"> ADDIN EN.CITE.DATA </w:instrText>
      </w:r>
      <w:r w:rsidR="008974D1">
        <w:rPr>
          <w:rFonts w:ascii="Cambria" w:hAnsi="Cambria"/>
          <w:sz w:val="22"/>
          <w:szCs w:val="22"/>
          <w:lang w:val="en-GB"/>
        </w:rPr>
      </w:r>
      <w:r w:rsidR="008974D1">
        <w:rPr>
          <w:rFonts w:ascii="Cambria" w:hAnsi="Cambria"/>
          <w:sz w:val="22"/>
          <w:szCs w:val="22"/>
          <w:lang w:val="en-GB"/>
        </w:rPr>
        <w:fldChar w:fldCharType="end"/>
      </w:r>
      <w:r w:rsidR="00A73B36" w:rsidRPr="00C52BF0">
        <w:rPr>
          <w:rFonts w:ascii="Cambria" w:hAnsi="Cambria"/>
          <w:sz w:val="22"/>
          <w:szCs w:val="22"/>
          <w:lang w:val="en-GB"/>
        </w:rPr>
      </w:r>
      <w:r w:rsidR="00A73B36" w:rsidRPr="00C52BF0">
        <w:rPr>
          <w:rFonts w:ascii="Cambria" w:hAnsi="Cambria"/>
          <w:sz w:val="22"/>
          <w:szCs w:val="22"/>
          <w:lang w:val="en-GB"/>
        </w:rPr>
        <w:fldChar w:fldCharType="separate"/>
      </w:r>
      <w:r w:rsidR="008974D1">
        <w:rPr>
          <w:rFonts w:ascii="Cambria" w:hAnsi="Cambria"/>
          <w:noProof/>
          <w:sz w:val="22"/>
          <w:szCs w:val="22"/>
          <w:lang w:val="en-GB"/>
        </w:rPr>
        <w:t>[33]</w:t>
      </w:r>
      <w:r w:rsidR="00A73B36" w:rsidRPr="00C52BF0">
        <w:rPr>
          <w:rFonts w:ascii="Cambria" w:hAnsi="Cambria"/>
          <w:sz w:val="22"/>
          <w:szCs w:val="22"/>
          <w:lang w:val="en-GB"/>
        </w:rPr>
        <w:fldChar w:fldCharType="end"/>
      </w:r>
      <w:r w:rsidRPr="00C52BF0">
        <w:rPr>
          <w:rFonts w:ascii="Cambria" w:hAnsi="Cambria"/>
          <w:sz w:val="22"/>
          <w:szCs w:val="22"/>
          <w:lang w:val="en-GB"/>
        </w:rPr>
        <w:t xml:space="preserve"> </w:t>
      </w:r>
      <w:r w:rsidR="003776DA" w:rsidRPr="00C52BF0">
        <w:rPr>
          <w:rFonts w:ascii="Cambria" w:hAnsi="Cambria"/>
          <w:sz w:val="22"/>
          <w:szCs w:val="22"/>
          <w:lang w:val="en-GB"/>
        </w:rPr>
        <w:t>T</w:t>
      </w:r>
      <w:r w:rsidRPr="00C52BF0">
        <w:rPr>
          <w:rFonts w:ascii="Cambria" w:hAnsi="Cambria"/>
          <w:sz w:val="22"/>
          <w:szCs w:val="22"/>
          <w:lang w:val="en-GB"/>
        </w:rPr>
        <w:t xml:space="preserve">he weekend effect is </w:t>
      </w:r>
      <w:r w:rsidR="003776DA" w:rsidRPr="00C52BF0">
        <w:rPr>
          <w:rFonts w:ascii="Cambria" w:hAnsi="Cambria"/>
          <w:sz w:val="22"/>
          <w:szCs w:val="22"/>
          <w:lang w:val="en-GB"/>
        </w:rPr>
        <w:t xml:space="preserve">known to be </w:t>
      </w:r>
      <w:r w:rsidR="00922302">
        <w:rPr>
          <w:rFonts w:ascii="Cambria" w:hAnsi="Cambria"/>
          <w:sz w:val="22"/>
          <w:szCs w:val="22"/>
          <w:lang w:val="en-GB"/>
        </w:rPr>
        <w:t>attenuated</w:t>
      </w:r>
      <w:r w:rsidR="00922302" w:rsidRPr="00C52BF0">
        <w:rPr>
          <w:rFonts w:ascii="Cambria" w:hAnsi="Cambria"/>
          <w:sz w:val="22"/>
          <w:szCs w:val="22"/>
          <w:lang w:val="en-GB"/>
        </w:rPr>
        <w:t xml:space="preserve"> </w:t>
      </w:r>
      <w:r w:rsidRPr="00C52BF0">
        <w:rPr>
          <w:rFonts w:ascii="Cambria" w:hAnsi="Cambria"/>
          <w:sz w:val="22"/>
          <w:szCs w:val="22"/>
          <w:lang w:val="en-GB"/>
        </w:rPr>
        <w:t>in settings with strong all-hours services, such as the emergency</w:t>
      </w:r>
      <w:r w:rsidRPr="00C52BF0">
        <w:rPr>
          <w:rFonts w:ascii="Cambria" w:hAnsi="Cambria"/>
          <w:sz w:val="22"/>
          <w:szCs w:val="22"/>
          <w:lang w:val="en-GB"/>
        </w:rPr>
        <w:fldChar w:fldCharType="begin">
          <w:fldData xml:space="preserve">PEVuZE5vdGU+PENpdGU+PEF1dGhvcj5TY2htdWxld2l0ejwvQXV0aG9yPjxZZWFyPjIwMDU8L1ll
YXI+PFJlY051bT4yNDwvUmVjTnVtPjxEaXNwbGF5VGV4dD5bMzRdPC9EaXNwbGF5VGV4dD48cmVj
b3JkPjxyZWMtbnVtYmVyPjI0PC9yZWMtbnVtYmVyPjxmb3JlaWduLWtleXM+PGtleSBhcHA9IkVO
IiBkYi1pZD0iNWRlc3h2c3NsdmZyeGVlc3d3eHB6emZudjVyMDJmd2RhYXg1IiB0aW1lc3RhbXA9
IjE0MzgzNTE0NjIiPjI0PC9rZXk+PC9mb3JlaWduLWtleXM+PHJlZi10eXBlIG5hbWU9IkpvdXJu
YWwgQXJ0aWNsZSI+MTc8L3JlZi10eXBlPjxjb250cmlidXRvcnM+PGF1dGhvcnM+PGF1dGhvcj5T
Y2htdWxld2l0eiwgTC48L2F1dGhvcj48YXV0aG9yPlByb3VkZm9vdCwgQS48L2F1dGhvcj48YXV0
aG9yPkJlbGwsIEQuPC9hdXRob3I+PC9hdXRob3JzPjwvY29udHJpYnV0b3JzPjxhdXRoLWFkZHJl
c3M+U3QgR2VvcmdlJmFwb3M7cyBIb3NwaXRhbCwgTG9uZG9uLjwvYXV0aC1hZGRyZXNzPjx0aXRs
ZXM+PHRpdGxlPlRoZSBpbXBhY3Qgb2Ygd2Vla2VuZHMgb24gb3V0Y29tZSBmb3IgZW1lcmdlbmN5
IHBhdGllbnRzPC90aXRsZT48c2Vjb25kYXJ5LXRpdGxlPkNsaW4gTWVkPC9zZWNvbmRhcnktdGl0
bGU+PGFsdC10aXRsZT5DbGluaWNhbCBtZWRpY2luZTwvYWx0LXRpdGxlPjwvdGl0bGVzPjxwZXJp
b2RpY2FsPjxmdWxsLXRpdGxlPkNsaW5pY2FsIE1lZGljaW5lIChMb25kb24sIEVuZ2xhbmQpPC9m
dWxsLXRpdGxlPjxhYmJyLTE+Q2xpbi4gTWVkLjwvYWJici0xPjxhYmJyLTI+Q2xpbiBNZWQ8L2Fi
YnItMj48L3BlcmlvZGljYWw+PGFsdC1wZXJpb2RpY2FsPjxmdWxsLXRpdGxlPkNsaW5pY2FsIE1l
ZGljaW5lPC9mdWxsLXRpdGxlPjxhYmJyLTE+Q2xpbi4gTWVkLiAoTm9ydGhmaWVsZCBJbC4pPC9h
YmJyLTE+PGFiYnItMj5DbGluIE1lZCAoTm9ydGhmaWVsZCBJbCk8L2FiYnItMj48L2FsdC1wZXJp
b2RpY2FsPjxwYWdlcz42MjEtNTwvcGFnZXM+PHZvbHVtZT41PC92b2x1bWU+PG51bWJlcj42PC9u
dW1iZXI+PGtleXdvcmRzPjxrZXl3b3JkPkFnZWQ8L2tleXdvcmQ+PGtleXdvcmQ+QWdlZCwgODAg
YW5kIG92ZXI8L2tleXdvcmQ+PGtleXdvcmQ+RGlhZ25vc3RpYyBTZXJ2aWNlcy9zdXBwbHkgJmFt
cDsgZGlzdHJpYnV0aW9uL3V0aWxpemF0aW9uPC9rZXl3b3JkPjxrZXl3b3JkPkVtZXJnZW5jaWVz
LypjbGFzc2lmaWNhdGlvbi9lcGlkZW1pb2xvZ3k8L2tleXdvcmQ+PGtleXdvcmQ+RW1lcmdlbmN5
IFNlcnZpY2UsIEhvc3BpdGFsL21hbnBvd2VyLypzdGF0aXN0aWNzICZhbXA7IG51bWVyaWNhbCBk
YXRhL3V0aWxpemF0aW9uPC9rZXl3b3JkPjxrZXl3b3JkPkZlbWFsZTwva2V5d29yZD48a2V5d29y
ZD4qSGVhbHRoIFNlcnZpY2VzIEFjY2Vzc2liaWxpdHk8L2tleXdvcmQ+PGtleXdvcmQ+SG9saWRh
eXM8L2tleXdvcmQ+PGtleXdvcmQ+Kkhvc3BpdGFsIE1vcnRhbGl0eTwva2V5d29yZD48a2V5d29y
ZD5IdW1hbnM8L2tleXdvcmQ+PGtleXdvcmQ+TWFsZTwva2V5d29yZD48a2V5d29yZD5NaWRkbGUg
QWdlZDwva2V5d29yZD48a2V5d29yZD5QYXRpZW50IEFkbWlzc2lvbi8qc3RhdGlzdGljcyAmYW1w
OyBudW1lcmljYWwgZGF0YTwva2V5d29yZD48a2V5d29yZD5QZXJpb2RpY2l0eTwva2V5d29yZD48
a2V5d29yZD4qUGVyc29ubmVsIFN0YWZmaW5nIGFuZCBTY2hlZHVsaW5nPC9rZXl3b3JkPjxrZXl3
b3JkPlNjb3RsYW5kL2VwaWRlbWlvbG9neTwva2V5d29yZD48a2V5d29yZD5UaW1lIEZhY3RvcnM8
L2tleXdvcmQ+PGtleXdvcmQ+VHJlYXRtZW50IE91dGNvbWU8L2tleXdvcmQ+PC9rZXl3b3Jkcz48
ZGF0ZXM+PHllYXI+MjAwNTwveWVhcj48cHViLWRhdGVzPjxkYXRlPk5vdi1EZWM8L2RhdGU+PC9w
dWItZGF0ZXM+PC9kYXRlcz48aXNibj4xNDcwLTIxMTggKFByaW50KSYjeEQ7MTQ3MC0yMTE4IChM
aW5raW5nKTwvaXNibj48YWNjZXNzaW9uLW51bT4xNjQxMTM1OTwvYWNjZXNzaW9uLW51bT48dXJs
cz48cmVsYXRlZC11cmxzPjx1cmw+aHR0cDovL3d3dy5uY2JpLm5sbS5uaWguZ292L3B1Ym1lZC8x
NjQxMTM1OTwvdXJsPjwvcmVsYXRlZC11cmxzPjwvdXJscz48L3JlY29yZD48L0NpdGU+PC9FbmRO
b3RlPgB=
</w:fldData>
        </w:fldChar>
      </w:r>
      <w:r w:rsidR="008974D1">
        <w:rPr>
          <w:rFonts w:ascii="Cambria" w:hAnsi="Cambria"/>
          <w:sz w:val="22"/>
          <w:szCs w:val="22"/>
          <w:lang w:val="en-GB"/>
        </w:rPr>
        <w:instrText xml:space="preserve"> ADDIN EN.CITE </w:instrText>
      </w:r>
      <w:r w:rsidR="008974D1">
        <w:rPr>
          <w:rFonts w:ascii="Cambria" w:hAnsi="Cambria"/>
          <w:sz w:val="22"/>
          <w:szCs w:val="22"/>
          <w:lang w:val="en-GB"/>
        </w:rPr>
        <w:fldChar w:fldCharType="begin">
          <w:fldData xml:space="preserve">PEVuZE5vdGU+PENpdGU+PEF1dGhvcj5TY2htdWxld2l0ejwvQXV0aG9yPjxZZWFyPjIwMDU8L1ll
YXI+PFJlY051bT4yNDwvUmVjTnVtPjxEaXNwbGF5VGV4dD5bMzRdPC9EaXNwbGF5VGV4dD48cmVj
b3JkPjxyZWMtbnVtYmVyPjI0PC9yZWMtbnVtYmVyPjxmb3JlaWduLWtleXM+PGtleSBhcHA9IkVO
IiBkYi1pZD0iNWRlc3h2c3NsdmZyeGVlc3d3eHB6emZudjVyMDJmd2RhYXg1IiB0aW1lc3RhbXA9
IjE0MzgzNTE0NjIiPjI0PC9rZXk+PC9mb3JlaWduLWtleXM+PHJlZi10eXBlIG5hbWU9IkpvdXJu
YWwgQXJ0aWNsZSI+MTc8L3JlZi10eXBlPjxjb250cmlidXRvcnM+PGF1dGhvcnM+PGF1dGhvcj5T
Y2htdWxld2l0eiwgTC48L2F1dGhvcj48YXV0aG9yPlByb3VkZm9vdCwgQS48L2F1dGhvcj48YXV0
aG9yPkJlbGwsIEQuPC9hdXRob3I+PC9hdXRob3JzPjwvY29udHJpYnV0b3JzPjxhdXRoLWFkZHJl
c3M+U3QgR2VvcmdlJmFwb3M7cyBIb3NwaXRhbCwgTG9uZG9uLjwvYXV0aC1hZGRyZXNzPjx0aXRs
ZXM+PHRpdGxlPlRoZSBpbXBhY3Qgb2Ygd2Vla2VuZHMgb24gb3V0Y29tZSBmb3IgZW1lcmdlbmN5
IHBhdGllbnRzPC90aXRsZT48c2Vjb25kYXJ5LXRpdGxlPkNsaW4gTWVkPC9zZWNvbmRhcnktdGl0
bGU+PGFsdC10aXRsZT5DbGluaWNhbCBtZWRpY2luZTwvYWx0LXRpdGxlPjwvdGl0bGVzPjxwZXJp
b2RpY2FsPjxmdWxsLXRpdGxlPkNsaW5pY2FsIE1lZGljaW5lIChMb25kb24sIEVuZ2xhbmQpPC9m
dWxsLXRpdGxlPjxhYmJyLTE+Q2xpbi4gTWVkLjwvYWJici0xPjxhYmJyLTI+Q2xpbiBNZWQ8L2Fi
YnItMj48L3BlcmlvZGljYWw+PGFsdC1wZXJpb2RpY2FsPjxmdWxsLXRpdGxlPkNsaW5pY2FsIE1l
ZGljaW5lPC9mdWxsLXRpdGxlPjxhYmJyLTE+Q2xpbi4gTWVkLiAoTm9ydGhmaWVsZCBJbC4pPC9h
YmJyLTE+PGFiYnItMj5DbGluIE1lZCAoTm9ydGhmaWVsZCBJbCk8L2FiYnItMj48L2FsdC1wZXJp
b2RpY2FsPjxwYWdlcz42MjEtNTwvcGFnZXM+PHZvbHVtZT41PC92b2x1bWU+PG51bWJlcj42PC9u
dW1iZXI+PGtleXdvcmRzPjxrZXl3b3JkPkFnZWQ8L2tleXdvcmQ+PGtleXdvcmQ+QWdlZCwgODAg
YW5kIG92ZXI8L2tleXdvcmQ+PGtleXdvcmQ+RGlhZ25vc3RpYyBTZXJ2aWNlcy9zdXBwbHkgJmFt
cDsgZGlzdHJpYnV0aW9uL3V0aWxpemF0aW9uPC9rZXl3b3JkPjxrZXl3b3JkPkVtZXJnZW5jaWVz
LypjbGFzc2lmaWNhdGlvbi9lcGlkZW1pb2xvZ3k8L2tleXdvcmQ+PGtleXdvcmQ+RW1lcmdlbmN5
IFNlcnZpY2UsIEhvc3BpdGFsL21hbnBvd2VyLypzdGF0aXN0aWNzICZhbXA7IG51bWVyaWNhbCBk
YXRhL3V0aWxpemF0aW9uPC9rZXl3b3JkPjxrZXl3b3JkPkZlbWFsZTwva2V5d29yZD48a2V5d29y
ZD4qSGVhbHRoIFNlcnZpY2VzIEFjY2Vzc2liaWxpdHk8L2tleXdvcmQ+PGtleXdvcmQ+SG9saWRh
eXM8L2tleXdvcmQ+PGtleXdvcmQ+Kkhvc3BpdGFsIE1vcnRhbGl0eTwva2V5d29yZD48a2V5d29y
ZD5IdW1hbnM8L2tleXdvcmQ+PGtleXdvcmQ+TWFsZTwva2V5d29yZD48a2V5d29yZD5NaWRkbGUg
QWdlZDwva2V5d29yZD48a2V5d29yZD5QYXRpZW50IEFkbWlzc2lvbi8qc3RhdGlzdGljcyAmYW1w
OyBudW1lcmljYWwgZGF0YTwva2V5d29yZD48a2V5d29yZD5QZXJpb2RpY2l0eTwva2V5d29yZD48
a2V5d29yZD4qUGVyc29ubmVsIFN0YWZmaW5nIGFuZCBTY2hlZHVsaW5nPC9rZXl3b3JkPjxrZXl3
b3JkPlNjb3RsYW5kL2VwaWRlbWlvbG9neTwva2V5d29yZD48a2V5d29yZD5UaW1lIEZhY3RvcnM8
L2tleXdvcmQ+PGtleXdvcmQ+VHJlYXRtZW50IE91dGNvbWU8L2tleXdvcmQ+PC9rZXl3b3Jkcz48
ZGF0ZXM+PHllYXI+MjAwNTwveWVhcj48cHViLWRhdGVzPjxkYXRlPk5vdi1EZWM8L2RhdGU+PC9w
dWItZGF0ZXM+PC9kYXRlcz48aXNibj4xNDcwLTIxMTggKFByaW50KSYjeEQ7MTQ3MC0yMTE4IChM
aW5raW5nKTwvaXNibj48YWNjZXNzaW9uLW51bT4xNjQxMTM1OTwvYWNjZXNzaW9uLW51bT48dXJs
cz48cmVsYXRlZC11cmxzPjx1cmw+aHR0cDovL3d3dy5uY2JpLm5sbS5uaWguZ292L3B1Ym1lZC8x
NjQxMTM1OTwvdXJsPjwvcmVsYXRlZC11cmxzPjwvdXJscz48L3JlY29yZD48L0NpdGU+PC9FbmRO
b3RlPgB=
</w:fldData>
        </w:fldChar>
      </w:r>
      <w:r w:rsidR="008974D1">
        <w:rPr>
          <w:rFonts w:ascii="Cambria" w:hAnsi="Cambria"/>
          <w:sz w:val="22"/>
          <w:szCs w:val="22"/>
          <w:lang w:val="en-GB"/>
        </w:rPr>
        <w:instrText xml:space="preserve"> ADDIN EN.CITE.DATA </w:instrText>
      </w:r>
      <w:r w:rsidR="008974D1">
        <w:rPr>
          <w:rFonts w:ascii="Cambria" w:hAnsi="Cambria"/>
          <w:sz w:val="22"/>
          <w:szCs w:val="22"/>
          <w:lang w:val="en-GB"/>
        </w:rPr>
      </w:r>
      <w:r w:rsidR="008974D1">
        <w:rPr>
          <w:rFonts w:ascii="Cambria" w:hAnsi="Cambria"/>
          <w:sz w:val="22"/>
          <w:szCs w:val="22"/>
          <w:lang w:val="en-GB"/>
        </w:rPr>
        <w:fldChar w:fldCharType="end"/>
      </w:r>
      <w:r w:rsidRPr="00C52BF0">
        <w:rPr>
          <w:rFonts w:ascii="Cambria" w:hAnsi="Cambria"/>
          <w:sz w:val="22"/>
          <w:szCs w:val="22"/>
          <w:lang w:val="en-GB"/>
        </w:rPr>
      </w:r>
      <w:r w:rsidRPr="00C52BF0">
        <w:rPr>
          <w:rFonts w:ascii="Cambria" w:hAnsi="Cambria"/>
          <w:sz w:val="22"/>
          <w:szCs w:val="22"/>
          <w:lang w:val="en-GB"/>
        </w:rPr>
        <w:fldChar w:fldCharType="separate"/>
      </w:r>
      <w:r w:rsidR="008974D1">
        <w:rPr>
          <w:rFonts w:ascii="Cambria" w:hAnsi="Cambria"/>
          <w:noProof/>
          <w:sz w:val="22"/>
          <w:szCs w:val="22"/>
          <w:lang w:val="en-GB"/>
        </w:rPr>
        <w:t>[34]</w:t>
      </w:r>
      <w:r w:rsidRPr="00C52BF0">
        <w:rPr>
          <w:rFonts w:ascii="Cambria" w:hAnsi="Cambria"/>
          <w:sz w:val="22"/>
          <w:szCs w:val="22"/>
          <w:lang w:val="en-GB"/>
        </w:rPr>
        <w:fldChar w:fldCharType="end"/>
      </w:r>
      <w:r w:rsidRPr="00C52BF0">
        <w:rPr>
          <w:rFonts w:ascii="Cambria" w:hAnsi="Cambria"/>
          <w:sz w:val="22"/>
          <w:szCs w:val="22"/>
          <w:lang w:val="en-GB"/>
        </w:rPr>
        <w:t xml:space="preserve"> and critical care</w:t>
      </w:r>
      <w:r w:rsidRPr="00C52BF0">
        <w:rPr>
          <w:rFonts w:ascii="Cambria" w:hAnsi="Cambria"/>
          <w:sz w:val="22"/>
          <w:szCs w:val="22"/>
          <w:lang w:val="en-GB"/>
        </w:rPr>
        <w:fldChar w:fldCharType="begin"/>
      </w:r>
      <w:r w:rsidR="008974D1">
        <w:rPr>
          <w:rFonts w:ascii="Cambria" w:hAnsi="Cambria"/>
          <w:sz w:val="22"/>
          <w:szCs w:val="22"/>
          <w:lang w:val="en-GB"/>
        </w:rPr>
        <w:instrText xml:space="preserve"> ADDIN EN.CITE &lt;EndNote&gt;&lt;Cite&gt;&lt;Author&gt;Ensminger&lt;/Author&gt;&lt;Year&gt;2004&lt;/Year&gt;&lt;RecNum&gt;60&lt;/RecNum&gt;&lt;DisplayText&gt;[35]&lt;/DisplayText&gt;&lt;record&gt;&lt;rec-number&gt;60&lt;/rec-number&gt;&lt;foreign-keys&gt;&lt;key app="EN" db-id="5desxvsslvfrxeeswwxpzzfnv5r02fwdaax5" timestamp="1465565405"&gt;60&lt;/key&gt;&lt;/foreign-keys&gt;&lt;ref-type name="Journal Article"&gt;17&lt;/ref-type&gt;&lt;contributors&gt;&lt;authors&gt;&lt;author&gt;Ensminger, S. A.&lt;/author&gt;&lt;author&gt;Morales, I. J.&lt;/author&gt;&lt;author&gt;Peters, S. G.&lt;/author&gt;&lt;author&gt;Keegan, M. T.&lt;/author&gt;&lt;author&gt;Finkielman, J. D.&lt;/author&gt;&lt;author&gt;Lymp, J. F.&lt;/author&gt;&lt;author&gt;Afessa, B.&lt;/author&gt;&lt;/authors&gt;&lt;/contributors&gt;&lt;auth-address&gt;Division of Pulmonary and Critical Care Medicine, Mayo Clinic and Foundation, 200 First Street SW, Rochester, MN 55905, USA. Afessa.Bekele@mayo.edu&lt;/auth-address&gt;&lt;titles&gt;&lt;title&gt;The hospital mortality of patients admitted to the ICU on weekends&lt;/title&gt;&lt;secondary-title&gt;Chest&lt;/secondary-title&gt;&lt;/titles&gt;&lt;periodical&gt;&lt;full-title&gt;Chest&lt;/full-title&gt;&lt;abbr-1&gt;Chest&lt;/abbr-1&gt;&lt;abbr-2&gt;Chest&lt;/abbr-2&gt;&lt;/periodical&gt;&lt;pages&gt;1292-8&lt;/pages&gt;&lt;volume&gt;126&lt;/volume&gt;&lt;number&gt;4&lt;/number&gt;&lt;keywords&gt;&lt;keyword&gt;Apache&lt;/keyword&gt;&lt;keyword&gt;Aged&lt;/keyword&gt;&lt;keyword&gt;Area Under Curve&lt;/keyword&gt;&lt;keyword&gt;Critical Illness/*mortality&lt;/keyword&gt;&lt;keyword&gt;Female&lt;/keyword&gt;&lt;keyword&gt;*Hospital Mortality&lt;/keyword&gt;&lt;keyword&gt;Humans&lt;/keyword&gt;&lt;keyword&gt;Intensive Care Units/*statistics &amp;amp; numerical data&lt;/keyword&gt;&lt;keyword&gt;Logistic Models&lt;/keyword&gt;&lt;keyword&gt;Male&lt;/keyword&gt;&lt;keyword&gt;Middle Aged&lt;/keyword&gt;&lt;keyword&gt;Minnesota/epidemiology&lt;/keyword&gt;&lt;keyword&gt;Risk Factors&lt;/keyword&gt;&lt;keyword&gt;Time Factors&lt;/keyword&gt;&lt;/keywords&gt;&lt;dates&gt;&lt;year&gt;2004&lt;/year&gt;&lt;pub-dates&gt;&lt;date&gt;Oct&lt;/date&gt;&lt;/pub-dates&gt;&lt;/dates&gt;&lt;isbn&gt;0012-3692 (Print)&amp;#xD;0012-3692 (Linking)&lt;/isbn&gt;&lt;accession-num&gt;15486395&lt;/accession-num&gt;&lt;urls&gt;&lt;related-urls&gt;&lt;url&gt;http://www.ncbi.nlm.nih.gov/pubmed/15486395&lt;/url&gt;&lt;/related-urls&gt;&lt;/urls&gt;&lt;electronic-resource-num&gt;10.1378/chest.126.4.1292&lt;/electronic-resource-num&gt;&lt;/record&gt;&lt;/Cite&gt;&lt;/EndNote&gt;</w:instrText>
      </w:r>
      <w:r w:rsidRPr="00C52BF0">
        <w:rPr>
          <w:rFonts w:ascii="Cambria" w:hAnsi="Cambria"/>
          <w:sz w:val="22"/>
          <w:szCs w:val="22"/>
          <w:lang w:val="en-GB"/>
        </w:rPr>
        <w:fldChar w:fldCharType="separate"/>
      </w:r>
      <w:r w:rsidR="008974D1">
        <w:rPr>
          <w:rFonts w:ascii="Cambria" w:hAnsi="Cambria"/>
          <w:noProof/>
          <w:sz w:val="22"/>
          <w:szCs w:val="22"/>
          <w:lang w:val="en-GB"/>
        </w:rPr>
        <w:t>[35]</w:t>
      </w:r>
      <w:r w:rsidRPr="00C52BF0">
        <w:rPr>
          <w:rFonts w:ascii="Cambria" w:hAnsi="Cambria"/>
          <w:sz w:val="22"/>
          <w:szCs w:val="22"/>
          <w:lang w:val="en-GB"/>
        </w:rPr>
        <w:fldChar w:fldCharType="end"/>
      </w:r>
      <w:r w:rsidRPr="00C52BF0">
        <w:rPr>
          <w:rFonts w:ascii="Cambria" w:hAnsi="Cambria"/>
          <w:sz w:val="22"/>
          <w:szCs w:val="22"/>
          <w:lang w:val="en-GB"/>
        </w:rPr>
        <w:t xml:space="preserve"> areas of large regional hospitals.</w:t>
      </w:r>
      <w:r w:rsidR="007A3A1B" w:rsidRPr="00C52BF0">
        <w:rPr>
          <w:rFonts w:ascii="Cambria" w:hAnsi="Cambria"/>
          <w:sz w:val="22"/>
          <w:szCs w:val="22"/>
          <w:lang w:val="en-GB"/>
        </w:rPr>
        <w:t xml:space="preserve"> </w:t>
      </w:r>
      <w:r w:rsidR="002E63C5" w:rsidRPr="00C52BF0">
        <w:rPr>
          <w:rFonts w:ascii="Cambria" w:hAnsi="Cambria"/>
          <w:sz w:val="22"/>
          <w:szCs w:val="22"/>
          <w:lang w:val="en-GB"/>
        </w:rPr>
        <w:t>It is possible that MTCs are sufficiently well resourced to provide a consistent trauma service and so achieve equivalent outcomes at all hours.</w:t>
      </w:r>
      <w:r w:rsidR="00673455">
        <w:rPr>
          <w:rFonts w:ascii="Cambria" w:hAnsi="Cambria"/>
          <w:sz w:val="22"/>
          <w:szCs w:val="22"/>
          <w:lang w:val="en-GB"/>
        </w:rPr>
        <w:t xml:space="preserve"> </w:t>
      </w:r>
      <w:r w:rsidR="002426F5">
        <w:rPr>
          <w:rFonts w:ascii="Cambria" w:hAnsi="Cambria"/>
          <w:sz w:val="22"/>
          <w:szCs w:val="22"/>
          <w:lang w:val="en-GB"/>
        </w:rPr>
        <w:t>An alternative explanation is that the weekend effect really is a coding artefact</w:t>
      </w:r>
      <w:r w:rsidR="00BB3195">
        <w:rPr>
          <w:rFonts w:ascii="Cambria" w:hAnsi="Cambria"/>
          <w:sz w:val="22"/>
          <w:szCs w:val="22"/>
          <w:lang w:val="en-GB"/>
        </w:rPr>
        <w:fldChar w:fldCharType="begin">
          <w:fldData xml:space="preserve">PEVuZE5vdGU+PENpdGU+PEF1dGhvcj5MaTwvQXV0aG9yPjxZZWFyPjIwMTY8L1llYXI+PFJlY051
bT41NjwvUmVjTnVtPjxEaXNwbGF5VGV4dD5bMTYsIDE3XTwvRGlzcGxheVRleHQ+PHJlY29yZD48
cmVjLW51bWJlcj41NjwvcmVjLW51bWJlcj48Zm9yZWlnbi1rZXlzPjxrZXkgYXBwPSJFTiIgZGIt
aWQ9IjVkZXN4dnNzbHZmcnhlZXN3d3hwenpmbnY1cjAyZndkYWF4NSIgdGltZXN0YW1wPSIxNDY1
NTY0NDY2Ij41Njwva2V5PjwvZm9yZWlnbi1rZXlzPjxyZWYtdHlwZSBuYW1lPSJKb3VybmFsIEFy
dGljbGUiPjE3PC9yZWYtdHlwZT48Y29udHJpYnV0b3JzPjxhdXRob3JzPjxhdXRob3I+TGksIEwu
PC9hdXRob3I+PGF1dGhvcj5Sb3Rod2VsbCwgUC4gTS48L2F1dGhvcj48YXV0aG9yPk94Zm9yZCBW
YXNjdWxhciwgU3R1ZHk8L2F1dGhvcj48L2F1dGhvcnM+PC9jb250cmlidXRvcnM+PGF1dGgtYWRk
cmVzcz5TdHJva2UgUHJldmVudGlvbiBSZXNlYXJjaCBVbml0LCBOdWZmaWVsZCBEZXBhcnRtZW50
IG9mIENsaW5pY2FsIE5ldXJvc2NpZW5jZXMsIEpvaG4gUmFkY2xpZmZlIEhvc3BpdGFsLCBVbml2
ZXJzaXR5IG9mIE94Zm9yZCwgT1gzIDlEVSwgVUsuJiN4RDtTdHJva2UgUHJldmVudGlvbiBSZXNl
YXJjaCBVbml0LCBOdWZmaWVsZCBEZXBhcnRtZW50IG9mIENsaW5pY2FsIE5ldXJvc2NpZW5jZXMs
IEpvaG4gUmFkY2xpZmZlIEhvc3BpdGFsLCBVbml2ZXJzaXR5IG9mIE94Zm9yZCwgT1gzIDlEVSwg
VUsgcGV0ZXIucm90aHdlbGxAbmRjbi5veC5hYy51ay48L2F1dGgtYWRkcmVzcz48dGl0bGVzPjx0
aXRsZT5CaWFzZXMgaW4gZGV0ZWN0aW9uIG9mIGFwcGFyZW50ICZxdW90O3dlZWtlbmQgZWZmZWN0
JnF1b3Q7IG9uIG91dGNvbWUgd2l0aCBhZG1pbmlzdHJhdGl2ZSBjb2RpbmcgZGF0YTogcG9wdWxh
dGlvbiBiYXNlZCBzdHVkeSBvZiBzdHJva2U8L3RpdGxlPjxzZWNvbmRhcnktdGl0bGU+Qk1KPC9z
ZWNvbmRhcnktdGl0bGU+PC90aXRsZXM+PHBlcmlvZGljYWw+PGZ1bGwtdGl0bGU+Qk1KPC9mdWxs
LXRpdGxlPjxhYmJyLTE+Qk1KPC9hYmJyLTE+PGFiYnItMj5CTUo8L2FiYnItMj48L3BlcmlvZGlj
YWw+PHBhZ2VzPmkyNjQ4PC9wYWdlcz48dm9sdW1lPjM1Mzwvdm9sdW1lPjxkYXRlcz48eWVhcj4y
MDE2PC95ZWFyPjwvZGF0ZXM+PGlzYm4+MTc1Ni0xODMzIChFbGVjdHJvbmljKSYjeEQ7MDk1OS01
MzVYIChMaW5raW5nKTwvaXNibj48YWNjZXNzaW9uLW51bT4yNzE4NTc1NDwvYWNjZXNzaW9uLW51
bT48dXJscz48cmVsYXRlZC11cmxzPjx1cmw+aHR0cDovL3d3dy5uY2JpLm5sbS5uaWguZ292L3B1
Ym1lZC8yNzE4NTc1NDwvdXJsPjwvcmVsYXRlZC11cmxzPjwvdXJscz48Y3VzdG9tMj5QTUM0ODY4
MzY3PC9jdXN0b20yPjxlbGVjdHJvbmljLXJlc291cmNlLW51bT4xMC4xMTM2L2Jtai5pMjY0ODwv
ZWxlY3Ryb25pYy1yZXNvdXJjZS1udW0+PC9yZWNvcmQ+PC9DaXRlPjxDaXRlPjxBdXRob3I+TWNL
ZWU8L0F1dGhvcj48WWVhcj4yMDE2PC9ZZWFyPjxSZWNOdW0+NTc8L1JlY051bT48cmVjb3JkPjxy
ZWMtbnVtYmVyPjU3PC9yZWMtbnVtYmVyPjxmb3JlaWduLWtleXM+PGtleSBhcHA9IkVOIiBkYi1p
ZD0iNWRlc3h2c3NsdmZyeGVlc3d3eHB6emZudjVyMDJmd2RhYXg1IiB0aW1lc3RhbXA9IjE0NjU1
NjQ0OTAiPjU3PC9rZXk+PC9mb3JlaWduLWtleXM+PHJlZi10eXBlIG5hbWU9IkpvdXJuYWwgQXJ0
aWNsZSI+MTc8L3JlZi10eXBlPjxjb250cmlidXRvcnM+PGF1dGhvcnM+PGF1dGhvcj5NY0tlZSwg
TS48L2F1dGhvcj48L2F1dGhvcnM+PC9jb250cmlidXRvcnM+PGF1dGgtYWRkcmVzcz5Mb25kb24g
U2Nob29sIG9mIEh5Z2llbmUgYW5kIFRyb3BpY2FsIE1lZGljaW5lLCBMb25kb24gV0MxSCA5U0gs
IFVLLjwvYXV0aC1hZGRyZXNzPjx0aXRsZXM+PHRpdGxlPlRoZSB3ZWVrZW5kIGVmZmVjdDogbm93
IHlvdSBzZWUgaXQsIG5vdyB5b3UgZG9uJmFwb3M7dDwvdGl0bGU+PHNlY29uZGFyeS10aXRsZT5C
TUo8L3NlY29uZGFyeS10aXRsZT48L3RpdGxlcz48cGVyaW9kaWNhbD48ZnVsbC10aXRsZT5CTUo8
L2Z1bGwtdGl0bGU+PGFiYnItMT5CTUo8L2FiYnItMT48YWJici0yPkJNSjwvYWJici0yPjwvcGVy
aW9kaWNhbD48cGFnZXM+aTI3NTA8L3BhZ2VzPjx2b2x1bWU+MzUzPC92b2x1bWU+PGRhdGVzPjx5
ZWFyPjIwMTY8L3llYXI+PC9kYXRlcz48aXNibj4xNzU2LTE4MzMgKEVsZWN0cm9uaWMpJiN4RDsw
OTU5LTUzNVggKExpbmtpbmcpPC9pc2JuPjxhY2Nlc3Npb24tbnVtPjI3MTg1NzYzPC9hY2Nlc3Np
b24tbnVtPjx1cmxzPjxyZWxhdGVkLXVybHM+PHVybD5odHRwOi8vd3d3Lm5jYmkubmxtLm5paC5n
b3YvcHVibWVkLzI3MTg1NzYzPC91cmw+PC9yZWxhdGVkLXVybHM+PC91cmxzPjxjdXN0b20yPlBN
QzQ4NjgzNjQ8L2N1c3RvbTI+PGVsZWN0cm9uaWMtcmVzb3VyY2UtbnVtPjEwLjExMzYvYm1qLmky
NzUwPC9lbGVjdHJvbmljLXJlc291cmNlLW51bT48L3JlY29yZD48L0NpdGU+PC9FbmROb3RlPn==
</w:fldData>
        </w:fldChar>
      </w:r>
      <w:r w:rsidR="008974D1">
        <w:rPr>
          <w:rFonts w:ascii="Cambria" w:hAnsi="Cambria"/>
          <w:sz w:val="22"/>
          <w:szCs w:val="22"/>
          <w:lang w:val="en-GB"/>
        </w:rPr>
        <w:instrText xml:space="preserve"> ADDIN EN.CITE </w:instrText>
      </w:r>
      <w:r w:rsidR="008974D1">
        <w:rPr>
          <w:rFonts w:ascii="Cambria" w:hAnsi="Cambria"/>
          <w:sz w:val="22"/>
          <w:szCs w:val="22"/>
          <w:lang w:val="en-GB"/>
        </w:rPr>
        <w:fldChar w:fldCharType="begin">
          <w:fldData xml:space="preserve">PEVuZE5vdGU+PENpdGU+PEF1dGhvcj5MaTwvQXV0aG9yPjxZZWFyPjIwMTY8L1llYXI+PFJlY051
bT41NjwvUmVjTnVtPjxEaXNwbGF5VGV4dD5bMTYsIDE3XTwvRGlzcGxheVRleHQ+PHJlY29yZD48
cmVjLW51bWJlcj41NjwvcmVjLW51bWJlcj48Zm9yZWlnbi1rZXlzPjxrZXkgYXBwPSJFTiIgZGIt
aWQ9IjVkZXN4dnNzbHZmcnhlZXN3d3hwenpmbnY1cjAyZndkYWF4NSIgdGltZXN0YW1wPSIxNDY1
NTY0NDY2Ij41Njwva2V5PjwvZm9yZWlnbi1rZXlzPjxyZWYtdHlwZSBuYW1lPSJKb3VybmFsIEFy
dGljbGUiPjE3PC9yZWYtdHlwZT48Y29udHJpYnV0b3JzPjxhdXRob3JzPjxhdXRob3I+TGksIEwu
PC9hdXRob3I+PGF1dGhvcj5Sb3Rod2VsbCwgUC4gTS48L2F1dGhvcj48YXV0aG9yPk94Zm9yZCBW
YXNjdWxhciwgU3R1ZHk8L2F1dGhvcj48L2F1dGhvcnM+PC9jb250cmlidXRvcnM+PGF1dGgtYWRk
cmVzcz5TdHJva2UgUHJldmVudGlvbiBSZXNlYXJjaCBVbml0LCBOdWZmaWVsZCBEZXBhcnRtZW50
IG9mIENsaW5pY2FsIE5ldXJvc2NpZW5jZXMsIEpvaG4gUmFkY2xpZmZlIEhvc3BpdGFsLCBVbml2
ZXJzaXR5IG9mIE94Zm9yZCwgT1gzIDlEVSwgVUsuJiN4RDtTdHJva2UgUHJldmVudGlvbiBSZXNl
YXJjaCBVbml0LCBOdWZmaWVsZCBEZXBhcnRtZW50IG9mIENsaW5pY2FsIE5ldXJvc2NpZW5jZXMs
IEpvaG4gUmFkY2xpZmZlIEhvc3BpdGFsLCBVbml2ZXJzaXR5IG9mIE94Zm9yZCwgT1gzIDlEVSwg
VUsgcGV0ZXIucm90aHdlbGxAbmRjbi5veC5hYy51ay48L2F1dGgtYWRkcmVzcz48dGl0bGVzPjx0
aXRsZT5CaWFzZXMgaW4gZGV0ZWN0aW9uIG9mIGFwcGFyZW50ICZxdW90O3dlZWtlbmQgZWZmZWN0
JnF1b3Q7IG9uIG91dGNvbWUgd2l0aCBhZG1pbmlzdHJhdGl2ZSBjb2RpbmcgZGF0YTogcG9wdWxh
dGlvbiBiYXNlZCBzdHVkeSBvZiBzdHJva2U8L3RpdGxlPjxzZWNvbmRhcnktdGl0bGU+Qk1KPC9z
ZWNvbmRhcnktdGl0bGU+PC90aXRsZXM+PHBlcmlvZGljYWw+PGZ1bGwtdGl0bGU+Qk1KPC9mdWxs
LXRpdGxlPjxhYmJyLTE+Qk1KPC9hYmJyLTE+PGFiYnItMj5CTUo8L2FiYnItMj48L3BlcmlvZGlj
YWw+PHBhZ2VzPmkyNjQ4PC9wYWdlcz48dm9sdW1lPjM1Mzwvdm9sdW1lPjxkYXRlcz48eWVhcj4y
MDE2PC95ZWFyPjwvZGF0ZXM+PGlzYm4+MTc1Ni0xODMzIChFbGVjdHJvbmljKSYjeEQ7MDk1OS01
MzVYIChMaW5raW5nKTwvaXNibj48YWNjZXNzaW9uLW51bT4yNzE4NTc1NDwvYWNjZXNzaW9uLW51
bT48dXJscz48cmVsYXRlZC11cmxzPjx1cmw+aHR0cDovL3d3dy5uY2JpLm5sbS5uaWguZ292L3B1
Ym1lZC8yNzE4NTc1NDwvdXJsPjwvcmVsYXRlZC11cmxzPjwvdXJscz48Y3VzdG9tMj5QTUM0ODY4
MzY3PC9jdXN0b20yPjxlbGVjdHJvbmljLXJlc291cmNlLW51bT4xMC4xMTM2L2Jtai5pMjY0ODwv
ZWxlY3Ryb25pYy1yZXNvdXJjZS1udW0+PC9yZWNvcmQ+PC9DaXRlPjxDaXRlPjxBdXRob3I+TWNL
ZWU8L0F1dGhvcj48WWVhcj4yMDE2PC9ZZWFyPjxSZWNOdW0+NTc8L1JlY051bT48cmVjb3JkPjxy
ZWMtbnVtYmVyPjU3PC9yZWMtbnVtYmVyPjxmb3JlaWduLWtleXM+PGtleSBhcHA9IkVOIiBkYi1p
ZD0iNWRlc3h2c3NsdmZyeGVlc3d3eHB6emZudjVyMDJmd2RhYXg1IiB0aW1lc3RhbXA9IjE0NjU1
NjQ0OTAiPjU3PC9rZXk+PC9mb3JlaWduLWtleXM+PHJlZi10eXBlIG5hbWU9IkpvdXJuYWwgQXJ0
aWNsZSI+MTc8L3JlZi10eXBlPjxjb250cmlidXRvcnM+PGF1dGhvcnM+PGF1dGhvcj5NY0tlZSwg
TS48L2F1dGhvcj48L2F1dGhvcnM+PC9jb250cmlidXRvcnM+PGF1dGgtYWRkcmVzcz5Mb25kb24g
U2Nob29sIG9mIEh5Z2llbmUgYW5kIFRyb3BpY2FsIE1lZGljaW5lLCBMb25kb24gV0MxSCA5U0gs
IFVLLjwvYXV0aC1hZGRyZXNzPjx0aXRsZXM+PHRpdGxlPlRoZSB3ZWVrZW5kIGVmZmVjdDogbm93
IHlvdSBzZWUgaXQsIG5vdyB5b3UgZG9uJmFwb3M7dDwvdGl0bGU+PHNlY29uZGFyeS10aXRsZT5C
TUo8L3NlY29uZGFyeS10aXRsZT48L3RpdGxlcz48cGVyaW9kaWNhbD48ZnVsbC10aXRsZT5CTUo8
L2Z1bGwtdGl0bGU+PGFiYnItMT5CTUo8L2FiYnItMT48YWJici0yPkJNSjwvYWJici0yPjwvcGVy
aW9kaWNhbD48cGFnZXM+aTI3NTA8L3BhZ2VzPjx2b2x1bWU+MzUzPC92b2x1bWU+PGRhdGVzPjx5
ZWFyPjIwMTY8L3llYXI+PC9kYXRlcz48aXNibj4xNzU2LTE4MzMgKEVsZWN0cm9uaWMpJiN4RDsw
OTU5LTUzNVggKExpbmtpbmcpPC9pc2JuPjxhY2Nlc3Npb24tbnVtPjI3MTg1NzYzPC9hY2Nlc3Np
b24tbnVtPjx1cmxzPjxyZWxhdGVkLXVybHM+PHVybD5odHRwOi8vd3d3Lm5jYmkubmxtLm5paC5n
b3YvcHVibWVkLzI3MTg1NzYzPC91cmw+PC9yZWxhdGVkLXVybHM+PC91cmxzPjxjdXN0b20yPlBN
QzQ4NjgzNjQ8L2N1c3RvbTI+PGVsZWN0cm9uaWMtcmVzb3VyY2UtbnVtPjEwLjExMzYvYm1qLmky
NzUwPC9lbGVjdHJvbmljLXJlc291cmNlLW51bT48L3JlY29yZD48L0NpdGU+PC9FbmROb3RlPn==
</w:fldData>
        </w:fldChar>
      </w:r>
      <w:r w:rsidR="008974D1">
        <w:rPr>
          <w:rFonts w:ascii="Cambria" w:hAnsi="Cambria"/>
          <w:sz w:val="22"/>
          <w:szCs w:val="22"/>
          <w:lang w:val="en-GB"/>
        </w:rPr>
        <w:instrText xml:space="preserve"> ADDIN EN.CITE.DATA </w:instrText>
      </w:r>
      <w:r w:rsidR="008974D1">
        <w:rPr>
          <w:rFonts w:ascii="Cambria" w:hAnsi="Cambria"/>
          <w:sz w:val="22"/>
          <w:szCs w:val="22"/>
          <w:lang w:val="en-GB"/>
        </w:rPr>
      </w:r>
      <w:r w:rsidR="008974D1">
        <w:rPr>
          <w:rFonts w:ascii="Cambria" w:hAnsi="Cambria"/>
          <w:sz w:val="22"/>
          <w:szCs w:val="22"/>
          <w:lang w:val="en-GB"/>
        </w:rPr>
        <w:fldChar w:fldCharType="end"/>
      </w:r>
      <w:r w:rsidR="00BB3195">
        <w:rPr>
          <w:rFonts w:ascii="Cambria" w:hAnsi="Cambria"/>
          <w:sz w:val="22"/>
          <w:szCs w:val="22"/>
          <w:lang w:val="en-GB"/>
        </w:rPr>
      </w:r>
      <w:r w:rsidR="00BB3195">
        <w:rPr>
          <w:rFonts w:ascii="Cambria" w:hAnsi="Cambria"/>
          <w:sz w:val="22"/>
          <w:szCs w:val="22"/>
          <w:lang w:val="en-GB"/>
        </w:rPr>
        <w:fldChar w:fldCharType="separate"/>
      </w:r>
      <w:r w:rsidR="008974D1">
        <w:rPr>
          <w:rFonts w:ascii="Cambria" w:hAnsi="Cambria"/>
          <w:noProof/>
          <w:sz w:val="22"/>
          <w:szCs w:val="22"/>
          <w:lang w:val="en-GB"/>
        </w:rPr>
        <w:t>[16, 17]</w:t>
      </w:r>
      <w:r w:rsidR="00BB3195">
        <w:rPr>
          <w:rFonts w:ascii="Cambria" w:hAnsi="Cambria"/>
          <w:sz w:val="22"/>
          <w:szCs w:val="22"/>
          <w:lang w:val="en-GB"/>
        </w:rPr>
        <w:fldChar w:fldCharType="end"/>
      </w:r>
      <w:r w:rsidR="002426F5">
        <w:rPr>
          <w:rFonts w:ascii="Cambria" w:hAnsi="Cambria"/>
          <w:sz w:val="22"/>
          <w:szCs w:val="22"/>
          <w:lang w:val="en-GB"/>
        </w:rPr>
        <w:t xml:space="preserve"> tha</w:t>
      </w:r>
      <w:r w:rsidR="0048586E">
        <w:rPr>
          <w:rFonts w:ascii="Cambria" w:hAnsi="Cambria"/>
          <w:sz w:val="22"/>
          <w:szCs w:val="22"/>
          <w:lang w:val="en-GB"/>
        </w:rPr>
        <w:t>t was eliminated by our use of</w:t>
      </w:r>
      <w:r w:rsidR="002426F5">
        <w:rPr>
          <w:rFonts w:ascii="Cambria" w:hAnsi="Cambria"/>
          <w:sz w:val="22"/>
          <w:szCs w:val="22"/>
          <w:lang w:val="en-GB"/>
        </w:rPr>
        <w:t xml:space="preserve"> high quality clinical registry data. </w:t>
      </w:r>
      <w:r w:rsidR="003A71DD">
        <w:rPr>
          <w:rFonts w:ascii="Cambria" w:hAnsi="Cambria"/>
          <w:sz w:val="22"/>
          <w:szCs w:val="22"/>
          <w:lang w:val="en-GB"/>
        </w:rPr>
        <w:t>Finally, it</w:t>
      </w:r>
      <w:r w:rsidR="00673455">
        <w:rPr>
          <w:rFonts w:ascii="Cambria" w:hAnsi="Cambria"/>
          <w:sz w:val="22"/>
          <w:szCs w:val="22"/>
          <w:lang w:val="en-GB"/>
        </w:rPr>
        <w:t xml:space="preserve"> is</w:t>
      </w:r>
      <w:r w:rsidR="003A71DD">
        <w:rPr>
          <w:rFonts w:ascii="Cambria" w:hAnsi="Cambria"/>
          <w:sz w:val="22"/>
          <w:szCs w:val="22"/>
          <w:lang w:val="en-GB"/>
        </w:rPr>
        <w:t xml:space="preserve"> possible</w:t>
      </w:r>
      <w:r w:rsidR="00673455">
        <w:rPr>
          <w:rFonts w:ascii="Cambria" w:hAnsi="Cambria"/>
          <w:sz w:val="22"/>
          <w:szCs w:val="22"/>
          <w:lang w:val="en-GB"/>
        </w:rPr>
        <w:t xml:space="preserve"> that the weekend effect identified by previous studies is explained by differences in case mix. In our cohort, the differences in ISS between weekends and weekdays were small and unlikely to be clinically significant. However, this observation should be interpreted in the context of studies that have reported weekend effect</w:t>
      </w:r>
      <w:r w:rsidR="007F3FA4">
        <w:rPr>
          <w:rFonts w:ascii="Cambria" w:hAnsi="Cambria"/>
          <w:sz w:val="22"/>
          <w:szCs w:val="22"/>
          <w:lang w:val="en-GB"/>
        </w:rPr>
        <w:t>s</w:t>
      </w:r>
      <w:r w:rsidR="00673455">
        <w:rPr>
          <w:rFonts w:ascii="Cambria" w:hAnsi="Cambria"/>
          <w:sz w:val="22"/>
          <w:szCs w:val="22"/>
          <w:lang w:val="en-GB"/>
        </w:rPr>
        <w:t xml:space="preserve"> in </w:t>
      </w:r>
      <w:r w:rsidR="007F3FA4">
        <w:rPr>
          <w:rFonts w:ascii="Cambria" w:hAnsi="Cambria"/>
          <w:sz w:val="22"/>
          <w:szCs w:val="22"/>
          <w:lang w:val="en-GB"/>
        </w:rPr>
        <w:t>other emergency populations</w:t>
      </w:r>
      <w:r w:rsidR="00673455" w:rsidRPr="00C52BF0">
        <w:rPr>
          <w:rFonts w:ascii="Cambria" w:hAnsi="Cambria"/>
          <w:sz w:val="22"/>
          <w:szCs w:val="22"/>
          <w:lang w:val="en-GB"/>
        </w:rPr>
        <w:fldChar w:fldCharType="begin">
          <w:fldData xml:space="preserve">PEVuZE5vdGU+PENpdGU+PEF1dGhvcj5EZXNhaTwvQXV0aG9yPjxZZWFyPjIwMTU8L1llYXI+PFJl
Y051bT4zPC9SZWNOdW0+PERpc3BsYXlUZXh0Pls0LCA1LCA2LCA3LCA4LCA5XTwvRGlzcGxheVRl
eHQ+PHJlY29yZD48cmVjLW51bWJlcj4zPC9yZWMtbnVtYmVyPjxmb3JlaWduLWtleXM+PGtleSBh
cHA9IkVOIiBkYi1pZD0iNWRlc3h2c3NsdmZyeGVlc3d3eHB6emZudjVyMDJmd2RhYXg1IiB0aW1l
c3RhbXA9IjE0MzgyOTE4NjciPjM8L2tleT48L2ZvcmVpZ24ta2V5cz48cmVmLXR5cGUgbmFtZT0i
Sm91cm5hbCBBcnRpY2xlIj4xNzwvcmVmLXR5cGU+PGNvbnRyaWJ1dG9ycz48YXV0aG9ycz48YXV0
aG9yPkRlc2FpLCBWLiBSLjwvYXV0aG9yPjxhdXRob3I+SmVhLCBBLjwvYXV0aG9yPjxhdXRob3I+
R29uZGEsIEQuIEQuPC9hdXRob3I+PGF1dGhvcj5MYW0sIFMuPC9hdXRob3I+PGF1dGhvcj5MdWVy
c3NlbiwgVC4gRy48L2F1dGhvcj48L2F1dGhvcnM+PC9jb250cmlidXRvcnM+PHRpdGxlcz48dGl0
bGU+MTk1IFRoZSBFZmZlY3Qgb2YgV2Vla2VuZCBhbmQgQWZ0ZXItSG91cnMgU3VyZ2VyeSBvbiBN
b3JiaWRpdHkgYW5kIE1vcnRhbGl0eSBSYXRlcyBpbiBQZWRpYXRyaWMgTmV1cm9zdXJnZXJ5PC90
aXRsZT48c2Vjb25kYXJ5LXRpdGxlPk5ldXJvc3VyZ2VyeTwvc2Vjb25kYXJ5LXRpdGxlPjxhbHQt
dGl0bGU+TmV1cm9zdXJnZXJ5PC9hbHQtdGl0bGU+PC90aXRsZXM+PHBlcmlvZGljYWw+PGZ1bGwt
dGl0bGU+TmV1cm9zdXJnZXJ5PC9mdWxsLXRpdGxlPjxhYmJyLTE+TmV1cm9zdXJnZXJ5PC9hYmJy
LTE+PGFiYnItMj5OZXVyb3N1cmdlcnk8L2FiYnItMj48L3BlcmlvZGljYWw+PGFsdC1wZXJpb2Rp
Y2FsPjxmdWxsLXRpdGxlPk5ldXJvc3VyZ2VyeTwvZnVsbC10aXRsZT48YWJici0xPk5ldXJvc3Vy
Z2VyeTwvYWJici0xPjxhYmJyLTI+TmV1cm9zdXJnZXJ5PC9hYmJyLTI+PC9hbHQtcGVyaW9kaWNh
bD48cGFnZXM+MjMxPC9wYWdlcz48dm9sdW1lPjYyIFN1cHBsIDE8L3ZvbHVtZT48ZGF0ZXM+PHll
YXI+MjAxNTwveWVhcj48cHViLWRhdGVzPjxkYXRlPkF1ZzwvZGF0ZT48L3B1Yi1kYXRlcz48L2Rh
dGVzPjxpc2JuPjE1MjQtNDA0MCAoRWxlY3Ryb25pYykmI3hEOzAxNDgtMzk2WCAoTGlua2luZyk8
L2lzYm4+PGFjY2Vzc2lvbi1udW0+MjYxODIwNDE8L2FjY2Vzc2lvbi1udW0+PHVybHM+PHJlbGF0
ZWQtdXJscz48dXJsPmh0dHA6Ly93d3cubmNiaS5ubG0ubmloLmdvdi9wdWJtZWQvMjYxODIwNDE8
L3VybD48L3JlbGF0ZWQtdXJscz48L3VybHM+PGVsZWN0cm9uaWMtcmVzb3VyY2UtbnVtPjEwLjEy
MjcvMDEubmV1LjAwMDA0NjcxNTkuNTE3ODQuY2Q8L2VsZWN0cm9uaWMtcmVzb3VyY2UtbnVtPjwv
cmVjb3JkPjwvQ2l0ZT48Q2l0ZT48QXV0aG9yPlJvYmVydHM8L0F1dGhvcj48WWVhcj4yMDE1PC9Z
ZWFyPjxSZWNOdW0+NDwvUmVjTnVtPjxyZWNvcmQ+PHJlYy1udW1iZXI+NDwvcmVjLW51bWJlcj48
Zm9yZWlnbi1rZXlzPjxrZXkgYXBwPSJFTiIgZGItaWQ9IjVkZXN4dnNzbHZmcnhlZXN3d3hwenpm
bnY1cjAyZndkYWF4NSIgdGltZXN0YW1wPSIxNDM4MjkxODc4Ij40PC9rZXk+PC9mb3JlaWduLWtl
eXM+PHJlZi10eXBlIG5hbWU9IkpvdXJuYWwgQXJ0aWNsZSI+MTc8L3JlZi10eXBlPjxjb250cmli
dXRvcnM+PGF1dGhvcnM+PGF1dGhvcj5Sb2JlcnRzLCBTLiBFLjwvYXV0aG9yPjxhdXRob3I+VGhv
cm5lLCBLLjwvYXV0aG9yPjxhdXRob3I+QWtiYXJpLCBBLjwvYXV0aG9yPjxhdXRob3I+U2FtdWVs
LCBELiBHLjwvYXV0aG9yPjxhdXRob3I+V2lsbGlhbXMsIEouIEcuPC9hdXRob3I+PC9hdXRob3Jz
PjwvY29udHJpYnV0b3JzPjxhdXRoLWFkZHJlc3M+Q29sbGVnZSBvZiBNZWRpY2luZSwgU3dhbnNl
YSBVbml2ZXJzaXR5LCBTd2Fuc2VhLCBVbml0ZWQgS2luZ2RvbS4mI3hEO0NvbGxlZ2Ugb2YgTWVk
aWNpbmUsIFN3YW5zZWEgVW5pdmVyc2l0eSwgU3dhbnNlYSwgVW5pdGVkIEtpbmdkb207IFdlc3Qg
V2FsZXMgR2VuZXJhbCBIb3NwaXRhbCwgQ2FybWFydGhlbiwgVW5pdGVkIEtpbmdkb20uPC9hdXRo
LWFkZHJlc3M+PHRpdGxlcz48dGl0bGU+TW9ydGFsaXR5IGZvbGxvd2luZyBTdHJva2UsIHRoZSBX
ZWVrZW5kIEVmZmVjdCBhbmQgUmVsYXRlZCBGYWN0b3JzOiBSZWNvcmQgTGlua2FnZSBTdHVkeTwv
dGl0bGU+PHNlY29uZGFyeS10aXRsZT5QTG9TIE9uZTwvc2Vjb25kYXJ5LXRpdGxlPjxhbHQtdGl0
bGU+UGxvUyBvbmU8L2FsdC10aXRsZT48L3RpdGxlcz48cGVyaW9kaWNhbD48ZnVsbC10aXRsZT5Q
bG9TIE9uZTwvZnVsbC10aXRsZT48YWJici0xPlBMb1MgT25lPC9hYmJyLTE+PGFiYnItMj5QTG9T
IE9uZTwvYWJici0yPjwvcGVyaW9kaWNhbD48YWx0LXBlcmlvZGljYWw+PGZ1bGwtdGl0bGU+UGxv
UyBPbmU8L2Z1bGwtdGl0bGU+PGFiYnItMT5QTG9TIE9uZTwvYWJici0xPjxhYmJyLTI+UExvUyBP
bmU8L2FiYnItMj48L2FsdC1wZXJpb2RpY2FsPjxwYWdlcz5lMDEzMTgzNjwvcGFnZXM+PHZvbHVt
ZT4xMDwvdm9sdW1lPjxudW1iZXI+NjwvbnVtYmVyPjxkYXRlcz48eWVhcj4yMDE1PC95ZWFyPjwv
ZGF0ZXM+PGlzYm4+MTkzMi02MjAzIChFbGVjdHJvbmljKSYjeEQ7MTkzMi02MjAzIChMaW5raW5n
KTwvaXNibj48YWNjZXNzaW9uLW51bT4yNjEyMTMzODwvYWNjZXNzaW9uLW51bT48dXJscz48cmVs
YXRlZC11cmxzPjx1cmw+aHR0cDovL3d3dy5uY2JpLm5sbS5uaWguZ292L3B1Ym1lZC8yNjEyMTMz
ODwvdXJsPjwvcmVsYXRlZC11cmxzPjwvdXJscz48Y3VzdG9tMj40NDg3MjUxPC9jdXN0b20yPjxl
bGVjdHJvbmljLXJlc291cmNlLW51bT4xMC4xMzcxL2pvdXJuYWwucG9uZS4wMTMxODM2PC9lbGVj
dHJvbmljLXJlc291cmNlLW51bT48L3JlY29yZD48L0NpdGU+PENpdGU+PEF1dGhvcj5aYXBmPC9B
dXRob3I+PFllYXI+MjAxNTwvWWVhcj48UmVjTnVtPjU8L1JlY051bT48cmVjb3JkPjxyZWMtbnVt
YmVyPjU8L3JlYy1udW1iZXI+PGZvcmVpZ24ta2V5cz48a2V5IGFwcD0iRU4iIGRiLWlkPSI1ZGVz
eHZzc2x2ZnJ4ZWVzd3d4cHp6Zm52NXIwMmZ3ZGFheDUiIHRpbWVzdGFtcD0iMTQzODI5MTk0MiI+
NTwva2V5PjwvZm9yZWlnbi1rZXlzPjxyZWYtdHlwZSBuYW1lPSJKb3VybmFsIEFydGljbGUiPjE3
PC9yZWYtdHlwZT48Y29udHJpYnV0b3JzPjxhdXRob3JzPjxhdXRob3I+WmFwZiwgTS4gQS48L2F1
dGhvcj48YXV0aG9yPktvdGhhcmksIEEuIE4uPC9hdXRob3I+PGF1dGhvcj5NYXJrb3NzaWFuLCBU
LjwvYXV0aG9yPjxhdXRob3I+R3VwdGEsIEcuIE4uPC9hdXRob3I+PGF1dGhvcj5CbGFja3dlbGws
IFIuIEguPC9hdXRob3I+PGF1dGhvcj5XYWksIFAuIFkuPC9hdXRob3I+PGF1dGhvcj5XZWJlciwg
Qy4gRS48L2F1dGhvcj48YXV0aG9yPkRyaXZlciwgSi48L2F1dGhvcj48YXV0aG9yPkt1bywgUC4g
Qy48L2F1dGhvcj48L2F1dGhvcnM+PC9jb250cmlidXRvcnM+PGF1dGgtYWRkcmVzcz5EZXBhcnRt
ZW50IG9mIFN1cmdlcnksIExveW9sYSBVbml2ZXJzaXR5IE1lZGljYWwgQ2VudGVyLCBNYXl3b29k
LCBJTDsgMTpNQVAgQW5hbHl0aWNzIFJlc2VhcmNoIEdyb3VwLCBNYXl3b29kLCBJTC4mI3hEO0Rl
cGFydG1lbnQgb2YgUHVibGljIEhlYWx0aCBTY2llbmNlcywgTG95b2xhIFVuaXZlcnNpdHkgQ2hp
Y2FnbyBTdHJpdGNoIFNjaG9vbCBvZiBNZWRpY2luZSwgTWF5d29vZCwgSUwuJiN4RDtEZXBhcnRt
ZW50IG9mIFN1cmdlcnksIExveW9sYSBVbml2ZXJzaXR5IE1lZGljYWwgQ2VudGVyLCBNYXl3b29k
LCBJTC4mI3hEO0RlcGFydG1lbnQgb2YgU3VyZ2VyeSwgTG95b2xhIFVuaXZlcnNpdHkgTWVkaWNh
bCBDZW50ZXIsIE1heXdvb2QsIElMOyAxOk1BUCBBbmFseXRpY3MgUmVzZWFyY2ggR3JvdXAsIE1h
eXdvb2QsIElMLiBFbGVjdHJvbmljIGFkZHJlc3M6IHBrdW9AbHVtYy5lZHUuPC9hdXRoLWFkZHJl
c3M+PHRpdGxlcz48dGl0bGU+VGhlICZxdW90O3dlZWtlbmQgZWZmZWN0JnF1b3Q7IGluIHVyZ2Vu
dCBnZW5lcmFsIG9wZXJhdGl2ZSBwcm9jZWR1cmVzPC90aXRsZT48c2Vjb25kYXJ5LXRpdGxlPlN1
cmdlcnk8L3NlY29uZGFyeS10aXRsZT48YWx0LXRpdGxlPlN1cmdlcnk8L2FsdC10aXRsZT48L3Rp
dGxlcz48cGVyaW9kaWNhbD48ZnVsbC10aXRsZT5TdXJnZXJ5PC9mdWxsLXRpdGxlPjxhYmJyLTE+
U3VyZ2VyeTwvYWJici0xPjxhYmJyLTI+U3VyZ2VyeTwvYWJici0yPjwvcGVyaW9kaWNhbD48YWx0
LXBlcmlvZGljYWw+PGZ1bGwtdGl0bGU+U3VyZ2VyeTwvZnVsbC10aXRsZT48YWJici0xPlN1cmdl
cnk8L2FiYnItMT48YWJici0yPlN1cmdlcnk8L2FiYnItMj48L2FsdC1wZXJpb2RpY2FsPjxwYWdl
cz41MDgtMTQ8L3BhZ2VzPjx2b2x1bWU+MTU4PC92b2x1bWU+PG51bWJlcj4yPC9udW1iZXI+PGRh
dGVzPjx5ZWFyPjIwMTU8L3llYXI+PHB1Yi1kYXRlcz48ZGF0ZT5BdWc8L2RhdGU+PC9wdWItZGF0
ZXM+PC9kYXRlcz48aXNibj4xNTMyLTczNjEgKEVsZWN0cm9uaWMpJiN4RDswMDM5LTYwNjAgKExp
bmtpbmcpPC9pc2JuPjxhY2Nlc3Npb24tbnVtPjI2MDEzOTgzPC9hY2Nlc3Npb24tbnVtPjx1cmxz
PjxyZWxhdGVkLXVybHM+PHVybD5odHRwOi8vd3d3Lm5jYmkubmxtLm5paC5nb3YvcHVibWVkLzI2
MDEzOTgzPC91cmw+PC9yZWxhdGVkLXVybHM+PC91cmxzPjxlbGVjdHJvbmljLXJlc291cmNlLW51
bT4xMC4xMDE2L2ouc3VyZy4yMDE1LjAyLjAyNDwvZWxlY3Ryb25pYy1yZXNvdXJjZS1udW0+PC9y
ZWNvcmQ+PC9DaXRlPjxDaXRlPjxBdXRob3I+T3JhbmRpPC9BdXRob3I+PFllYXI+MjAxNDwvWWVh
cj48UmVjTnVtPjg8L1JlY051bT48cmVjb3JkPjxyZWMtbnVtYmVyPjg8L3JlYy1udW1iZXI+PGZv
cmVpZ24ta2V5cz48a2V5IGFwcD0iRU4iIGRiLWlkPSI1ZGVzeHZzc2x2ZnJ4ZWVzd3d4cHp6Zm52
NXIwMmZ3ZGFheDUiIHRpbWVzdGFtcD0iMTQzODI5MjExMyI+ODwva2V5PjwvZm9yZWlnbi1rZXlz
PjxyZWYtdHlwZSBuYW1lPSJKb3VybmFsIEFydGljbGUiPjE3PC9yZWYtdHlwZT48Y29udHJpYnV0
b3JzPjxhdXRob3JzPjxhdXRob3I+T3JhbmRpLCBCLiBKLjwvYXV0aG9yPjxhdXRob3I+U2VsdmFy
YWphaCwgUy48L2F1dGhvcj48YXV0aG9yPk9yaW9uLCBLLiBDLjwvYXV0aG9yPjxhdXRob3I+THVt
LCBZLiBXLjwvYXV0aG9yPjxhdXRob3I+UGVybGVyLCBCLiBBLjwvYXV0aG9yPjxhdXRob3I+QWJ1
bGFycmFnZSwgQy4gSi48L2F1dGhvcj48L2F1dGhvcnM+PC9jb250cmlidXRvcnM+PGF1dGgtYWRk
cmVzcz5EZXBhcnRtZW50IG9mIFN1cmdlcnksIEpvaG5zIEhvcGtpbnMgVW5pdmVyc2l0eSBTY2hv
b2wgb2YgTWVkaWNpbmUsIEJhbHRpbW9yZSwgTWQuJiN4RDtEZXBhcnRtZW50IG9mIFN1cmdlcnks
IEpvaG5zIEhvcGtpbnMgVW5pdmVyc2l0eSBTY2hvb2wgb2YgTWVkaWNpbmUsIEJhbHRpbW9yZSwg
TWQ7IENlbnRlciBmb3IgU3VyZ2ljYWwgVHJpYWxzIGFuZCBPdXRjb21lcyBSZXNlYXJjaCwgRGVw
YXJ0bWVudCBvZiBTdXJnZXJ5LCBKb2hucyBIb3BraW5zIFVuaXZlcnNpdHkgU2Nob29sIG9mIE1l
ZGljaW5lLCBCYWx0aW1vcmUsIE1kLiYjeEQ7RGVwYXJ0bWVudCBvZiBTdXJnZXJ5LCBKb2hucyBI
b3BraW5zIFVuaXZlcnNpdHkgU2Nob29sIG9mIE1lZGljaW5lLCBCYWx0aW1vcmUsIE1kOyBEaXZp
c2lvbiBvZiBWYXNjdWxhciBTdXJnZXJ5IGFuZCBFbmRvdmFzY3VsYXIgVGhlcmFweSwgRGVwYXJ0
bWVudCBvZiBTdXJnZXJ5LCBKb2hucyBIb3BraW5zIFVuaXZlcnNpdHkgU2Nob29sIG9mIE1lZGlj
aW5lLCBCYWx0aW1vcmUsIE1kLiYjeEQ7RGVwYXJ0bWVudCBvZiBTdXJnZXJ5LCBKb2hucyBIb3Br
aW5zIFVuaXZlcnNpdHkgU2Nob29sIG9mIE1lZGljaW5lLCBCYWx0aW1vcmUsIE1kOyBDZW50ZXIg
Zm9yIFN1cmdpY2FsIFRyaWFscyBhbmQgT3V0Y29tZXMgUmVzZWFyY2gsIERlcGFydG1lbnQgb2Yg
U3VyZ2VyeSwgSm9obnMgSG9wa2lucyBVbml2ZXJzaXR5IFNjaG9vbCBvZiBNZWRpY2luZSwgQmFs
dGltb3JlLCBNZDsgRGl2aXNpb24gb2YgVmFzY3VsYXIgU3VyZ2VyeSBhbmQgRW5kb3Zhc2N1bGFy
IFRoZXJhcHksIERlcGFydG1lbnQgb2YgU3VyZ2VyeSwgSm9obnMgSG9wa2lucyBVbml2ZXJzaXR5
IFNjaG9vbCBvZiBNZWRpY2luZSwgQmFsdGltb3JlLCBNZC4gRWxlY3Ryb25pYyBhZGRyZXNzOiBj
YWJ1bGFyMUBqaG1pLmVkdS48L2F1dGgtYWRkcmVzcz48dGl0bGVzPjx0aXRsZT5PdXRjb21lcyBv
ZiBub25lbGVjdGl2ZSB3ZWVrZW5kIGFkbWlzc2lvbnMgZm9yIGxvd2VyIGV4dHJlbWl0eSBpc2No
ZW1pYTwvdGl0bGU+PHNlY29uZGFyeS10aXRsZT5KIFZhc2MgU3VyZzwvc2Vjb25kYXJ5LXRpdGxl
PjxhbHQtdGl0bGU+Sm91cm5hbCBvZiB2YXNjdWxhciBzdXJnZXJ5PC9hbHQtdGl0bGU+PC90aXRs
ZXM+PHBlcmlvZGljYWw+PGZ1bGwtdGl0bGU+Sm91cm5hbCBvZiBWYXNjdWxhciBTdXJnZXJ5PC9m
dWxsLXRpdGxlPjxhYmJyLTE+Si4gVmFzYy4gU3VyZy48L2FiYnItMT48YWJici0yPkogVmFzYyBT
dXJnPC9hYmJyLTI+PC9wZXJpb2RpY2FsPjxhbHQtcGVyaW9kaWNhbD48ZnVsbC10aXRsZT5Kb3Vy
bmFsIG9mIFZhc2N1bGFyIFN1cmdlcnk8L2Z1bGwtdGl0bGU+PGFiYnItMT5KLiBWYXNjLiBTdXJn
LjwvYWJici0xPjxhYmJyLTI+SiBWYXNjIFN1cmc8L2FiYnItMj48L2FsdC1wZXJpb2RpY2FsPjxw
YWdlcz4xNTcyLTkgZTE8L3BhZ2VzPjx2b2x1bWU+NjA8L3ZvbHVtZT48bnVtYmVyPjY8L251bWJl
cj48a2V5d29yZHM+PGtleXdvcmQ+QWN1dGUgRGlzZWFzZTwva2V5d29yZD48a2V5d29yZD4qQWZ0
ZXItSG91cnMgQ2FyZTwva2V5d29yZD48a2V5d29yZD5BZ2VkPC9rZXl3b3JkPjxrZXl3b3JkPkFn
ZWQsIDgwIGFuZCBvdmVyPC9rZXl3b3JkPjxrZXl3b3JkPkFtcHV0YXRpb248L2tleXdvcmQ+PGtl
eXdvcmQ+Q3JpdGljYWwgSWxsbmVzczwva2V5d29yZD48a2V5d29yZD5FbWJvbGlzbS9kaWFnbm9z
aXMvbW9ydGFsaXR5Lyp0aGVyYXB5PC9rZXl3b3JkPjxrZXl3b3JkPkVtZXJnZW5jaWVzPC9rZXl3
b3JkPjxrZXl3b3JkPkZlbWFsZTwva2V5d29yZD48a2V5d29yZD5IdW1hbnM8L2tleXdvcmQ+PGtl
eXdvcmQ+SXNjaGVtaWEvZGlhZ25vc2lzL21vcnRhbGl0eS8qdGhlcmFweTwva2V5d29yZD48a2V5
d29yZD5LYXBsYW4tTWVpZXIgRXN0aW1hdGU8L2tleXdvcmQ+PGtleXdvcmQ+TGVuZ3RoIG9mIFN0
YXk8L2tleXdvcmQ+PGtleXdvcmQ+TGltYiBTYWx2YWdlPC9rZXl3b3JkPjxrZXl3b3JkPkxpbmVh
ciBNb2RlbHM8L2tleXdvcmQ+PGtleXdvcmQ+TG9naXN0aWMgTW9kZWxzPC9rZXl3b3JkPjxrZXl3
b3JkPkxvd2VyIEV4dHJlbWl0eS8qYmxvb2Qgc3VwcGx5PC9rZXl3b3JkPjxrZXl3b3JkPk1hbGU8
L2tleXdvcmQ+PGtleXdvcmQ+TWlkZGxlIEFnZWQ8L2tleXdvcmQ+PGtleXdvcmQ+TXVsdGl2YXJp
YXRlIEFuYWx5c2lzPC9rZXl3b3JkPjxrZXl3b3JkPk9kZHMgUmF0aW88L2tleXdvcmQ+PGtleXdv
cmQ+KlBhdGllbnQgQWRtaXNzaW9uPC9rZXl3b3JkPjxrZXl3b3JkPlBhdGllbnQgRGlzY2hhcmdl
PC9rZXl3b3JkPjxrZXl3b3JkPlJldHJvc3BlY3RpdmUgU3R1ZGllczwva2V5d29yZD48a2V5d29y
ZD5UaHJvbWJvc2lzL2RpYWdub3Npcy9tb3J0YWxpdHkvKnRoZXJhcHk8L2tleXdvcmQ+PGtleXdv
cmQ+VGltZSBGYWN0b3JzPC9rZXl3b3JkPjxrZXl3b3JkPlRyZWF0bWVudCBPdXRjb21lPC9rZXl3
b3JkPjxrZXl3b3JkPlVuaXRlZCBTdGF0ZXM8L2tleXdvcmQ+PC9rZXl3b3Jkcz48ZGF0ZXM+PHll
YXI+MjAxNDwveWVhcj48cHViLWRhdGVzPjxkYXRlPkRlYzwvZGF0ZT48L3B1Yi1kYXRlcz48L2Rh
dGVzPjxpc2JuPjEwOTctNjgwOSAoRWxlY3Ryb25pYykmI3hEOzA3NDEtNTIxNCAoTGlua2luZyk8
L2lzYm4+PGFjY2Vzc2lvbi1udW0+MjU0NDE2Nzg8L2FjY2Vzc2lvbi1udW0+PHVybHM+PHJlbGF0
ZWQtdXJscz48dXJsPmh0dHA6Ly93d3cubmNiaS5ubG0ubmloLmdvdi9wdWJtZWQvMjU0NDE2Nzg8
L3VybD48L3JlbGF0ZWQtdXJscz48L3VybHM+PGVsZWN0cm9uaWMtcmVzb3VyY2UtbnVtPjEwLjEw
MTYvai5qdnMuMjAxNC4wOC4wOTE8L2VsZWN0cm9uaWMtcmVzb3VyY2UtbnVtPjwvcmVjb3JkPjwv
Q2l0ZT48Q2l0ZT48QXV0aG9yPkNvbGVtYW48L0F1dGhvcj48WWVhcj4yMDE1PC9ZZWFyPjxSZWNO
dW0+OTwvUmVjTnVtPjxyZWNvcmQ+PHJlYy1udW1iZXI+OTwvcmVjLW51bWJlcj48Zm9yZWlnbi1r
ZXlzPjxrZXkgYXBwPSJFTiIgZGItaWQ9IjVkZXN4dnNzbHZmcnhlZXN3d3hwenpmbnY1cjAyZndk
YWF4NSIgdGltZXN0YW1wPSIxNDM4MjkyMTU5Ij45PC9rZXk+PC9mb3JlaWduLWtleXM+PHJlZi10
eXBlIG5hbWU9IkpvdXJuYWwgQXJ0aWNsZSI+MTc8L3JlZi10eXBlPjxjb250cmlidXRvcnM+PGF1
dGhvcnM+PGF1dGhvcj5Db2xlbWFuLCBDLiBJLjwvYXV0aG9yPjxhdXRob3I+QnJ1bmF1bHQsIFIu
IEQuPC9hdXRob3I+PGF1dGhvcj5TYXVsc2JlcnJ5LCBXLiBKLjwvYXV0aG9yPjwvYXV0aG9ycz48
L2NvbnRyaWJ1dG9ycz48YXV0aC1hZGRyZXNzPlVuaXZlcnNpdHkgb2YgQ29ubmVjdGljdXQgU2No
b29sIG9mIFBoYXJtYWN5LCBTdG9ycnMsIENULCBVU0E7IFVuaXZlcnNpdHkgb2YgQ29ubmVjdGlj
dXQsIEhhcnRmb3JkIEhvc3BpdGFsIEV2aWRlbmNlLUJhc2VkIFByYWN0aWNlIENlbnRlciwgSGFy
dGZvcmQsIENULCBVU0EuIEVsZWN0cm9uaWMgYWRkcmVzczogY3JhaWcuY29sZW1hbkBoaGNoZWFs
dGgub3JnLiYjeEQ7VW5pdmVyc2l0eSBvZiBDb25uZWN0aWN1dCBTY2hvb2wgb2YgUGhhcm1hY3ks
IFN0b3JycywgQ1QsIFVTQS4mI3hEO1VuaXZlcnNpdHkgb2YgQ29ubmVjdGljdXQsIEhhcnRmb3Jk
IEhvc3BpdGFsIEV2aWRlbmNlLUJhc2VkIFByYWN0aWNlIENlbnRlciwgSGFydGZvcmQsIENULCBV
U0EuPC9hdXRoLWFkZHJlc3M+PHRpdGxlcz48dGl0bGU+QXNzb2NpYXRpb24gYmV0d2VlbiB3ZWVr
ZW5kIGFkbWlzc2lvbiBhbmQgaW4taG9zcGl0YWwgbW9ydGFsaXR5IGZvciBwdWxtb25hcnkgZW1i
b2xpc206IEFuIG9ic2VydmF0aW9uYWwgc3R1ZHkgYW5kIG1ldGEtYW5hbHlzaXM8L3RpdGxlPjxz
ZWNvbmRhcnktdGl0bGU+SW50IEogQ2FyZGlvbDwvc2Vjb25kYXJ5LXRpdGxlPjxhbHQtdGl0bGU+
SW50ZXJuYXRpb25hbCBqb3VybmFsIG9mIGNhcmRpb2xvZ3k8L2FsdC10aXRsZT48L3RpdGxlcz48
cGVyaW9kaWNhbD48ZnVsbC10aXRsZT5JbnRlcm5hdGlvbmFsIEpvdXJuYWwgb2YgQ2FyZGlvbG9n
eTwvZnVsbC10aXRsZT48YWJici0xPkludC4gSi4gQ2FyZGlvbC48L2FiYnItMT48YWJici0yPklu
dCBKIENhcmRpb2w8L2FiYnItMj48L3BlcmlvZGljYWw+PGFsdC1wZXJpb2RpY2FsPjxmdWxsLXRp
dGxlPkludGVybmF0aW9uYWwgSm91cm5hbCBvZiBDYXJkaW9sb2d5PC9mdWxsLXRpdGxlPjxhYmJy
LTE+SW50LiBKLiBDYXJkaW9sLjwvYWJici0xPjxhYmJyLTI+SW50IEogQ2FyZGlvbDwvYWJici0y
PjwvYWx0LXBlcmlvZGljYWw+PHBhZ2VzPjcyLTQ8L3BhZ2VzPjx2b2x1bWU+MTk0PC92b2x1bWU+
PGRhdGVzPjx5ZWFyPjIwMTU8L3llYXI+PHB1Yi1kYXRlcz48ZGF0ZT5TZXAgMTwvZGF0ZT48L3B1
Yi1kYXRlcz48L2RhdGVzPjxpc2JuPjE4NzQtMTc1NCAoRWxlY3Ryb25pYykmI3hEOzAxNjctNTI3
MyAoTGlua2luZyk8L2lzYm4+PGFjY2Vzc2lvbi1udW0+MjYwMDU4MDg8L2FjY2Vzc2lvbi1udW0+
PHVybHM+PHJlbGF0ZWQtdXJscz48dXJsPmh0dHA6Ly93d3cubmNiaS5ubG0ubmloLmdvdi9wdWJt
ZWQvMjYwMDU4MDg8L3VybD48L3JlbGF0ZWQtdXJscz48L3VybHM+PGVsZWN0cm9uaWMtcmVzb3Vy
Y2UtbnVtPjEwLjEwMTYvai5pamNhcmQuMjAxNS4wNS4wOTg8L2VsZWN0cm9uaWMtcmVzb3VyY2Ut
bnVtPjwvcmVjb3JkPjwvQ2l0ZT48Q2l0ZT48QXV0aG9yPkt1bWFyPC9BdXRob3I+PFllYXI+MjAx
NTwvWWVhcj48UmVjTnVtPjEwPC9SZWNOdW0+PHJlY29yZD48cmVjLW51bWJlcj4xMDwvcmVjLW51
bWJlcj48Zm9yZWlnbi1rZXlzPjxrZXkgYXBwPSJFTiIgZGItaWQ9IjVkZXN4dnNzbHZmcnhlZXN3
d3hwenpmbnY1cjAyZndkYWF4NSIgdGltZXN0YW1wPSIxNDM4MjkyMzU3Ij4xMDwva2V5PjwvZm9y
ZWlnbi1rZXlzPjxyZWYtdHlwZSBuYW1lPSJKb3VybmFsIEFydGljbGUiPjE3PC9yZWYtdHlwZT48
Y29udHJpYnV0b3JzPjxhdXRob3JzPjxhdXRob3I+S3VtYXIsIEcuPC9hdXRob3I+PGF1dGhvcj5E
ZXNobXVraCwgQS48L2F1dGhvcj48YXV0aG9yPlNha2h1amEsIEEuPC9hdXRob3I+PGF1dGhvcj5U
YW5lamEsIEEuPC9hdXRob3I+PGF1dGhvcj5LdW1hciwgTi48L2F1dGhvcj48YXV0aG9yPkphY29i
cywgRS48L2F1dGhvcj48YXV0aG9yPk5hbmNoYWwsIFIuPC9hdXRob3I+PGF1dGhvcj5NaWx3YXVr
ZWUgSW5pdGlhdGl2ZSBpbiBDcml0aWNhbCBDYXJlIE91dGNvbWVzIFJlc2VhcmNoIEdyb3VwIG9m
LCBJbnZlc3RpZ2F0b3JzPC9hdXRob3I+PC9hdXRob3JzPjwvY29udHJpYnV0b3JzPjx0aXRsZXM+
PHRpdGxlPkFjdXRlIG15b2NhcmRpYWwgaW5mYXJjdGlvbjogYSBuYXRpb25hbCBhbmFseXNpcyBv
ZiB0aGUgd2Vla2VuZCBlZmZlY3Qgb3ZlciB0aW1lPC90aXRsZT48c2Vjb25kYXJ5LXRpdGxlPkog
QW0gQ29sbCBDYXJkaW9sPC9zZWNvbmRhcnktdGl0bGU+PGFsdC10aXRsZT5Kb3VybmFsIG9mIHRo
ZSBBbWVyaWNhbiBDb2xsZWdlIG9mIENhcmRpb2xvZ3k8L2FsdC10aXRsZT48L3RpdGxlcz48cGVy
aW9kaWNhbD48ZnVsbC10aXRsZT5Kb3VybmFsIG9mIHRoZSBBbWVyaWNhbiBDb2xsZWdlIG9mIENh
cmRpb2xvZ3k8L2Z1bGwtdGl0bGU+PGFiYnItMT5KLiBBbS4gQ29sbC4gQ2FyZGlvbC48L2FiYnIt
MT48YWJici0yPkogQW0gQ29sbCBDYXJkaW9sPC9hYmJyLTI+PC9wZXJpb2RpY2FsPjxhbHQtcGVy
aW9kaWNhbD48ZnVsbC10aXRsZT5Kb3VybmFsIG9mIHRoZSBBbWVyaWNhbiBDb2xsZWdlIG9mIENh
cmRpb2xvZ3k8L2Z1bGwtdGl0bGU+PGFiYnItMT5KLiBBbS4gQ29sbC4gQ2FyZGlvbC48L2FiYnIt
MT48YWJici0yPkogQW0gQ29sbCBDYXJkaW9sPC9hYmJyLTI+PC9hbHQtcGVyaW9kaWNhbD48cGFn
ZXM+MjE3LTg8L3BhZ2VzPjx2b2x1bWU+NjU8L3ZvbHVtZT48bnVtYmVyPjI8L251bWJlcj48a2V5
d29yZHM+PGtleXdvcmQ+RGF0YWJhc2VzLCBGYWN0dWFsPC9rZXl3b3JkPjxrZXl3b3JkPkZvbGxv
dy1VcCBTdHVkaWVzPC9rZXl3b3JkPjxrZXl3b3JkPkhvc3BpdGFsIE1vcnRhbGl0eS8qdHJlbmRz
PC9rZXl3b3JkPjxrZXl3b3JkPipIb3NwaXRhbHMsIFB1YmxpYzwva2V5d29yZD48a2V5d29yZD5I
dW1hbnM8L2tleXdvcmQ+PGtleXdvcmQ+TXlvY2FyZGlhbCBJbmZhcmN0aW9uLyptb3J0YWxpdHk8
L2tleXdvcmQ+PGtleXdvcmQ+UGF0aWVudCBBZG1pc3Npb24vKnRyZW5kczwva2V5d29yZD48a2V5
d29yZD5SZXRyb3NwZWN0aXZlIFN0dWRpZXM8L2tleXdvcmQ+PGtleXdvcmQ+VGltZSBGYWN0b3Jz
PC9rZXl3b3JkPjxrZXl3b3JkPlVuaXRlZCBTdGF0ZXMvZXBpZGVtaW9sb2d5PC9rZXl3b3JkPjwv
a2V5d29yZHM+PGRhdGVzPjx5ZWFyPjIwMTU8L3llYXI+PHB1Yi1kYXRlcz48ZGF0ZT5KYW4gMjA8
L2RhdGU+PC9wdWItZGF0ZXM+PC9kYXRlcz48aXNibj4xNTU4LTM1OTcgKEVsZWN0cm9uaWMpJiN4
RDswNzM1LTEwOTcgKExpbmtpbmcpPC9pc2JuPjxhY2Nlc3Npb24tbnVtPjI1NTkzMDY1PC9hY2Nl
c3Npb24tbnVtPjx1cmxzPjxyZWxhdGVkLXVybHM+PHVybD5odHRwOi8vd3d3Lm5jYmkubmxtLm5p
aC5nb3YvcHVibWVkLzI1NTkzMDY1PC91cmw+PC9yZWxhdGVkLXVybHM+PC91cmxzPjxlbGVjdHJv
bmljLXJlc291cmNlLW51bT4xMC4xMDE2L2ouamFjYy4yMDE0LjA5LjA4MzwvZWxlY3Ryb25pYy1y
ZXNvdXJjZS1udW0+PC9yZWNvcmQ+PC9DaXRlPjwvRW5kTm90ZT5=
</w:fldData>
        </w:fldChar>
      </w:r>
      <w:r w:rsidR="008974D1">
        <w:rPr>
          <w:rFonts w:ascii="Cambria" w:hAnsi="Cambria"/>
          <w:sz w:val="22"/>
          <w:szCs w:val="22"/>
          <w:lang w:val="en-GB"/>
        </w:rPr>
        <w:instrText xml:space="preserve"> ADDIN EN.CITE </w:instrText>
      </w:r>
      <w:r w:rsidR="008974D1">
        <w:rPr>
          <w:rFonts w:ascii="Cambria" w:hAnsi="Cambria"/>
          <w:sz w:val="22"/>
          <w:szCs w:val="22"/>
          <w:lang w:val="en-GB"/>
        </w:rPr>
        <w:fldChar w:fldCharType="begin">
          <w:fldData xml:space="preserve">PEVuZE5vdGU+PENpdGU+PEF1dGhvcj5EZXNhaTwvQXV0aG9yPjxZZWFyPjIwMTU8L1llYXI+PFJl
Y051bT4zPC9SZWNOdW0+PERpc3BsYXlUZXh0Pls0LCA1LCA2LCA3LCA4LCA5XTwvRGlzcGxheVRl
eHQ+PHJlY29yZD48cmVjLW51bWJlcj4zPC9yZWMtbnVtYmVyPjxmb3JlaWduLWtleXM+PGtleSBh
cHA9IkVOIiBkYi1pZD0iNWRlc3h2c3NsdmZyeGVlc3d3eHB6emZudjVyMDJmd2RhYXg1IiB0aW1l
c3RhbXA9IjE0MzgyOTE4NjciPjM8L2tleT48L2ZvcmVpZ24ta2V5cz48cmVmLXR5cGUgbmFtZT0i
Sm91cm5hbCBBcnRpY2xlIj4xNzwvcmVmLXR5cGU+PGNvbnRyaWJ1dG9ycz48YXV0aG9ycz48YXV0
aG9yPkRlc2FpLCBWLiBSLjwvYXV0aG9yPjxhdXRob3I+SmVhLCBBLjwvYXV0aG9yPjxhdXRob3I+
R29uZGEsIEQuIEQuPC9hdXRob3I+PGF1dGhvcj5MYW0sIFMuPC9hdXRob3I+PGF1dGhvcj5MdWVy
c3NlbiwgVC4gRy48L2F1dGhvcj48L2F1dGhvcnM+PC9jb250cmlidXRvcnM+PHRpdGxlcz48dGl0
bGU+MTk1IFRoZSBFZmZlY3Qgb2YgV2Vla2VuZCBhbmQgQWZ0ZXItSG91cnMgU3VyZ2VyeSBvbiBN
b3JiaWRpdHkgYW5kIE1vcnRhbGl0eSBSYXRlcyBpbiBQZWRpYXRyaWMgTmV1cm9zdXJnZXJ5PC90
aXRsZT48c2Vjb25kYXJ5LXRpdGxlPk5ldXJvc3VyZ2VyeTwvc2Vjb25kYXJ5LXRpdGxlPjxhbHQt
dGl0bGU+TmV1cm9zdXJnZXJ5PC9hbHQtdGl0bGU+PC90aXRsZXM+PHBlcmlvZGljYWw+PGZ1bGwt
dGl0bGU+TmV1cm9zdXJnZXJ5PC9mdWxsLXRpdGxlPjxhYmJyLTE+TmV1cm9zdXJnZXJ5PC9hYmJy
LTE+PGFiYnItMj5OZXVyb3N1cmdlcnk8L2FiYnItMj48L3BlcmlvZGljYWw+PGFsdC1wZXJpb2Rp
Y2FsPjxmdWxsLXRpdGxlPk5ldXJvc3VyZ2VyeTwvZnVsbC10aXRsZT48YWJici0xPk5ldXJvc3Vy
Z2VyeTwvYWJici0xPjxhYmJyLTI+TmV1cm9zdXJnZXJ5PC9hYmJyLTI+PC9hbHQtcGVyaW9kaWNh
bD48cGFnZXM+MjMxPC9wYWdlcz48dm9sdW1lPjYyIFN1cHBsIDE8L3ZvbHVtZT48ZGF0ZXM+PHll
YXI+MjAxNTwveWVhcj48cHViLWRhdGVzPjxkYXRlPkF1ZzwvZGF0ZT48L3B1Yi1kYXRlcz48L2Rh
dGVzPjxpc2JuPjE1MjQtNDA0MCAoRWxlY3Ryb25pYykmI3hEOzAxNDgtMzk2WCAoTGlua2luZyk8
L2lzYm4+PGFjY2Vzc2lvbi1udW0+MjYxODIwNDE8L2FjY2Vzc2lvbi1udW0+PHVybHM+PHJlbGF0
ZWQtdXJscz48dXJsPmh0dHA6Ly93d3cubmNiaS5ubG0ubmloLmdvdi9wdWJtZWQvMjYxODIwNDE8
L3VybD48L3JlbGF0ZWQtdXJscz48L3VybHM+PGVsZWN0cm9uaWMtcmVzb3VyY2UtbnVtPjEwLjEy
MjcvMDEubmV1LjAwMDA0NjcxNTkuNTE3ODQuY2Q8L2VsZWN0cm9uaWMtcmVzb3VyY2UtbnVtPjwv
cmVjb3JkPjwvQ2l0ZT48Q2l0ZT48QXV0aG9yPlJvYmVydHM8L0F1dGhvcj48WWVhcj4yMDE1PC9Z
ZWFyPjxSZWNOdW0+NDwvUmVjTnVtPjxyZWNvcmQ+PHJlYy1udW1iZXI+NDwvcmVjLW51bWJlcj48
Zm9yZWlnbi1rZXlzPjxrZXkgYXBwPSJFTiIgZGItaWQ9IjVkZXN4dnNzbHZmcnhlZXN3d3hwenpm
bnY1cjAyZndkYWF4NSIgdGltZXN0YW1wPSIxNDM4MjkxODc4Ij40PC9rZXk+PC9mb3JlaWduLWtl
eXM+PHJlZi10eXBlIG5hbWU9IkpvdXJuYWwgQXJ0aWNsZSI+MTc8L3JlZi10eXBlPjxjb250cmli
dXRvcnM+PGF1dGhvcnM+PGF1dGhvcj5Sb2JlcnRzLCBTLiBFLjwvYXV0aG9yPjxhdXRob3I+VGhv
cm5lLCBLLjwvYXV0aG9yPjxhdXRob3I+QWtiYXJpLCBBLjwvYXV0aG9yPjxhdXRob3I+U2FtdWVs
LCBELiBHLjwvYXV0aG9yPjxhdXRob3I+V2lsbGlhbXMsIEouIEcuPC9hdXRob3I+PC9hdXRob3Jz
PjwvY29udHJpYnV0b3JzPjxhdXRoLWFkZHJlc3M+Q29sbGVnZSBvZiBNZWRpY2luZSwgU3dhbnNl
YSBVbml2ZXJzaXR5LCBTd2Fuc2VhLCBVbml0ZWQgS2luZ2RvbS4mI3hEO0NvbGxlZ2Ugb2YgTWVk
aWNpbmUsIFN3YW5zZWEgVW5pdmVyc2l0eSwgU3dhbnNlYSwgVW5pdGVkIEtpbmdkb207IFdlc3Qg
V2FsZXMgR2VuZXJhbCBIb3NwaXRhbCwgQ2FybWFydGhlbiwgVW5pdGVkIEtpbmdkb20uPC9hdXRo
LWFkZHJlc3M+PHRpdGxlcz48dGl0bGU+TW9ydGFsaXR5IGZvbGxvd2luZyBTdHJva2UsIHRoZSBX
ZWVrZW5kIEVmZmVjdCBhbmQgUmVsYXRlZCBGYWN0b3JzOiBSZWNvcmQgTGlua2FnZSBTdHVkeTwv
dGl0bGU+PHNlY29uZGFyeS10aXRsZT5QTG9TIE9uZTwvc2Vjb25kYXJ5LXRpdGxlPjxhbHQtdGl0
bGU+UGxvUyBvbmU8L2FsdC10aXRsZT48L3RpdGxlcz48cGVyaW9kaWNhbD48ZnVsbC10aXRsZT5Q
bG9TIE9uZTwvZnVsbC10aXRsZT48YWJici0xPlBMb1MgT25lPC9hYmJyLTE+PGFiYnItMj5QTG9T
IE9uZTwvYWJici0yPjwvcGVyaW9kaWNhbD48YWx0LXBlcmlvZGljYWw+PGZ1bGwtdGl0bGU+UGxv
UyBPbmU8L2Z1bGwtdGl0bGU+PGFiYnItMT5QTG9TIE9uZTwvYWJici0xPjxhYmJyLTI+UExvUyBP
bmU8L2FiYnItMj48L2FsdC1wZXJpb2RpY2FsPjxwYWdlcz5lMDEzMTgzNjwvcGFnZXM+PHZvbHVt
ZT4xMDwvdm9sdW1lPjxudW1iZXI+NjwvbnVtYmVyPjxkYXRlcz48eWVhcj4yMDE1PC95ZWFyPjwv
ZGF0ZXM+PGlzYm4+MTkzMi02MjAzIChFbGVjdHJvbmljKSYjeEQ7MTkzMi02MjAzIChMaW5raW5n
KTwvaXNibj48YWNjZXNzaW9uLW51bT4yNjEyMTMzODwvYWNjZXNzaW9uLW51bT48dXJscz48cmVs
YXRlZC11cmxzPjx1cmw+aHR0cDovL3d3dy5uY2JpLm5sbS5uaWguZ292L3B1Ym1lZC8yNjEyMTMz
ODwvdXJsPjwvcmVsYXRlZC11cmxzPjwvdXJscz48Y3VzdG9tMj40NDg3MjUxPC9jdXN0b20yPjxl
bGVjdHJvbmljLXJlc291cmNlLW51bT4xMC4xMzcxL2pvdXJuYWwucG9uZS4wMTMxODM2PC9lbGVj
dHJvbmljLXJlc291cmNlLW51bT48L3JlY29yZD48L0NpdGU+PENpdGU+PEF1dGhvcj5aYXBmPC9B
dXRob3I+PFllYXI+MjAxNTwvWWVhcj48UmVjTnVtPjU8L1JlY051bT48cmVjb3JkPjxyZWMtbnVt
YmVyPjU8L3JlYy1udW1iZXI+PGZvcmVpZ24ta2V5cz48a2V5IGFwcD0iRU4iIGRiLWlkPSI1ZGVz
eHZzc2x2ZnJ4ZWVzd3d4cHp6Zm52NXIwMmZ3ZGFheDUiIHRpbWVzdGFtcD0iMTQzODI5MTk0MiI+
NTwva2V5PjwvZm9yZWlnbi1rZXlzPjxyZWYtdHlwZSBuYW1lPSJKb3VybmFsIEFydGljbGUiPjE3
PC9yZWYtdHlwZT48Y29udHJpYnV0b3JzPjxhdXRob3JzPjxhdXRob3I+WmFwZiwgTS4gQS48L2F1
dGhvcj48YXV0aG9yPktvdGhhcmksIEEuIE4uPC9hdXRob3I+PGF1dGhvcj5NYXJrb3NzaWFuLCBU
LjwvYXV0aG9yPjxhdXRob3I+R3VwdGEsIEcuIE4uPC9hdXRob3I+PGF1dGhvcj5CbGFja3dlbGws
IFIuIEguPC9hdXRob3I+PGF1dGhvcj5XYWksIFAuIFkuPC9hdXRob3I+PGF1dGhvcj5XZWJlciwg
Qy4gRS48L2F1dGhvcj48YXV0aG9yPkRyaXZlciwgSi48L2F1dGhvcj48YXV0aG9yPkt1bywgUC4g
Qy48L2F1dGhvcj48L2F1dGhvcnM+PC9jb250cmlidXRvcnM+PGF1dGgtYWRkcmVzcz5EZXBhcnRt
ZW50IG9mIFN1cmdlcnksIExveW9sYSBVbml2ZXJzaXR5IE1lZGljYWwgQ2VudGVyLCBNYXl3b29k
LCBJTDsgMTpNQVAgQW5hbHl0aWNzIFJlc2VhcmNoIEdyb3VwLCBNYXl3b29kLCBJTC4mI3hEO0Rl
cGFydG1lbnQgb2YgUHVibGljIEhlYWx0aCBTY2llbmNlcywgTG95b2xhIFVuaXZlcnNpdHkgQ2hp
Y2FnbyBTdHJpdGNoIFNjaG9vbCBvZiBNZWRpY2luZSwgTWF5d29vZCwgSUwuJiN4RDtEZXBhcnRt
ZW50IG9mIFN1cmdlcnksIExveW9sYSBVbml2ZXJzaXR5IE1lZGljYWwgQ2VudGVyLCBNYXl3b29k
LCBJTC4mI3hEO0RlcGFydG1lbnQgb2YgU3VyZ2VyeSwgTG95b2xhIFVuaXZlcnNpdHkgTWVkaWNh
bCBDZW50ZXIsIE1heXdvb2QsIElMOyAxOk1BUCBBbmFseXRpY3MgUmVzZWFyY2ggR3JvdXAsIE1h
eXdvb2QsIElMLiBFbGVjdHJvbmljIGFkZHJlc3M6IHBrdW9AbHVtYy5lZHUuPC9hdXRoLWFkZHJl
c3M+PHRpdGxlcz48dGl0bGU+VGhlICZxdW90O3dlZWtlbmQgZWZmZWN0JnF1b3Q7IGluIHVyZ2Vu
dCBnZW5lcmFsIG9wZXJhdGl2ZSBwcm9jZWR1cmVzPC90aXRsZT48c2Vjb25kYXJ5LXRpdGxlPlN1
cmdlcnk8L3NlY29uZGFyeS10aXRsZT48YWx0LXRpdGxlPlN1cmdlcnk8L2FsdC10aXRsZT48L3Rp
dGxlcz48cGVyaW9kaWNhbD48ZnVsbC10aXRsZT5TdXJnZXJ5PC9mdWxsLXRpdGxlPjxhYmJyLTE+
U3VyZ2VyeTwvYWJici0xPjxhYmJyLTI+U3VyZ2VyeTwvYWJici0yPjwvcGVyaW9kaWNhbD48YWx0
LXBlcmlvZGljYWw+PGZ1bGwtdGl0bGU+U3VyZ2VyeTwvZnVsbC10aXRsZT48YWJici0xPlN1cmdl
cnk8L2FiYnItMT48YWJici0yPlN1cmdlcnk8L2FiYnItMj48L2FsdC1wZXJpb2RpY2FsPjxwYWdl
cz41MDgtMTQ8L3BhZ2VzPjx2b2x1bWU+MTU4PC92b2x1bWU+PG51bWJlcj4yPC9udW1iZXI+PGRh
dGVzPjx5ZWFyPjIwMTU8L3llYXI+PHB1Yi1kYXRlcz48ZGF0ZT5BdWc8L2RhdGU+PC9wdWItZGF0
ZXM+PC9kYXRlcz48aXNibj4xNTMyLTczNjEgKEVsZWN0cm9uaWMpJiN4RDswMDM5LTYwNjAgKExp
bmtpbmcpPC9pc2JuPjxhY2Nlc3Npb24tbnVtPjI2MDEzOTgzPC9hY2Nlc3Npb24tbnVtPjx1cmxz
PjxyZWxhdGVkLXVybHM+PHVybD5odHRwOi8vd3d3Lm5jYmkubmxtLm5paC5nb3YvcHVibWVkLzI2
MDEzOTgzPC91cmw+PC9yZWxhdGVkLXVybHM+PC91cmxzPjxlbGVjdHJvbmljLXJlc291cmNlLW51
bT4xMC4xMDE2L2ouc3VyZy4yMDE1LjAyLjAyNDwvZWxlY3Ryb25pYy1yZXNvdXJjZS1udW0+PC9y
ZWNvcmQ+PC9DaXRlPjxDaXRlPjxBdXRob3I+T3JhbmRpPC9BdXRob3I+PFllYXI+MjAxNDwvWWVh
cj48UmVjTnVtPjg8L1JlY051bT48cmVjb3JkPjxyZWMtbnVtYmVyPjg8L3JlYy1udW1iZXI+PGZv
cmVpZ24ta2V5cz48a2V5IGFwcD0iRU4iIGRiLWlkPSI1ZGVzeHZzc2x2ZnJ4ZWVzd3d4cHp6Zm52
NXIwMmZ3ZGFheDUiIHRpbWVzdGFtcD0iMTQzODI5MjExMyI+ODwva2V5PjwvZm9yZWlnbi1rZXlz
PjxyZWYtdHlwZSBuYW1lPSJKb3VybmFsIEFydGljbGUiPjE3PC9yZWYtdHlwZT48Y29udHJpYnV0
b3JzPjxhdXRob3JzPjxhdXRob3I+T3JhbmRpLCBCLiBKLjwvYXV0aG9yPjxhdXRob3I+U2VsdmFy
YWphaCwgUy48L2F1dGhvcj48YXV0aG9yPk9yaW9uLCBLLiBDLjwvYXV0aG9yPjxhdXRob3I+THVt
LCBZLiBXLjwvYXV0aG9yPjxhdXRob3I+UGVybGVyLCBCLiBBLjwvYXV0aG9yPjxhdXRob3I+QWJ1
bGFycmFnZSwgQy4gSi48L2F1dGhvcj48L2F1dGhvcnM+PC9jb250cmlidXRvcnM+PGF1dGgtYWRk
cmVzcz5EZXBhcnRtZW50IG9mIFN1cmdlcnksIEpvaG5zIEhvcGtpbnMgVW5pdmVyc2l0eSBTY2hv
b2wgb2YgTWVkaWNpbmUsIEJhbHRpbW9yZSwgTWQuJiN4RDtEZXBhcnRtZW50IG9mIFN1cmdlcnks
IEpvaG5zIEhvcGtpbnMgVW5pdmVyc2l0eSBTY2hvb2wgb2YgTWVkaWNpbmUsIEJhbHRpbW9yZSwg
TWQ7IENlbnRlciBmb3IgU3VyZ2ljYWwgVHJpYWxzIGFuZCBPdXRjb21lcyBSZXNlYXJjaCwgRGVw
YXJ0bWVudCBvZiBTdXJnZXJ5LCBKb2hucyBIb3BraW5zIFVuaXZlcnNpdHkgU2Nob29sIG9mIE1l
ZGljaW5lLCBCYWx0aW1vcmUsIE1kLiYjeEQ7RGVwYXJ0bWVudCBvZiBTdXJnZXJ5LCBKb2hucyBI
b3BraW5zIFVuaXZlcnNpdHkgU2Nob29sIG9mIE1lZGljaW5lLCBCYWx0aW1vcmUsIE1kOyBEaXZp
c2lvbiBvZiBWYXNjdWxhciBTdXJnZXJ5IGFuZCBFbmRvdmFzY3VsYXIgVGhlcmFweSwgRGVwYXJ0
bWVudCBvZiBTdXJnZXJ5LCBKb2hucyBIb3BraW5zIFVuaXZlcnNpdHkgU2Nob29sIG9mIE1lZGlj
aW5lLCBCYWx0aW1vcmUsIE1kLiYjeEQ7RGVwYXJ0bWVudCBvZiBTdXJnZXJ5LCBKb2hucyBIb3Br
aW5zIFVuaXZlcnNpdHkgU2Nob29sIG9mIE1lZGljaW5lLCBCYWx0aW1vcmUsIE1kOyBDZW50ZXIg
Zm9yIFN1cmdpY2FsIFRyaWFscyBhbmQgT3V0Y29tZXMgUmVzZWFyY2gsIERlcGFydG1lbnQgb2Yg
U3VyZ2VyeSwgSm9obnMgSG9wa2lucyBVbml2ZXJzaXR5IFNjaG9vbCBvZiBNZWRpY2luZSwgQmFs
dGltb3JlLCBNZDsgRGl2aXNpb24gb2YgVmFzY3VsYXIgU3VyZ2VyeSBhbmQgRW5kb3Zhc2N1bGFy
IFRoZXJhcHksIERlcGFydG1lbnQgb2YgU3VyZ2VyeSwgSm9obnMgSG9wa2lucyBVbml2ZXJzaXR5
IFNjaG9vbCBvZiBNZWRpY2luZSwgQmFsdGltb3JlLCBNZC4gRWxlY3Ryb25pYyBhZGRyZXNzOiBj
YWJ1bGFyMUBqaG1pLmVkdS48L2F1dGgtYWRkcmVzcz48dGl0bGVzPjx0aXRsZT5PdXRjb21lcyBv
ZiBub25lbGVjdGl2ZSB3ZWVrZW5kIGFkbWlzc2lvbnMgZm9yIGxvd2VyIGV4dHJlbWl0eSBpc2No
ZW1pYTwvdGl0bGU+PHNlY29uZGFyeS10aXRsZT5KIFZhc2MgU3VyZzwvc2Vjb25kYXJ5LXRpdGxl
PjxhbHQtdGl0bGU+Sm91cm5hbCBvZiB2YXNjdWxhciBzdXJnZXJ5PC9hbHQtdGl0bGU+PC90aXRs
ZXM+PHBlcmlvZGljYWw+PGZ1bGwtdGl0bGU+Sm91cm5hbCBvZiBWYXNjdWxhciBTdXJnZXJ5PC9m
dWxsLXRpdGxlPjxhYmJyLTE+Si4gVmFzYy4gU3VyZy48L2FiYnItMT48YWJici0yPkogVmFzYyBT
dXJnPC9hYmJyLTI+PC9wZXJpb2RpY2FsPjxhbHQtcGVyaW9kaWNhbD48ZnVsbC10aXRsZT5Kb3Vy
bmFsIG9mIFZhc2N1bGFyIFN1cmdlcnk8L2Z1bGwtdGl0bGU+PGFiYnItMT5KLiBWYXNjLiBTdXJn
LjwvYWJici0xPjxhYmJyLTI+SiBWYXNjIFN1cmc8L2FiYnItMj48L2FsdC1wZXJpb2RpY2FsPjxw
YWdlcz4xNTcyLTkgZTE8L3BhZ2VzPjx2b2x1bWU+NjA8L3ZvbHVtZT48bnVtYmVyPjY8L251bWJl
cj48a2V5d29yZHM+PGtleXdvcmQ+QWN1dGUgRGlzZWFzZTwva2V5d29yZD48a2V5d29yZD4qQWZ0
ZXItSG91cnMgQ2FyZTwva2V5d29yZD48a2V5d29yZD5BZ2VkPC9rZXl3b3JkPjxrZXl3b3JkPkFn
ZWQsIDgwIGFuZCBvdmVyPC9rZXl3b3JkPjxrZXl3b3JkPkFtcHV0YXRpb248L2tleXdvcmQ+PGtl
eXdvcmQ+Q3JpdGljYWwgSWxsbmVzczwva2V5d29yZD48a2V5d29yZD5FbWJvbGlzbS9kaWFnbm9z
aXMvbW9ydGFsaXR5Lyp0aGVyYXB5PC9rZXl3b3JkPjxrZXl3b3JkPkVtZXJnZW5jaWVzPC9rZXl3
b3JkPjxrZXl3b3JkPkZlbWFsZTwva2V5d29yZD48a2V5d29yZD5IdW1hbnM8L2tleXdvcmQ+PGtl
eXdvcmQ+SXNjaGVtaWEvZGlhZ25vc2lzL21vcnRhbGl0eS8qdGhlcmFweTwva2V5d29yZD48a2V5
d29yZD5LYXBsYW4tTWVpZXIgRXN0aW1hdGU8L2tleXdvcmQ+PGtleXdvcmQ+TGVuZ3RoIG9mIFN0
YXk8L2tleXdvcmQ+PGtleXdvcmQ+TGltYiBTYWx2YWdlPC9rZXl3b3JkPjxrZXl3b3JkPkxpbmVh
ciBNb2RlbHM8L2tleXdvcmQ+PGtleXdvcmQ+TG9naXN0aWMgTW9kZWxzPC9rZXl3b3JkPjxrZXl3
b3JkPkxvd2VyIEV4dHJlbWl0eS8qYmxvb2Qgc3VwcGx5PC9rZXl3b3JkPjxrZXl3b3JkPk1hbGU8
L2tleXdvcmQ+PGtleXdvcmQ+TWlkZGxlIEFnZWQ8L2tleXdvcmQ+PGtleXdvcmQ+TXVsdGl2YXJp
YXRlIEFuYWx5c2lzPC9rZXl3b3JkPjxrZXl3b3JkPk9kZHMgUmF0aW88L2tleXdvcmQ+PGtleXdv
cmQ+KlBhdGllbnQgQWRtaXNzaW9uPC9rZXl3b3JkPjxrZXl3b3JkPlBhdGllbnQgRGlzY2hhcmdl
PC9rZXl3b3JkPjxrZXl3b3JkPlJldHJvc3BlY3RpdmUgU3R1ZGllczwva2V5d29yZD48a2V5d29y
ZD5UaHJvbWJvc2lzL2RpYWdub3Npcy9tb3J0YWxpdHkvKnRoZXJhcHk8L2tleXdvcmQ+PGtleXdv
cmQ+VGltZSBGYWN0b3JzPC9rZXl3b3JkPjxrZXl3b3JkPlRyZWF0bWVudCBPdXRjb21lPC9rZXl3
b3JkPjxrZXl3b3JkPlVuaXRlZCBTdGF0ZXM8L2tleXdvcmQ+PC9rZXl3b3Jkcz48ZGF0ZXM+PHll
YXI+MjAxNDwveWVhcj48cHViLWRhdGVzPjxkYXRlPkRlYzwvZGF0ZT48L3B1Yi1kYXRlcz48L2Rh
dGVzPjxpc2JuPjEwOTctNjgwOSAoRWxlY3Ryb25pYykmI3hEOzA3NDEtNTIxNCAoTGlua2luZyk8
L2lzYm4+PGFjY2Vzc2lvbi1udW0+MjU0NDE2Nzg8L2FjY2Vzc2lvbi1udW0+PHVybHM+PHJlbGF0
ZWQtdXJscz48dXJsPmh0dHA6Ly93d3cubmNiaS5ubG0ubmloLmdvdi9wdWJtZWQvMjU0NDE2Nzg8
L3VybD48L3JlbGF0ZWQtdXJscz48L3VybHM+PGVsZWN0cm9uaWMtcmVzb3VyY2UtbnVtPjEwLjEw
MTYvai5qdnMuMjAxNC4wOC4wOTE8L2VsZWN0cm9uaWMtcmVzb3VyY2UtbnVtPjwvcmVjb3JkPjwv
Q2l0ZT48Q2l0ZT48QXV0aG9yPkNvbGVtYW48L0F1dGhvcj48WWVhcj4yMDE1PC9ZZWFyPjxSZWNO
dW0+OTwvUmVjTnVtPjxyZWNvcmQ+PHJlYy1udW1iZXI+OTwvcmVjLW51bWJlcj48Zm9yZWlnbi1r
ZXlzPjxrZXkgYXBwPSJFTiIgZGItaWQ9IjVkZXN4dnNzbHZmcnhlZXN3d3hwenpmbnY1cjAyZndk
YWF4NSIgdGltZXN0YW1wPSIxNDM4MjkyMTU5Ij45PC9rZXk+PC9mb3JlaWduLWtleXM+PHJlZi10
eXBlIG5hbWU9IkpvdXJuYWwgQXJ0aWNsZSI+MTc8L3JlZi10eXBlPjxjb250cmlidXRvcnM+PGF1
dGhvcnM+PGF1dGhvcj5Db2xlbWFuLCBDLiBJLjwvYXV0aG9yPjxhdXRob3I+QnJ1bmF1bHQsIFIu
IEQuPC9hdXRob3I+PGF1dGhvcj5TYXVsc2JlcnJ5LCBXLiBKLjwvYXV0aG9yPjwvYXV0aG9ycz48
L2NvbnRyaWJ1dG9ycz48YXV0aC1hZGRyZXNzPlVuaXZlcnNpdHkgb2YgQ29ubmVjdGljdXQgU2No
b29sIG9mIFBoYXJtYWN5LCBTdG9ycnMsIENULCBVU0E7IFVuaXZlcnNpdHkgb2YgQ29ubmVjdGlj
dXQsIEhhcnRmb3JkIEhvc3BpdGFsIEV2aWRlbmNlLUJhc2VkIFByYWN0aWNlIENlbnRlciwgSGFy
dGZvcmQsIENULCBVU0EuIEVsZWN0cm9uaWMgYWRkcmVzczogY3JhaWcuY29sZW1hbkBoaGNoZWFs
dGgub3JnLiYjeEQ7VW5pdmVyc2l0eSBvZiBDb25uZWN0aWN1dCBTY2hvb2wgb2YgUGhhcm1hY3ks
IFN0b3JycywgQ1QsIFVTQS4mI3hEO1VuaXZlcnNpdHkgb2YgQ29ubmVjdGljdXQsIEhhcnRmb3Jk
IEhvc3BpdGFsIEV2aWRlbmNlLUJhc2VkIFByYWN0aWNlIENlbnRlciwgSGFydGZvcmQsIENULCBV
U0EuPC9hdXRoLWFkZHJlc3M+PHRpdGxlcz48dGl0bGU+QXNzb2NpYXRpb24gYmV0d2VlbiB3ZWVr
ZW5kIGFkbWlzc2lvbiBhbmQgaW4taG9zcGl0YWwgbW9ydGFsaXR5IGZvciBwdWxtb25hcnkgZW1i
b2xpc206IEFuIG9ic2VydmF0aW9uYWwgc3R1ZHkgYW5kIG1ldGEtYW5hbHlzaXM8L3RpdGxlPjxz
ZWNvbmRhcnktdGl0bGU+SW50IEogQ2FyZGlvbDwvc2Vjb25kYXJ5LXRpdGxlPjxhbHQtdGl0bGU+
SW50ZXJuYXRpb25hbCBqb3VybmFsIG9mIGNhcmRpb2xvZ3k8L2FsdC10aXRsZT48L3RpdGxlcz48
cGVyaW9kaWNhbD48ZnVsbC10aXRsZT5JbnRlcm5hdGlvbmFsIEpvdXJuYWwgb2YgQ2FyZGlvbG9n
eTwvZnVsbC10aXRsZT48YWJici0xPkludC4gSi4gQ2FyZGlvbC48L2FiYnItMT48YWJici0yPklu
dCBKIENhcmRpb2w8L2FiYnItMj48L3BlcmlvZGljYWw+PGFsdC1wZXJpb2RpY2FsPjxmdWxsLXRp
dGxlPkludGVybmF0aW9uYWwgSm91cm5hbCBvZiBDYXJkaW9sb2d5PC9mdWxsLXRpdGxlPjxhYmJy
LTE+SW50LiBKLiBDYXJkaW9sLjwvYWJici0xPjxhYmJyLTI+SW50IEogQ2FyZGlvbDwvYWJici0y
PjwvYWx0LXBlcmlvZGljYWw+PHBhZ2VzPjcyLTQ8L3BhZ2VzPjx2b2x1bWU+MTk0PC92b2x1bWU+
PGRhdGVzPjx5ZWFyPjIwMTU8L3llYXI+PHB1Yi1kYXRlcz48ZGF0ZT5TZXAgMTwvZGF0ZT48L3B1
Yi1kYXRlcz48L2RhdGVzPjxpc2JuPjE4NzQtMTc1NCAoRWxlY3Ryb25pYykmI3hEOzAxNjctNTI3
MyAoTGlua2luZyk8L2lzYm4+PGFjY2Vzc2lvbi1udW0+MjYwMDU4MDg8L2FjY2Vzc2lvbi1udW0+
PHVybHM+PHJlbGF0ZWQtdXJscz48dXJsPmh0dHA6Ly93d3cubmNiaS5ubG0ubmloLmdvdi9wdWJt
ZWQvMjYwMDU4MDg8L3VybD48L3JlbGF0ZWQtdXJscz48L3VybHM+PGVsZWN0cm9uaWMtcmVzb3Vy
Y2UtbnVtPjEwLjEwMTYvai5pamNhcmQuMjAxNS4wNS4wOTg8L2VsZWN0cm9uaWMtcmVzb3VyY2Ut
bnVtPjwvcmVjb3JkPjwvQ2l0ZT48Q2l0ZT48QXV0aG9yPkt1bWFyPC9BdXRob3I+PFllYXI+MjAx
NTwvWWVhcj48UmVjTnVtPjEwPC9SZWNOdW0+PHJlY29yZD48cmVjLW51bWJlcj4xMDwvcmVjLW51
bWJlcj48Zm9yZWlnbi1rZXlzPjxrZXkgYXBwPSJFTiIgZGItaWQ9IjVkZXN4dnNzbHZmcnhlZXN3
d3hwenpmbnY1cjAyZndkYWF4NSIgdGltZXN0YW1wPSIxNDM4MjkyMzU3Ij4xMDwva2V5PjwvZm9y
ZWlnbi1rZXlzPjxyZWYtdHlwZSBuYW1lPSJKb3VybmFsIEFydGljbGUiPjE3PC9yZWYtdHlwZT48
Y29udHJpYnV0b3JzPjxhdXRob3JzPjxhdXRob3I+S3VtYXIsIEcuPC9hdXRob3I+PGF1dGhvcj5E
ZXNobXVraCwgQS48L2F1dGhvcj48YXV0aG9yPlNha2h1amEsIEEuPC9hdXRob3I+PGF1dGhvcj5U
YW5lamEsIEEuPC9hdXRob3I+PGF1dGhvcj5LdW1hciwgTi48L2F1dGhvcj48YXV0aG9yPkphY29i
cywgRS48L2F1dGhvcj48YXV0aG9yPk5hbmNoYWwsIFIuPC9hdXRob3I+PGF1dGhvcj5NaWx3YXVr
ZWUgSW5pdGlhdGl2ZSBpbiBDcml0aWNhbCBDYXJlIE91dGNvbWVzIFJlc2VhcmNoIEdyb3VwIG9m
LCBJbnZlc3RpZ2F0b3JzPC9hdXRob3I+PC9hdXRob3JzPjwvY29udHJpYnV0b3JzPjx0aXRsZXM+
PHRpdGxlPkFjdXRlIG15b2NhcmRpYWwgaW5mYXJjdGlvbjogYSBuYXRpb25hbCBhbmFseXNpcyBv
ZiB0aGUgd2Vla2VuZCBlZmZlY3Qgb3ZlciB0aW1lPC90aXRsZT48c2Vjb25kYXJ5LXRpdGxlPkog
QW0gQ29sbCBDYXJkaW9sPC9zZWNvbmRhcnktdGl0bGU+PGFsdC10aXRsZT5Kb3VybmFsIG9mIHRo
ZSBBbWVyaWNhbiBDb2xsZWdlIG9mIENhcmRpb2xvZ3k8L2FsdC10aXRsZT48L3RpdGxlcz48cGVy
aW9kaWNhbD48ZnVsbC10aXRsZT5Kb3VybmFsIG9mIHRoZSBBbWVyaWNhbiBDb2xsZWdlIG9mIENh
cmRpb2xvZ3k8L2Z1bGwtdGl0bGU+PGFiYnItMT5KLiBBbS4gQ29sbC4gQ2FyZGlvbC48L2FiYnIt
MT48YWJici0yPkogQW0gQ29sbCBDYXJkaW9sPC9hYmJyLTI+PC9wZXJpb2RpY2FsPjxhbHQtcGVy
aW9kaWNhbD48ZnVsbC10aXRsZT5Kb3VybmFsIG9mIHRoZSBBbWVyaWNhbiBDb2xsZWdlIG9mIENh
cmRpb2xvZ3k8L2Z1bGwtdGl0bGU+PGFiYnItMT5KLiBBbS4gQ29sbC4gQ2FyZGlvbC48L2FiYnIt
MT48YWJici0yPkogQW0gQ29sbCBDYXJkaW9sPC9hYmJyLTI+PC9hbHQtcGVyaW9kaWNhbD48cGFn
ZXM+MjE3LTg8L3BhZ2VzPjx2b2x1bWU+NjU8L3ZvbHVtZT48bnVtYmVyPjI8L251bWJlcj48a2V5
d29yZHM+PGtleXdvcmQ+RGF0YWJhc2VzLCBGYWN0dWFsPC9rZXl3b3JkPjxrZXl3b3JkPkZvbGxv
dy1VcCBTdHVkaWVzPC9rZXl3b3JkPjxrZXl3b3JkPkhvc3BpdGFsIE1vcnRhbGl0eS8qdHJlbmRz
PC9rZXl3b3JkPjxrZXl3b3JkPipIb3NwaXRhbHMsIFB1YmxpYzwva2V5d29yZD48a2V5d29yZD5I
dW1hbnM8L2tleXdvcmQ+PGtleXdvcmQ+TXlvY2FyZGlhbCBJbmZhcmN0aW9uLyptb3J0YWxpdHk8
L2tleXdvcmQ+PGtleXdvcmQ+UGF0aWVudCBBZG1pc3Npb24vKnRyZW5kczwva2V5d29yZD48a2V5
d29yZD5SZXRyb3NwZWN0aXZlIFN0dWRpZXM8L2tleXdvcmQ+PGtleXdvcmQ+VGltZSBGYWN0b3Jz
PC9rZXl3b3JkPjxrZXl3b3JkPlVuaXRlZCBTdGF0ZXMvZXBpZGVtaW9sb2d5PC9rZXl3b3JkPjwv
a2V5d29yZHM+PGRhdGVzPjx5ZWFyPjIwMTU8L3llYXI+PHB1Yi1kYXRlcz48ZGF0ZT5KYW4gMjA8
L2RhdGU+PC9wdWItZGF0ZXM+PC9kYXRlcz48aXNibj4xNTU4LTM1OTcgKEVsZWN0cm9uaWMpJiN4
RDswNzM1LTEwOTcgKExpbmtpbmcpPC9pc2JuPjxhY2Nlc3Npb24tbnVtPjI1NTkzMDY1PC9hY2Nl
c3Npb24tbnVtPjx1cmxzPjxyZWxhdGVkLXVybHM+PHVybD5odHRwOi8vd3d3Lm5jYmkubmxtLm5p
aC5nb3YvcHVibWVkLzI1NTkzMDY1PC91cmw+PC9yZWxhdGVkLXVybHM+PC91cmxzPjxlbGVjdHJv
bmljLXJlc291cmNlLW51bT4xMC4xMDE2L2ouamFjYy4yMDE0LjA5LjA4MzwvZWxlY3Ryb25pYy1y
ZXNvdXJjZS1udW0+PC9yZWNvcmQ+PC9DaXRlPjwvRW5kTm90ZT5=
</w:fldData>
        </w:fldChar>
      </w:r>
      <w:r w:rsidR="008974D1">
        <w:rPr>
          <w:rFonts w:ascii="Cambria" w:hAnsi="Cambria"/>
          <w:sz w:val="22"/>
          <w:szCs w:val="22"/>
          <w:lang w:val="en-GB"/>
        </w:rPr>
        <w:instrText xml:space="preserve"> ADDIN EN.CITE.DATA </w:instrText>
      </w:r>
      <w:r w:rsidR="008974D1">
        <w:rPr>
          <w:rFonts w:ascii="Cambria" w:hAnsi="Cambria"/>
          <w:sz w:val="22"/>
          <w:szCs w:val="22"/>
          <w:lang w:val="en-GB"/>
        </w:rPr>
      </w:r>
      <w:r w:rsidR="008974D1">
        <w:rPr>
          <w:rFonts w:ascii="Cambria" w:hAnsi="Cambria"/>
          <w:sz w:val="22"/>
          <w:szCs w:val="22"/>
          <w:lang w:val="en-GB"/>
        </w:rPr>
        <w:fldChar w:fldCharType="end"/>
      </w:r>
      <w:r w:rsidR="00673455" w:rsidRPr="00C52BF0">
        <w:rPr>
          <w:rFonts w:ascii="Cambria" w:hAnsi="Cambria"/>
          <w:sz w:val="22"/>
          <w:szCs w:val="22"/>
          <w:lang w:val="en-GB"/>
        </w:rPr>
      </w:r>
      <w:r w:rsidR="00673455" w:rsidRPr="00C52BF0">
        <w:rPr>
          <w:rFonts w:ascii="Cambria" w:hAnsi="Cambria"/>
          <w:sz w:val="22"/>
          <w:szCs w:val="22"/>
          <w:lang w:val="en-GB"/>
        </w:rPr>
        <w:fldChar w:fldCharType="separate"/>
      </w:r>
      <w:r w:rsidR="008974D1">
        <w:rPr>
          <w:rFonts w:ascii="Cambria" w:hAnsi="Cambria"/>
          <w:noProof/>
          <w:sz w:val="22"/>
          <w:szCs w:val="22"/>
          <w:lang w:val="en-GB"/>
        </w:rPr>
        <w:t>[4, 5, 6, 7, 8, 9]</w:t>
      </w:r>
      <w:r w:rsidR="00673455" w:rsidRPr="00C52BF0">
        <w:rPr>
          <w:rFonts w:ascii="Cambria" w:hAnsi="Cambria"/>
          <w:sz w:val="22"/>
          <w:szCs w:val="22"/>
          <w:lang w:val="en-GB"/>
        </w:rPr>
        <w:fldChar w:fldCharType="end"/>
      </w:r>
      <w:r w:rsidR="00673455">
        <w:rPr>
          <w:rFonts w:ascii="Cambria" w:hAnsi="Cambria"/>
          <w:sz w:val="22"/>
          <w:szCs w:val="22"/>
          <w:lang w:val="en-GB"/>
        </w:rPr>
        <w:t>.</w:t>
      </w:r>
    </w:p>
    <w:p w14:paraId="1168A382" w14:textId="77777777" w:rsidR="007A1FFD" w:rsidRPr="00C52BF0" w:rsidRDefault="007A1FFD" w:rsidP="00A51D52">
      <w:pPr>
        <w:spacing w:after="0" w:line="360" w:lineRule="auto"/>
        <w:jc w:val="both"/>
        <w:rPr>
          <w:rFonts w:ascii="Cambria" w:hAnsi="Cambria"/>
          <w:sz w:val="22"/>
          <w:szCs w:val="22"/>
          <w:lang w:val="en-GB"/>
        </w:rPr>
      </w:pPr>
    </w:p>
    <w:p w14:paraId="76555B96" w14:textId="77777777" w:rsidR="003B78E5" w:rsidRDefault="00DD0C4C" w:rsidP="00A51D52">
      <w:pPr>
        <w:widowControl w:val="0"/>
        <w:autoSpaceDE w:val="0"/>
        <w:autoSpaceDN w:val="0"/>
        <w:adjustRightInd w:val="0"/>
        <w:spacing w:after="0" w:line="360" w:lineRule="auto"/>
        <w:jc w:val="both"/>
        <w:rPr>
          <w:rFonts w:ascii="Cambria" w:hAnsi="Cambria"/>
          <w:sz w:val="22"/>
          <w:szCs w:val="22"/>
          <w:lang w:val="en-GB"/>
        </w:rPr>
      </w:pPr>
      <w:r w:rsidRPr="00C52BF0">
        <w:rPr>
          <w:rFonts w:ascii="Cambria" w:hAnsi="Cambria"/>
          <w:sz w:val="22"/>
          <w:szCs w:val="22"/>
          <w:lang w:val="en-GB"/>
        </w:rPr>
        <w:t xml:space="preserve">There </w:t>
      </w:r>
      <w:r w:rsidRPr="00091DB2">
        <w:rPr>
          <w:rFonts w:ascii="Cambria" w:hAnsi="Cambria"/>
          <w:i/>
          <w:sz w:val="22"/>
          <w:szCs w:val="22"/>
          <w:lang w:val="en-GB"/>
        </w:rPr>
        <w:t>was</w:t>
      </w:r>
      <w:r w:rsidRPr="00C52BF0">
        <w:rPr>
          <w:rFonts w:ascii="Cambria" w:hAnsi="Cambria"/>
          <w:sz w:val="22"/>
          <w:szCs w:val="22"/>
          <w:lang w:val="en-GB"/>
        </w:rPr>
        <w:t xml:space="preserve"> evidence that </w:t>
      </w:r>
      <w:r w:rsidR="004E2631">
        <w:rPr>
          <w:rFonts w:ascii="Cambria" w:hAnsi="Cambria"/>
          <w:sz w:val="22"/>
          <w:szCs w:val="22"/>
          <w:lang w:val="en-GB"/>
        </w:rPr>
        <w:t>secondary</w:t>
      </w:r>
      <w:r w:rsidRPr="00C52BF0">
        <w:rPr>
          <w:rFonts w:ascii="Cambria" w:hAnsi="Cambria"/>
          <w:sz w:val="22"/>
          <w:szCs w:val="22"/>
          <w:lang w:val="en-GB"/>
        </w:rPr>
        <w:t xml:space="preserve"> transfers </w:t>
      </w:r>
      <w:r w:rsidR="004E2631">
        <w:rPr>
          <w:rFonts w:ascii="Cambria" w:hAnsi="Cambria"/>
          <w:sz w:val="22"/>
          <w:szCs w:val="22"/>
          <w:lang w:val="en-GB"/>
        </w:rPr>
        <w:t>in</w:t>
      </w:r>
      <w:r w:rsidR="00F53B93" w:rsidRPr="00C52BF0">
        <w:rPr>
          <w:rFonts w:ascii="Cambria" w:hAnsi="Cambria"/>
          <w:sz w:val="22"/>
          <w:szCs w:val="22"/>
          <w:lang w:val="en-GB"/>
        </w:rPr>
        <w:t xml:space="preserve">to </w:t>
      </w:r>
      <w:r w:rsidR="008F4491">
        <w:rPr>
          <w:rFonts w:ascii="Cambria" w:hAnsi="Cambria"/>
          <w:sz w:val="22"/>
          <w:szCs w:val="22"/>
          <w:lang w:val="en-GB"/>
        </w:rPr>
        <w:t>MTCs</w:t>
      </w:r>
      <w:r w:rsidR="00F53B93" w:rsidRPr="00C52BF0">
        <w:rPr>
          <w:rFonts w:ascii="Cambria" w:hAnsi="Cambria"/>
          <w:sz w:val="22"/>
          <w:szCs w:val="22"/>
          <w:lang w:val="en-GB"/>
        </w:rPr>
        <w:t xml:space="preserve"> </w:t>
      </w:r>
      <w:r w:rsidRPr="00C52BF0">
        <w:rPr>
          <w:rFonts w:ascii="Cambria" w:hAnsi="Cambria"/>
          <w:sz w:val="22"/>
          <w:szCs w:val="22"/>
          <w:lang w:val="en-GB"/>
        </w:rPr>
        <w:t>are inc</w:t>
      </w:r>
      <w:r w:rsidR="00361276" w:rsidRPr="00C52BF0">
        <w:rPr>
          <w:rFonts w:ascii="Cambria" w:hAnsi="Cambria"/>
          <w:sz w:val="22"/>
          <w:szCs w:val="22"/>
          <w:lang w:val="en-GB"/>
        </w:rPr>
        <w:t xml:space="preserve">reased for patients injured </w:t>
      </w:r>
      <w:r w:rsidR="008F4491">
        <w:rPr>
          <w:rFonts w:ascii="Cambria" w:hAnsi="Cambria"/>
          <w:sz w:val="22"/>
          <w:szCs w:val="22"/>
          <w:lang w:val="en-GB"/>
        </w:rPr>
        <w:t>at night</w:t>
      </w:r>
      <w:r w:rsidR="00E26493" w:rsidRPr="00C52BF0">
        <w:rPr>
          <w:rFonts w:ascii="Cambria" w:hAnsi="Cambria"/>
          <w:sz w:val="22"/>
          <w:szCs w:val="22"/>
          <w:lang w:val="en-GB"/>
        </w:rPr>
        <w:t xml:space="preserve">. </w:t>
      </w:r>
      <w:r w:rsidR="00361276" w:rsidRPr="00C52BF0">
        <w:rPr>
          <w:rFonts w:ascii="Cambria" w:hAnsi="Cambria"/>
          <w:sz w:val="22"/>
          <w:szCs w:val="22"/>
          <w:lang w:val="en-GB"/>
        </w:rPr>
        <w:lastRenderedPageBreak/>
        <w:t xml:space="preserve">This </w:t>
      </w:r>
      <w:r w:rsidR="00D420A7">
        <w:rPr>
          <w:rFonts w:ascii="Cambria" w:hAnsi="Cambria"/>
          <w:sz w:val="22"/>
          <w:szCs w:val="22"/>
          <w:lang w:val="en-GB"/>
        </w:rPr>
        <w:t>could</w:t>
      </w:r>
      <w:r w:rsidR="00F53B93" w:rsidRPr="00C52BF0">
        <w:rPr>
          <w:rFonts w:ascii="Cambria" w:hAnsi="Cambria"/>
          <w:sz w:val="22"/>
          <w:szCs w:val="22"/>
          <w:lang w:val="en-GB"/>
        </w:rPr>
        <w:t xml:space="preserve"> </w:t>
      </w:r>
      <w:r w:rsidR="00361276" w:rsidRPr="00C52BF0">
        <w:rPr>
          <w:rFonts w:ascii="Cambria" w:hAnsi="Cambria"/>
          <w:sz w:val="22"/>
          <w:szCs w:val="22"/>
          <w:lang w:val="en-GB"/>
        </w:rPr>
        <w:t xml:space="preserve">be explained by </w:t>
      </w:r>
      <w:r w:rsidR="0081412C">
        <w:rPr>
          <w:rFonts w:ascii="Cambria" w:hAnsi="Cambria"/>
          <w:sz w:val="22"/>
          <w:szCs w:val="22"/>
          <w:lang w:val="en-GB"/>
        </w:rPr>
        <w:t xml:space="preserve">smaller hospitals having sufficient resources to manage </w:t>
      </w:r>
      <w:r w:rsidR="00D420A7">
        <w:rPr>
          <w:rFonts w:ascii="Cambria" w:hAnsi="Cambria"/>
          <w:sz w:val="22"/>
          <w:szCs w:val="22"/>
          <w:lang w:val="en-GB"/>
        </w:rPr>
        <w:t>such cases</w:t>
      </w:r>
      <w:r w:rsidR="0081412C">
        <w:rPr>
          <w:rFonts w:ascii="Cambria" w:hAnsi="Cambria"/>
          <w:sz w:val="22"/>
          <w:szCs w:val="22"/>
          <w:lang w:val="en-GB"/>
        </w:rPr>
        <w:t xml:space="preserve"> during the </w:t>
      </w:r>
      <w:r w:rsidR="00D420A7">
        <w:rPr>
          <w:rFonts w:ascii="Cambria" w:hAnsi="Cambria"/>
          <w:sz w:val="22"/>
          <w:szCs w:val="22"/>
          <w:lang w:val="en-GB"/>
        </w:rPr>
        <w:t>day</w:t>
      </w:r>
      <w:r w:rsidR="0081412C">
        <w:rPr>
          <w:rFonts w:ascii="Cambria" w:hAnsi="Cambria"/>
          <w:sz w:val="22"/>
          <w:szCs w:val="22"/>
          <w:lang w:val="en-GB"/>
        </w:rPr>
        <w:t xml:space="preserve"> but not at night. </w:t>
      </w:r>
      <w:r w:rsidR="00C52BF0" w:rsidRPr="00C52BF0">
        <w:rPr>
          <w:rFonts w:ascii="Cambria" w:hAnsi="Cambria"/>
          <w:sz w:val="22"/>
          <w:szCs w:val="22"/>
          <w:lang w:val="en-GB"/>
        </w:rPr>
        <w:t xml:space="preserve">For example, the availability of senior staff, imaging resources, and specialty expertise might have reduced the need to transfer patients during </w:t>
      </w:r>
      <w:r w:rsidR="00D420A7">
        <w:rPr>
          <w:rFonts w:ascii="Cambria" w:hAnsi="Cambria"/>
          <w:sz w:val="22"/>
          <w:szCs w:val="22"/>
          <w:lang w:val="en-GB"/>
        </w:rPr>
        <w:t>daylight hours</w:t>
      </w:r>
      <w:r w:rsidR="00C52BF0" w:rsidRPr="00C52BF0">
        <w:rPr>
          <w:rFonts w:ascii="Cambria" w:hAnsi="Cambria"/>
          <w:sz w:val="22"/>
          <w:szCs w:val="22"/>
          <w:lang w:val="en-GB"/>
        </w:rPr>
        <w:t>.</w:t>
      </w:r>
      <w:r w:rsidR="001074CA">
        <w:rPr>
          <w:rFonts w:ascii="Cambria" w:hAnsi="Cambria"/>
          <w:sz w:val="22"/>
          <w:szCs w:val="22"/>
          <w:lang w:val="en-GB"/>
        </w:rPr>
        <w:t xml:space="preserve"> </w:t>
      </w:r>
      <w:r w:rsidR="00E4581E">
        <w:rPr>
          <w:rFonts w:ascii="Cambria" w:hAnsi="Cambria"/>
          <w:sz w:val="22"/>
          <w:szCs w:val="22"/>
          <w:lang w:val="en-GB"/>
        </w:rPr>
        <w:t xml:space="preserve"> </w:t>
      </w:r>
      <w:r w:rsidR="003742CF">
        <w:rPr>
          <w:rFonts w:ascii="Cambria" w:hAnsi="Cambria"/>
          <w:sz w:val="22"/>
          <w:szCs w:val="22"/>
          <w:lang w:val="en-GB"/>
        </w:rPr>
        <w:t xml:space="preserve">Although case mix could be vulnerable to differences in pre-hospital </w:t>
      </w:r>
      <w:r w:rsidR="00AD25B4">
        <w:rPr>
          <w:rFonts w:ascii="Cambria" w:hAnsi="Cambria"/>
          <w:sz w:val="22"/>
          <w:szCs w:val="22"/>
          <w:lang w:val="en-GB"/>
        </w:rPr>
        <w:t>triage, there is little evidence to suggest that major trauma triage processes vary by time of day.  The decision to convey patients to an MTC is guided by a formal decision tree with additional advice provided to ambulance crews by a major trauma dispatch desk that is accessible at all times.</w:t>
      </w:r>
      <w:r w:rsidR="00594AEC">
        <w:rPr>
          <w:rFonts w:ascii="Cambria" w:hAnsi="Cambria"/>
          <w:sz w:val="22"/>
          <w:szCs w:val="22"/>
          <w:lang w:val="en-GB"/>
        </w:rPr>
        <w:fldChar w:fldCharType="begin"/>
      </w:r>
      <w:r w:rsidR="008974D1">
        <w:rPr>
          <w:rFonts w:ascii="Cambria" w:hAnsi="Cambria"/>
          <w:sz w:val="22"/>
          <w:szCs w:val="22"/>
          <w:lang w:val="en-GB"/>
        </w:rPr>
        <w:instrText xml:space="preserve"> ADDIN EN.CITE &lt;EndNote&gt;&lt;Cite ExcludeYear="1"&gt;&lt;Author&gt;Heart of England NHS Foundation Trust&lt;/Author&gt;&lt;RecNum&gt;53&lt;/RecNum&gt;&lt;DisplayText&gt;[36]&lt;/DisplayText&gt;&lt;record&gt;&lt;rec-number&gt;53&lt;/rec-number&gt;&lt;foreign-keys&gt;&lt;key app="EN" db-id="5desxvsslvfrxeeswwxpzzfnv5r02fwdaax5" timestamp="1462356616"&gt;53&lt;/key&gt;&lt;/foreign-keys&gt;&lt;ref-type name="Report"&gt;27&lt;/ref-type&gt;&lt;contributors&gt;&lt;authors&gt;&lt;author&gt;Heart of England NHS Foundation Trust,&lt;/author&gt;&lt;/authors&gt;&lt;/contributors&gt;&lt;titles&gt;&lt;title&gt;Birmingham, Black Country, Hereford &amp;amp; Worcester trauma network: a guide for clinicians&lt;/title&gt;&lt;/titles&gt;&lt;dates&gt;&lt;/dates&gt;&lt;pub-location&gt;Birmingham, UK&lt;/pub-location&gt;&lt;urls&gt;&lt;related-urls&gt;&lt;url&gt;http://www.heartofengland.nhs.uk/wp-content/uploads/BBCHWTN-clinicians-guide.pdf&lt;/url&gt;&lt;/related-urls&gt;&lt;/urls&gt;&lt;access-date&gt;4th May 2016&lt;/access-date&gt;&lt;/record&gt;&lt;/Cite&gt;&lt;/EndNote&gt;</w:instrText>
      </w:r>
      <w:r w:rsidR="00594AEC">
        <w:rPr>
          <w:rFonts w:ascii="Cambria" w:hAnsi="Cambria"/>
          <w:sz w:val="22"/>
          <w:szCs w:val="22"/>
          <w:lang w:val="en-GB"/>
        </w:rPr>
        <w:fldChar w:fldCharType="separate"/>
      </w:r>
      <w:r w:rsidR="008974D1">
        <w:rPr>
          <w:rFonts w:ascii="Cambria" w:hAnsi="Cambria"/>
          <w:noProof/>
          <w:sz w:val="22"/>
          <w:szCs w:val="22"/>
          <w:lang w:val="en-GB"/>
        </w:rPr>
        <w:t>[36]</w:t>
      </w:r>
      <w:r w:rsidR="00594AEC">
        <w:rPr>
          <w:rFonts w:ascii="Cambria" w:hAnsi="Cambria"/>
          <w:sz w:val="22"/>
          <w:szCs w:val="22"/>
          <w:lang w:val="en-GB"/>
        </w:rPr>
        <w:fldChar w:fldCharType="end"/>
      </w:r>
      <w:r w:rsidR="00653D19">
        <w:rPr>
          <w:rFonts w:ascii="Cambria" w:hAnsi="Cambria"/>
          <w:sz w:val="22"/>
          <w:szCs w:val="22"/>
          <w:lang w:val="en-GB"/>
        </w:rPr>
        <w:t xml:space="preserve"> However, t</w:t>
      </w:r>
      <w:r w:rsidR="00611D7B">
        <w:rPr>
          <w:rFonts w:ascii="Cambria" w:hAnsi="Cambria"/>
          <w:sz w:val="22"/>
          <w:szCs w:val="22"/>
          <w:lang w:val="en-GB"/>
        </w:rPr>
        <w:t xml:space="preserve">here </w:t>
      </w:r>
      <w:r w:rsidR="00611D7B" w:rsidRPr="00611D7B">
        <w:rPr>
          <w:rFonts w:ascii="Cambria" w:hAnsi="Cambria"/>
          <w:i/>
          <w:sz w:val="22"/>
          <w:szCs w:val="22"/>
          <w:lang w:val="en-GB"/>
        </w:rPr>
        <w:t>were</w:t>
      </w:r>
      <w:r w:rsidR="00611D7B">
        <w:rPr>
          <w:rFonts w:ascii="Cambria" w:hAnsi="Cambria"/>
          <w:sz w:val="22"/>
          <w:szCs w:val="22"/>
          <w:lang w:val="en-GB"/>
        </w:rPr>
        <w:t xml:space="preserve"> significantly fewer air ambulance transfers at night (</w:t>
      </w:r>
      <w:r w:rsidR="00653D19">
        <w:rPr>
          <w:rFonts w:ascii="Cambria" w:hAnsi="Cambria"/>
          <w:sz w:val="22"/>
          <w:szCs w:val="22"/>
          <w:lang w:val="en-GB"/>
        </w:rPr>
        <w:t>5.4% versus 13.8% during the day</w:t>
      </w:r>
      <w:r w:rsidR="00611D7B">
        <w:rPr>
          <w:rFonts w:ascii="Cambria" w:hAnsi="Cambria"/>
          <w:sz w:val="22"/>
          <w:szCs w:val="22"/>
          <w:lang w:val="en-GB"/>
        </w:rPr>
        <w:t xml:space="preserve">), </w:t>
      </w:r>
      <w:r w:rsidR="003B78E5">
        <w:rPr>
          <w:rFonts w:ascii="Cambria" w:hAnsi="Cambria"/>
          <w:sz w:val="22"/>
          <w:szCs w:val="22"/>
          <w:lang w:val="en-GB"/>
        </w:rPr>
        <w:t xml:space="preserve">which </w:t>
      </w:r>
      <w:r w:rsidR="00653D19">
        <w:rPr>
          <w:rFonts w:ascii="Cambria" w:hAnsi="Cambria"/>
          <w:sz w:val="22"/>
          <w:szCs w:val="22"/>
          <w:lang w:val="en-GB"/>
        </w:rPr>
        <w:t>probably</w:t>
      </w:r>
      <w:r w:rsidR="003B78E5">
        <w:rPr>
          <w:rFonts w:ascii="Cambria" w:hAnsi="Cambria"/>
          <w:sz w:val="22"/>
          <w:szCs w:val="22"/>
          <w:lang w:val="en-GB"/>
        </w:rPr>
        <w:t xml:space="preserve"> </w:t>
      </w:r>
      <w:r w:rsidR="00653D19">
        <w:rPr>
          <w:rFonts w:ascii="Cambria" w:hAnsi="Cambria"/>
          <w:sz w:val="22"/>
          <w:szCs w:val="22"/>
          <w:lang w:val="en-GB"/>
        </w:rPr>
        <w:t>results from</w:t>
      </w:r>
      <w:r w:rsidR="003B78E5">
        <w:rPr>
          <w:rFonts w:ascii="Cambria" w:hAnsi="Cambria"/>
          <w:sz w:val="22"/>
          <w:szCs w:val="22"/>
          <w:lang w:val="en-GB"/>
        </w:rPr>
        <w:t xml:space="preserve"> additional restrictions imposed on aircraft flying </w:t>
      </w:r>
      <w:r w:rsidR="003A71DD">
        <w:rPr>
          <w:rFonts w:ascii="Cambria" w:hAnsi="Cambria"/>
          <w:sz w:val="22"/>
          <w:szCs w:val="22"/>
          <w:lang w:val="en-GB"/>
        </w:rPr>
        <w:t>after sundown</w:t>
      </w:r>
      <w:r w:rsidR="003B78E5">
        <w:rPr>
          <w:rFonts w:ascii="Cambria" w:hAnsi="Cambria"/>
          <w:sz w:val="22"/>
          <w:szCs w:val="22"/>
          <w:lang w:val="en-GB"/>
        </w:rPr>
        <w:t>.</w:t>
      </w:r>
      <w:r w:rsidR="00594AEC">
        <w:rPr>
          <w:rFonts w:ascii="Cambria" w:hAnsi="Cambria"/>
          <w:sz w:val="22"/>
          <w:szCs w:val="22"/>
          <w:lang w:val="en-GB"/>
        </w:rPr>
        <w:fldChar w:fldCharType="begin"/>
      </w:r>
      <w:r w:rsidR="008974D1">
        <w:rPr>
          <w:rFonts w:ascii="Cambria" w:hAnsi="Cambria"/>
          <w:sz w:val="22"/>
          <w:szCs w:val="22"/>
          <w:lang w:val="en-GB"/>
        </w:rPr>
        <w:instrText xml:space="preserve"> ADDIN EN.CITE &lt;EndNote&gt;&lt;Cite&gt;&lt;Author&gt;Civil Aviation Authority&lt;/Author&gt;&lt;Year&gt;2016&lt;/Year&gt;&lt;RecNum&gt;52&lt;/RecNum&gt;&lt;DisplayText&gt;[37]&lt;/DisplayText&gt;&lt;record&gt;&lt;rec-number&gt;52&lt;/rec-number&gt;&lt;foreign-keys&gt;&lt;key app="EN" db-id="5desxvsslvfrxeeswwxpzzfnv5r02fwdaax5" timestamp="1462356499"&gt;52&lt;/key&gt;&lt;/foreign-keys&gt;&lt;ref-type name="Report"&gt;27&lt;/ref-type&gt;&lt;contributors&gt;&lt;authors&gt;&lt;author&gt;Civil Aviation Authority,&lt;/author&gt;&lt;/authors&gt;&lt;/contributors&gt;&lt;titles&gt;&lt;title&gt;SERA, Air Navigation Order 2009 and Rules of the AIr Regulations 2015 - Consolidation&lt;/title&gt;&lt;/titles&gt;&lt;dates&gt;&lt;year&gt;2016&lt;/year&gt;&lt;pub-dates&gt;&lt;date&gt;18th March 2016&lt;/date&gt;&lt;/pub-dates&gt;&lt;/dates&gt;&lt;pub-location&gt;London, UK&lt;/pub-location&gt;&lt;publisher&gt;CAA&lt;/publisher&gt;&lt;urls&gt;&lt;related-urls&gt;&lt;url&gt;https://www.caa.co.uk/WorkArea/DownloadAsset.aspx?id=4294975756&lt;/url&gt;&lt;/related-urls&gt;&lt;/urls&gt;&lt;access-date&gt;4th May 2016&lt;/access-date&gt;&lt;/record&gt;&lt;/Cite&gt;&lt;/EndNote&gt;</w:instrText>
      </w:r>
      <w:r w:rsidR="00594AEC">
        <w:rPr>
          <w:rFonts w:ascii="Cambria" w:hAnsi="Cambria"/>
          <w:sz w:val="22"/>
          <w:szCs w:val="22"/>
          <w:lang w:val="en-GB"/>
        </w:rPr>
        <w:fldChar w:fldCharType="separate"/>
      </w:r>
      <w:r w:rsidR="008974D1">
        <w:rPr>
          <w:rFonts w:ascii="Cambria" w:hAnsi="Cambria"/>
          <w:noProof/>
          <w:sz w:val="22"/>
          <w:szCs w:val="22"/>
          <w:lang w:val="en-GB"/>
        </w:rPr>
        <w:t>[37]</w:t>
      </w:r>
      <w:r w:rsidR="00594AEC">
        <w:rPr>
          <w:rFonts w:ascii="Cambria" w:hAnsi="Cambria"/>
          <w:sz w:val="22"/>
          <w:szCs w:val="22"/>
          <w:lang w:val="en-GB"/>
        </w:rPr>
        <w:fldChar w:fldCharType="end"/>
      </w:r>
      <w:r w:rsidR="003B78E5">
        <w:rPr>
          <w:rFonts w:ascii="Cambria" w:hAnsi="Cambria"/>
          <w:sz w:val="22"/>
          <w:szCs w:val="22"/>
          <w:lang w:val="en-GB"/>
        </w:rPr>
        <w:t xml:space="preserve"> It is possible that a proportion of patients that </w:t>
      </w:r>
      <w:r w:rsidR="00653D19">
        <w:rPr>
          <w:rFonts w:ascii="Cambria" w:hAnsi="Cambria"/>
          <w:sz w:val="22"/>
          <w:szCs w:val="22"/>
          <w:lang w:val="en-GB"/>
        </w:rPr>
        <w:t>might</w:t>
      </w:r>
      <w:r w:rsidR="003B78E5">
        <w:rPr>
          <w:rFonts w:ascii="Cambria" w:hAnsi="Cambria"/>
          <w:sz w:val="22"/>
          <w:szCs w:val="22"/>
          <w:lang w:val="en-GB"/>
        </w:rPr>
        <w:t xml:space="preserve"> have been transferred</w:t>
      </w:r>
      <w:r w:rsidR="00AE0389">
        <w:rPr>
          <w:rFonts w:ascii="Cambria" w:hAnsi="Cambria"/>
          <w:sz w:val="22"/>
          <w:szCs w:val="22"/>
          <w:lang w:val="en-GB"/>
        </w:rPr>
        <w:t xml:space="preserve"> directly</w:t>
      </w:r>
      <w:r w:rsidR="003B78E5">
        <w:rPr>
          <w:rFonts w:ascii="Cambria" w:hAnsi="Cambria"/>
          <w:sz w:val="22"/>
          <w:szCs w:val="22"/>
          <w:lang w:val="en-GB"/>
        </w:rPr>
        <w:t xml:space="preserve"> to a MTC by air ambulance during the day</w:t>
      </w:r>
      <w:r w:rsidR="00AE0389">
        <w:rPr>
          <w:rFonts w:ascii="Cambria" w:hAnsi="Cambria"/>
          <w:sz w:val="22"/>
          <w:szCs w:val="22"/>
          <w:lang w:val="en-GB"/>
        </w:rPr>
        <w:t xml:space="preserve"> were conveyed by vehicle to a non-MTC hospital at night. This is particularly plausible in the case of stable patients in rural areas that are sometimes transferred by air ambulance for logistical reasons rather than a clinical need for rapid treatment.</w:t>
      </w:r>
      <w:r w:rsidR="00594AEC">
        <w:rPr>
          <w:rFonts w:ascii="Cambria" w:hAnsi="Cambria"/>
          <w:sz w:val="22"/>
          <w:szCs w:val="22"/>
          <w:lang w:val="en-GB"/>
        </w:rPr>
        <w:fldChar w:fldCharType="begin"/>
      </w:r>
      <w:r w:rsidR="008974D1">
        <w:rPr>
          <w:rFonts w:ascii="Cambria" w:hAnsi="Cambria"/>
          <w:sz w:val="22"/>
          <w:szCs w:val="22"/>
          <w:lang w:val="en-GB"/>
        </w:rPr>
        <w:instrText xml:space="preserve"> ADDIN EN.CITE &lt;EndNote&gt;&lt;Cite&gt;&lt;Author&gt;Black&lt;/Author&gt;&lt;Year&gt;2004&lt;/Year&gt;&lt;RecNum&gt;54&lt;/RecNum&gt;&lt;DisplayText&gt;[38]&lt;/DisplayText&gt;&lt;record&gt;&lt;rec-number&gt;54&lt;/rec-number&gt;&lt;foreign-keys&gt;&lt;key app="EN" db-id="5desxvsslvfrxeeswwxpzzfnv5r02fwdaax5" timestamp="1462356795"&gt;54&lt;/key&gt;&lt;/foreign-keys&gt;&lt;ref-type name="Journal Article"&gt;17&lt;/ref-type&gt;&lt;contributors&gt;&lt;authors&gt;&lt;author&gt;Black, J. J.&lt;/author&gt;&lt;author&gt;Ward, M. E.&lt;/author&gt;&lt;author&gt;Lockey, D. J.&lt;/author&gt;&lt;/authors&gt;&lt;/contributors&gt;&lt;auth-address&gt;Emergency Department, John Radcliffe Hospital, Oxford, UK. john.black@orh.nhs.uk &amp;lt;john.black@orh.nhs.uk&amp;gt;&lt;/auth-address&gt;&lt;titles&gt;&lt;title&gt;Appropriate use of helicopters to transport trauma patients from incident scene to hospital in the United Kingdom: an algorithm&lt;/title&gt;&lt;secondary-title&gt;Emerg Med J&lt;/secondary-title&gt;&lt;/titles&gt;&lt;periodical&gt;&lt;full-title&gt;Emergency Medicine Journal&lt;/full-title&gt;&lt;abbr-1&gt;Emerg. Med. J.&lt;/abbr-1&gt;&lt;abbr-2&gt;Emerg Med J&lt;/abbr-2&gt;&lt;/periodical&gt;&lt;pages&gt;355-61&lt;/pages&gt;&lt;volume&gt;21&lt;/volume&gt;&lt;number&gt;3&lt;/number&gt;&lt;keywords&gt;&lt;keyword&gt;*Air Ambulances&lt;/keyword&gt;&lt;keyword&gt;*Algorithms&lt;/keyword&gt;&lt;keyword&gt;Decision Making&lt;/keyword&gt;&lt;keyword&gt;Environment&lt;/keyword&gt;&lt;keyword&gt;Great Britain&lt;/keyword&gt;&lt;keyword&gt;Humans&lt;/keyword&gt;&lt;keyword&gt;Risk Factors&lt;/keyword&gt;&lt;keyword&gt;Time Factors&lt;/keyword&gt;&lt;keyword&gt;Triage/methods&lt;/keyword&gt;&lt;keyword&gt;Wounds and Injuries/*therapy&lt;/keyword&gt;&lt;/keywords&gt;&lt;dates&gt;&lt;year&gt;2004&lt;/year&gt;&lt;pub-dates&gt;&lt;date&gt;May&lt;/date&gt;&lt;/pub-dates&gt;&lt;/dates&gt;&lt;isbn&gt;1472-0213 (Electronic)&amp;#xD;1472-0205 (Linking)&lt;/isbn&gt;&lt;accession-num&gt;15107383&lt;/accession-num&gt;&lt;urls&gt;&lt;related-urls&gt;&lt;url&gt;http://www.ncbi.nlm.nih.gov/pubmed/15107383&lt;/url&gt;&lt;/related-urls&gt;&lt;/urls&gt;&lt;custom2&gt;PMC1726327&lt;/custom2&gt;&lt;/record&gt;&lt;/Cite&gt;&lt;/EndNote&gt;</w:instrText>
      </w:r>
      <w:r w:rsidR="00594AEC">
        <w:rPr>
          <w:rFonts w:ascii="Cambria" w:hAnsi="Cambria"/>
          <w:sz w:val="22"/>
          <w:szCs w:val="22"/>
          <w:lang w:val="en-GB"/>
        </w:rPr>
        <w:fldChar w:fldCharType="separate"/>
      </w:r>
      <w:r w:rsidR="008974D1">
        <w:rPr>
          <w:rFonts w:ascii="Cambria" w:hAnsi="Cambria"/>
          <w:noProof/>
          <w:sz w:val="22"/>
          <w:szCs w:val="22"/>
          <w:lang w:val="en-GB"/>
        </w:rPr>
        <w:t>[38]</w:t>
      </w:r>
      <w:r w:rsidR="00594AEC">
        <w:rPr>
          <w:rFonts w:ascii="Cambria" w:hAnsi="Cambria"/>
          <w:sz w:val="22"/>
          <w:szCs w:val="22"/>
          <w:lang w:val="en-GB"/>
        </w:rPr>
        <w:fldChar w:fldCharType="end"/>
      </w:r>
      <w:r w:rsidR="00AE0389">
        <w:rPr>
          <w:rFonts w:ascii="Cambria" w:hAnsi="Cambria"/>
          <w:sz w:val="22"/>
          <w:szCs w:val="22"/>
          <w:lang w:val="en-GB"/>
        </w:rPr>
        <w:t xml:space="preserve"> </w:t>
      </w:r>
    </w:p>
    <w:p w14:paraId="43A76D86" w14:textId="77777777" w:rsidR="00A02DCC" w:rsidRPr="00C52BF0" w:rsidRDefault="00A02DCC" w:rsidP="0022186A">
      <w:pPr>
        <w:spacing w:after="0" w:line="360" w:lineRule="auto"/>
        <w:jc w:val="both"/>
        <w:rPr>
          <w:rFonts w:ascii="Cambria" w:hAnsi="Cambria"/>
          <w:sz w:val="22"/>
          <w:szCs w:val="22"/>
          <w:lang w:val="en-GB"/>
        </w:rPr>
      </w:pPr>
    </w:p>
    <w:p w14:paraId="0921740B" w14:textId="77777777" w:rsidR="00E26493" w:rsidRPr="0081421B" w:rsidRDefault="00E26493" w:rsidP="0022186A">
      <w:pPr>
        <w:spacing w:after="0" w:line="360" w:lineRule="auto"/>
        <w:jc w:val="both"/>
        <w:rPr>
          <w:rFonts w:ascii="Cambria" w:hAnsi="Cambria"/>
          <w:b/>
          <w:sz w:val="22"/>
          <w:szCs w:val="22"/>
          <w:lang w:val="en-GB"/>
        </w:rPr>
      </w:pPr>
      <w:r w:rsidRPr="0081421B">
        <w:rPr>
          <w:rFonts w:ascii="Cambria" w:hAnsi="Cambria"/>
          <w:b/>
          <w:sz w:val="22"/>
          <w:szCs w:val="22"/>
          <w:lang w:val="en-GB"/>
        </w:rPr>
        <w:t>Strengths and limitations</w:t>
      </w:r>
    </w:p>
    <w:p w14:paraId="636D6C9C" w14:textId="77777777" w:rsidR="00D420A7" w:rsidRDefault="002E63C5" w:rsidP="0022186A">
      <w:pPr>
        <w:spacing w:after="0" w:line="360" w:lineRule="auto"/>
        <w:jc w:val="both"/>
        <w:rPr>
          <w:rFonts w:ascii="Cambria" w:hAnsi="Cambria"/>
          <w:sz w:val="22"/>
          <w:szCs w:val="22"/>
          <w:lang w:val="en-GB"/>
        </w:rPr>
      </w:pPr>
      <w:r w:rsidRPr="00C52BF0">
        <w:rPr>
          <w:rFonts w:ascii="Cambria" w:hAnsi="Cambria"/>
          <w:sz w:val="22"/>
          <w:szCs w:val="22"/>
          <w:lang w:val="en-GB"/>
        </w:rPr>
        <w:t xml:space="preserve">The principal strength of this study was its use of a </w:t>
      </w:r>
      <w:r w:rsidR="00FC74EF" w:rsidRPr="00C52BF0">
        <w:rPr>
          <w:rFonts w:ascii="Cambria" w:hAnsi="Cambria"/>
          <w:sz w:val="22"/>
          <w:szCs w:val="22"/>
          <w:lang w:val="en-GB"/>
        </w:rPr>
        <w:t xml:space="preserve">national </w:t>
      </w:r>
      <w:r w:rsidRPr="00C52BF0">
        <w:rPr>
          <w:rFonts w:ascii="Cambria" w:hAnsi="Cambria"/>
          <w:sz w:val="22"/>
          <w:szCs w:val="22"/>
          <w:lang w:val="en-GB"/>
        </w:rPr>
        <w:t>registry that captures</w:t>
      </w:r>
      <w:r w:rsidR="00FC74EF" w:rsidRPr="00C52BF0">
        <w:rPr>
          <w:rFonts w:ascii="Cambria" w:hAnsi="Cambria"/>
          <w:sz w:val="22"/>
          <w:szCs w:val="22"/>
          <w:lang w:val="en-GB"/>
        </w:rPr>
        <w:t xml:space="preserve"> </w:t>
      </w:r>
      <w:r w:rsidRPr="00C52BF0">
        <w:rPr>
          <w:rFonts w:ascii="Cambria" w:hAnsi="Cambria"/>
          <w:sz w:val="22"/>
          <w:szCs w:val="22"/>
          <w:lang w:val="en-GB"/>
        </w:rPr>
        <w:t>almost all</w:t>
      </w:r>
      <w:r w:rsidR="00FC74EF" w:rsidRPr="00C52BF0">
        <w:rPr>
          <w:rFonts w:ascii="Cambria" w:hAnsi="Cambria"/>
          <w:sz w:val="22"/>
          <w:szCs w:val="22"/>
          <w:lang w:val="en-GB"/>
        </w:rPr>
        <w:t xml:space="preserve"> severely injured patients treated at English MTCs</w:t>
      </w:r>
      <w:r w:rsidR="00D420A7">
        <w:rPr>
          <w:rFonts w:ascii="Cambria" w:hAnsi="Cambria"/>
          <w:sz w:val="22"/>
          <w:szCs w:val="22"/>
          <w:lang w:val="en-GB"/>
        </w:rPr>
        <w:t xml:space="preserve">. </w:t>
      </w:r>
      <w:r w:rsidR="0092467F" w:rsidRPr="00C52BF0">
        <w:rPr>
          <w:rFonts w:ascii="Cambria" w:hAnsi="Cambria"/>
          <w:sz w:val="22"/>
          <w:szCs w:val="22"/>
          <w:lang w:val="en-GB"/>
        </w:rPr>
        <w:t>There</w:t>
      </w:r>
      <w:r w:rsidR="00413EFC" w:rsidRPr="00C52BF0">
        <w:rPr>
          <w:rFonts w:ascii="Cambria" w:hAnsi="Cambria"/>
          <w:sz w:val="22"/>
          <w:szCs w:val="22"/>
          <w:lang w:val="en-GB"/>
        </w:rPr>
        <w:t xml:space="preserve"> are a number of limitations </w:t>
      </w:r>
      <w:r w:rsidR="00EF12D9" w:rsidRPr="00C52BF0">
        <w:rPr>
          <w:rFonts w:ascii="Cambria" w:hAnsi="Cambria"/>
          <w:sz w:val="22"/>
          <w:szCs w:val="22"/>
          <w:lang w:val="en-GB"/>
        </w:rPr>
        <w:t>that</w:t>
      </w:r>
      <w:r w:rsidR="0092467F" w:rsidRPr="00C52BF0">
        <w:rPr>
          <w:rFonts w:ascii="Cambria" w:hAnsi="Cambria"/>
          <w:sz w:val="22"/>
          <w:szCs w:val="22"/>
          <w:lang w:val="en-GB"/>
        </w:rPr>
        <w:t xml:space="preserve"> </w:t>
      </w:r>
      <w:r w:rsidRPr="00C52BF0">
        <w:rPr>
          <w:rFonts w:ascii="Cambria" w:hAnsi="Cambria"/>
          <w:sz w:val="22"/>
          <w:szCs w:val="22"/>
          <w:lang w:val="en-GB"/>
        </w:rPr>
        <w:t>inevitably arise from</w:t>
      </w:r>
      <w:r w:rsidR="00413EFC" w:rsidRPr="00C52BF0">
        <w:rPr>
          <w:rFonts w:ascii="Cambria" w:hAnsi="Cambria"/>
          <w:sz w:val="22"/>
          <w:szCs w:val="22"/>
          <w:lang w:val="en-GB"/>
        </w:rPr>
        <w:t xml:space="preserve"> </w:t>
      </w:r>
      <w:r w:rsidR="0092467F" w:rsidRPr="00C52BF0">
        <w:rPr>
          <w:rFonts w:ascii="Cambria" w:hAnsi="Cambria"/>
          <w:sz w:val="22"/>
          <w:szCs w:val="22"/>
          <w:lang w:val="en-GB"/>
        </w:rPr>
        <w:t>our</w:t>
      </w:r>
      <w:r w:rsidR="00413EFC" w:rsidRPr="00C52BF0">
        <w:rPr>
          <w:rFonts w:ascii="Cambria" w:hAnsi="Cambria"/>
          <w:sz w:val="22"/>
          <w:szCs w:val="22"/>
          <w:lang w:val="en-GB"/>
        </w:rPr>
        <w:t xml:space="preserve"> </w:t>
      </w:r>
      <w:r w:rsidR="00275495" w:rsidRPr="00C52BF0">
        <w:rPr>
          <w:rFonts w:ascii="Cambria" w:hAnsi="Cambria"/>
          <w:sz w:val="22"/>
          <w:szCs w:val="22"/>
          <w:lang w:val="en-GB"/>
        </w:rPr>
        <w:t xml:space="preserve">use of an observational dataset. </w:t>
      </w:r>
      <w:r w:rsidR="00C92919">
        <w:rPr>
          <w:rFonts w:ascii="Cambria" w:hAnsi="Cambria"/>
          <w:sz w:val="22"/>
          <w:szCs w:val="22"/>
          <w:lang w:val="en-GB"/>
        </w:rPr>
        <w:t>It has previously been suggested that in-hospital mortality is a biased outcome measure because it does not capture patients who are discharged early but subsequently</w:t>
      </w:r>
      <w:r w:rsidR="00330D54">
        <w:rPr>
          <w:rFonts w:ascii="Cambria" w:hAnsi="Cambria"/>
          <w:sz w:val="22"/>
          <w:szCs w:val="22"/>
          <w:lang w:val="en-GB"/>
        </w:rPr>
        <w:t xml:space="preserve"> die</w:t>
      </w:r>
      <w:r w:rsidR="00C92919">
        <w:rPr>
          <w:rFonts w:ascii="Cambria" w:hAnsi="Cambria"/>
          <w:sz w:val="22"/>
          <w:szCs w:val="22"/>
          <w:lang w:val="en-GB"/>
        </w:rPr>
        <w:t>.</w:t>
      </w:r>
      <w:r w:rsidR="0016103A">
        <w:rPr>
          <w:rFonts w:ascii="Cambria" w:hAnsi="Cambria"/>
          <w:sz w:val="22"/>
          <w:szCs w:val="22"/>
          <w:lang w:val="en-GB"/>
        </w:rPr>
        <w:fldChar w:fldCharType="begin">
          <w:fldData xml:space="preserve">PEVuZE5vdGU+PENpdGU+PEF1dGhvcj5GcmVlbWFudGxlPC9BdXRob3I+PFllYXI+MjAxMjwvWWVh
cj48UmVjTnVtPjEyPC9SZWNOdW0+PERpc3BsYXlUZXh0PlsyXTwvRGlzcGxheVRleHQ+PHJlY29y
ZD48cmVjLW51bWJlcj4xMjwvcmVjLW51bWJlcj48Zm9yZWlnbi1rZXlzPjxrZXkgYXBwPSJFTiIg
ZGItaWQ9IjVkZXN4dnNzbHZmcnhlZXN3d3hwenpmbnY1cjAyZndkYWF4NSIgdGltZXN0YW1wPSIx
NDM4MjkzNTcwIj4xMjwva2V5PjwvZm9yZWlnbi1rZXlzPjxyZWYtdHlwZSBuYW1lPSJKb3VybmFs
IEFydGljbGUiPjE3PC9yZWYtdHlwZT48Y29udHJpYnV0b3JzPjxhdXRob3JzPjxhdXRob3I+RnJl
ZW1hbnRsZSwgTi48L2F1dGhvcj48YXV0aG9yPlJpY2hhcmRzb24sIE0uPC9hdXRob3I+PGF1dGhv
cj5Xb29kLCBKLjwvYXV0aG9yPjxhdXRob3I+UmF5LCBELjwvYXV0aG9yPjxhdXRob3I+S2hvc2xh
LCBTLjwvYXV0aG9yPjxhdXRob3I+U2hhaGlhbiwgRC48L2F1dGhvcj48YXV0aG9yPlJvY2hlLCBX
LiBSLjwvYXV0aG9yPjxhdXRob3I+U3RlcGhlbnMsIEkuPC9hdXRob3I+PGF1dGhvcj5LZW9naCwg
Qi48L2F1dGhvcj48YXV0aG9yPlBhZ2FubywgRC48L2F1dGhvcj48L2F1dGhvcnM+PC9jb250cmli
dXRvcnM+PGF1dGgtYWRkcmVzcz5EZXBhcnRtZW50IG9mIFByaW1hcnkgQ2FyZSAmYW1wOyBQb3B1
bGF0aW9uIEhlYWx0aCwgVW5pdmVyc2l0eSBDb2xsZWdlIExvbmRvbiBOVzMgMlBGLCBVSy48L2F1
dGgtYWRkcmVzcz48dGl0bGVzPjx0aXRsZT5XZWVrZW5kIGhvc3BpdGFsaXphdGlvbiBhbmQgYWRk
aXRpb25hbCByaXNrIG9mIGRlYXRoOiBhbiBhbmFseXNpcyBvZiBpbnBhdGllbnQgZGF0YTwvdGl0
bGU+PHNlY29uZGFyeS10aXRsZT5KIFIgU29jIE1lZDwvc2Vjb25kYXJ5LXRpdGxlPjxhbHQtdGl0
bGU+Sm91cm5hbCBvZiB0aGUgUm95YWwgU29jaWV0eSBvZiBNZWRpY2luZTwvYWx0LXRpdGxlPjwv
dGl0bGVzPjxwZXJpb2RpY2FsPjxmdWxsLXRpdGxlPkpvdXJuYWwgb2YgdGhlIFJveWFsIFNvY2ll
dHkgb2YgTWVkaWNpbmU8L2Z1bGwtdGl0bGU+PGFiYnItMT5KLiBSLiBTb2MuIE1lZC48L2FiYnIt
MT48YWJici0yPkogUiBTb2MgTWVkPC9hYmJyLTI+PC9wZXJpb2RpY2FsPjxhbHQtcGVyaW9kaWNh
bD48ZnVsbC10aXRsZT5Kb3VybmFsIG9mIHRoZSBSb3lhbCBTb2NpZXR5IG9mIE1lZGljaW5lPC9m
dWxsLXRpdGxlPjxhYmJyLTE+Si4gUi4gU29jLiBNZWQuPC9hYmJyLTE+PGFiYnItMj5KIFIgU29j
IE1lZDwvYWJici0yPjwvYWx0LXBlcmlvZGljYWw+PHBhZ2VzPjc0LTg0PC9wYWdlcz48dm9sdW1l
PjEwNTwvdm9sdW1lPjxudW1iZXI+MjwvbnVtYmVyPjxrZXl3b3Jkcz48a2V5d29yZD5FbmdsYW5k
PC9rZXl3b3JkPjxrZXl3b3JkPkZvbGxvdy1VcCBTdHVkaWVzPC9rZXl3b3JkPjxrZXl3b3JkPipI
b3NwaXRhbCBNb3J0YWxpdHk8L2tleXdvcmQ+PGtleXdvcmQ+SG9zcGl0YWxpemF0aW9uLypzdGF0
aXN0aWNzICZhbXA7IG51bWVyaWNhbCBkYXRhPC9rZXl3b3JkPjxrZXl3b3JkPkh1bWFuczwva2V5
d29yZD48a2V5d29yZD5JbnBhdGllbnRzPC9rZXl3b3JkPjxrZXl3b3JkPlByb3BvcnRpb25hbCBI
YXphcmRzIE1vZGVsczwva2V5d29yZD48a2V5d29yZD5SZXRyb3NwZWN0aXZlIFN0dWRpZXM8L2tl
eXdvcmQ+PGtleXdvcmQ+UmlzayBGYWN0b3JzPC9rZXl3b3JkPjxrZXl3b3JkPlN0YXRlIE1lZGlj
aW5lPC9rZXl3b3JkPjxrZXl3b3JkPlN1cnZpdmFsIFJhdGU8L2tleXdvcmQ+PGtleXdvcmQ+VGlt
ZSBGYWN0b3JzPC9rZXl3b3JkPjwva2V5d29yZHM+PGRhdGVzPjx5ZWFyPjIwMTI8L3llYXI+PHB1
Yi1kYXRlcz48ZGF0ZT5GZWI8L2RhdGU+PC9wdWItZGF0ZXM+PC9kYXRlcz48aXNibj4xNzU4LTEw
OTUgKEVsZWN0cm9uaWMpJiN4RDswMTQxLTA3NjggKExpbmtpbmcpPC9pc2JuPjxhY2Nlc3Npb24t
bnVtPjIyMzA3MDM3PC9hY2Nlc3Npb24tbnVtPjx1cmxzPjxyZWxhdGVkLXVybHM+PHVybD5odHRw
Oi8vd3d3Lm5jYmkubmxtLm5paC5nb3YvcHVibWVkLzIyMzA3MDM3PC91cmw+PC9yZWxhdGVkLXVy
bHM+PC91cmxzPjxjdXN0b20yPjMyODQyOTM8L2N1c3RvbTI+PGVsZWN0cm9uaWMtcmVzb3VyY2Ut
bnVtPjEwLjEyNTgvanJzbS4yMDEyLjEyMDAwOTwvZWxlY3Ryb25pYy1yZXNvdXJjZS1udW0+PC9y
ZWNvcmQ+PC9DaXRlPjwvRW5kTm90ZT4A
</w:fldData>
        </w:fldChar>
      </w:r>
      <w:r w:rsidR="008974D1">
        <w:rPr>
          <w:rFonts w:ascii="Cambria" w:hAnsi="Cambria"/>
          <w:sz w:val="22"/>
          <w:szCs w:val="22"/>
          <w:lang w:val="en-GB"/>
        </w:rPr>
        <w:instrText xml:space="preserve"> ADDIN EN.CITE </w:instrText>
      </w:r>
      <w:r w:rsidR="008974D1">
        <w:rPr>
          <w:rFonts w:ascii="Cambria" w:hAnsi="Cambria"/>
          <w:sz w:val="22"/>
          <w:szCs w:val="22"/>
          <w:lang w:val="en-GB"/>
        </w:rPr>
        <w:fldChar w:fldCharType="begin">
          <w:fldData xml:space="preserve">PEVuZE5vdGU+PENpdGU+PEF1dGhvcj5GcmVlbWFudGxlPC9BdXRob3I+PFllYXI+MjAxMjwvWWVh
cj48UmVjTnVtPjEyPC9SZWNOdW0+PERpc3BsYXlUZXh0PlsyXTwvRGlzcGxheVRleHQ+PHJlY29y
ZD48cmVjLW51bWJlcj4xMjwvcmVjLW51bWJlcj48Zm9yZWlnbi1rZXlzPjxrZXkgYXBwPSJFTiIg
ZGItaWQ9IjVkZXN4dnNzbHZmcnhlZXN3d3hwenpmbnY1cjAyZndkYWF4NSIgdGltZXN0YW1wPSIx
NDM4MjkzNTcwIj4xMjwva2V5PjwvZm9yZWlnbi1rZXlzPjxyZWYtdHlwZSBuYW1lPSJKb3VybmFs
IEFydGljbGUiPjE3PC9yZWYtdHlwZT48Y29udHJpYnV0b3JzPjxhdXRob3JzPjxhdXRob3I+RnJl
ZW1hbnRsZSwgTi48L2F1dGhvcj48YXV0aG9yPlJpY2hhcmRzb24sIE0uPC9hdXRob3I+PGF1dGhv
cj5Xb29kLCBKLjwvYXV0aG9yPjxhdXRob3I+UmF5LCBELjwvYXV0aG9yPjxhdXRob3I+S2hvc2xh
LCBTLjwvYXV0aG9yPjxhdXRob3I+U2hhaGlhbiwgRC48L2F1dGhvcj48YXV0aG9yPlJvY2hlLCBX
LiBSLjwvYXV0aG9yPjxhdXRob3I+U3RlcGhlbnMsIEkuPC9hdXRob3I+PGF1dGhvcj5LZW9naCwg
Qi48L2F1dGhvcj48YXV0aG9yPlBhZ2FubywgRC48L2F1dGhvcj48L2F1dGhvcnM+PC9jb250cmli
dXRvcnM+PGF1dGgtYWRkcmVzcz5EZXBhcnRtZW50IG9mIFByaW1hcnkgQ2FyZSAmYW1wOyBQb3B1
bGF0aW9uIEhlYWx0aCwgVW5pdmVyc2l0eSBDb2xsZWdlIExvbmRvbiBOVzMgMlBGLCBVSy48L2F1
dGgtYWRkcmVzcz48dGl0bGVzPjx0aXRsZT5XZWVrZW5kIGhvc3BpdGFsaXphdGlvbiBhbmQgYWRk
aXRpb25hbCByaXNrIG9mIGRlYXRoOiBhbiBhbmFseXNpcyBvZiBpbnBhdGllbnQgZGF0YTwvdGl0
bGU+PHNlY29uZGFyeS10aXRsZT5KIFIgU29jIE1lZDwvc2Vjb25kYXJ5LXRpdGxlPjxhbHQtdGl0
bGU+Sm91cm5hbCBvZiB0aGUgUm95YWwgU29jaWV0eSBvZiBNZWRpY2luZTwvYWx0LXRpdGxlPjwv
dGl0bGVzPjxwZXJpb2RpY2FsPjxmdWxsLXRpdGxlPkpvdXJuYWwgb2YgdGhlIFJveWFsIFNvY2ll
dHkgb2YgTWVkaWNpbmU8L2Z1bGwtdGl0bGU+PGFiYnItMT5KLiBSLiBTb2MuIE1lZC48L2FiYnIt
MT48YWJici0yPkogUiBTb2MgTWVkPC9hYmJyLTI+PC9wZXJpb2RpY2FsPjxhbHQtcGVyaW9kaWNh
bD48ZnVsbC10aXRsZT5Kb3VybmFsIG9mIHRoZSBSb3lhbCBTb2NpZXR5IG9mIE1lZGljaW5lPC9m
dWxsLXRpdGxlPjxhYmJyLTE+Si4gUi4gU29jLiBNZWQuPC9hYmJyLTE+PGFiYnItMj5KIFIgU29j
IE1lZDwvYWJici0yPjwvYWx0LXBlcmlvZGljYWw+PHBhZ2VzPjc0LTg0PC9wYWdlcz48dm9sdW1l
PjEwNTwvdm9sdW1lPjxudW1iZXI+MjwvbnVtYmVyPjxrZXl3b3Jkcz48a2V5d29yZD5FbmdsYW5k
PC9rZXl3b3JkPjxrZXl3b3JkPkZvbGxvdy1VcCBTdHVkaWVzPC9rZXl3b3JkPjxrZXl3b3JkPipI
b3NwaXRhbCBNb3J0YWxpdHk8L2tleXdvcmQ+PGtleXdvcmQ+SG9zcGl0YWxpemF0aW9uLypzdGF0
aXN0aWNzICZhbXA7IG51bWVyaWNhbCBkYXRhPC9rZXl3b3JkPjxrZXl3b3JkPkh1bWFuczwva2V5
d29yZD48a2V5d29yZD5JbnBhdGllbnRzPC9rZXl3b3JkPjxrZXl3b3JkPlByb3BvcnRpb25hbCBI
YXphcmRzIE1vZGVsczwva2V5d29yZD48a2V5d29yZD5SZXRyb3NwZWN0aXZlIFN0dWRpZXM8L2tl
eXdvcmQ+PGtleXdvcmQ+UmlzayBGYWN0b3JzPC9rZXl3b3JkPjxrZXl3b3JkPlN0YXRlIE1lZGlj
aW5lPC9rZXl3b3JkPjxrZXl3b3JkPlN1cnZpdmFsIFJhdGU8L2tleXdvcmQ+PGtleXdvcmQ+VGlt
ZSBGYWN0b3JzPC9rZXl3b3JkPjwva2V5d29yZHM+PGRhdGVzPjx5ZWFyPjIwMTI8L3llYXI+PHB1
Yi1kYXRlcz48ZGF0ZT5GZWI8L2RhdGU+PC9wdWItZGF0ZXM+PC9kYXRlcz48aXNibj4xNzU4LTEw
OTUgKEVsZWN0cm9uaWMpJiN4RDswMTQxLTA3NjggKExpbmtpbmcpPC9pc2JuPjxhY2Nlc3Npb24t
bnVtPjIyMzA3MDM3PC9hY2Nlc3Npb24tbnVtPjx1cmxzPjxyZWxhdGVkLXVybHM+PHVybD5odHRw
Oi8vd3d3Lm5jYmkubmxtLm5paC5nb3YvcHVibWVkLzIyMzA3MDM3PC91cmw+PC9yZWxhdGVkLXVy
bHM+PC91cmxzPjxjdXN0b20yPjMyODQyOTM8L2N1c3RvbTI+PGVsZWN0cm9uaWMtcmVzb3VyY2Ut
bnVtPjEwLjEyNTgvanJzbS4yMDEyLjEyMDAwOTwvZWxlY3Ryb25pYy1yZXNvdXJjZS1udW0+PC9y
ZWNvcmQ+PC9DaXRlPjwvRW5kTm90ZT4A
</w:fldData>
        </w:fldChar>
      </w:r>
      <w:r w:rsidR="008974D1">
        <w:rPr>
          <w:rFonts w:ascii="Cambria" w:hAnsi="Cambria"/>
          <w:sz w:val="22"/>
          <w:szCs w:val="22"/>
          <w:lang w:val="en-GB"/>
        </w:rPr>
        <w:instrText xml:space="preserve"> ADDIN EN.CITE.DATA </w:instrText>
      </w:r>
      <w:r w:rsidR="008974D1">
        <w:rPr>
          <w:rFonts w:ascii="Cambria" w:hAnsi="Cambria"/>
          <w:sz w:val="22"/>
          <w:szCs w:val="22"/>
          <w:lang w:val="en-GB"/>
        </w:rPr>
      </w:r>
      <w:r w:rsidR="008974D1">
        <w:rPr>
          <w:rFonts w:ascii="Cambria" w:hAnsi="Cambria"/>
          <w:sz w:val="22"/>
          <w:szCs w:val="22"/>
          <w:lang w:val="en-GB"/>
        </w:rPr>
        <w:fldChar w:fldCharType="end"/>
      </w:r>
      <w:r w:rsidR="0016103A">
        <w:rPr>
          <w:rFonts w:ascii="Cambria" w:hAnsi="Cambria"/>
          <w:sz w:val="22"/>
          <w:szCs w:val="22"/>
          <w:lang w:val="en-GB"/>
        </w:rPr>
      </w:r>
      <w:r w:rsidR="0016103A">
        <w:rPr>
          <w:rFonts w:ascii="Cambria" w:hAnsi="Cambria"/>
          <w:sz w:val="22"/>
          <w:szCs w:val="22"/>
          <w:lang w:val="en-GB"/>
        </w:rPr>
        <w:fldChar w:fldCharType="separate"/>
      </w:r>
      <w:r w:rsidR="008974D1">
        <w:rPr>
          <w:rFonts w:ascii="Cambria" w:hAnsi="Cambria"/>
          <w:noProof/>
          <w:sz w:val="22"/>
          <w:szCs w:val="22"/>
          <w:lang w:val="en-GB"/>
        </w:rPr>
        <w:t>[2]</w:t>
      </w:r>
      <w:r w:rsidR="0016103A">
        <w:rPr>
          <w:rFonts w:ascii="Cambria" w:hAnsi="Cambria"/>
          <w:sz w:val="22"/>
          <w:szCs w:val="22"/>
          <w:lang w:val="en-GB"/>
        </w:rPr>
        <w:fldChar w:fldCharType="end"/>
      </w:r>
      <w:r w:rsidR="00C92919">
        <w:rPr>
          <w:rFonts w:ascii="Cambria" w:hAnsi="Cambria"/>
          <w:sz w:val="22"/>
          <w:szCs w:val="22"/>
          <w:lang w:val="en-GB"/>
        </w:rPr>
        <w:t xml:space="preserve"> </w:t>
      </w:r>
      <w:r w:rsidR="0016103A">
        <w:rPr>
          <w:rFonts w:ascii="Cambria" w:hAnsi="Cambria"/>
          <w:sz w:val="22"/>
          <w:szCs w:val="22"/>
          <w:lang w:val="en-GB"/>
        </w:rPr>
        <w:t>However, this is unlikely to have exerted a substantial effect in the major trauma setting because acutely unwell patients (those at greatest risk of death) should not</w:t>
      </w:r>
      <w:r w:rsidR="009B54D7">
        <w:rPr>
          <w:rFonts w:ascii="Cambria" w:hAnsi="Cambria"/>
          <w:sz w:val="22"/>
          <w:szCs w:val="22"/>
          <w:lang w:val="en-GB"/>
        </w:rPr>
        <w:t xml:space="preserve"> normally</w:t>
      </w:r>
      <w:r w:rsidR="0016103A">
        <w:rPr>
          <w:rFonts w:ascii="Cambria" w:hAnsi="Cambria"/>
          <w:sz w:val="22"/>
          <w:szCs w:val="22"/>
          <w:lang w:val="en-GB"/>
        </w:rPr>
        <w:t xml:space="preserve"> be discharged from hospital.</w:t>
      </w:r>
      <w:r w:rsidR="009B54D7">
        <w:rPr>
          <w:rFonts w:ascii="Cambria" w:hAnsi="Cambria"/>
          <w:sz w:val="22"/>
          <w:szCs w:val="22"/>
          <w:lang w:val="en-GB"/>
        </w:rPr>
        <w:t xml:space="preserve"> </w:t>
      </w:r>
      <w:r w:rsidR="00275495" w:rsidRPr="00C52BF0">
        <w:rPr>
          <w:rFonts w:ascii="Cambria" w:hAnsi="Cambria"/>
          <w:sz w:val="22"/>
          <w:szCs w:val="22"/>
          <w:lang w:val="en-GB"/>
        </w:rPr>
        <w:t xml:space="preserve">Although we </w:t>
      </w:r>
      <w:r w:rsidR="00D324EF" w:rsidRPr="00C52BF0">
        <w:rPr>
          <w:rFonts w:ascii="Cambria" w:hAnsi="Cambria"/>
          <w:sz w:val="22"/>
          <w:szCs w:val="22"/>
          <w:lang w:val="en-GB"/>
        </w:rPr>
        <w:t>adjusted for known confounders (including age, injury severity, and co-morbidities), the possibility of res</w:t>
      </w:r>
      <w:r w:rsidR="00534FD5">
        <w:rPr>
          <w:rFonts w:ascii="Cambria" w:hAnsi="Cambria"/>
          <w:sz w:val="22"/>
          <w:szCs w:val="22"/>
          <w:lang w:val="en-GB"/>
        </w:rPr>
        <w:t>idual</w:t>
      </w:r>
      <w:r w:rsidR="00D324EF" w:rsidRPr="00C52BF0">
        <w:rPr>
          <w:rFonts w:ascii="Cambria" w:hAnsi="Cambria"/>
          <w:sz w:val="22"/>
          <w:szCs w:val="22"/>
          <w:lang w:val="en-GB"/>
        </w:rPr>
        <w:t xml:space="preserve"> confounding remains. </w:t>
      </w:r>
      <w:r w:rsidR="00DF7B32">
        <w:rPr>
          <w:rFonts w:ascii="Cambria" w:hAnsi="Cambria"/>
          <w:sz w:val="22"/>
          <w:szCs w:val="22"/>
          <w:lang w:val="en-GB"/>
        </w:rPr>
        <w:t xml:space="preserve">It is also possible that a weekend effect </w:t>
      </w:r>
      <w:r w:rsidR="00EF60EF">
        <w:rPr>
          <w:rFonts w:ascii="Cambria" w:hAnsi="Cambria"/>
          <w:sz w:val="22"/>
          <w:szCs w:val="22"/>
          <w:lang w:val="en-GB"/>
        </w:rPr>
        <w:t>might be detected in a larger cohort of patients, although a considerable number were included in this study.</w:t>
      </w:r>
      <w:r w:rsidR="00C92919">
        <w:rPr>
          <w:rFonts w:ascii="Cambria" w:hAnsi="Cambria"/>
          <w:sz w:val="22"/>
          <w:szCs w:val="22"/>
          <w:lang w:val="en-GB"/>
        </w:rPr>
        <w:t xml:space="preserve"> </w:t>
      </w:r>
    </w:p>
    <w:p w14:paraId="77EC99B9" w14:textId="77777777" w:rsidR="00D420A7" w:rsidRDefault="00D420A7" w:rsidP="0022186A">
      <w:pPr>
        <w:spacing w:after="0" w:line="360" w:lineRule="auto"/>
        <w:jc w:val="both"/>
        <w:rPr>
          <w:rFonts w:ascii="Cambria" w:hAnsi="Cambria"/>
          <w:sz w:val="22"/>
          <w:szCs w:val="22"/>
          <w:lang w:val="en-GB"/>
        </w:rPr>
      </w:pPr>
    </w:p>
    <w:p w14:paraId="4AD2547A" w14:textId="77777777" w:rsidR="00C712F1" w:rsidRDefault="00066E31" w:rsidP="0022186A">
      <w:pPr>
        <w:spacing w:after="0" w:line="360" w:lineRule="auto"/>
        <w:jc w:val="both"/>
        <w:rPr>
          <w:rFonts w:ascii="Cambria" w:hAnsi="Cambria"/>
          <w:sz w:val="22"/>
          <w:szCs w:val="22"/>
          <w:lang w:val="en-GB"/>
        </w:rPr>
      </w:pPr>
      <w:r>
        <w:rPr>
          <w:rFonts w:ascii="Cambria" w:hAnsi="Cambria"/>
          <w:sz w:val="22"/>
          <w:szCs w:val="22"/>
          <w:lang w:val="en-GB"/>
        </w:rPr>
        <w:t>Importantly, this study showed that the week</w:t>
      </w:r>
      <w:r w:rsidR="00625A28">
        <w:rPr>
          <w:rFonts w:ascii="Cambria" w:hAnsi="Cambria"/>
          <w:sz w:val="22"/>
          <w:szCs w:val="22"/>
          <w:lang w:val="en-GB"/>
        </w:rPr>
        <w:t>end effect is undetectable in an all-hours</w:t>
      </w:r>
      <w:r>
        <w:rPr>
          <w:rFonts w:ascii="Cambria" w:hAnsi="Cambria"/>
          <w:sz w:val="22"/>
          <w:szCs w:val="22"/>
          <w:lang w:val="en-GB"/>
        </w:rPr>
        <w:t xml:space="preserve"> consultant-led major trauma service. However, it cannot show that </w:t>
      </w:r>
      <w:r w:rsidR="004D5986">
        <w:rPr>
          <w:rFonts w:ascii="Cambria" w:hAnsi="Cambria"/>
          <w:sz w:val="22"/>
          <w:szCs w:val="22"/>
          <w:lang w:val="en-GB"/>
        </w:rPr>
        <w:t xml:space="preserve">there was a </w:t>
      </w:r>
      <w:r w:rsidR="00E63D91">
        <w:rPr>
          <w:rFonts w:ascii="Cambria" w:hAnsi="Cambria"/>
          <w:sz w:val="22"/>
          <w:szCs w:val="22"/>
          <w:lang w:val="en-GB"/>
        </w:rPr>
        <w:t xml:space="preserve">previous </w:t>
      </w:r>
      <w:r>
        <w:rPr>
          <w:rFonts w:ascii="Cambria" w:hAnsi="Cambria"/>
          <w:sz w:val="22"/>
          <w:szCs w:val="22"/>
          <w:lang w:val="en-GB"/>
        </w:rPr>
        <w:t>weekend effect</w:t>
      </w:r>
      <w:r w:rsidR="004D5986">
        <w:rPr>
          <w:rFonts w:ascii="Cambria" w:hAnsi="Cambria"/>
          <w:sz w:val="22"/>
          <w:szCs w:val="22"/>
          <w:lang w:val="en-GB"/>
        </w:rPr>
        <w:t xml:space="preserve"> that</w:t>
      </w:r>
      <w:r>
        <w:rPr>
          <w:rFonts w:ascii="Cambria" w:hAnsi="Cambria"/>
          <w:sz w:val="22"/>
          <w:szCs w:val="22"/>
          <w:lang w:val="en-GB"/>
        </w:rPr>
        <w:t xml:space="preserve"> has been eliminated by the major trauma reconfiguration. </w:t>
      </w:r>
      <w:r w:rsidR="00C712F1" w:rsidRPr="00C52BF0">
        <w:rPr>
          <w:rFonts w:ascii="Cambria" w:hAnsi="Cambria"/>
          <w:sz w:val="22"/>
          <w:szCs w:val="22"/>
          <w:lang w:val="en-GB"/>
        </w:rPr>
        <w:t xml:space="preserve">We did not present data from before </w:t>
      </w:r>
      <w:r w:rsidR="00C712F1">
        <w:rPr>
          <w:rFonts w:ascii="Cambria" w:hAnsi="Cambria"/>
          <w:sz w:val="22"/>
          <w:szCs w:val="22"/>
          <w:lang w:val="en-GB"/>
        </w:rPr>
        <w:t>the</w:t>
      </w:r>
      <w:r w:rsidR="00C712F1" w:rsidRPr="00C52BF0">
        <w:rPr>
          <w:rFonts w:ascii="Cambria" w:hAnsi="Cambria"/>
          <w:sz w:val="22"/>
          <w:szCs w:val="22"/>
          <w:lang w:val="en-GB"/>
        </w:rPr>
        <w:t xml:space="preserve"> reconfiguration, as case reporting to TARN was incomplete and it was not possible to quantify the services provided by hospitals during this period. </w:t>
      </w:r>
      <w:r w:rsidR="00C712F1">
        <w:rPr>
          <w:rFonts w:ascii="Cambria" w:hAnsi="Cambria"/>
          <w:sz w:val="22"/>
          <w:szCs w:val="22"/>
          <w:lang w:val="en-GB"/>
        </w:rPr>
        <w:t xml:space="preserve">It is also possible that this study, which used data from a comprehensive clinical registry, adjusted for confounding factors more successfully than previous studies </w:t>
      </w:r>
      <w:r w:rsidR="002B2B0D">
        <w:rPr>
          <w:rFonts w:ascii="Cambria" w:hAnsi="Cambria"/>
          <w:sz w:val="22"/>
          <w:szCs w:val="22"/>
          <w:lang w:val="en-GB"/>
        </w:rPr>
        <w:t>based on</w:t>
      </w:r>
      <w:r w:rsidR="00C712F1">
        <w:rPr>
          <w:rFonts w:ascii="Cambria" w:hAnsi="Cambria"/>
          <w:sz w:val="22"/>
          <w:szCs w:val="22"/>
          <w:lang w:val="en-GB"/>
        </w:rPr>
        <w:t xml:space="preserve"> administrative datasets. However, the statistical </w:t>
      </w:r>
      <w:r w:rsidR="00D5041D">
        <w:rPr>
          <w:rFonts w:ascii="Cambria" w:hAnsi="Cambria"/>
          <w:sz w:val="22"/>
          <w:szCs w:val="22"/>
          <w:lang w:val="en-GB"/>
        </w:rPr>
        <w:t xml:space="preserve">models used in some earlier studies did </w:t>
      </w:r>
      <w:r w:rsidR="002B2B0D">
        <w:rPr>
          <w:rFonts w:ascii="Cambria" w:hAnsi="Cambria"/>
          <w:sz w:val="22"/>
          <w:szCs w:val="22"/>
          <w:lang w:val="en-GB"/>
        </w:rPr>
        <w:t>achieve similar levels of discrimination to our own but nevertheless reported weekend effects.</w:t>
      </w:r>
      <w:r w:rsidR="002B2B0D">
        <w:rPr>
          <w:rFonts w:ascii="Cambria" w:hAnsi="Cambria"/>
          <w:sz w:val="22"/>
          <w:szCs w:val="22"/>
          <w:lang w:val="en-GB"/>
        </w:rPr>
        <w:fldChar w:fldCharType="begin">
          <w:fldData xml:space="preserve">PEVuZE5vdGU+PENpdGU+PEF1dGhvcj5GcmVlbWFudGxlPC9BdXRob3I+PFllYXI+MjAxNTwvWWVh
cj48UmVjTnVtPjM4PC9SZWNOdW0+PERpc3BsYXlUZXh0PlsyLCAzXTwvRGlzcGxheVRleHQ+PHJl
Y29yZD48cmVjLW51bWJlcj4zODwvcmVjLW51bWJlcj48Zm9yZWlnbi1rZXlzPjxrZXkgYXBwPSJF
TiIgZGItaWQ9IjVkZXN4dnNzbHZmcnhlZXN3d3hwenpmbnY1cjAyZndkYWF4NSIgdGltZXN0YW1w
PSIxNDQxODIyMTAzIj4zODwva2V5PjwvZm9yZWlnbi1rZXlzPjxyZWYtdHlwZSBuYW1lPSJKb3Vy
bmFsIEFydGljbGUiPjE3PC9yZWYtdHlwZT48Y29udHJpYnV0b3JzPjxhdXRob3JzPjxhdXRob3I+
RnJlZW1hbnRsZSwgTi48L2F1dGhvcj48YXV0aG9yPlJheSwgRC48L2F1dGhvcj48YXV0aG9yPk1j
TnVsdHksIEQuPC9hdXRob3I+PGF1dGhvcj5Sb3NzZXIsIEQuPC9hdXRob3I+PGF1dGhvcj5CZW5u
ZXR0LCBTLjwvYXV0aG9yPjxhdXRob3I+S2VvZ2gsIEIuIEUuPC9hdXRob3I+PGF1dGhvcj5QYWdh
bm8sIEQuPC9hdXRob3I+PC9hdXRob3JzPjwvY29udHJpYnV0b3JzPjxhdXRoLWFkZHJlc3M+RGVw
YXJ0bWVudCBvZiBQcmltYXJ5IENhcmUgYW5kIFBvcHVsYXRpb24gSGVhbHRoLCBVbml2ZXJzaXR5
IENvbGxlZ2UgTG9uZG9uLCBVSyBRdWFsaXR5IGFuZCBPdXRjb21lcyBSZXNlYXJjaCBVbml0LCBV
bml2ZXJzaXR5IEhvc3BpdGFscyBCaXJtaW5naGFtIE5IUyBGb3VuZGF0aW9uIFRydXN0LCBCaXJt
aW5naGFtLCBVSy4mI3hEO1F1YWxpdHkgYW5kIE91dGNvbWVzIFJlc2VhcmNoIFVuaXQsIFVuaXZl
cnNpdHkgSG9zcGl0YWxzIEJpcm1pbmdoYW0gTkhTIEZvdW5kYXRpb24gVHJ1c3QsIEJpcm1pbmdo
YW0sIFVLIERlcGFydG1lbnQgb2YgSW5mb3JtYXRpY3MsIFVuaXZlcnNpdHkgSG9zcGl0YWxzIEJp
cm1pbmdoYW0gTkhTIEZvdW5kYXRpb24gVHJ1c3QgRmFyciBJbnN0aXR1dGUgb2YgSGVhbHRoIElu
Zm9ybWF0aWNzIFJlc2VhcmNoLCBVbml2ZXJzaXR5IENvbGxlZ2UgTG9uZG9uLiYjeEQ7UXVhbGl0
eSBhbmQgT3V0Y29tZXMgUmVzZWFyY2ggVW5pdCwgVW5pdmVyc2l0eSBIb3NwaXRhbHMgQmlybWlu
Z2hhbSBOSFMgRm91bmRhdGlvbiBUcnVzdCwgQmlybWluZ2hhbSwgVUsgRGVwYXJ0bWVudCBvZiBJ
bmZvcm1hdGljcywgVW5pdmVyc2l0eSBIb3NwaXRhbHMgQmlybWluZ2hhbSBOSFMgRm91bmRhdGlv
biBUcnVzdC4mI3hEO1VuaXZlcnNpdHkgSG9zcGl0YWxzIEJpcm1pbmdoYW0gTkhTIEZvdW5kYXRp
b24gVHJ1c3QuJiN4RDtNZWRpY2FsIERpcmVjdG9yYXRlLCBOSFMgRW5nbGFuZCwgTG9uZG9uLCBV
Sy4mI3hEO1F1YWxpdHkgYW5kIE91dGNvbWVzIFJlc2VhcmNoIFVuaXQsIFVuaXZlcnNpdHkgSG9z
cGl0YWxzIEJpcm1pbmdoYW0gTkhTIEZvdW5kYXRpb24gVHJ1c3QsIEJpcm1pbmdoYW0sIFVLIERl
cGFydG1lbnQgb2YgQ2FyZGlvdGhvcmFjaWMgU3VyZ2VyeSwgVW5pdmVyc2l0eSBIb3NwaXRhbHMg
QmlybWluZ2hhbSBOSFMgRm91bmRhdGlvbiBUcnVzdCBEb21lbmljby5QYWdhbm9AdWhiLm5ocy51
ay48L2F1dGgtYWRkcmVzcz48dGl0bGVzPjx0aXRsZT5JbmNyZWFzZWQgbW9ydGFsaXR5IGFzc29j
aWF0ZWQgd2l0aCB3ZWVrZW5kIGhvc3BpdGFsIGFkbWlzc2lvbjogYSBjYXNlIGZvciBleHBhbmRl
ZCBzZXZlbiBkYXkgc2VydmljZXM/PC90aXRsZT48c2Vjb25kYXJ5LXRpdGxlPkJNSjwvc2Vjb25k
YXJ5LXRpdGxlPjwvdGl0bGVzPjxwZXJpb2RpY2FsPjxmdWxsLXRpdGxlPkJNSjwvZnVsbC10aXRs
ZT48YWJici0xPkJNSjwvYWJici0xPjxhYmJyLTI+Qk1KPC9hYmJyLTI+PC9wZXJpb2RpY2FsPjxw
YWdlcz5oNDU5NjwvcGFnZXM+PHZvbHVtZT4zNTE8L3ZvbHVtZT48ZGF0ZXM+PHllYXI+MjAxNTwv
eWVhcj48L2RhdGVzPjxpc2JuPjE3NTYtMTgzMyAoRWxlY3Ryb25pYykmI3hEOzA5NTktNTM1WCAo
TGlua2luZyk8L2lzYm4+PGFjY2Vzc2lvbi1udW0+MjYzNDI5MjM8L2FjY2Vzc2lvbi1udW0+PHVy
bHM+PHJlbGF0ZWQtdXJscz48dXJsPmh0dHA6Ly93d3cubmNiaS5ubG0ubmloLmdvdi9wdWJtZWQv
MjYzNDI5MjM8L3VybD48L3JlbGF0ZWQtdXJscz48L3VybHM+PGVsZWN0cm9uaWMtcmVzb3VyY2Ut
bnVtPjEwLjExMzYvYm1qLmg0NTk2PC9lbGVjdHJvbmljLXJlc291cmNlLW51bT48L3JlY29yZD48
L0NpdGU+PENpdGU+PEF1dGhvcj5GcmVlbWFudGxlPC9BdXRob3I+PFllYXI+MjAxMjwvWWVhcj48
UmVjTnVtPjEyPC9SZWNOdW0+PHJlY29yZD48cmVjLW51bWJlcj4xMjwvcmVjLW51bWJlcj48Zm9y
ZWlnbi1rZXlzPjxrZXkgYXBwPSJFTiIgZGItaWQ9IjVkZXN4dnNzbHZmcnhlZXN3d3hwenpmbnY1
cjAyZndkYWF4NSIgdGltZXN0YW1wPSIxNDM4MjkzNTcwIj4xMjwva2V5PjwvZm9yZWlnbi1rZXlz
PjxyZWYtdHlwZSBuYW1lPSJKb3VybmFsIEFydGljbGUiPjE3PC9yZWYtdHlwZT48Y29udHJpYnV0
b3JzPjxhdXRob3JzPjxhdXRob3I+RnJlZW1hbnRsZSwgTi48L2F1dGhvcj48YXV0aG9yPlJpY2hh
cmRzb24sIE0uPC9hdXRob3I+PGF1dGhvcj5Xb29kLCBKLjwvYXV0aG9yPjxhdXRob3I+UmF5LCBE
LjwvYXV0aG9yPjxhdXRob3I+S2hvc2xhLCBTLjwvYXV0aG9yPjxhdXRob3I+U2hhaGlhbiwgRC48
L2F1dGhvcj48YXV0aG9yPlJvY2hlLCBXLiBSLjwvYXV0aG9yPjxhdXRob3I+U3RlcGhlbnMsIEku
PC9hdXRob3I+PGF1dGhvcj5LZW9naCwgQi48L2F1dGhvcj48YXV0aG9yPlBhZ2FubywgRC48L2F1
dGhvcj48L2F1dGhvcnM+PC9jb250cmlidXRvcnM+PGF1dGgtYWRkcmVzcz5EZXBhcnRtZW50IG9m
IFByaW1hcnkgQ2FyZSAmYW1wOyBQb3B1bGF0aW9uIEhlYWx0aCwgVW5pdmVyc2l0eSBDb2xsZWdl
IExvbmRvbiBOVzMgMlBGLCBVSy48L2F1dGgtYWRkcmVzcz48dGl0bGVzPjx0aXRsZT5XZWVrZW5k
IGhvc3BpdGFsaXphdGlvbiBhbmQgYWRkaXRpb25hbCByaXNrIG9mIGRlYXRoOiBhbiBhbmFseXNp
cyBvZiBpbnBhdGllbnQgZGF0YTwvdGl0bGU+PHNlY29uZGFyeS10aXRsZT5KIFIgU29jIE1lZDwv
c2Vjb25kYXJ5LXRpdGxlPjxhbHQtdGl0bGU+Sm91cm5hbCBvZiB0aGUgUm95YWwgU29jaWV0eSBv
ZiBNZWRpY2luZTwvYWx0LXRpdGxlPjwvdGl0bGVzPjxwZXJpb2RpY2FsPjxmdWxsLXRpdGxlPkpv
dXJuYWwgb2YgdGhlIFJveWFsIFNvY2lldHkgb2YgTWVkaWNpbmU8L2Z1bGwtdGl0bGU+PGFiYnIt
MT5KLiBSLiBTb2MuIE1lZC48L2FiYnItMT48YWJici0yPkogUiBTb2MgTWVkPC9hYmJyLTI+PC9w
ZXJpb2RpY2FsPjxhbHQtcGVyaW9kaWNhbD48ZnVsbC10aXRsZT5Kb3VybmFsIG9mIHRoZSBSb3lh
bCBTb2NpZXR5IG9mIE1lZGljaW5lPC9mdWxsLXRpdGxlPjxhYmJyLTE+Si4gUi4gU29jLiBNZWQu
PC9hYmJyLTE+PGFiYnItMj5KIFIgU29jIE1lZDwvYWJici0yPjwvYWx0LXBlcmlvZGljYWw+PHBh
Z2VzPjc0LTg0PC9wYWdlcz48dm9sdW1lPjEwNTwvdm9sdW1lPjxudW1iZXI+MjwvbnVtYmVyPjxr
ZXl3b3Jkcz48a2V5d29yZD5FbmdsYW5kPC9rZXl3b3JkPjxrZXl3b3JkPkZvbGxvdy1VcCBTdHVk
aWVzPC9rZXl3b3JkPjxrZXl3b3JkPipIb3NwaXRhbCBNb3J0YWxpdHk8L2tleXdvcmQ+PGtleXdv
cmQ+SG9zcGl0YWxpemF0aW9uLypzdGF0aXN0aWNzICZhbXA7IG51bWVyaWNhbCBkYXRhPC9rZXl3
b3JkPjxrZXl3b3JkPkh1bWFuczwva2V5d29yZD48a2V5d29yZD5JbnBhdGllbnRzPC9rZXl3b3Jk
PjxrZXl3b3JkPlByb3BvcnRpb25hbCBIYXphcmRzIE1vZGVsczwva2V5d29yZD48a2V5d29yZD5S
ZXRyb3NwZWN0aXZlIFN0dWRpZXM8L2tleXdvcmQ+PGtleXdvcmQ+UmlzayBGYWN0b3JzPC9rZXl3
b3JkPjxrZXl3b3JkPlN0YXRlIE1lZGljaW5lPC9rZXl3b3JkPjxrZXl3b3JkPlN1cnZpdmFsIFJh
dGU8L2tleXdvcmQ+PGtleXdvcmQ+VGltZSBGYWN0b3JzPC9rZXl3b3JkPjwva2V5d29yZHM+PGRh
dGVzPjx5ZWFyPjIwMTI8L3llYXI+PHB1Yi1kYXRlcz48ZGF0ZT5GZWI8L2RhdGU+PC9wdWItZGF0
ZXM+PC9kYXRlcz48aXNibj4xNzU4LTEwOTUgKEVsZWN0cm9uaWMpJiN4RDswMTQxLTA3NjggKExp
bmtpbmcpPC9pc2JuPjxhY2Nlc3Npb24tbnVtPjIyMzA3MDM3PC9hY2Nlc3Npb24tbnVtPjx1cmxz
PjxyZWxhdGVkLXVybHM+PHVybD5odHRwOi8vd3d3Lm5jYmkubmxtLm5paC5nb3YvcHVibWVkLzIy
MzA3MDM3PC91cmw+PC9yZWxhdGVkLXVybHM+PC91cmxzPjxjdXN0b20yPjMyODQyOTM8L2N1c3Rv
bTI+PGVsZWN0cm9uaWMtcmVzb3VyY2UtbnVtPjEwLjEyNTgvanJzbS4yMDEyLjEyMDAwOTwvZWxl
Y3Ryb25pYy1yZXNvdXJjZS1udW0+PC9yZWNvcmQ+PC9DaXRlPjwvRW5kTm90ZT5=
</w:fldData>
        </w:fldChar>
      </w:r>
      <w:r w:rsidR="008974D1">
        <w:rPr>
          <w:rFonts w:ascii="Cambria" w:hAnsi="Cambria"/>
          <w:sz w:val="22"/>
          <w:szCs w:val="22"/>
          <w:lang w:val="en-GB"/>
        </w:rPr>
        <w:instrText xml:space="preserve"> ADDIN EN.CITE </w:instrText>
      </w:r>
      <w:r w:rsidR="008974D1">
        <w:rPr>
          <w:rFonts w:ascii="Cambria" w:hAnsi="Cambria"/>
          <w:sz w:val="22"/>
          <w:szCs w:val="22"/>
          <w:lang w:val="en-GB"/>
        </w:rPr>
        <w:fldChar w:fldCharType="begin">
          <w:fldData xml:space="preserve">PEVuZE5vdGU+PENpdGU+PEF1dGhvcj5GcmVlbWFudGxlPC9BdXRob3I+PFllYXI+MjAxNTwvWWVh
cj48UmVjTnVtPjM4PC9SZWNOdW0+PERpc3BsYXlUZXh0PlsyLCAzXTwvRGlzcGxheVRleHQ+PHJl
Y29yZD48cmVjLW51bWJlcj4zODwvcmVjLW51bWJlcj48Zm9yZWlnbi1rZXlzPjxrZXkgYXBwPSJF
TiIgZGItaWQ9IjVkZXN4dnNzbHZmcnhlZXN3d3hwenpmbnY1cjAyZndkYWF4NSIgdGltZXN0YW1w
PSIxNDQxODIyMTAzIj4zODwva2V5PjwvZm9yZWlnbi1rZXlzPjxyZWYtdHlwZSBuYW1lPSJKb3Vy
bmFsIEFydGljbGUiPjE3PC9yZWYtdHlwZT48Y29udHJpYnV0b3JzPjxhdXRob3JzPjxhdXRob3I+
RnJlZW1hbnRsZSwgTi48L2F1dGhvcj48YXV0aG9yPlJheSwgRC48L2F1dGhvcj48YXV0aG9yPk1j
TnVsdHksIEQuPC9hdXRob3I+PGF1dGhvcj5Sb3NzZXIsIEQuPC9hdXRob3I+PGF1dGhvcj5CZW5u
ZXR0LCBTLjwvYXV0aG9yPjxhdXRob3I+S2VvZ2gsIEIuIEUuPC9hdXRob3I+PGF1dGhvcj5QYWdh
bm8sIEQuPC9hdXRob3I+PC9hdXRob3JzPjwvY29udHJpYnV0b3JzPjxhdXRoLWFkZHJlc3M+RGVw
YXJ0bWVudCBvZiBQcmltYXJ5IENhcmUgYW5kIFBvcHVsYXRpb24gSGVhbHRoLCBVbml2ZXJzaXR5
IENvbGxlZ2UgTG9uZG9uLCBVSyBRdWFsaXR5IGFuZCBPdXRjb21lcyBSZXNlYXJjaCBVbml0LCBV
bml2ZXJzaXR5IEhvc3BpdGFscyBCaXJtaW5naGFtIE5IUyBGb3VuZGF0aW9uIFRydXN0LCBCaXJt
aW5naGFtLCBVSy4mI3hEO1F1YWxpdHkgYW5kIE91dGNvbWVzIFJlc2VhcmNoIFVuaXQsIFVuaXZl
cnNpdHkgSG9zcGl0YWxzIEJpcm1pbmdoYW0gTkhTIEZvdW5kYXRpb24gVHJ1c3QsIEJpcm1pbmdo
YW0sIFVLIERlcGFydG1lbnQgb2YgSW5mb3JtYXRpY3MsIFVuaXZlcnNpdHkgSG9zcGl0YWxzIEJp
cm1pbmdoYW0gTkhTIEZvdW5kYXRpb24gVHJ1c3QgRmFyciBJbnN0aXR1dGUgb2YgSGVhbHRoIElu
Zm9ybWF0aWNzIFJlc2VhcmNoLCBVbml2ZXJzaXR5IENvbGxlZ2UgTG9uZG9uLiYjeEQ7UXVhbGl0
eSBhbmQgT3V0Y29tZXMgUmVzZWFyY2ggVW5pdCwgVW5pdmVyc2l0eSBIb3NwaXRhbHMgQmlybWlu
Z2hhbSBOSFMgRm91bmRhdGlvbiBUcnVzdCwgQmlybWluZ2hhbSwgVUsgRGVwYXJ0bWVudCBvZiBJ
bmZvcm1hdGljcywgVW5pdmVyc2l0eSBIb3NwaXRhbHMgQmlybWluZ2hhbSBOSFMgRm91bmRhdGlv
biBUcnVzdC4mI3hEO1VuaXZlcnNpdHkgSG9zcGl0YWxzIEJpcm1pbmdoYW0gTkhTIEZvdW5kYXRp
b24gVHJ1c3QuJiN4RDtNZWRpY2FsIERpcmVjdG9yYXRlLCBOSFMgRW5nbGFuZCwgTG9uZG9uLCBV
Sy4mI3hEO1F1YWxpdHkgYW5kIE91dGNvbWVzIFJlc2VhcmNoIFVuaXQsIFVuaXZlcnNpdHkgSG9z
cGl0YWxzIEJpcm1pbmdoYW0gTkhTIEZvdW5kYXRpb24gVHJ1c3QsIEJpcm1pbmdoYW0sIFVLIERl
cGFydG1lbnQgb2YgQ2FyZGlvdGhvcmFjaWMgU3VyZ2VyeSwgVW5pdmVyc2l0eSBIb3NwaXRhbHMg
QmlybWluZ2hhbSBOSFMgRm91bmRhdGlvbiBUcnVzdCBEb21lbmljby5QYWdhbm9AdWhiLm5ocy51
ay48L2F1dGgtYWRkcmVzcz48dGl0bGVzPjx0aXRsZT5JbmNyZWFzZWQgbW9ydGFsaXR5IGFzc29j
aWF0ZWQgd2l0aCB3ZWVrZW5kIGhvc3BpdGFsIGFkbWlzc2lvbjogYSBjYXNlIGZvciBleHBhbmRl
ZCBzZXZlbiBkYXkgc2VydmljZXM/PC90aXRsZT48c2Vjb25kYXJ5LXRpdGxlPkJNSjwvc2Vjb25k
YXJ5LXRpdGxlPjwvdGl0bGVzPjxwZXJpb2RpY2FsPjxmdWxsLXRpdGxlPkJNSjwvZnVsbC10aXRs
ZT48YWJici0xPkJNSjwvYWJici0xPjxhYmJyLTI+Qk1KPC9hYmJyLTI+PC9wZXJpb2RpY2FsPjxw
YWdlcz5oNDU5NjwvcGFnZXM+PHZvbHVtZT4zNTE8L3ZvbHVtZT48ZGF0ZXM+PHllYXI+MjAxNTwv
eWVhcj48L2RhdGVzPjxpc2JuPjE3NTYtMTgzMyAoRWxlY3Ryb25pYykmI3hEOzA5NTktNTM1WCAo
TGlua2luZyk8L2lzYm4+PGFjY2Vzc2lvbi1udW0+MjYzNDI5MjM8L2FjY2Vzc2lvbi1udW0+PHVy
bHM+PHJlbGF0ZWQtdXJscz48dXJsPmh0dHA6Ly93d3cubmNiaS5ubG0ubmloLmdvdi9wdWJtZWQv
MjYzNDI5MjM8L3VybD48L3JlbGF0ZWQtdXJscz48L3VybHM+PGVsZWN0cm9uaWMtcmVzb3VyY2Ut
bnVtPjEwLjExMzYvYm1qLmg0NTk2PC9lbGVjdHJvbmljLXJlc291cmNlLW51bT48L3JlY29yZD48
L0NpdGU+PENpdGU+PEF1dGhvcj5GcmVlbWFudGxlPC9BdXRob3I+PFllYXI+MjAxMjwvWWVhcj48
UmVjTnVtPjEyPC9SZWNOdW0+PHJlY29yZD48cmVjLW51bWJlcj4xMjwvcmVjLW51bWJlcj48Zm9y
ZWlnbi1rZXlzPjxrZXkgYXBwPSJFTiIgZGItaWQ9IjVkZXN4dnNzbHZmcnhlZXN3d3hwenpmbnY1
cjAyZndkYWF4NSIgdGltZXN0YW1wPSIxNDM4MjkzNTcwIj4xMjwva2V5PjwvZm9yZWlnbi1rZXlz
PjxyZWYtdHlwZSBuYW1lPSJKb3VybmFsIEFydGljbGUiPjE3PC9yZWYtdHlwZT48Y29udHJpYnV0
b3JzPjxhdXRob3JzPjxhdXRob3I+RnJlZW1hbnRsZSwgTi48L2F1dGhvcj48YXV0aG9yPlJpY2hh
cmRzb24sIE0uPC9hdXRob3I+PGF1dGhvcj5Xb29kLCBKLjwvYXV0aG9yPjxhdXRob3I+UmF5LCBE
LjwvYXV0aG9yPjxhdXRob3I+S2hvc2xhLCBTLjwvYXV0aG9yPjxhdXRob3I+U2hhaGlhbiwgRC48
L2F1dGhvcj48YXV0aG9yPlJvY2hlLCBXLiBSLjwvYXV0aG9yPjxhdXRob3I+U3RlcGhlbnMsIEku
PC9hdXRob3I+PGF1dGhvcj5LZW9naCwgQi48L2F1dGhvcj48YXV0aG9yPlBhZ2FubywgRC48L2F1
dGhvcj48L2F1dGhvcnM+PC9jb250cmlidXRvcnM+PGF1dGgtYWRkcmVzcz5EZXBhcnRtZW50IG9m
IFByaW1hcnkgQ2FyZSAmYW1wOyBQb3B1bGF0aW9uIEhlYWx0aCwgVW5pdmVyc2l0eSBDb2xsZWdl
IExvbmRvbiBOVzMgMlBGLCBVSy48L2F1dGgtYWRkcmVzcz48dGl0bGVzPjx0aXRsZT5XZWVrZW5k
IGhvc3BpdGFsaXphdGlvbiBhbmQgYWRkaXRpb25hbCByaXNrIG9mIGRlYXRoOiBhbiBhbmFseXNp
cyBvZiBpbnBhdGllbnQgZGF0YTwvdGl0bGU+PHNlY29uZGFyeS10aXRsZT5KIFIgU29jIE1lZDwv
c2Vjb25kYXJ5LXRpdGxlPjxhbHQtdGl0bGU+Sm91cm5hbCBvZiB0aGUgUm95YWwgU29jaWV0eSBv
ZiBNZWRpY2luZTwvYWx0LXRpdGxlPjwvdGl0bGVzPjxwZXJpb2RpY2FsPjxmdWxsLXRpdGxlPkpv
dXJuYWwgb2YgdGhlIFJveWFsIFNvY2lldHkgb2YgTWVkaWNpbmU8L2Z1bGwtdGl0bGU+PGFiYnIt
MT5KLiBSLiBTb2MuIE1lZC48L2FiYnItMT48YWJici0yPkogUiBTb2MgTWVkPC9hYmJyLTI+PC9w
ZXJpb2RpY2FsPjxhbHQtcGVyaW9kaWNhbD48ZnVsbC10aXRsZT5Kb3VybmFsIG9mIHRoZSBSb3lh
bCBTb2NpZXR5IG9mIE1lZGljaW5lPC9mdWxsLXRpdGxlPjxhYmJyLTE+Si4gUi4gU29jLiBNZWQu
PC9hYmJyLTE+PGFiYnItMj5KIFIgU29jIE1lZDwvYWJici0yPjwvYWx0LXBlcmlvZGljYWw+PHBh
Z2VzPjc0LTg0PC9wYWdlcz48dm9sdW1lPjEwNTwvdm9sdW1lPjxudW1iZXI+MjwvbnVtYmVyPjxr
ZXl3b3Jkcz48a2V5d29yZD5FbmdsYW5kPC9rZXl3b3JkPjxrZXl3b3JkPkZvbGxvdy1VcCBTdHVk
aWVzPC9rZXl3b3JkPjxrZXl3b3JkPipIb3NwaXRhbCBNb3J0YWxpdHk8L2tleXdvcmQ+PGtleXdv
cmQ+SG9zcGl0YWxpemF0aW9uLypzdGF0aXN0aWNzICZhbXA7IG51bWVyaWNhbCBkYXRhPC9rZXl3
b3JkPjxrZXl3b3JkPkh1bWFuczwva2V5d29yZD48a2V5d29yZD5JbnBhdGllbnRzPC9rZXl3b3Jk
PjxrZXl3b3JkPlByb3BvcnRpb25hbCBIYXphcmRzIE1vZGVsczwva2V5d29yZD48a2V5d29yZD5S
ZXRyb3NwZWN0aXZlIFN0dWRpZXM8L2tleXdvcmQ+PGtleXdvcmQ+UmlzayBGYWN0b3JzPC9rZXl3
b3JkPjxrZXl3b3JkPlN0YXRlIE1lZGljaW5lPC9rZXl3b3JkPjxrZXl3b3JkPlN1cnZpdmFsIFJh
dGU8L2tleXdvcmQ+PGtleXdvcmQ+VGltZSBGYWN0b3JzPC9rZXl3b3JkPjwva2V5d29yZHM+PGRh
dGVzPjx5ZWFyPjIwMTI8L3llYXI+PHB1Yi1kYXRlcz48ZGF0ZT5GZWI8L2RhdGU+PC9wdWItZGF0
ZXM+PC9kYXRlcz48aXNibj4xNzU4LTEwOTUgKEVsZWN0cm9uaWMpJiN4RDswMTQxLTA3NjggKExp
bmtpbmcpPC9pc2JuPjxhY2Nlc3Npb24tbnVtPjIyMzA3MDM3PC9hY2Nlc3Npb24tbnVtPjx1cmxz
PjxyZWxhdGVkLXVybHM+PHVybD5odHRwOi8vd3d3Lm5jYmkubmxtLm5paC5nb3YvcHVibWVkLzIy
MzA3MDM3PC91cmw+PC9yZWxhdGVkLXVybHM+PC91cmxzPjxjdXN0b20yPjMyODQyOTM8L2N1c3Rv
bTI+PGVsZWN0cm9uaWMtcmVzb3VyY2UtbnVtPjEwLjEyNTgvanJzbS4yMDEyLjEyMDAwOTwvZWxl
Y3Ryb25pYy1yZXNvdXJjZS1udW0+PC9yZWNvcmQ+PC9DaXRlPjwvRW5kTm90ZT5=
</w:fldData>
        </w:fldChar>
      </w:r>
      <w:r w:rsidR="008974D1">
        <w:rPr>
          <w:rFonts w:ascii="Cambria" w:hAnsi="Cambria"/>
          <w:sz w:val="22"/>
          <w:szCs w:val="22"/>
          <w:lang w:val="en-GB"/>
        </w:rPr>
        <w:instrText xml:space="preserve"> ADDIN EN.CITE.DATA </w:instrText>
      </w:r>
      <w:r w:rsidR="008974D1">
        <w:rPr>
          <w:rFonts w:ascii="Cambria" w:hAnsi="Cambria"/>
          <w:sz w:val="22"/>
          <w:szCs w:val="22"/>
          <w:lang w:val="en-GB"/>
        </w:rPr>
      </w:r>
      <w:r w:rsidR="008974D1">
        <w:rPr>
          <w:rFonts w:ascii="Cambria" w:hAnsi="Cambria"/>
          <w:sz w:val="22"/>
          <w:szCs w:val="22"/>
          <w:lang w:val="en-GB"/>
        </w:rPr>
        <w:fldChar w:fldCharType="end"/>
      </w:r>
      <w:r w:rsidR="002B2B0D">
        <w:rPr>
          <w:rFonts w:ascii="Cambria" w:hAnsi="Cambria"/>
          <w:sz w:val="22"/>
          <w:szCs w:val="22"/>
          <w:lang w:val="en-GB"/>
        </w:rPr>
      </w:r>
      <w:r w:rsidR="002B2B0D">
        <w:rPr>
          <w:rFonts w:ascii="Cambria" w:hAnsi="Cambria"/>
          <w:sz w:val="22"/>
          <w:szCs w:val="22"/>
          <w:lang w:val="en-GB"/>
        </w:rPr>
        <w:fldChar w:fldCharType="separate"/>
      </w:r>
      <w:r w:rsidR="008974D1">
        <w:rPr>
          <w:rFonts w:ascii="Cambria" w:hAnsi="Cambria"/>
          <w:noProof/>
          <w:sz w:val="22"/>
          <w:szCs w:val="22"/>
          <w:lang w:val="en-GB"/>
        </w:rPr>
        <w:t>[2, 3]</w:t>
      </w:r>
      <w:r w:rsidR="002B2B0D">
        <w:rPr>
          <w:rFonts w:ascii="Cambria" w:hAnsi="Cambria"/>
          <w:sz w:val="22"/>
          <w:szCs w:val="22"/>
          <w:lang w:val="en-GB"/>
        </w:rPr>
        <w:fldChar w:fldCharType="end"/>
      </w:r>
    </w:p>
    <w:p w14:paraId="01FFB958" w14:textId="77777777" w:rsidR="00D420A7" w:rsidRPr="00C52BF0" w:rsidRDefault="00D420A7" w:rsidP="0022186A">
      <w:pPr>
        <w:spacing w:after="0" w:line="360" w:lineRule="auto"/>
        <w:jc w:val="both"/>
        <w:rPr>
          <w:rFonts w:ascii="Cambria" w:hAnsi="Cambria"/>
          <w:sz w:val="22"/>
          <w:szCs w:val="22"/>
          <w:lang w:val="en-GB"/>
        </w:rPr>
      </w:pPr>
    </w:p>
    <w:p w14:paraId="4A762375" w14:textId="77777777" w:rsidR="00A02DCC" w:rsidRPr="0081421B" w:rsidRDefault="00E26493" w:rsidP="0022186A">
      <w:pPr>
        <w:spacing w:after="0" w:line="360" w:lineRule="auto"/>
        <w:jc w:val="both"/>
        <w:rPr>
          <w:rFonts w:ascii="Cambria" w:hAnsi="Cambria"/>
          <w:b/>
          <w:sz w:val="22"/>
          <w:szCs w:val="22"/>
          <w:lang w:val="en-GB"/>
        </w:rPr>
      </w:pPr>
      <w:r w:rsidRPr="0081421B">
        <w:rPr>
          <w:rFonts w:ascii="Cambria" w:hAnsi="Cambria"/>
          <w:b/>
          <w:sz w:val="22"/>
          <w:szCs w:val="22"/>
          <w:lang w:val="en-GB"/>
        </w:rPr>
        <w:t>Conclusion</w:t>
      </w:r>
    </w:p>
    <w:p w14:paraId="313B2C14" w14:textId="77777777" w:rsidR="007E7308" w:rsidRDefault="00EF12D9" w:rsidP="0022186A">
      <w:pPr>
        <w:spacing w:after="0" w:line="360" w:lineRule="auto"/>
        <w:jc w:val="both"/>
        <w:rPr>
          <w:rFonts w:ascii="Cambria" w:hAnsi="Cambria"/>
          <w:sz w:val="22"/>
          <w:szCs w:val="22"/>
          <w:lang w:val="en-GB"/>
        </w:rPr>
      </w:pPr>
      <w:r w:rsidRPr="00C52BF0">
        <w:rPr>
          <w:rFonts w:ascii="Cambria" w:hAnsi="Cambria"/>
          <w:sz w:val="22"/>
          <w:szCs w:val="22"/>
          <w:lang w:val="en-GB"/>
        </w:rPr>
        <w:lastRenderedPageBreak/>
        <w:t xml:space="preserve">This study </w:t>
      </w:r>
      <w:r w:rsidR="00E63D91">
        <w:rPr>
          <w:rFonts w:ascii="Cambria" w:hAnsi="Cambria"/>
          <w:sz w:val="22"/>
          <w:szCs w:val="22"/>
          <w:lang w:val="en-GB"/>
        </w:rPr>
        <w:t>did not find any evidence</w:t>
      </w:r>
      <w:r w:rsidRPr="00C52BF0">
        <w:rPr>
          <w:rFonts w:ascii="Cambria" w:hAnsi="Cambria"/>
          <w:sz w:val="22"/>
          <w:szCs w:val="22"/>
          <w:lang w:val="en-GB"/>
        </w:rPr>
        <w:t xml:space="preserve"> that </w:t>
      </w:r>
      <w:r w:rsidR="0022186A" w:rsidRPr="00C52BF0">
        <w:rPr>
          <w:rFonts w:ascii="Cambria" w:hAnsi="Cambria"/>
          <w:sz w:val="22"/>
          <w:szCs w:val="22"/>
          <w:lang w:val="en-GB"/>
        </w:rPr>
        <w:t xml:space="preserve">weekend </w:t>
      </w:r>
      <w:r w:rsidR="00591E48" w:rsidRPr="00C52BF0">
        <w:rPr>
          <w:rFonts w:ascii="Cambria" w:hAnsi="Cambria"/>
          <w:sz w:val="22"/>
          <w:szCs w:val="22"/>
          <w:lang w:val="en-GB"/>
        </w:rPr>
        <w:t xml:space="preserve">major trauma </w:t>
      </w:r>
      <w:r w:rsidR="0022186A" w:rsidRPr="00C52BF0">
        <w:rPr>
          <w:rFonts w:ascii="Cambria" w:hAnsi="Cambria"/>
          <w:sz w:val="22"/>
          <w:szCs w:val="22"/>
          <w:lang w:val="en-GB"/>
        </w:rPr>
        <w:t xml:space="preserve">admission is associated with increased mortality in </w:t>
      </w:r>
      <w:r w:rsidR="002E63C5" w:rsidRPr="00C52BF0">
        <w:rPr>
          <w:rFonts w:ascii="Cambria" w:hAnsi="Cambria"/>
          <w:sz w:val="22"/>
          <w:szCs w:val="22"/>
          <w:lang w:val="en-GB"/>
        </w:rPr>
        <w:t xml:space="preserve">English MTCs. </w:t>
      </w:r>
      <w:r w:rsidR="00AD1127" w:rsidRPr="00C52BF0">
        <w:rPr>
          <w:rFonts w:ascii="Cambria" w:hAnsi="Cambria"/>
          <w:sz w:val="22"/>
          <w:szCs w:val="22"/>
          <w:lang w:val="en-GB"/>
        </w:rPr>
        <w:t xml:space="preserve">Further work should aim to </w:t>
      </w:r>
      <w:r w:rsidR="007E7308">
        <w:rPr>
          <w:rFonts w:ascii="Cambria" w:hAnsi="Cambria"/>
          <w:sz w:val="22"/>
          <w:szCs w:val="22"/>
          <w:lang w:val="en-GB"/>
        </w:rPr>
        <w:t xml:space="preserve">understand which datasets and hospital services exhibit a weekend effect as a means of understanding whether or not some patients truly experience worse outcomes when admitted at weekends. </w:t>
      </w:r>
    </w:p>
    <w:p w14:paraId="4616CD50" w14:textId="77777777" w:rsidR="003B576E" w:rsidRDefault="003B576E">
      <w:pPr>
        <w:rPr>
          <w:rFonts w:ascii="Cambria" w:hAnsi="Cambria"/>
          <w:sz w:val="22"/>
          <w:szCs w:val="22"/>
        </w:rPr>
      </w:pPr>
    </w:p>
    <w:p w14:paraId="27655C7B" w14:textId="77777777" w:rsidR="00F4234A" w:rsidRPr="00C52BF0" w:rsidRDefault="00F4234A">
      <w:pPr>
        <w:rPr>
          <w:rFonts w:ascii="Cambria" w:hAnsi="Cambria"/>
          <w:sz w:val="22"/>
          <w:szCs w:val="22"/>
        </w:rPr>
      </w:pPr>
    </w:p>
    <w:p w14:paraId="76999859" w14:textId="77777777" w:rsidR="003B576E" w:rsidRPr="00C52BF0" w:rsidRDefault="0081421B" w:rsidP="002E63C5">
      <w:pPr>
        <w:jc w:val="both"/>
        <w:rPr>
          <w:rFonts w:ascii="Cambria" w:hAnsi="Cambria"/>
          <w:b/>
          <w:sz w:val="22"/>
          <w:szCs w:val="22"/>
        </w:rPr>
      </w:pPr>
      <w:r>
        <w:rPr>
          <w:rFonts w:ascii="Cambria" w:hAnsi="Cambria"/>
          <w:b/>
          <w:sz w:val="22"/>
          <w:szCs w:val="22"/>
        </w:rPr>
        <w:t>REFERENCES</w:t>
      </w:r>
    </w:p>
    <w:p w14:paraId="7D767AFA" w14:textId="77777777" w:rsidR="008974D1" w:rsidRPr="008974D1" w:rsidRDefault="00D804CB" w:rsidP="008974D1">
      <w:pPr>
        <w:pStyle w:val="EndNoteBibliography"/>
        <w:spacing w:after="0"/>
        <w:rPr>
          <w:noProof/>
        </w:rPr>
      </w:pPr>
      <w:r w:rsidRPr="004C6C73">
        <w:rPr>
          <w:sz w:val="22"/>
          <w:szCs w:val="22"/>
        </w:rPr>
        <w:fldChar w:fldCharType="begin"/>
      </w:r>
      <w:r w:rsidRPr="00B40D4F">
        <w:rPr>
          <w:sz w:val="22"/>
          <w:szCs w:val="22"/>
        </w:rPr>
        <w:instrText xml:space="preserve"> ADDIN EN.REFLIST </w:instrText>
      </w:r>
      <w:r w:rsidRPr="004C6C73">
        <w:rPr>
          <w:sz w:val="22"/>
          <w:szCs w:val="22"/>
        </w:rPr>
        <w:fldChar w:fldCharType="separate"/>
      </w:r>
      <w:r w:rsidR="008974D1" w:rsidRPr="008974D1">
        <w:rPr>
          <w:noProof/>
        </w:rPr>
        <w:t>1</w:t>
      </w:r>
      <w:r w:rsidR="008974D1" w:rsidRPr="008974D1">
        <w:rPr>
          <w:noProof/>
        </w:rPr>
        <w:tab/>
        <w:t>Bell CM, Redelmeier DA. Mortality among patients admitted to hospitals on weekends as compared with weekdays. N Engl J Med 2001;</w:t>
      </w:r>
      <w:r w:rsidR="008974D1" w:rsidRPr="008974D1">
        <w:rPr>
          <w:b/>
          <w:noProof/>
        </w:rPr>
        <w:t>345</w:t>
      </w:r>
      <w:r w:rsidR="008974D1" w:rsidRPr="008974D1">
        <w:rPr>
          <w:noProof/>
        </w:rPr>
        <w:t>:663-8.</w:t>
      </w:r>
    </w:p>
    <w:p w14:paraId="4558B158" w14:textId="77777777" w:rsidR="008974D1" w:rsidRPr="008974D1" w:rsidRDefault="008974D1" w:rsidP="008974D1">
      <w:pPr>
        <w:pStyle w:val="EndNoteBibliography"/>
        <w:spacing w:after="0"/>
        <w:rPr>
          <w:noProof/>
        </w:rPr>
      </w:pPr>
      <w:r w:rsidRPr="008974D1">
        <w:rPr>
          <w:noProof/>
        </w:rPr>
        <w:t>2</w:t>
      </w:r>
      <w:r w:rsidRPr="008974D1">
        <w:rPr>
          <w:noProof/>
        </w:rPr>
        <w:tab/>
        <w:t>Freemantle N, Richardson M, Wood J, Ray D, Khosla S, Shahian D</w:t>
      </w:r>
      <w:r w:rsidRPr="008974D1">
        <w:rPr>
          <w:i/>
          <w:noProof/>
        </w:rPr>
        <w:t>, et al.</w:t>
      </w:r>
      <w:r w:rsidRPr="008974D1">
        <w:rPr>
          <w:noProof/>
        </w:rPr>
        <w:t xml:space="preserve"> Weekend hospitalization and additional risk of death: an analysis of inpatient data. J R Soc Med 2012;</w:t>
      </w:r>
      <w:r w:rsidRPr="008974D1">
        <w:rPr>
          <w:b/>
          <w:noProof/>
        </w:rPr>
        <w:t>105</w:t>
      </w:r>
      <w:r w:rsidRPr="008974D1">
        <w:rPr>
          <w:noProof/>
        </w:rPr>
        <w:t>:74-84.</w:t>
      </w:r>
    </w:p>
    <w:p w14:paraId="769865CA" w14:textId="77777777" w:rsidR="008974D1" w:rsidRPr="008974D1" w:rsidRDefault="008974D1" w:rsidP="008974D1">
      <w:pPr>
        <w:pStyle w:val="EndNoteBibliography"/>
        <w:spacing w:after="0"/>
        <w:rPr>
          <w:noProof/>
        </w:rPr>
      </w:pPr>
      <w:r w:rsidRPr="008974D1">
        <w:rPr>
          <w:noProof/>
        </w:rPr>
        <w:t>3</w:t>
      </w:r>
      <w:r w:rsidRPr="008974D1">
        <w:rPr>
          <w:noProof/>
        </w:rPr>
        <w:tab/>
        <w:t>Freemantle N, Ray D, McNulty D, Rosser D, Bennett S, Keogh BE</w:t>
      </w:r>
      <w:r w:rsidRPr="008974D1">
        <w:rPr>
          <w:i/>
          <w:noProof/>
        </w:rPr>
        <w:t>, et al.</w:t>
      </w:r>
      <w:r w:rsidRPr="008974D1">
        <w:rPr>
          <w:noProof/>
        </w:rPr>
        <w:t xml:space="preserve"> Increased mortality associated with weekend hospital admission: a case for expanded seven day services? BMJ 2015;</w:t>
      </w:r>
      <w:r w:rsidRPr="008974D1">
        <w:rPr>
          <w:b/>
          <w:noProof/>
        </w:rPr>
        <w:t>351</w:t>
      </w:r>
      <w:r w:rsidRPr="008974D1">
        <w:rPr>
          <w:noProof/>
        </w:rPr>
        <w:t>:h4596.</w:t>
      </w:r>
    </w:p>
    <w:p w14:paraId="4F85FB01" w14:textId="77777777" w:rsidR="008974D1" w:rsidRPr="008974D1" w:rsidRDefault="008974D1" w:rsidP="008974D1">
      <w:pPr>
        <w:pStyle w:val="EndNoteBibliography"/>
        <w:spacing w:after="0"/>
        <w:rPr>
          <w:noProof/>
        </w:rPr>
      </w:pPr>
      <w:r w:rsidRPr="008974D1">
        <w:rPr>
          <w:noProof/>
        </w:rPr>
        <w:t>4</w:t>
      </w:r>
      <w:r w:rsidRPr="008974D1">
        <w:rPr>
          <w:noProof/>
        </w:rPr>
        <w:tab/>
        <w:t>Roberts SE, Thorne K, Akbari A, Samuel DG, Williams JG. Mortality following Stroke, the Weekend Effect and Related Factors: Record Linkage Study. PLoS One 2015;</w:t>
      </w:r>
      <w:r w:rsidRPr="008974D1">
        <w:rPr>
          <w:b/>
          <w:noProof/>
        </w:rPr>
        <w:t>10</w:t>
      </w:r>
      <w:r w:rsidRPr="008974D1">
        <w:rPr>
          <w:noProof/>
        </w:rPr>
        <w:t>:e0131836.</w:t>
      </w:r>
    </w:p>
    <w:p w14:paraId="61FB42AF" w14:textId="77777777" w:rsidR="008974D1" w:rsidRPr="008974D1" w:rsidRDefault="008974D1" w:rsidP="008974D1">
      <w:pPr>
        <w:pStyle w:val="EndNoteBibliography"/>
        <w:spacing w:after="0"/>
        <w:rPr>
          <w:noProof/>
        </w:rPr>
      </w:pPr>
      <w:r w:rsidRPr="008974D1">
        <w:rPr>
          <w:noProof/>
        </w:rPr>
        <w:t>5</w:t>
      </w:r>
      <w:r w:rsidRPr="008974D1">
        <w:rPr>
          <w:noProof/>
        </w:rPr>
        <w:tab/>
        <w:t>Kumar G, Deshmukh A, Sakhuja A, Taneja A, Kumar N, Jacobs E</w:t>
      </w:r>
      <w:r w:rsidRPr="008974D1">
        <w:rPr>
          <w:i/>
          <w:noProof/>
        </w:rPr>
        <w:t>, et al.</w:t>
      </w:r>
      <w:r w:rsidRPr="008974D1">
        <w:rPr>
          <w:noProof/>
        </w:rPr>
        <w:t xml:space="preserve"> Acute myocardial infarction: a national analysis of the weekend effect over time. J Am Coll Cardiol 2015;</w:t>
      </w:r>
      <w:r w:rsidRPr="008974D1">
        <w:rPr>
          <w:b/>
          <w:noProof/>
        </w:rPr>
        <w:t>65</w:t>
      </w:r>
      <w:r w:rsidRPr="008974D1">
        <w:rPr>
          <w:noProof/>
        </w:rPr>
        <w:t>:217-8.</w:t>
      </w:r>
    </w:p>
    <w:p w14:paraId="7F3A0DEF" w14:textId="77777777" w:rsidR="008974D1" w:rsidRPr="008974D1" w:rsidRDefault="008974D1" w:rsidP="008974D1">
      <w:pPr>
        <w:pStyle w:val="EndNoteBibliography"/>
        <w:spacing w:after="0"/>
        <w:rPr>
          <w:noProof/>
        </w:rPr>
      </w:pPr>
      <w:r w:rsidRPr="008974D1">
        <w:rPr>
          <w:noProof/>
        </w:rPr>
        <w:t>6</w:t>
      </w:r>
      <w:r w:rsidRPr="008974D1">
        <w:rPr>
          <w:noProof/>
        </w:rPr>
        <w:tab/>
        <w:t>Coleman CI, Brunault RD, Saulsberry WJ. Association between weekend admission and in-hospital mortality for pulmonary embolism: An observational study and meta-analysis. Int J Cardiol 2015;</w:t>
      </w:r>
      <w:r w:rsidRPr="008974D1">
        <w:rPr>
          <w:b/>
          <w:noProof/>
        </w:rPr>
        <w:t>194</w:t>
      </w:r>
      <w:r w:rsidRPr="008974D1">
        <w:rPr>
          <w:noProof/>
        </w:rPr>
        <w:t>:72-4.</w:t>
      </w:r>
    </w:p>
    <w:p w14:paraId="71358C46" w14:textId="77777777" w:rsidR="008974D1" w:rsidRPr="008974D1" w:rsidRDefault="008974D1" w:rsidP="008974D1">
      <w:pPr>
        <w:pStyle w:val="EndNoteBibliography"/>
        <w:spacing w:after="0"/>
        <w:rPr>
          <w:noProof/>
        </w:rPr>
      </w:pPr>
      <w:r w:rsidRPr="008974D1">
        <w:rPr>
          <w:noProof/>
        </w:rPr>
        <w:t>7</w:t>
      </w:r>
      <w:r w:rsidRPr="008974D1">
        <w:rPr>
          <w:noProof/>
        </w:rPr>
        <w:tab/>
        <w:t>Orandi BJ, Selvarajah S, Orion KC, Lum YW, Perler BA, Abularrage CJ. Outcomes of nonelective weekend admissions for lower extremity ischemia. J Vasc Surg 2014;</w:t>
      </w:r>
      <w:r w:rsidRPr="008974D1">
        <w:rPr>
          <w:b/>
          <w:noProof/>
        </w:rPr>
        <w:t>60</w:t>
      </w:r>
      <w:r w:rsidRPr="008974D1">
        <w:rPr>
          <w:noProof/>
        </w:rPr>
        <w:t>:1572-9 e1.</w:t>
      </w:r>
    </w:p>
    <w:p w14:paraId="2E533C69" w14:textId="77777777" w:rsidR="008974D1" w:rsidRPr="008974D1" w:rsidRDefault="008974D1" w:rsidP="008974D1">
      <w:pPr>
        <w:pStyle w:val="EndNoteBibliography"/>
        <w:spacing w:after="0"/>
        <w:rPr>
          <w:noProof/>
        </w:rPr>
      </w:pPr>
      <w:r w:rsidRPr="008974D1">
        <w:rPr>
          <w:noProof/>
        </w:rPr>
        <w:t>8</w:t>
      </w:r>
      <w:r w:rsidRPr="008974D1">
        <w:rPr>
          <w:noProof/>
        </w:rPr>
        <w:tab/>
        <w:t>Zapf MA, Kothari AN, Markossian T, Gupta GN, Blackwell RH, Wai PY</w:t>
      </w:r>
      <w:r w:rsidRPr="008974D1">
        <w:rPr>
          <w:i/>
          <w:noProof/>
        </w:rPr>
        <w:t>, et al.</w:t>
      </w:r>
      <w:r w:rsidRPr="008974D1">
        <w:rPr>
          <w:noProof/>
        </w:rPr>
        <w:t xml:space="preserve"> The "weekend effect" in urgent general operative procedures. Surgery 2015;</w:t>
      </w:r>
      <w:r w:rsidRPr="008974D1">
        <w:rPr>
          <w:b/>
          <w:noProof/>
        </w:rPr>
        <w:t>158</w:t>
      </w:r>
      <w:r w:rsidRPr="008974D1">
        <w:rPr>
          <w:noProof/>
        </w:rPr>
        <w:t>:508-14.</w:t>
      </w:r>
    </w:p>
    <w:p w14:paraId="4A416009" w14:textId="77777777" w:rsidR="008974D1" w:rsidRPr="008974D1" w:rsidRDefault="008974D1" w:rsidP="008974D1">
      <w:pPr>
        <w:pStyle w:val="EndNoteBibliography"/>
        <w:spacing w:after="0"/>
        <w:rPr>
          <w:noProof/>
        </w:rPr>
      </w:pPr>
      <w:r w:rsidRPr="008974D1">
        <w:rPr>
          <w:noProof/>
        </w:rPr>
        <w:t>9</w:t>
      </w:r>
      <w:r w:rsidRPr="008974D1">
        <w:rPr>
          <w:noProof/>
        </w:rPr>
        <w:tab/>
        <w:t>Desai VR, Jea A, Gonda DD, Lam S, Luerssen TG. 195 The Effect of Weekend and After-Hours Surgery on Morbidity and Mortality Rates in Pediatric Neurosurgery. Neurosurgery 2015;</w:t>
      </w:r>
      <w:r w:rsidRPr="008974D1">
        <w:rPr>
          <w:b/>
          <w:noProof/>
        </w:rPr>
        <w:t>62 Suppl 1</w:t>
      </w:r>
      <w:r w:rsidRPr="008974D1">
        <w:rPr>
          <w:noProof/>
        </w:rPr>
        <w:t>:231.</w:t>
      </w:r>
    </w:p>
    <w:p w14:paraId="490E1595" w14:textId="77777777" w:rsidR="008974D1" w:rsidRPr="008974D1" w:rsidRDefault="008974D1" w:rsidP="008974D1">
      <w:pPr>
        <w:pStyle w:val="EndNoteBibliography"/>
        <w:spacing w:after="0"/>
        <w:rPr>
          <w:noProof/>
        </w:rPr>
      </w:pPr>
      <w:r w:rsidRPr="008974D1">
        <w:rPr>
          <w:noProof/>
        </w:rPr>
        <w:t>10</w:t>
      </w:r>
      <w:r w:rsidRPr="008974D1">
        <w:rPr>
          <w:noProof/>
        </w:rPr>
        <w:tab/>
        <w:t>Tadisina KK, Chopra K, Singh DP. The "Weekend Effect" in Plastic Surgery: Analyzing Weekday Versus Weekend Admissions in Body Contouring Procedures from 2000 to 2010. Aesthet Surg J 2015.</w:t>
      </w:r>
    </w:p>
    <w:p w14:paraId="3C5EC694" w14:textId="77777777" w:rsidR="008974D1" w:rsidRPr="008974D1" w:rsidRDefault="008974D1" w:rsidP="008974D1">
      <w:pPr>
        <w:pStyle w:val="EndNoteBibliography"/>
        <w:spacing w:after="0"/>
        <w:rPr>
          <w:noProof/>
        </w:rPr>
      </w:pPr>
      <w:r w:rsidRPr="008974D1">
        <w:rPr>
          <w:noProof/>
        </w:rPr>
        <w:t>11</w:t>
      </w:r>
      <w:r w:rsidRPr="008974D1">
        <w:rPr>
          <w:noProof/>
        </w:rPr>
        <w:tab/>
        <w:t>Muppavarapu RC, Chaurasia AR, Schwarzkopf R, Matzkin EG, Cassidy CC, Smith EL. Total joint arthroplasty surgery: does day of surgery matter? J Arthroplasty 2014;</w:t>
      </w:r>
      <w:r w:rsidRPr="008974D1">
        <w:rPr>
          <w:b/>
          <w:noProof/>
        </w:rPr>
        <w:t>29</w:t>
      </w:r>
      <w:r w:rsidRPr="008974D1">
        <w:rPr>
          <w:noProof/>
        </w:rPr>
        <w:t>:1943-5.</w:t>
      </w:r>
    </w:p>
    <w:p w14:paraId="1AF4E041" w14:textId="77777777" w:rsidR="008974D1" w:rsidRPr="008974D1" w:rsidRDefault="008974D1" w:rsidP="008974D1">
      <w:pPr>
        <w:pStyle w:val="EndNoteBibliography"/>
        <w:spacing w:after="0"/>
        <w:rPr>
          <w:noProof/>
        </w:rPr>
      </w:pPr>
      <w:r w:rsidRPr="008974D1">
        <w:rPr>
          <w:noProof/>
        </w:rPr>
        <w:t>12</w:t>
      </w:r>
      <w:r w:rsidRPr="008974D1">
        <w:rPr>
          <w:noProof/>
        </w:rPr>
        <w:tab/>
        <w:t>Voltz R, Kamps R, Greinwald R, Hellmich M, Hamacher S, Becker G</w:t>
      </w:r>
      <w:r w:rsidRPr="008974D1">
        <w:rPr>
          <w:i/>
          <w:noProof/>
        </w:rPr>
        <w:t>, et al.</w:t>
      </w:r>
      <w:r w:rsidRPr="008974D1">
        <w:rPr>
          <w:noProof/>
        </w:rPr>
        <w:t xml:space="preserve"> Silent night: retrospective database study assessing possibility of "weekend effect" in palliative care. BMJ 2014;</w:t>
      </w:r>
      <w:r w:rsidRPr="008974D1">
        <w:rPr>
          <w:b/>
          <w:noProof/>
        </w:rPr>
        <w:t>349</w:t>
      </w:r>
      <w:r w:rsidRPr="008974D1">
        <w:rPr>
          <w:noProof/>
        </w:rPr>
        <w:t>:g7370.</w:t>
      </w:r>
    </w:p>
    <w:p w14:paraId="3F4BD1D7" w14:textId="77777777" w:rsidR="008974D1" w:rsidRPr="008974D1" w:rsidRDefault="008974D1" w:rsidP="008974D1">
      <w:pPr>
        <w:pStyle w:val="EndNoteBibliography"/>
        <w:spacing w:after="0"/>
        <w:rPr>
          <w:noProof/>
        </w:rPr>
      </w:pPr>
      <w:r w:rsidRPr="008974D1">
        <w:rPr>
          <w:noProof/>
        </w:rPr>
        <w:t>13</w:t>
      </w:r>
      <w:r w:rsidRPr="008974D1">
        <w:rPr>
          <w:noProof/>
        </w:rPr>
        <w:tab/>
        <w:t>Lilford RJ, Chen YF. The ubiquitous weekend effect: moving past proving it exists to clarifying what causes it. BMJ Qual Saf 2015;</w:t>
      </w:r>
      <w:r w:rsidRPr="008974D1">
        <w:rPr>
          <w:b/>
          <w:noProof/>
        </w:rPr>
        <w:t>24</w:t>
      </w:r>
      <w:r w:rsidRPr="008974D1">
        <w:rPr>
          <w:noProof/>
        </w:rPr>
        <w:t>:480-2.</w:t>
      </w:r>
    </w:p>
    <w:p w14:paraId="5ABDEFBC" w14:textId="77777777" w:rsidR="008974D1" w:rsidRPr="008974D1" w:rsidRDefault="008974D1" w:rsidP="008974D1">
      <w:pPr>
        <w:pStyle w:val="EndNoteBibliography"/>
        <w:spacing w:after="0"/>
        <w:rPr>
          <w:noProof/>
        </w:rPr>
      </w:pPr>
      <w:r w:rsidRPr="008974D1">
        <w:rPr>
          <w:noProof/>
        </w:rPr>
        <w:t>14</w:t>
      </w:r>
      <w:r w:rsidRPr="008974D1">
        <w:rPr>
          <w:noProof/>
        </w:rPr>
        <w:tab/>
        <w:t>Concha OP, Gallego B, Hillman K, Delaney GP, Coiera E. Do variations in hospital mortality patterns after weekend admission reflect reduced quality of care or different patient cohorts? A population-based study. BMJ Qual Saf 2014;</w:t>
      </w:r>
      <w:r w:rsidRPr="008974D1">
        <w:rPr>
          <w:b/>
          <w:noProof/>
        </w:rPr>
        <w:t>23</w:t>
      </w:r>
      <w:r w:rsidRPr="008974D1">
        <w:rPr>
          <w:noProof/>
        </w:rPr>
        <w:t>:215-22.</w:t>
      </w:r>
    </w:p>
    <w:p w14:paraId="43A2D5D7" w14:textId="77777777" w:rsidR="008974D1" w:rsidRPr="008974D1" w:rsidRDefault="008974D1" w:rsidP="008974D1">
      <w:pPr>
        <w:pStyle w:val="EndNoteBibliography"/>
        <w:spacing w:after="0"/>
        <w:rPr>
          <w:noProof/>
        </w:rPr>
      </w:pPr>
      <w:r w:rsidRPr="008974D1">
        <w:rPr>
          <w:noProof/>
        </w:rPr>
        <w:lastRenderedPageBreak/>
        <w:t>15</w:t>
      </w:r>
      <w:r w:rsidRPr="008974D1">
        <w:rPr>
          <w:noProof/>
        </w:rPr>
        <w:tab/>
        <w:t>Meacock R, Anselmi L, Kristensen SR, Doran T, Sutton M. Higher mortality rates amongst emergency patients admitted to hospital at weekends reflect a lower probability of admission. J Health Serv Res Policy 2016.</w:t>
      </w:r>
    </w:p>
    <w:p w14:paraId="58F26B13" w14:textId="77777777" w:rsidR="008974D1" w:rsidRPr="008974D1" w:rsidRDefault="008974D1" w:rsidP="008974D1">
      <w:pPr>
        <w:pStyle w:val="EndNoteBibliography"/>
        <w:spacing w:after="0"/>
        <w:rPr>
          <w:noProof/>
        </w:rPr>
      </w:pPr>
      <w:r w:rsidRPr="008974D1">
        <w:rPr>
          <w:noProof/>
        </w:rPr>
        <w:t>16</w:t>
      </w:r>
      <w:r w:rsidRPr="008974D1">
        <w:rPr>
          <w:noProof/>
        </w:rPr>
        <w:tab/>
        <w:t>Li L, Rothwell PM, Oxford Vascular S. Biases in detection of apparent "weekend effect" on outcome with administrative coding data: population based study of stroke. BMJ 2016;</w:t>
      </w:r>
      <w:r w:rsidRPr="008974D1">
        <w:rPr>
          <w:b/>
          <w:noProof/>
        </w:rPr>
        <w:t>353</w:t>
      </w:r>
      <w:r w:rsidRPr="008974D1">
        <w:rPr>
          <w:noProof/>
        </w:rPr>
        <w:t>:i2648.</w:t>
      </w:r>
    </w:p>
    <w:p w14:paraId="6702AD2A" w14:textId="77777777" w:rsidR="008974D1" w:rsidRPr="008974D1" w:rsidRDefault="008974D1" w:rsidP="008974D1">
      <w:pPr>
        <w:pStyle w:val="EndNoteBibliography"/>
        <w:spacing w:after="0"/>
        <w:rPr>
          <w:noProof/>
        </w:rPr>
      </w:pPr>
      <w:r w:rsidRPr="008974D1">
        <w:rPr>
          <w:noProof/>
        </w:rPr>
        <w:t>17</w:t>
      </w:r>
      <w:r w:rsidRPr="008974D1">
        <w:rPr>
          <w:noProof/>
        </w:rPr>
        <w:tab/>
        <w:t>McKee M. The weekend effect: now you see it, now you don't. BMJ 2016;</w:t>
      </w:r>
      <w:r w:rsidRPr="008974D1">
        <w:rPr>
          <w:b/>
          <w:noProof/>
        </w:rPr>
        <w:t>353</w:t>
      </w:r>
      <w:r w:rsidRPr="008974D1">
        <w:rPr>
          <w:noProof/>
        </w:rPr>
        <w:t>:i2750.</w:t>
      </w:r>
    </w:p>
    <w:p w14:paraId="6CBA085C" w14:textId="77777777" w:rsidR="008974D1" w:rsidRPr="008974D1" w:rsidRDefault="008974D1" w:rsidP="008974D1">
      <w:pPr>
        <w:pStyle w:val="EndNoteBibliography"/>
        <w:spacing w:after="0"/>
        <w:rPr>
          <w:noProof/>
        </w:rPr>
      </w:pPr>
      <w:r w:rsidRPr="008974D1">
        <w:rPr>
          <w:noProof/>
        </w:rPr>
        <w:t>18</w:t>
      </w:r>
      <w:r w:rsidRPr="008974D1">
        <w:rPr>
          <w:noProof/>
        </w:rPr>
        <w:tab/>
        <w:t>Department of Health. 7-day NHS services: a factsheet. London, 2015.</w:t>
      </w:r>
    </w:p>
    <w:p w14:paraId="37DFA509" w14:textId="77777777" w:rsidR="008974D1" w:rsidRPr="008974D1" w:rsidRDefault="008974D1" w:rsidP="008974D1">
      <w:pPr>
        <w:pStyle w:val="EndNoteBibliography"/>
        <w:spacing w:after="0"/>
        <w:rPr>
          <w:noProof/>
        </w:rPr>
      </w:pPr>
      <w:r w:rsidRPr="008974D1">
        <w:rPr>
          <w:noProof/>
        </w:rPr>
        <w:t>19</w:t>
      </w:r>
      <w:r w:rsidRPr="008974D1">
        <w:rPr>
          <w:noProof/>
        </w:rPr>
        <w:tab/>
        <w:t>McCullough AL, Haycock JC, Forward DP, Moran CG. II. Major trauma networks in England. Br J Anaesth 2014;</w:t>
      </w:r>
      <w:r w:rsidRPr="008974D1">
        <w:rPr>
          <w:b/>
          <w:noProof/>
        </w:rPr>
        <w:t>113</w:t>
      </w:r>
      <w:r w:rsidRPr="008974D1">
        <w:rPr>
          <w:noProof/>
        </w:rPr>
        <w:t>:202-6.</w:t>
      </w:r>
    </w:p>
    <w:p w14:paraId="19CB2E9A" w14:textId="77777777" w:rsidR="008974D1" w:rsidRPr="008974D1" w:rsidRDefault="008974D1" w:rsidP="008974D1">
      <w:pPr>
        <w:pStyle w:val="EndNoteBibliography"/>
        <w:spacing w:after="0"/>
        <w:rPr>
          <w:noProof/>
        </w:rPr>
      </w:pPr>
      <w:r w:rsidRPr="008974D1">
        <w:rPr>
          <w:noProof/>
        </w:rPr>
        <w:t>20</w:t>
      </w:r>
      <w:r w:rsidRPr="008974D1">
        <w:rPr>
          <w:noProof/>
        </w:rPr>
        <w:tab/>
        <w:t>Kanakaris NK, Giannoudis PV. Trauma networks: present and future challenges. BMC Med 2011;</w:t>
      </w:r>
      <w:r w:rsidRPr="008974D1">
        <w:rPr>
          <w:b/>
          <w:noProof/>
        </w:rPr>
        <w:t>9</w:t>
      </w:r>
      <w:r w:rsidRPr="008974D1">
        <w:rPr>
          <w:noProof/>
        </w:rPr>
        <w:t>:121.</w:t>
      </w:r>
    </w:p>
    <w:p w14:paraId="22C785BD" w14:textId="77777777" w:rsidR="008974D1" w:rsidRPr="008974D1" w:rsidRDefault="008974D1" w:rsidP="008974D1">
      <w:pPr>
        <w:pStyle w:val="EndNoteBibliography"/>
        <w:spacing w:after="0"/>
        <w:rPr>
          <w:noProof/>
        </w:rPr>
      </w:pPr>
      <w:r w:rsidRPr="008974D1">
        <w:rPr>
          <w:noProof/>
        </w:rPr>
        <w:t>21</w:t>
      </w:r>
      <w:r w:rsidRPr="008974D1">
        <w:rPr>
          <w:noProof/>
        </w:rPr>
        <w:tab/>
        <w:t>Department of Health. Payment by Results Guidance for 2013-14. London, U.K., 2013.</w:t>
      </w:r>
    </w:p>
    <w:p w14:paraId="5B627B8D" w14:textId="77777777" w:rsidR="008974D1" w:rsidRPr="008974D1" w:rsidRDefault="008974D1" w:rsidP="008974D1">
      <w:pPr>
        <w:pStyle w:val="EndNoteBibliography"/>
        <w:spacing w:after="0"/>
        <w:rPr>
          <w:noProof/>
        </w:rPr>
      </w:pPr>
      <w:r w:rsidRPr="008974D1">
        <w:rPr>
          <w:noProof/>
        </w:rPr>
        <w:t>22</w:t>
      </w:r>
      <w:r w:rsidRPr="008974D1">
        <w:rPr>
          <w:noProof/>
        </w:rPr>
        <w:tab/>
        <w:t>Metcalfe D, Gabbe B, Perry D, Harris M, Ekegren C, Zogg C</w:t>
      </w:r>
      <w:r w:rsidRPr="008974D1">
        <w:rPr>
          <w:i/>
          <w:noProof/>
        </w:rPr>
        <w:t>, et al.</w:t>
      </w:r>
      <w:r w:rsidRPr="008974D1">
        <w:rPr>
          <w:noProof/>
        </w:rPr>
        <w:t xml:space="preserve"> Quality of care for patients with a fracture of the hip in major trauma centres. Bone Joint J 2016;</w:t>
      </w:r>
      <w:r w:rsidRPr="008974D1">
        <w:rPr>
          <w:b/>
          <w:noProof/>
        </w:rPr>
        <w:t>98-B</w:t>
      </w:r>
      <w:r w:rsidRPr="008974D1">
        <w:rPr>
          <w:noProof/>
        </w:rPr>
        <w:t>:XXX-XXX.</w:t>
      </w:r>
    </w:p>
    <w:p w14:paraId="6C2AAC88" w14:textId="77777777" w:rsidR="008974D1" w:rsidRPr="008974D1" w:rsidRDefault="008974D1" w:rsidP="008974D1">
      <w:pPr>
        <w:pStyle w:val="EndNoteBibliography"/>
        <w:spacing w:after="0"/>
        <w:rPr>
          <w:noProof/>
        </w:rPr>
      </w:pPr>
      <w:r w:rsidRPr="008974D1">
        <w:rPr>
          <w:noProof/>
        </w:rPr>
        <w:t>23</w:t>
      </w:r>
      <w:r w:rsidRPr="008974D1">
        <w:rPr>
          <w:noProof/>
        </w:rPr>
        <w:tab/>
        <w:t>Price RM, Bonnet DG. Distribution-free confidence intervals for difference and ratio of medians. Journal of Statistical Computation and Simulation 2002;</w:t>
      </w:r>
      <w:r w:rsidRPr="008974D1">
        <w:rPr>
          <w:b/>
          <w:noProof/>
        </w:rPr>
        <w:t>72</w:t>
      </w:r>
      <w:r w:rsidRPr="008974D1">
        <w:rPr>
          <w:noProof/>
        </w:rPr>
        <w:t>:119-24.</w:t>
      </w:r>
    </w:p>
    <w:p w14:paraId="3C29D538" w14:textId="77777777" w:rsidR="008974D1" w:rsidRPr="008974D1" w:rsidRDefault="008974D1" w:rsidP="008974D1">
      <w:pPr>
        <w:pStyle w:val="EndNoteBibliography"/>
        <w:spacing w:after="0"/>
        <w:rPr>
          <w:noProof/>
        </w:rPr>
      </w:pPr>
      <w:r w:rsidRPr="008974D1">
        <w:rPr>
          <w:noProof/>
        </w:rPr>
        <w:t>24</w:t>
      </w:r>
      <w:r w:rsidRPr="008974D1">
        <w:rPr>
          <w:noProof/>
        </w:rPr>
        <w:tab/>
        <w:t>Saurbrei W, Meier-Hirmer C, Benner A, Royston P. Multivariable regression model building by using fractional polynomials: description of SAS, STATA and R programs. Computational Statistics &amp; Data Analysis 2006;</w:t>
      </w:r>
      <w:r w:rsidRPr="008974D1">
        <w:rPr>
          <w:b/>
          <w:noProof/>
        </w:rPr>
        <w:t>50</w:t>
      </w:r>
      <w:r w:rsidRPr="008974D1">
        <w:rPr>
          <w:noProof/>
        </w:rPr>
        <w:t>:3464-85.</w:t>
      </w:r>
    </w:p>
    <w:p w14:paraId="2BE589E8" w14:textId="77777777" w:rsidR="008974D1" w:rsidRPr="008974D1" w:rsidRDefault="008974D1" w:rsidP="008974D1">
      <w:pPr>
        <w:pStyle w:val="EndNoteBibliography"/>
        <w:spacing w:after="0"/>
        <w:rPr>
          <w:noProof/>
        </w:rPr>
      </w:pPr>
      <w:r w:rsidRPr="008974D1">
        <w:rPr>
          <w:noProof/>
        </w:rPr>
        <w:t>25</w:t>
      </w:r>
      <w:r w:rsidRPr="008974D1">
        <w:rPr>
          <w:noProof/>
        </w:rPr>
        <w:tab/>
        <w:t>Palmer C. Major trauma and the injury severity score--where should we set the bar? Annu Proc Assoc Adv Automot Med 2007;</w:t>
      </w:r>
      <w:r w:rsidRPr="008974D1">
        <w:rPr>
          <w:b/>
          <w:noProof/>
        </w:rPr>
        <w:t>51</w:t>
      </w:r>
      <w:r w:rsidRPr="008974D1">
        <w:rPr>
          <w:noProof/>
        </w:rPr>
        <w:t>:13-29.</w:t>
      </w:r>
    </w:p>
    <w:p w14:paraId="1FE8447A" w14:textId="77777777" w:rsidR="008974D1" w:rsidRPr="008974D1" w:rsidRDefault="008974D1" w:rsidP="008974D1">
      <w:pPr>
        <w:pStyle w:val="EndNoteBibliography"/>
        <w:spacing w:after="0"/>
        <w:rPr>
          <w:noProof/>
        </w:rPr>
      </w:pPr>
      <w:r w:rsidRPr="008974D1">
        <w:rPr>
          <w:noProof/>
        </w:rPr>
        <w:t>26</w:t>
      </w:r>
      <w:r w:rsidRPr="008974D1">
        <w:rPr>
          <w:noProof/>
        </w:rPr>
        <w:tab/>
        <w:t>Younge PA, Coats TJ, Gurney D, Kirk CJ. Interpretation of the Ws statistic: application to an integrated trauma system. J Trauma 1997;</w:t>
      </w:r>
      <w:r w:rsidRPr="008974D1">
        <w:rPr>
          <w:b/>
          <w:noProof/>
        </w:rPr>
        <w:t>43</w:t>
      </w:r>
      <w:r w:rsidRPr="008974D1">
        <w:rPr>
          <w:noProof/>
        </w:rPr>
        <w:t>:511-5.</w:t>
      </w:r>
    </w:p>
    <w:p w14:paraId="2C97C2D4" w14:textId="77777777" w:rsidR="008974D1" w:rsidRPr="008974D1" w:rsidRDefault="008974D1" w:rsidP="008974D1">
      <w:pPr>
        <w:pStyle w:val="EndNoteBibliography"/>
        <w:spacing w:after="0"/>
        <w:rPr>
          <w:noProof/>
        </w:rPr>
      </w:pPr>
      <w:r w:rsidRPr="008974D1">
        <w:rPr>
          <w:noProof/>
        </w:rPr>
        <w:t>27</w:t>
      </w:r>
      <w:r w:rsidRPr="008974D1">
        <w:rPr>
          <w:noProof/>
        </w:rPr>
        <w:tab/>
        <w:t>Bouamra O, Jacques R, Edwards A, Yates DW, Lawrence T, Jenks T</w:t>
      </w:r>
      <w:r w:rsidRPr="008974D1">
        <w:rPr>
          <w:i/>
          <w:noProof/>
        </w:rPr>
        <w:t>, et al.</w:t>
      </w:r>
      <w:r w:rsidRPr="008974D1">
        <w:rPr>
          <w:noProof/>
        </w:rPr>
        <w:t xml:space="preserve"> Prediction modelling for trauma using comorbidity and 'true' 30-day outcome. Emerg Med J 2015;</w:t>
      </w:r>
      <w:r w:rsidRPr="008974D1">
        <w:rPr>
          <w:b/>
          <w:noProof/>
        </w:rPr>
        <w:t>32</w:t>
      </w:r>
      <w:r w:rsidRPr="008974D1">
        <w:rPr>
          <w:noProof/>
        </w:rPr>
        <w:t>:933-8.</w:t>
      </w:r>
    </w:p>
    <w:p w14:paraId="551A15EE" w14:textId="77777777" w:rsidR="008974D1" w:rsidRPr="008974D1" w:rsidRDefault="008974D1" w:rsidP="008974D1">
      <w:pPr>
        <w:pStyle w:val="EndNoteBibliography"/>
        <w:spacing w:after="0"/>
        <w:rPr>
          <w:noProof/>
        </w:rPr>
      </w:pPr>
      <w:r w:rsidRPr="008974D1">
        <w:rPr>
          <w:noProof/>
        </w:rPr>
        <w:t>28</w:t>
      </w:r>
      <w:r w:rsidRPr="008974D1">
        <w:rPr>
          <w:noProof/>
        </w:rPr>
        <w:tab/>
        <w:t>Egol KA, Tolisano AM, Spratt KF, Koval KJ. Mortality rates following trauma: The difference is night and day. J Emerg Trauma Shock 2011;</w:t>
      </w:r>
      <w:r w:rsidRPr="008974D1">
        <w:rPr>
          <w:b/>
          <w:noProof/>
        </w:rPr>
        <w:t>4</w:t>
      </w:r>
      <w:r w:rsidRPr="008974D1">
        <w:rPr>
          <w:noProof/>
        </w:rPr>
        <w:t>:178-83.</w:t>
      </w:r>
    </w:p>
    <w:p w14:paraId="64C84046" w14:textId="77777777" w:rsidR="008974D1" w:rsidRPr="008974D1" w:rsidRDefault="008974D1" w:rsidP="008974D1">
      <w:pPr>
        <w:pStyle w:val="EndNoteBibliography"/>
        <w:spacing w:after="0"/>
        <w:rPr>
          <w:noProof/>
        </w:rPr>
      </w:pPr>
      <w:r w:rsidRPr="008974D1">
        <w:rPr>
          <w:noProof/>
        </w:rPr>
        <w:t>29</w:t>
      </w:r>
      <w:r w:rsidRPr="008974D1">
        <w:rPr>
          <w:noProof/>
        </w:rPr>
        <w:tab/>
        <w:t>Guly HR, Leighton G, Woodford M, Bouamra O, Lecky F, Trauma A</w:t>
      </w:r>
      <w:r w:rsidRPr="008974D1">
        <w:rPr>
          <w:i/>
          <w:noProof/>
        </w:rPr>
        <w:t>, et al.</w:t>
      </w:r>
      <w:r w:rsidRPr="008974D1">
        <w:rPr>
          <w:noProof/>
        </w:rPr>
        <w:t xml:space="preserve"> The effect of working hours on outcome from major trauma. Emerg Med J 2006;</w:t>
      </w:r>
      <w:r w:rsidRPr="008974D1">
        <w:rPr>
          <w:b/>
          <w:noProof/>
        </w:rPr>
        <w:t>23</w:t>
      </w:r>
      <w:r w:rsidRPr="008974D1">
        <w:rPr>
          <w:noProof/>
        </w:rPr>
        <w:t>:276-80.</w:t>
      </w:r>
    </w:p>
    <w:p w14:paraId="71569E16" w14:textId="77777777" w:rsidR="008974D1" w:rsidRPr="008974D1" w:rsidRDefault="008974D1" w:rsidP="008974D1">
      <w:pPr>
        <w:pStyle w:val="EndNoteBibliography"/>
        <w:spacing w:after="0"/>
        <w:rPr>
          <w:noProof/>
        </w:rPr>
      </w:pPr>
      <w:r w:rsidRPr="008974D1">
        <w:rPr>
          <w:noProof/>
        </w:rPr>
        <w:t>30</w:t>
      </w:r>
      <w:r w:rsidRPr="008974D1">
        <w:rPr>
          <w:noProof/>
        </w:rPr>
        <w:tab/>
        <w:t>Laupland KB, Ball CG, Kirkpatrick AW. Hospital mortality among major trauma victims admitted on weekends and evenings: a cohort study. J Trauma Manag Outcomes 2009;</w:t>
      </w:r>
      <w:r w:rsidRPr="008974D1">
        <w:rPr>
          <w:b/>
          <w:noProof/>
        </w:rPr>
        <w:t>3</w:t>
      </w:r>
      <w:r w:rsidRPr="008974D1">
        <w:rPr>
          <w:noProof/>
        </w:rPr>
        <w:t>:8.</w:t>
      </w:r>
    </w:p>
    <w:p w14:paraId="22FB97F9" w14:textId="77777777" w:rsidR="008974D1" w:rsidRPr="008974D1" w:rsidRDefault="008974D1" w:rsidP="008974D1">
      <w:pPr>
        <w:pStyle w:val="EndNoteBibliography"/>
        <w:spacing w:after="0"/>
        <w:rPr>
          <w:noProof/>
        </w:rPr>
      </w:pPr>
      <w:r w:rsidRPr="008974D1">
        <w:rPr>
          <w:noProof/>
        </w:rPr>
        <w:t>31</w:t>
      </w:r>
      <w:r w:rsidRPr="008974D1">
        <w:rPr>
          <w:noProof/>
        </w:rPr>
        <w:tab/>
        <w:t>Hamilton P, Eschiti VS, Hernandez K, Neill D. Differences between weekend and weekday nurse work environments and patient outcomes: a focus group approach to model testing. J Perinat Neonatal Nurs 2007;</w:t>
      </w:r>
      <w:r w:rsidRPr="008974D1">
        <w:rPr>
          <w:b/>
          <w:noProof/>
        </w:rPr>
        <w:t>21</w:t>
      </w:r>
      <w:r w:rsidRPr="008974D1">
        <w:rPr>
          <w:noProof/>
        </w:rPr>
        <w:t>:331-41.</w:t>
      </w:r>
    </w:p>
    <w:p w14:paraId="2901E72D" w14:textId="77777777" w:rsidR="008974D1" w:rsidRPr="008974D1" w:rsidRDefault="008974D1" w:rsidP="008974D1">
      <w:pPr>
        <w:pStyle w:val="EndNoteBibliography"/>
        <w:spacing w:after="0"/>
        <w:rPr>
          <w:noProof/>
        </w:rPr>
      </w:pPr>
      <w:r w:rsidRPr="008974D1">
        <w:rPr>
          <w:noProof/>
        </w:rPr>
        <w:t>32</w:t>
      </w:r>
      <w:r w:rsidRPr="008974D1">
        <w:rPr>
          <w:noProof/>
        </w:rPr>
        <w:tab/>
        <w:t>Skinner CA, Riordan RL, Fraser KL, Buchanan JD, Goulston KJ. The challenge of locum working arrangements in New South Wales public hospitals. Med J Aust 2006;</w:t>
      </w:r>
      <w:r w:rsidRPr="008974D1">
        <w:rPr>
          <w:b/>
          <w:noProof/>
        </w:rPr>
        <w:t>185</w:t>
      </w:r>
      <w:r w:rsidRPr="008974D1">
        <w:rPr>
          <w:noProof/>
        </w:rPr>
        <w:t>:276-8.</w:t>
      </w:r>
    </w:p>
    <w:p w14:paraId="490E7A45" w14:textId="77777777" w:rsidR="008974D1" w:rsidRPr="008974D1" w:rsidRDefault="008974D1" w:rsidP="008974D1">
      <w:pPr>
        <w:pStyle w:val="EndNoteBibliography"/>
        <w:spacing w:after="0"/>
        <w:rPr>
          <w:noProof/>
        </w:rPr>
      </w:pPr>
      <w:r w:rsidRPr="008974D1">
        <w:rPr>
          <w:noProof/>
        </w:rPr>
        <w:t>33</w:t>
      </w:r>
      <w:r w:rsidRPr="008974D1">
        <w:rPr>
          <w:noProof/>
        </w:rPr>
        <w:tab/>
        <w:t>Palmer WL, Bottle A, Davie C, Vincent CA, Aylin P. Dying for the weekend: a retrospective cohort study on the association between day of hospital presentation and the quality and safety of stroke care. Arch Neurol 2012;</w:t>
      </w:r>
      <w:r w:rsidRPr="008974D1">
        <w:rPr>
          <w:b/>
          <w:noProof/>
        </w:rPr>
        <w:t>69</w:t>
      </w:r>
      <w:r w:rsidRPr="008974D1">
        <w:rPr>
          <w:noProof/>
        </w:rPr>
        <w:t>:1296-302.</w:t>
      </w:r>
    </w:p>
    <w:p w14:paraId="4B758980" w14:textId="77777777" w:rsidR="008974D1" w:rsidRPr="008974D1" w:rsidRDefault="008974D1" w:rsidP="008974D1">
      <w:pPr>
        <w:pStyle w:val="EndNoteBibliography"/>
        <w:spacing w:after="0"/>
        <w:rPr>
          <w:noProof/>
        </w:rPr>
      </w:pPr>
      <w:r w:rsidRPr="008974D1">
        <w:rPr>
          <w:noProof/>
        </w:rPr>
        <w:t>34</w:t>
      </w:r>
      <w:r w:rsidRPr="008974D1">
        <w:rPr>
          <w:noProof/>
        </w:rPr>
        <w:tab/>
        <w:t>Schmulewitz L, Proudfoot A, Bell D. The impact of weekends on outcome for emergency patients. Clin Med 2005;</w:t>
      </w:r>
      <w:r w:rsidRPr="008974D1">
        <w:rPr>
          <w:b/>
          <w:noProof/>
        </w:rPr>
        <w:t>5</w:t>
      </w:r>
      <w:r w:rsidRPr="008974D1">
        <w:rPr>
          <w:noProof/>
        </w:rPr>
        <w:t>:621-5.</w:t>
      </w:r>
    </w:p>
    <w:p w14:paraId="7728C492" w14:textId="77777777" w:rsidR="008974D1" w:rsidRPr="008974D1" w:rsidRDefault="008974D1" w:rsidP="008974D1">
      <w:pPr>
        <w:pStyle w:val="EndNoteBibliography"/>
        <w:spacing w:after="0"/>
        <w:rPr>
          <w:noProof/>
        </w:rPr>
      </w:pPr>
      <w:r w:rsidRPr="008974D1">
        <w:rPr>
          <w:noProof/>
        </w:rPr>
        <w:t>35</w:t>
      </w:r>
      <w:r w:rsidRPr="008974D1">
        <w:rPr>
          <w:noProof/>
        </w:rPr>
        <w:tab/>
        <w:t>Ensminger SA, Morales IJ, Peters SG, Keegan MT, Finkielman JD, Lymp JF</w:t>
      </w:r>
      <w:r w:rsidRPr="008974D1">
        <w:rPr>
          <w:i/>
          <w:noProof/>
        </w:rPr>
        <w:t>, et al.</w:t>
      </w:r>
      <w:r w:rsidRPr="008974D1">
        <w:rPr>
          <w:noProof/>
        </w:rPr>
        <w:t xml:space="preserve"> The hospital mortality of patients admitted to the ICU on weekends. Chest 2004;</w:t>
      </w:r>
      <w:r w:rsidRPr="008974D1">
        <w:rPr>
          <w:b/>
          <w:noProof/>
        </w:rPr>
        <w:t>126</w:t>
      </w:r>
      <w:r w:rsidRPr="008974D1">
        <w:rPr>
          <w:noProof/>
        </w:rPr>
        <w:t>:1292-8.</w:t>
      </w:r>
    </w:p>
    <w:p w14:paraId="720A0368" w14:textId="77777777" w:rsidR="008974D1" w:rsidRPr="008974D1" w:rsidRDefault="008974D1" w:rsidP="008974D1">
      <w:pPr>
        <w:pStyle w:val="EndNoteBibliography"/>
        <w:spacing w:after="0"/>
        <w:rPr>
          <w:noProof/>
        </w:rPr>
      </w:pPr>
      <w:r w:rsidRPr="008974D1">
        <w:rPr>
          <w:noProof/>
        </w:rPr>
        <w:t>36</w:t>
      </w:r>
      <w:r w:rsidRPr="008974D1">
        <w:rPr>
          <w:noProof/>
        </w:rPr>
        <w:tab/>
        <w:t>Heart of England NHS Foundation Trust. Birmingham, Black Country, Hereford &amp; Worcester trauma network: a guide for clinicians. Birmingham, UK.</w:t>
      </w:r>
    </w:p>
    <w:p w14:paraId="05319C0E" w14:textId="77777777" w:rsidR="008974D1" w:rsidRPr="008974D1" w:rsidRDefault="008974D1" w:rsidP="008974D1">
      <w:pPr>
        <w:pStyle w:val="EndNoteBibliography"/>
        <w:spacing w:after="0"/>
        <w:rPr>
          <w:noProof/>
        </w:rPr>
      </w:pPr>
      <w:r w:rsidRPr="008974D1">
        <w:rPr>
          <w:noProof/>
        </w:rPr>
        <w:t>37</w:t>
      </w:r>
      <w:r w:rsidRPr="008974D1">
        <w:rPr>
          <w:noProof/>
        </w:rPr>
        <w:tab/>
        <w:t>Civil Aviation Authority. SERA, Air Navigation Order 2009 and Rules of the AIr Regulations 2015 - Consolidation. London, UK: CAA, 2016.</w:t>
      </w:r>
    </w:p>
    <w:p w14:paraId="5B3C6E85" w14:textId="77777777" w:rsidR="008974D1" w:rsidRPr="008974D1" w:rsidRDefault="008974D1" w:rsidP="008974D1">
      <w:pPr>
        <w:pStyle w:val="EndNoteBibliography"/>
        <w:rPr>
          <w:noProof/>
        </w:rPr>
      </w:pPr>
      <w:r w:rsidRPr="008974D1">
        <w:rPr>
          <w:noProof/>
        </w:rPr>
        <w:lastRenderedPageBreak/>
        <w:t>38</w:t>
      </w:r>
      <w:r w:rsidRPr="008974D1">
        <w:rPr>
          <w:noProof/>
        </w:rPr>
        <w:tab/>
        <w:t>Black JJ, Ward ME, Lockey DJ. Appropriate use of helicopters to transport trauma patients from incident scene to hospital in the United Kingdom: an algorithm. Emerg Med J 2004;</w:t>
      </w:r>
      <w:r w:rsidRPr="008974D1">
        <w:rPr>
          <w:b/>
          <w:noProof/>
        </w:rPr>
        <w:t>21</w:t>
      </w:r>
      <w:r w:rsidRPr="008974D1">
        <w:rPr>
          <w:noProof/>
        </w:rPr>
        <w:t>:355-61.</w:t>
      </w:r>
    </w:p>
    <w:p w14:paraId="414A1B3E" w14:textId="1E5505E1" w:rsidR="00C52BF0" w:rsidRDefault="00D804CB" w:rsidP="002E63C5">
      <w:pPr>
        <w:jc w:val="both"/>
        <w:rPr>
          <w:rFonts w:ascii="Cambria" w:hAnsi="Cambria"/>
          <w:sz w:val="22"/>
          <w:szCs w:val="22"/>
        </w:rPr>
      </w:pPr>
      <w:r w:rsidRPr="004C6C73">
        <w:rPr>
          <w:rFonts w:ascii="Cambria" w:hAnsi="Cambria"/>
          <w:sz w:val="22"/>
          <w:szCs w:val="22"/>
        </w:rPr>
        <w:fldChar w:fldCharType="end"/>
      </w:r>
    </w:p>
    <w:p w14:paraId="568D9D82" w14:textId="77777777" w:rsidR="003B2EFC" w:rsidRDefault="003B2EFC" w:rsidP="003B2EFC">
      <w:pPr>
        <w:spacing w:after="0" w:line="360" w:lineRule="auto"/>
        <w:jc w:val="both"/>
        <w:rPr>
          <w:rFonts w:ascii="Cambria" w:hAnsi="Cambria"/>
          <w:sz w:val="22"/>
          <w:szCs w:val="22"/>
        </w:rPr>
      </w:pPr>
      <w:r w:rsidRPr="00F4234A">
        <w:rPr>
          <w:rFonts w:ascii="Cambria" w:hAnsi="Cambria"/>
          <w:b/>
          <w:sz w:val="22"/>
          <w:szCs w:val="22"/>
        </w:rPr>
        <w:t>ACKNOWLEDGEMENTS</w:t>
      </w:r>
      <w:r>
        <w:rPr>
          <w:rFonts w:ascii="Cambria" w:hAnsi="Cambria"/>
          <w:sz w:val="22"/>
          <w:szCs w:val="22"/>
        </w:rPr>
        <w:br/>
        <w:t>The authors are grateful to individual MTCs for submitting their data to TARN.</w:t>
      </w:r>
    </w:p>
    <w:p w14:paraId="11E06DBB" w14:textId="77777777" w:rsidR="003B2EFC" w:rsidRDefault="003B2EFC" w:rsidP="003B2EFC">
      <w:pPr>
        <w:spacing w:after="0" w:line="360" w:lineRule="auto"/>
        <w:jc w:val="both"/>
        <w:rPr>
          <w:rFonts w:ascii="Cambria" w:hAnsi="Cambria"/>
          <w:sz w:val="22"/>
          <w:szCs w:val="22"/>
        </w:rPr>
      </w:pPr>
    </w:p>
    <w:p w14:paraId="69DE48D1" w14:textId="77777777" w:rsidR="003B2EFC" w:rsidRPr="003F3675" w:rsidRDefault="003B2EFC" w:rsidP="003B2EFC">
      <w:pPr>
        <w:spacing w:after="0" w:line="360" w:lineRule="auto"/>
        <w:jc w:val="both"/>
        <w:rPr>
          <w:rFonts w:ascii="Cambria" w:hAnsi="Cambria"/>
          <w:b/>
          <w:sz w:val="22"/>
          <w:szCs w:val="22"/>
        </w:rPr>
      </w:pPr>
      <w:r w:rsidRPr="003F3675">
        <w:rPr>
          <w:rFonts w:ascii="Cambria" w:hAnsi="Cambria"/>
          <w:b/>
          <w:sz w:val="22"/>
          <w:szCs w:val="22"/>
        </w:rPr>
        <w:t>CONTRIBUTORSHIP</w:t>
      </w:r>
    </w:p>
    <w:p w14:paraId="0F9C6860" w14:textId="77777777" w:rsidR="003B2EFC" w:rsidRDefault="003B2EFC" w:rsidP="003B2EFC">
      <w:pPr>
        <w:spacing w:after="0" w:line="360" w:lineRule="auto"/>
        <w:jc w:val="both"/>
        <w:rPr>
          <w:rFonts w:ascii="Cambria" w:hAnsi="Cambria"/>
          <w:sz w:val="22"/>
          <w:szCs w:val="22"/>
        </w:rPr>
      </w:pPr>
      <w:r w:rsidRPr="00900531">
        <w:rPr>
          <w:rFonts w:ascii="Cambria" w:hAnsi="Cambria"/>
          <w:sz w:val="22"/>
          <w:szCs w:val="22"/>
        </w:rPr>
        <w:t xml:space="preserve">David Metcalfe designed the study and drafted the paper. Omar </w:t>
      </w:r>
      <w:proofErr w:type="spellStart"/>
      <w:r w:rsidRPr="00900531">
        <w:rPr>
          <w:rFonts w:ascii="Cambria" w:hAnsi="Cambria"/>
          <w:sz w:val="22"/>
          <w:szCs w:val="22"/>
        </w:rPr>
        <w:t>Bouamra</w:t>
      </w:r>
      <w:proofErr w:type="spellEnd"/>
      <w:r w:rsidRPr="00900531">
        <w:rPr>
          <w:rFonts w:ascii="Cambria" w:hAnsi="Cambria"/>
          <w:sz w:val="22"/>
          <w:szCs w:val="22"/>
        </w:rPr>
        <w:t xml:space="preserve"> extracted the data and performed the statistical analysis. Daniel Perry, Ali </w:t>
      </w:r>
      <w:proofErr w:type="spellStart"/>
      <w:r w:rsidRPr="00900531">
        <w:rPr>
          <w:rFonts w:ascii="Cambria" w:hAnsi="Cambria"/>
          <w:sz w:val="22"/>
          <w:szCs w:val="22"/>
        </w:rPr>
        <w:t>Salim</w:t>
      </w:r>
      <w:proofErr w:type="spellEnd"/>
      <w:r w:rsidRPr="00900531">
        <w:rPr>
          <w:rFonts w:ascii="Cambria" w:hAnsi="Cambria"/>
          <w:sz w:val="22"/>
          <w:szCs w:val="22"/>
        </w:rPr>
        <w:t xml:space="preserve">, Fiona Lecky, </w:t>
      </w:r>
      <w:proofErr w:type="spellStart"/>
      <w:r w:rsidRPr="00900531">
        <w:rPr>
          <w:rFonts w:ascii="Cambria" w:hAnsi="Cambria"/>
          <w:sz w:val="22"/>
          <w:szCs w:val="22"/>
        </w:rPr>
        <w:t>Maralyn</w:t>
      </w:r>
      <w:proofErr w:type="spellEnd"/>
      <w:r w:rsidRPr="00900531">
        <w:rPr>
          <w:rFonts w:ascii="Cambria" w:hAnsi="Cambria"/>
          <w:sz w:val="22"/>
          <w:szCs w:val="22"/>
        </w:rPr>
        <w:t xml:space="preserve"> Woodford, Antoinette Edwards, and Matthew Costa contributed to the study design, interpretation of the results, and critical appraisal of the manuscript.</w:t>
      </w:r>
    </w:p>
    <w:p w14:paraId="7E5CD44F" w14:textId="77777777" w:rsidR="003B2EFC" w:rsidRPr="00F4234A" w:rsidRDefault="003B2EFC" w:rsidP="003B2EFC">
      <w:pPr>
        <w:spacing w:after="0" w:line="360" w:lineRule="auto"/>
        <w:jc w:val="both"/>
        <w:rPr>
          <w:rFonts w:ascii="Cambria" w:hAnsi="Cambria"/>
          <w:b/>
          <w:sz w:val="22"/>
          <w:szCs w:val="22"/>
        </w:rPr>
      </w:pPr>
      <w:r>
        <w:rPr>
          <w:rFonts w:ascii="Cambria" w:hAnsi="Cambria"/>
          <w:sz w:val="22"/>
          <w:szCs w:val="22"/>
        </w:rPr>
        <w:br/>
      </w:r>
      <w:r w:rsidRPr="00F4234A">
        <w:rPr>
          <w:rFonts w:ascii="Cambria" w:hAnsi="Cambria"/>
          <w:b/>
          <w:sz w:val="22"/>
          <w:szCs w:val="22"/>
        </w:rPr>
        <w:t>COMPETING INTERESTS</w:t>
      </w:r>
    </w:p>
    <w:p w14:paraId="4A49C5B2" w14:textId="77777777" w:rsidR="003B2EFC" w:rsidRDefault="003B2EFC" w:rsidP="003B2EFC">
      <w:pPr>
        <w:spacing w:after="0" w:line="360" w:lineRule="auto"/>
        <w:jc w:val="both"/>
        <w:rPr>
          <w:rFonts w:ascii="Cambria" w:hAnsi="Cambria"/>
          <w:sz w:val="22"/>
          <w:szCs w:val="22"/>
        </w:rPr>
      </w:pPr>
      <w:r>
        <w:rPr>
          <w:rFonts w:ascii="Cambria" w:hAnsi="Cambria"/>
          <w:sz w:val="22"/>
          <w:szCs w:val="22"/>
        </w:rPr>
        <w:t>The authors declare no competing interests.</w:t>
      </w:r>
    </w:p>
    <w:p w14:paraId="0B322631" w14:textId="77777777" w:rsidR="003B2EFC" w:rsidRDefault="003B2EFC" w:rsidP="003B2EFC">
      <w:pPr>
        <w:spacing w:after="0" w:line="360" w:lineRule="auto"/>
        <w:jc w:val="both"/>
        <w:rPr>
          <w:rFonts w:ascii="Cambria" w:hAnsi="Cambria"/>
          <w:sz w:val="22"/>
          <w:szCs w:val="22"/>
        </w:rPr>
      </w:pPr>
    </w:p>
    <w:p w14:paraId="1DEFE831" w14:textId="77777777" w:rsidR="003B2EFC" w:rsidRPr="00F4234A" w:rsidRDefault="003B2EFC" w:rsidP="003B2EFC">
      <w:pPr>
        <w:spacing w:after="0" w:line="360" w:lineRule="auto"/>
        <w:jc w:val="both"/>
        <w:rPr>
          <w:rFonts w:ascii="Cambria" w:hAnsi="Cambria"/>
          <w:b/>
          <w:sz w:val="22"/>
          <w:szCs w:val="22"/>
        </w:rPr>
      </w:pPr>
      <w:r w:rsidRPr="00F4234A">
        <w:rPr>
          <w:rFonts w:ascii="Cambria" w:hAnsi="Cambria"/>
          <w:b/>
          <w:sz w:val="22"/>
          <w:szCs w:val="22"/>
        </w:rPr>
        <w:t>FUNDING</w:t>
      </w:r>
    </w:p>
    <w:p w14:paraId="17AB50BB" w14:textId="77777777" w:rsidR="003B2EFC" w:rsidRDefault="003B2EFC" w:rsidP="003B2EFC">
      <w:pPr>
        <w:spacing w:after="0" w:line="360" w:lineRule="auto"/>
        <w:jc w:val="both"/>
        <w:rPr>
          <w:rFonts w:ascii="Cambria" w:hAnsi="Cambria"/>
          <w:sz w:val="22"/>
          <w:szCs w:val="22"/>
        </w:rPr>
      </w:pPr>
      <w:r>
        <w:rPr>
          <w:rFonts w:ascii="Cambria" w:hAnsi="Cambria"/>
          <w:sz w:val="22"/>
          <w:szCs w:val="22"/>
        </w:rPr>
        <w:t>No specific funding was received in relation to this manuscript.</w:t>
      </w:r>
    </w:p>
    <w:p w14:paraId="2244E0DD" w14:textId="77777777" w:rsidR="003B2EFC" w:rsidRDefault="003B2EFC" w:rsidP="003B2EFC">
      <w:pPr>
        <w:spacing w:after="0" w:line="360" w:lineRule="auto"/>
        <w:jc w:val="both"/>
        <w:rPr>
          <w:rFonts w:ascii="Cambria" w:hAnsi="Cambria"/>
          <w:sz w:val="22"/>
          <w:szCs w:val="22"/>
        </w:rPr>
      </w:pPr>
    </w:p>
    <w:p w14:paraId="47734A56" w14:textId="77777777" w:rsidR="003B2EFC" w:rsidRPr="003F3675" w:rsidRDefault="003B2EFC" w:rsidP="003B2EFC">
      <w:pPr>
        <w:spacing w:after="0" w:line="360" w:lineRule="auto"/>
        <w:jc w:val="both"/>
        <w:rPr>
          <w:rFonts w:ascii="Cambria" w:hAnsi="Cambria"/>
          <w:b/>
          <w:sz w:val="22"/>
          <w:szCs w:val="22"/>
        </w:rPr>
      </w:pPr>
      <w:r w:rsidRPr="003F3675">
        <w:rPr>
          <w:rFonts w:ascii="Cambria" w:hAnsi="Cambria"/>
          <w:b/>
          <w:sz w:val="22"/>
          <w:szCs w:val="22"/>
        </w:rPr>
        <w:t>LEGENDS</w:t>
      </w:r>
    </w:p>
    <w:p w14:paraId="338A2A82" w14:textId="34B8421E" w:rsidR="003B2EFC" w:rsidRDefault="003B2EFC" w:rsidP="003B2EFC">
      <w:pPr>
        <w:spacing w:after="0" w:line="360" w:lineRule="auto"/>
        <w:jc w:val="both"/>
        <w:rPr>
          <w:rFonts w:ascii="Cambria" w:hAnsi="Cambria"/>
          <w:sz w:val="22"/>
          <w:szCs w:val="22"/>
        </w:rPr>
      </w:pPr>
      <w:r>
        <w:rPr>
          <w:rFonts w:ascii="Cambria" w:hAnsi="Cambria"/>
          <w:sz w:val="22"/>
          <w:szCs w:val="22"/>
          <w:lang w:val="en-GB"/>
        </w:rPr>
        <w:t>Figure 1: Standardised risk adjusted excess survival rates (</w:t>
      </w:r>
      <w:proofErr w:type="spellStart"/>
      <w:r>
        <w:rPr>
          <w:rFonts w:ascii="Cambria" w:hAnsi="Cambria"/>
          <w:sz w:val="22"/>
          <w:szCs w:val="22"/>
          <w:lang w:val="en-GB"/>
        </w:rPr>
        <w:t>Ws</w:t>
      </w:r>
      <w:proofErr w:type="spellEnd"/>
      <w:r>
        <w:rPr>
          <w:rFonts w:ascii="Cambria" w:hAnsi="Cambria"/>
          <w:sz w:val="22"/>
          <w:szCs w:val="22"/>
          <w:lang w:val="en-GB"/>
        </w:rPr>
        <w:t>) for major trauma patients by admission category.</w:t>
      </w:r>
    </w:p>
    <w:p w14:paraId="1BCD4EEB" w14:textId="77777777" w:rsidR="003B2EFC" w:rsidRPr="003B2EFC" w:rsidRDefault="003B2EFC" w:rsidP="003B2EFC">
      <w:pPr>
        <w:spacing w:after="0" w:line="360" w:lineRule="auto"/>
        <w:jc w:val="both"/>
        <w:rPr>
          <w:rFonts w:ascii="Cambria" w:hAnsi="Cambria"/>
          <w:sz w:val="22"/>
          <w:szCs w:val="22"/>
        </w:rPr>
        <w:sectPr w:rsidR="003B2EFC" w:rsidRPr="003B2EFC" w:rsidSect="00A108F6">
          <w:pgSz w:w="11900" w:h="16840"/>
          <w:pgMar w:top="1134" w:right="1247" w:bottom="1134" w:left="1247" w:header="708" w:footer="708" w:gutter="0"/>
          <w:cols w:space="708"/>
          <w:docGrid w:linePitch="360"/>
        </w:sectPr>
      </w:pPr>
    </w:p>
    <w:tbl>
      <w:tblPr>
        <w:tblStyle w:val="TableGrid"/>
        <w:tblW w:w="14953" w:type="dxa"/>
        <w:tblLayout w:type="fixed"/>
        <w:tblLook w:val="04A0" w:firstRow="1" w:lastRow="0" w:firstColumn="1" w:lastColumn="0" w:noHBand="0" w:noVBand="1"/>
      </w:tblPr>
      <w:tblGrid>
        <w:gridCol w:w="2660"/>
        <w:gridCol w:w="1682"/>
        <w:gridCol w:w="1764"/>
        <w:gridCol w:w="1764"/>
        <w:gridCol w:w="885"/>
        <w:gridCol w:w="1782"/>
        <w:gridCol w:w="1701"/>
        <w:gridCol w:w="1701"/>
        <w:gridCol w:w="1014"/>
      </w:tblGrid>
      <w:tr w:rsidR="00C52BF0" w:rsidRPr="00C52BF0" w14:paraId="2CA3399D" w14:textId="77777777" w:rsidTr="00393E0A">
        <w:tc>
          <w:tcPr>
            <w:tcW w:w="14953" w:type="dxa"/>
            <w:gridSpan w:val="9"/>
          </w:tcPr>
          <w:p w14:paraId="5303F0D0" w14:textId="77777777" w:rsidR="00C52BF0" w:rsidRPr="00C52BF0" w:rsidRDefault="00C52BF0" w:rsidP="00C52BF0">
            <w:pPr>
              <w:spacing w:after="0"/>
              <w:rPr>
                <w:rFonts w:ascii="Cambria" w:hAnsi="Cambria" w:cs="Arial"/>
                <w:b/>
                <w:sz w:val="22"/>
                <w:szCs w:val="22"/>
              </w:rPr>
            </w:pPr>
            <w:r w:rsidRPr="00C52BF0">
              <w:rPr>
                <w:rFonts w:ascii="Cambria" w:hAnsi="Cambria" w:cs="Arial"/>
                <w:b/>
                <w:sz w:val="22"/>
                <w:szCs w:val="22"/>
              </w:rPr>
              <w:lastRenderedPageBreak/>
              <w:t>Table 1: Characteristics of TARN patients by time of presentation</w:t>
            </w:r>
          </w:p>
          <w:p w14:paraId="593A4CDA" w14:textId="77777777" w:rsidR="00C52BF0" w:rsidRPr="00C52BF0" w:rsidRDefault="00C52BF0" w:rsidP="00C52BF0">
            <w:pPr>
              <w:spacing w:after="0"/>
              <w:rPr>
                <w:rFonts w:ascii="Cambria" w:hAnsi="Cambria" w:cs="Arial"/>
                <w:b/>
                <w:sz w:val="22"/>
                <w:szCs w:val="22"/>
              </w:rPr>
            </w:pPr>
          </w:p>
        </w:tc>
      </w:tr>
      <w:tr w:rsidR="00C52BF0" w:rsidRPr="00C52BF0" w14:paraId="2F80D714" w14:textId="77777777" w:rsidTr="00A108F6">
        <w:tc>
          <w:tcPr>
            <w:tcW w:w="2660" w:type="dxa"/>
            <w:vMerge w:val="restart"/>
          </w:tcPr>
          <w:p w14:paraId="0CE5FD87" w14:textId="77777777" w:rsidR="00C52BF0" w:rsidRPr="00C52BF0" w:rsidRDefault="00C52BF0" w:rsidP="00C52BF0">
            <w:pPr>
              <w:spacing w:after="0"/>
              <w:rPr>
                <w:rFonts w:ascii="Cambria" w:hAnsi="Cambria" w:cs="Arial"/>
                <w:b/>
                <w:sz w:val="22"/>
                <w:szCs w:val="22"/>
              </w:rPr>
            </w:pPr>
          </w:p>
        </w:tc>
        <w:tc>
          <w:tcPr>
            <w:tcW w:w="6095" w:type="dxa"/>
            <w:gridSpan w:val="4"/>
          </w:tcPr>
          <w:p w14:paraId="6E3BCE13" w14:textId="77777777" w:rsidR="00C52BF0" w:rsidRPr="00C52BF0" w:rsidRDefault="006E146C" w:rsidP="00C52BF0">
            <w:pPr>
              <w:spacing w:after="0"/>
              <w:rPr>
                <w:rFonts w:ascii="Cambria" w:hAnsi="Cambria" w:cs="Arial"/>
                <w:b/>
                <w:sz w:val="22"/>
                <w:szCs w:val="22"/>
              </w:rPr>
            </w:pPr>
            <w:r>
              <w:rPr>
                <w:rFonts w:ascii="Cambria" w:hAnsi="Cambria" w:cs="Arial"/>
                <w:b/>
                <w:sz w:val="22"/>
                <w:szCs w:val="22"/>
              </w:rPr>
              <w:t>Day</w:t>
            </w:r>
          </w:p>
        </w:tc>
        <w:tc>
          <w:tcPr>
            <w:tcW w:w="6198" w:type="dxa"/>
            <w:gridSpan w:val="4"/>
          </w:tcPr>
          <w:p w14:paraId="075DAB49" w14:textId="77777777" w:rsidR="00C52BF0" w:rsidRPr="00C52BF0" w:rsidRDefault="006E146C" w:rsidP="00C52BF0">
            <w:pPr>
              <w:spacing w:after="0"/>
              <w:rPr>
                <w:rFonts w:ascii="Cambria" w:hAnsi="Cambria" w:cs="Arial"/>
                <w:b/>
                <w:sz w:val="22"/>
                <w:szCs w:val="22"/>
              </w:rPr>
            </w:pPr>
            <w:r>
              <w:rPr>
                <w:rFonts w:ascii="Cambria" w:hAnsi="Cambria" w:cs="Arial"/>
                <w:b/>
                <w:sz w:val="22"/>
                <w:szCs w:val="22"/>
              </w:rPr>
              <w:t>Night</w:t>
            </w:r>
          </w:p>
        </w:tc>
      </w:tr>
      <w:tr w:rsidR="00C52BF0" w:rsidRPr="00C52BF0" w14:paraId="7D67E43B" w14:textId="77777777" w:rsidTr="00A108F6">
        <w:tc>
          <w:tcPr>
            <w:tcW w:w="2660" w:type="dxa"/>
            <w:vMerge/>
          </w:tcPr>
          <w:p w14:paraId="7CC7DFA5" w14:textId="77777777" w:rsidR="00C52BF0" w:rsidRPr="00C52BF0" w:rsidRDefault="00C52BF0" w:rsidP="00C52BF0">
            <w:pPr>
              <w:spacing w:after="0"/>
              <w:rPr>
                <w:rFonts w:ascii="Cambria" w:hAnsi="Cambria" w:cs="Arial"/>
                <w:b/>
                <w:sz w:val="22"/>
                <w:szCs w:val="22"/>
              </w:rPr>
            </w:pPr>
          </w:p>
        </w:tc>
        <w:tc>
          <w:tcPr>
            <w:tcW w:w="1682" w:type="dxa"/>
          </w:tcPr>
          <w:p w14:paraId="1ADBC4CA" w14:textId="77777777" w:rsidR="00C52BF0" w:rsidRPr="00C52BF0" w:rsidRDefault="006E146C" w:rsidP="00C52BF0">
            <w:pPr>
              <w:spacing w:after="0"/>
              <w:rPr>
                <w:rFonts w:ascii="Cambria" w:hAnsi="Cambria" w:cs="Arial"/>
                <w:b/>
                <w:sz w:val="22"/>
                <w:szCs w:val="22"/>
              </w:rPr>
            </w:pPr>
            <w:r>
              <w:rPr>
                <w:rFonts w:ascii="Cambria" w:hAnsi="Cambria" w:cs="Arial"/>
                <w:b/>
                <w:sz w:val="22"/>
                <w:szCs w:val="22"/>
              </w:rPr>
              <w:t>Week</w:t>
            </w:r>
          </w:p>
        </w:tc>
        <w:tc>
          <w:tcPr>
            <w:tcW w:w="1764" w:type="dxa"/>
          </w:tcPr>
          <w:p w14:paraId="7C1938FE" w14:textId="77777777" w:rsidR="00C52BF0" w:rsidRPr="00C52BF0" w:rsidRDefault="006E146C" w:rsidP="00C52BF0">
            <w:pPr>
              <w:spacing w:after="0"/>
              <w:rPr>
                <w:rFonts w:ascii="Cambria" w:hAnsi="Cambria" w:cs="Arial"/>
                <w:b/>
                <w:sz w:val="22"/>
                <w:szCs w:val="22"/>
              </w:rPr>
            </w:pPr>
            <w:r>
              <w:rPr>
                <w:rFonts w:ascii="Cambria" w:hAnsi="Cambria" w:cs="Arial"/>
                <w:b/>
                <w:sz w:val="22"/>
                <w:szCs w:val="22"/>
              </w:rPr>
              <w:t>Weekend</w:t>
            </w:r>
          </w:p>
        </w:tc>
        <w:tc>
          <w:tcPr>
            <w:tcW w:w="1764" w:type="dxa"/>
          </w:tcPr>
          <w:p w14:paraId="6EAC70A4" w14:textId="77777777" w:rsidR="00C52BF0" w:rsidRPr="00C52BF0" w:rsidRDefault="00C52BF0" w:rsidP="00C52BF0">
            <w:pPr>
              <w:spacing w:after="0"/>
              <w:rPr>
                <w:rFonts w:ascii="Cambria" w:hAnsi="Cambria" w:cs="Arial"/>
                <w:b/>
                <w:sz w:val="22"/>
                <w:szCs w:val="22"/>
              </w:rPr>
            </w:pPr>
            <w:r w:rsidRPr="00C52BF0">
              <w:rPr>
                <w:rFonts w:ascii="Cambria" w:hAnsi="Cambria" w:cs="Arial"/>
                <w:b/>
                <w:sz w:val="22"/>
                <w:szCs w:val="22"/>
              </w:rPr>
              <w:t>Total</w:t>
            </w:r>
          </w:p>
        </w:tc>
        <w:tc>
          <w:tcPr>
            <w:tcW w:w="885" w:type="dxa"/>
          </w:tcPr>
          <w:p w14:paraId="686A33E5" w14:textId="77777777" w:rsidR="00C52BF0" w:rsidRPr="00C52BF0" w:rsidRDefault="00C52BF0" w:rsidP="00C52BF0">
            <w:pPr>
              <w:spacing w:after="0"/>
              <w:rPr>
                <w:rFonts w:ascii="Cambria" w:hAnsi="Cambria" w:cs="Arial"/>
                <w:b/>
                <w:sz w:val="22"/>
                <w:szCs w:val="22"/>
              </w:rPr>
            </w:pPr>
            <w:r w:rsidRPr="00C52BF0">
              <w:rPr>
                <w:rFonts w:ascii="Cambria" w:hAnsi="Cambria" w:cs="Arial"/>
                <w:b/>
                <w:sz w:val="22"/>
                <w:szCs w:val="22"/>
              </w:rPr>
              <w:t>P</w:t>
            </w:r>
          </w:p>
        </w:tc>
        <w:tc>
          <w:tcPr>
            <w:tcW w:w="1782" w:type="dxa"/>
          </w:tcPr>
          <w:p w14:paraId="4D55BCD2" w14:textId="77777777" w:rsidR="00C52BF0" w:rsidRPr="00C52BF0" w:rsidRDefault="006E146C" w:rsidP="00C52BF0">
            <w:pPr>
              <w:spacing w:after="0"/>
              <w:rPr>
                <w:rFonts w:ascii="Cambria" w:hAnsi="Cambria" w:cs="Arial"/>
                <w:b/>
                <w:sz w:val="22"/>
                <w:szCs w:val="22"/>
              </w:rPr>
            </w:pPr>
            <w:r>
              <w:rPr>
                <w:rFonts w:ascii="Cambria" w:hAnsi="Cambria" w:cs="Arial"/>
                <w:b/>
                <w:sz w:val="22"/>
                <w:szCs w:val="22"/>
              </w:rPr>
              <w:t>Week</w:t>
            </w:r>
          </w:p>
        </w:tc>
        <w:tc>
          <w:tcPr>
            <w:tcW w:w="1701" w:type="dxa"/>
          </w:tcPr>
          <w:p w14:paraId="6D399BF4" w14:textId="77777777" w:rsidR="00C52BF0" w:rsidRPr="00C52BF0" w:rsidRDefault="006E146C" w:rsidP="00C52BF0">
            <w:pPr>
              <w:spacing w:after="0"/>
              <w:rPr>
                <w:rFonts w:ascii="Cambria" w:hAnsi="Cambria" w:cs="Arial"/>
                <w:b/>
                <w:sz w:val="22"/>
                <w:szCs w:val="22"/>
              </w:rPr>
            </w:pPr>
            <w:r>
              <w:rPr>
                <w:rFonts w:ascii="Cambria" w:hAnsi="Cambria" w:cs="Arial"/>
                <w:b/>
                <w:sz w:val="22"/>
                <w:szCs w:val="22"/>
              </w:rPr>
              <w:t>Weekend</w:t>
            </w:r>
          </w:p>
        </w:tc>
        <w:tc>
          <w:tcPr>
            <w:tcW w:w="1701" w:type="dxa"/>
          </w:tcPr>
          <w:p w14:paraId="5620CD69" w14:textId="77777777" w:rsidR="00C52BF0" w:rsidRPr="00C52BF0" w:rsidRDefault="00C52BF0" w:rsidP="00C52BF0">
            <w:pPr>
              <w:spacing w:after="0"/>
              <w:rPr>
                <w:rFonts w:ascii="Cambria" w:hAnsi="Cambria" w:cs="Arial"/>
                <w:b/>
                <w:sz w:val="22"/>
                <w:szCs w:val="22"/>
              </w:rPr>
            </w:pPr>
            <w:r w:rsidRPr="00C52BF0">
              <w:rPr>
                <w:rFonts w:ascii="Cambria" w:hAnsi="Cambria" w:cs="Arial"/>
                <w:b/>
                <w:sz w:val="22"/>
                <w:szCs w:val="22"/>
              </w:rPr>
              <w:t>Total</w:t>
            </w:r>
          </w:p>
        </w:tc>
        <w:tc>
          <w:tcPr>
            <w:tcW w:w="1014" w:type="dxa"/>
          </w:tcPr>
          <w:p w14:paraId="43751308" w14:textId="77777777" w:rsidR="00C52BF0" w:rsidRPr="00C52BF0" w:rsidRDefault="00C52BF0" w:rsidP="00C52BF0">
            <w:pPr>
              <w:spacing w:after="0"/>
              <w:rPr>
                <w:rFonts w:ascii="Cambria" w:hAnsi="Cambria" w:cs="Arial"/>
                <w:b/>
                <w:sz w:val="22"/>
                <w:szCs w:val="22"/>
              </w:rPr>
            </w:pPr>
            <w:r w:rsidRPr="00C52BF0">
              <w:rPr>
                <w:rFonts w:ascii="Cambria" w:hAnsi="Cambria" w:cs="Arial"/>
                <w:b/>
                <w:sz w:val="22"/>
                <w:szCs w:val="22"/>
              </w:rPr>
              <w:t>P</w:t>
            </w:r>
          </w:p>
        </w:tc>
      </w:tr>
      <w:tr w:rsidR="00DD1C8C" w:rsidRPr="00C52BF0" w14:paraId="1A5A4F38" w14:textId="77777777" w:rsidTr="00A108F6">
        <w:tc>
          <w:tcPr>
            <w:tcW w:w="2660" w:type="dxa"/>
          </w:tcPr>
          <w:p w14:paraId="15ABB2D5" w14:textId="77777777" w:rsidR="00DD1C8C" w:rsidRPr="00C52BF0" w:rsidRDefault="00DD1C8C" w:rsidP="00C52BF0">
            <w:pPr>
              <w:spacing w:after="0"/>
              <w:rPr>
                <w:rFonts w:ascii="Cambria" w:hAnsi="Cambria" w:cs="Arial"/>
                <w:b/>
                <w:sz w:val="22"/>
                <w:szCs w:val="22"/>
              </w:rPr>
            </w:pPr>
            <w:r w:rsidRPr="00C52BF0">
              <w:rPr>
                <w:rFonts w:ascii="Cambria" w:hAnsi="Cambria" w:cs="Arial"/>
                <w:b/>
                <w:sz w:val="22"/>
                <w:szCs w:val="22"/>
              </w:rPr>
              <w:t>Patients</w:t>
            </w:r>
          </w:p>
        </w:tc>
        <w:tc>
          <w:tcPr>
            <w:tcW w:w="1682" w:type="dxa"/>
          </w:tcPr>
          <w:p w14:paraId="76F8518B"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14,711</w:t>
            </w:r>
          </w:p>
        </w:tc>
        <w:tc>
          <w:tcPr>
            <w:tcW w:w="1764" w:type="dxa"/>
          </w:tcPr>
          <w:p w14:paraId="2F5D3C3B"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6,000</w:t>
            </w:r>
          </w:p>
        </w:tc>
        <w:tc>
          <w:tcPr>
            <w:tcW w:w="1764" w:type="dxa"/>
          </w:tcPr>
          <w:p w14:paraId="26DC6B4B" w14:textId="77777777" w:rsidR="00DD1C8C" w:rsidRPr="00C52BF0" w:rsidRDefault="00DD1C8C" w:rsidP="00C52BF0">
            <w:pPr>
              <w:spacing w:after="0"/>
              <w:rPr>
                <w:rFonts w:ascii="Cambria" w:hAnsi="Cambria" w:cs="Arial"/>
                <w:sz w:val="22"/>
                <w:szCs w:val="22"/>
              </w:rPr>
            </w:pPr>
            <w:r>
              <w:rPr>
                <w:rFonts w:ascii="Cambria" w:hAnsi="Cambria" w:cs="Arial"/>
                <w:sz w:val="22"/>
                <w:szCs w:val="22"/>
              </w:rPr>
              <w:t>20,711</w:t>
            </w:r>
          </w:p>
        </w:tc>
        <w:tc>
          <w:tcPr>
            <w:tcW w:w="885" w:type="dxa"/>
          </w:tcPr>
          <w:p w14:paraId="710CD723" w14:textId="77777777" w:rsidR="00DD1C8C" w:rsidRPr="00C52BF0" w:rsidRDefault="00DD1C8C" w:rsidP="00C52BF0">
            <w:pPr>
              <w:spacing w:after="0"/>
              <w:rPr>
                <w:rFonts w:ascii="Cambria" w:hAnsi="Cambria" w:cs="Arial"/>
                <w:sz w:val="22"/>
                <w:szCs w:val="22"/>
              </w:rPr>
            </w:pPr>
            <w:r>
              <w:rPr>
                <w:rFonts w:ascii="Cambria" w:hAnsi="Cambria" w:cs="Arial"/>
                <w:sz w:val="22"/>
                <w:szCs w:val="22"/>
              </w:rPr>
              <w:t>&lt;0.001</w:t>
            </w:r>
            <w:r w:rsidR="00CF3675" w:rsidRPr="00C52BF0">
              <w:rPr>
                <w:rFonts w:ascii="Cambria" w:hAnsi="Cambria" w:cs="Arial"/>
                <w:sz w:val="22"/>
                <w:szCs w:val="22"/>
              </w:rPr>
              <w:t>†</w:t>
            </w:r>
          </w:p>
        </w:tc>
        <w:tc>
          <w:tcPr>
            <w:tcW w:w="1782" w:type="dxa"/>
          </w:tcPr>
          <w:p w14:paraId="14A65114"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15,799</w:t>
            </w:r>
          </w:p>
        </w:tc>
        <w:tc>
          <w:tcPr>
            <w:tcW w:w="1701" w:type="dxa"/>
          </w:tcPr>
          <w:p w14:paraId="4B812D61"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12,560</w:t>
            </w:r>
          </w:p>
        </w:tc>
        <w:tc>
          <w:tcPr>
            <w:tcW w:w="1701" w:type="dxa"/>
          </w:tcPr>
          <w:p w14:paraId="35B6B629" w14:textId="77777777" w:rsidR="00DD1C8C" w:rsidRPr="00C52BF0" w:rsidRDefault="00CF3675" w:rsidP="00C52BF0">
            <w:pPr>
              <w:spacing w:after="0"/>
              <w:rPr>
                <w:rFonts w:ascii="Cambria" w:hAnsi="Cambria" w:cs="Arial"/>
                <w:sz w:val="22"/>
                <w:szCs w:val="22"/>
              </w:rPr>
            </w:pPr>
            <w:r>
              <w:rPr>
                <w:rFonts w:ascii="Cambria" w:hAnsi="Cambria" w:cs="Arial"/>
                <w:sz w:val="22"/>
                <w:szCs w:val="22"/>
              </w:rPr>
              <w:t>28,359</w:t>
            </w:r>
          </w:p>
        </w:tc>
        <w:tc>
          <w:tcPr>
            <w:tcW w:w="1014" w:type="dxa"/>
          </w:tcPr>
          <w:p w14:paraId="3D770728" w14:textId="77777777" w:rsidR="00DD1C8C" w:rsidRPr="00C52BF0" w:rsidRDefault="00CF3675" w:rsidP="00C52BF0">
            <w:pPr>
              <w:spacing w:after="0"/>
              <w:rPr>
                <w:rFonts w:ascii="Cambria" w:hAnsi="Cambria" w:cs="Arial"/>
                <w:sz w:val="22"/>
                <w:szCs w:val="22"/>
              </w:rPr>
            </w:pPr>
            <w:r>
              <w:rPr>
                <w:rFonts w:ascii="Cambria" w:hAnsi="Cambria" w:cs="Arial"/>
                <w:sz w:val="22"/>
                <w:szCs w:val="22"/>
              </w:rPr>
              <w:t>&lt;0.001</w:t>
            </w:r>
            <w:r w:rsidRPr="00C52BF0">
              <w:rPr>
                <w:rFonts w:ascii="Cambria" w:hAnsi="Cambria" w:cs="Arial"/>
                <w:sz w:val="22"/>
                <w:szCs w:val="22"/>
              </w:rPr>
              <w:t>†</w:t>
            </w:r>
          </w:p>
        </w:tc>
      </w:tr>
      <w:tr w:rsidR="00DD1C8C" w:rsidRPr="00C52BF0" w14:paraId="308272E4" w14:textId="77777777" w:rsidTr="00A108F6">
        <w:tc>
          <w:tcPr>
            <w:tcW w:w="2660" w:type="dxa"/>
          </w:tcPr>
          <w:p w14:paraId="159DC7FA" w14:textId="77777777" w:rsidR="00DD1C8C" w:rsidRPr="00C52BF0" w:rsidRDefault="00DD1C8C" w:rsidP="00C52BF0">
            <w:pPr>
              <w:spacing w:after="0"/>
              <w:rPr>
                <w:rFonts w:ascii="Cambria" w:hAnsi="Cambria" w:cs="Arial"/>
                <w:b/>
                <w:sz w:val="22"/>
                <w:szCs w:val="22"/>
              </w:rPr>
            </w:pPr>
            <w:r w:rsidRPr="00C52BF0">
              <w:rPr>
                <w:rFonts w:ascii="Cambria" w:hAnsi="Cambria" w:cs="Arial"/>
                <w:b/>
                <w:sz w:val="22"/>
                <w:szCs w:val="22"/>
              </w:rPr>
              <w:t>Age*</w:t>
            </w:r>
          </w:p>
        </w:tc>
        <w:tc>
          <w:tcPr>
            <w:tcW w:w="1682" w:type="dxa"/>
          </w:tcPr>
          <w:p w14:paraId="610D70E0"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54.1 (24.4)</w:t>
            </w:r>
          </w:p>
        </w:tc>
        <w:tc>
          <w:tcPr>
            <w:tcW w:w="1764" w:type="dxa"/>
          </w:tcPr>
          <w:p w14:paraId="5BB01DE9"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53.2 (24.5)</w:t>
            </w:r>
          </w:p>
        </w:tc>
        <w:tc>
          <w:tcPr>
            <w:tcW w:w="1764" w:type="dxa"/>
          </w:tcPr>
          <w:p w14:paraId="0E785A00" w14:textId="77777777" w:rsidR="00DD1C8C" w:rsidRPr="00C52BF0" w:rsidRDefault="00DD1C8C" w:rsidP="00C52BF0">
            <w:pPr>
              <w:spacing w:after="0"/>
              <w:rPr>
                <w:rFonts w:ascii="Cambria" w:hAnsi="Cambria" w:cs="Arial"/>
                <w:sz w:val="22"/>
                <w:szCs w:val="22"/>
              </w:rPr>
            </w:pPr>
            <w:r>
              <w:rPr>
                <w:rFonts w:ascii="Cambria" w:hAnsi="Cambria" w:cs="Arial"/>
                <w:sz w:val="22"/>
                <w:szCs w:val="22"/>
              </w:rPr>
              <w:t>53.9 (24.5)</w:t>
            </w:r>
          </w:p>
        </w:tc>
        <w:tc>
          <w:tcPr>
            <w:tcW w:w="885" w:type="dxa"/>
          </w:tcPr>
          <w:p w14:paraId="3A216A1F" w14:textId="77777777" w:rsidR="00DD1C8C" w:rsidRPr="00C52BF0" w:rsidRDefault="00DD1C8C" w:rsidP="00C52BF0">
            <w:pPr>
              <w:spacing w:after="0"/>
              <w:rPr>
                <w:rFonts w:ascii="Cambria" w:hAnsi="Cambria" w:cs="Arial"/>
                <w:sz w:val="22"/>
                <w:szCs w:val="22"/>
              </w:rPr>
            </w:pPr>
            <w:r>
              <w:rPr>
                <w:rFonts w:ascii="Cambria" w:hAnsi="Cambria" w:cs="Arial"/>
                <w:sz w:val="22"/>
                <w:szCs w:val="22"/>
              </w:rPr>
              <w:t>0.010</w:t>
            </w:r>
            <w:r w:rsidR="00CF3675" w:rsidRPr="00C52BF0">
              <w:rPr>
                <w:rFonts w:ascii="Cambria" w:hAnsi="Cambria" w:cs="Arial"/>
                <w:sz w:val="22"/>
                <w:szCs w:val="22"/>
              </w:rPr>
              <w:t>‡</w:t>
            </w:r>
          </w:p>
        </w:tc>
        <w:tc>
          <w:tcPr>
            <w:tcW w:w="1782" w:type="dxa"/>
          </w:tcPr>
          <w:p w14:paraId="2EF102FA"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48.2 (24.8)</w:t>
            </w:r>
          </w:p>
        </w:tc>
        <w:tc>
          <w:tcPr>
            <w:tcW w:w="1701" w:type="dxa"/>
          </w:tcPr>
          <w:p w14:paraId="6F0BF0E2"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47.6 (24.6)</w:t>
            </w:r>
          </w:p>
        </w:tc>
        <w:tc>
          <w:tcPr>
            <w:tcW w:w="1701" w:type="dxa"/>
          </w:tcPr>
          <w:p w14:paraId="3824F38E" w14:textId="77777777" w:rsidR="00DD1C8C" w:rsidRPr="00C52BF0" w:rsidRDefault="00CF3675" w:rsidP="00C52BF0">
            <w:pPr>
              <w:spacing w:after="0"/>
              <w:rPr>
                <w:rFonts w:ascii="Cambria" w:hAnsi="Cambria" w:cs="Arial"/>
                <w:sz w:val="22"/>
                <w:szCs w:val="22"/>
              </w:rPr>
            </w:pPr>
            <w:r>
              <w:rPr>
                <w:rFonts w:ascii="Cambria" w:hAnsi="Cambria" w:cs="Arial"/>
                <w:sz w:val="22"/>
                <w:szCs w:val="22"/>
              </w:rPr>
              <w:t>47.9 (24.7)</w:t>
            </w:r>
          </w:p>
        </w:tc>
        <w:tc>
          <w:tcPr>
            <w:tcW w:w="1014" w:type="dxa"/>
          </w:tcPr>
          <w:p w14:paraId="7CA06653" w14:textId="77777777" w:rsidR="00DD1C8C" w:rsidRPr="00C52BF0" w:rsidRDefault="00CF3675" w:rsidP="00C52BF0">
            <w:pPr>
              <w:spacing w:after="0"/>
              <w:rPr>
                <w:rFonts w:ascii="Cambria" w:hAnsi="Cambria" w:cs="Arial"/>
                <w:sz w:val="22"/>
                <w:szCs w:val="22"/>
              </w:rPr>
            </w:pPr>
            <w:r>
              <w:rPr>
                <w:rFonts w:ascii="Cambria" w:hAnsi="Cambria" w:cs="Arial"/>
                <w:sz w:val="22"/>
                <w:szCs w:val="22"/>
              </w:rPr>
              <w:t>0.045</w:t>
            </w:r>
            <w:r w:rsidRPr="00C52BF0">
              <w:rPr>
                <w:rFonts w:ascii="Cambria" w:hAnsi="Cambria" w:cs="Arial"/>
                <w:sz w:val="22"/>
                <w:szCs w:val="22"/>
              </w:rPr>
              <w:t>‡</w:t>
            </w:r>
          </w:p>
        </w:tc>
      </w:tr>
      <w:tr w:rsidR="00DD1C8C" w:rsidRPr="00C52BF0" w14:paraId="657044FE" w14:textId="77777777" w:rsidTr="00A108F6">
        <w:tc>
          <w:tcPr>
            <w:tcW w:w="2660" w:type="dxa"/>
          </w:tcPr>
          <w:p w14:paraId="177E6EAC" w14:textId="77777777" w:rsidR="00DD1C8C" w:rsidRPr="00C52BF0" w:rsidRDefault="00DD1C8C" w:rsidP="00C52BF0">
            <w:pPr>
              <w:spacing w:after="0"/>
              <w:rPr>
                <w:rFonts w:ascii="Cambria" w:hAnsi="Cambria" w:cs="Arial"/>
                <w:b/>
                <w:sz w:val="22"/>
                <w:szCs w:val="22"/>
                <w:u w:val="single"/>
              </w:rPr>
            </w:pPr>
            <w:r w:rsidRPr="00C52BF0">
              <w:rPr>
                <w:rFonts w:ascii="Cambria" w:hAnsi="Cambria" w:cs="Arial"/>
                <w:b/>
                <w:sz w:val="22"/>
                <w:szCs w:val="22"/>
                <w:u w:val="single"/>
              </w:rPr>
              <w:t>Sex</w:t>
            </w:r>
          </w:p>
          <w:p w14:paraId="686867CA" w14:textId="77777777" w:rsidR="00DD1C8C" w:rsidRPr="00C52BF0" w:rsidRDefault="00DD1C8C" w:rsidP="00C52BF0">
            <w:pPr>
              <w:spacing w:after="0"/>
              <w:rPr>
                <w:rFonts w:ascii="Cambria" w:hAnsi="Cambria" w:cs="Arial"/>
                <w:b/>
                <w:sz w:val="22"/>
                <w:szCs w:val="22"/>
              </w:rPr>
            </w:pPr>
            <w:r w:rsidRPr="00C52BF0">
              <w:rPr>
                <w:rFonts w:ascii="Cambria" w:hAnsi="Cambria" w:cs="Arial"/>
                <w:b/>
                <w:sz w:val="22"/>
                <w:szCs w:val="22"/>
              </w:rPr>
              <w:t>Male</w:t>
            </w:r>
          </w:p>
          <w:p w14:paraId="0862B024" w14:textId="77777777" w:rsidR="00DD1C8C" w:rsidRPr="00C52BF0" w:rsidRDefault="00DD1C8C" w:rsidP="00C52BF0">
            <w:pPr>
              <w:spacing w:after="0"/>
              <w:rPr>
                <w:rFonts w:ascii="Cambria" w:hAnsi="Cambria" w:cs="Arial"/>
                <w:b/>
                <w:sz w:val="22"/>
                <w:szCs w:val="22"/>
              </w:rPr>
            </w:pPr>
            <w:r w:rsidRPr="00C52BF0">
              <w:rPr>
                <w:rFonts w:ascii="Cambria" w:hAnsi="Cambria" w:cs="Arial"/>
                <w:b/>
                <w:sz w:val="22"/>
                <w:szCs w:val="22"/>
              </w:rPr>
              <w:t>Female</w:t>
            </w:r>
          </w:p>
        </w:tc>
        <w:tc>
          <w:tcPr>
            <w:tcW w:w="1682" w:type="dxa"/>
          </w:tcPr>
          <w:p w14:paraId="4D0BFCF1" w14:textId="77777777" w:rsidR="00DD1C8C" w:rsidRPr="00C52BF0" w:rsidRDefault="00DD1C8C" w:rsidP="00C52BF0">
            <w:pPr>
              <w:spacing w:after="0"/>
              <w:rPr>
                <w:rFonts w:ascii="Cambria" w:hAnsi="Cambria" w:cs="Arial"/>
                <w:sz w:val="22"/>
                <w:szCs w:val="22"/>
              </w:rPr>
            </w:pPr>
          </w:p>
          <w:p w14:paraId="5FF3754D"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9,204 (62.6%)</w:t>
            </w:r>
          </w:p>
          <w:p w14:paraId="19E7FD51"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5,507 (37.4%)</w:t>
            </w:r>
          </w:p>
        </w:tc>
        <w:tc>
          <w:tcPr>
            <w:tcW w:w="1764" w:type="dxa"/>
          </w:tcPr>
          <w:p w14:paraId="73EDC6F1" w14:textId="77777777" w:rsidR="00DD1C8C" w:rsidRPr="00C52BF0" w:rsidRDefault="00DD1C8C" w:rsidP="006E146C">
            <w:pPr>
              <w:spacing w:after="0"/>
              <w:rPr>
                <w:rFonts w:ascii="Cambria" w:hAnsi="Cambria" w:cs="Arial"/>
                <w:sz w:val="22"/>
                <w:szCs w:val="22"/>
              </w:rPr>
            </w:pPr>
          </w:p>
          <w:p w14:paraId="03F60670" w14:textId="77777777" w:rsidR="00DD1C8C" w:rsidRPr="00C52BF0" w:rsidRDefault="00DD1C8C" w:rsidP="006E146C">
            <w:pPr>
              <w:spacing w:after="0"/>
              <w:rPr>
                <w:rFonts w:ascii="Cambria" w:hAnsi="Cambria" w:cs="Arial"/>
                <w:sz w:val="22"/>
                <w:szCs w:val="22"/>
              </w:rPr>
            </w:pPr>
            <w:r w:rsidRPr="00C52BF0">
              <w:rPr>
                <w:rFonts w:ascii="Cambria" w:hAnsi="Cambria" w:cs="Arial"/>
                <w:sz w:val="22"/>
                <w:szCs w:val="22"/>
              </w:rPr>
              <w:t>3,783 (63.1%)</w:t>
            </w:r>
          </w:p>
          <w:p w14:paraId="1061A5F8"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2,217 (37.0%)</w:t>
            </w:r>
          </w:p>
        </w:tc>
        <w:tc>
          <w:tcPr>
            <w:tcW w:w="1764" w:type="dxa"/>
          </w:tcPr>
          <w:p w14:paraId="0D28E62D" w14:textId="77777777" w:rsidR="00DD1C8C" w:rsidRDefault="00DD1C8C" w:rsidP="00C52BF0">
            <w:pPr>
              <w:spacing w:after="0"/>
              <w:rPr>
                <w:rFonts w:ascii="Cambria" w:hAnsi="Cambria" w:cs="Arial"/>
                <w:sz w:val="22"/>
                <w:szCs w:val="22"/>
              </w:rPr>
            </w:pPr>
          </w:p>
          <w:p w14:paraId="7512FFF8" w14:textId="77777777" w:rsidR="00DD1C8C" w:rsidRDefault="00DD1C8C" w:rsidP="00C52BF0">
            <w:pPr>
              <w:spacing w:after="0"/>
              <w:rPr>
                <w:rFonts w:ascii="Cambria" w:hAnsi="Cambria" w:cs="Arial"/>
                <w:sz w:val="22"/>
                <w:szCs w:val="22"/>
              </w:rPr>
            </w:pPr>
            <w:r>
              <w:rPr>
                <w:rFonts w:ascii="Cambria" w:hAnsi="Cambria" w:cs="Arial"/>
                <w:sz w:val="22"/>
                <w:szCs w:val="22"/>
              </w:rPr>
              <w:t>12,987 (62.7%)</w:t>
            </w:r>
          </w:p>
          <w:p w14:paraId="74F2D310" w14:textId="77777777" w:rsidR="00DD1C8C" w:rsidRPr="00C52BF0" w:rsidRDefault="00DD1C8C" w:rsidP="00C52BF0">
            <w:pPr>
              <w:spacing w:after="0"/>
              <w:rPr>
                <w:rFonts w:ascii="Cambria" w:hAnsi="Cambria" w:cs="Arial"/>
                <w:sz w:val="22"/>
                <w:szCs w:val="22"/>
              </w:rPr>
            </w:pPr>
            <w:r>
              <w:rPr>
                <w:rFonts w:ascii="Cambria" w:hAnsi="Cambria" w:cs="Arial"/>
                <w:sz w:val="22"/>
                <w:szCs w:val="22"/>
              </w:rPr>
              <w:t>7,724 (37.3%)</w:t>
            </w:r>
          </w:p>
        </w:tc>
        <w:tc>
          <w:tcPr>
            <w:tcW w:w="885" w:type="dxa"/>
          </w:tcPr>
          <w:p w14:paraId="22980453" w14:textId="77777777" w:rsidR="00DD1C8C" w:rsidRDefault="00DD1C8C" w:rsidP="00C52BF0">
            <w:pPr>
              <w:spacing w:after="0"/>
              <w:rPr>
                <w:rFonts w:ascii="Cambria" w:hAnsi="Cambria" w:cs="Arial"/>
                <w:sz w:val="22"/>
                <w:szCs w:val="22"/>
              </w:rPr>
            </w:pPr>
          </w:p>
          <w:p w14:paraId="3CEAB334" w14:textId="77777777" w:rsidR="00DD1C8C" w:rsidRDefault="00DD1C8C" w:rsidP="00C52BF0">
            <w:pPr>
              <w:spacing w:after="0"/>
              <w:rPr>
                <w:rFonts w:ascii="Cambria" w:hAnsi="Cambria" w:cs="Arial"/>
                <w:sz w:val="22"/>
                <w:szCs w:val="22"/>
              </w:rPr>
            </w:pPr>
          </w:p>
          <w:p w14:paraId="12E99D92" w14:textId="77777777" w:rsidR="00DD1C8C" w:rsidRPr="00C52BF0" w:rsidRDefault="00DD1C8C" w:rsidP="00C52BF0">
            <w:pPr>
              <w:spacing w:after="0"/>
              <w:rPr>
                <w:rFonts w:ascii="Cambria" w:hAnsi="Cambria" w:cs="Arial"/>
                <w:sz w:val="22"/>
                <w:szCs w:val="22"/>
              </w:rPr>
            </w:pPr>
            <w:r>
              <w:rPr>
                <w:rFonts w:ascii="Cambria" w:hAnsi="Cambria" w:cs="Arial"/>
                <w:sz w:val="22"/>
                <w:szCs w:val="22"/>
              </w:rPr>
              <w:t>0.523</w:t>
            </w:r>
            <w:r w:rsidR="00CF3675" w:rsidRPr="00C52BF0">
              <w:rPr>
                <w:rFonts w:ascii="Cambria" w:hAnsi="Cambria" w:cs="Arial"/>
                <w:sz w:val="22"/>
                <w:szCs w:val="22"/>
              </w:rPr>
              <w:t>†</w:t>
            </w:r>
          </w:p>
        </w:tc>
        <w:tc>
          <w:tcPr>
            <w:tcW w:w="1782" w:type="dxa"/>
          </w:tcPr>
          <w:p w14:paraId="274EAF0D" w14:textId="77777777" w:rsidR="00DD1C8C" w:rsidRPr="00C52BF0" w:rsidRDefault="00DD1C8C" w:rsidP="00DB1803">
            <w:pPr>
              <w:spacing w:after="0"/>
              <w:rPr>
                <w:rFonts w:ascii="Cambria" w:hAnsi="Cambria" w:cs="Arial"/>
                <w:sz w:val="22"/>
                <w:szCs w:val="22"/>
              </w:rPr>
            </w:pPr>
          </w:p>
          <w:p w14:paraId="109E445E" w14:textId="77777777" w:rsidR="00DD1C8C" w:rsidRPr="00C52BF0" w:rsidRDefault="00DD1C8C" w:rsidP="00DB1803">
            <w:pPr>
              <w:spacing w:after="0"/>
              <w:rPr>
                <w:rFonts w:ascii="Cambria" w:hAnsi="Cambria" w:cs="Arial"/>
                <w:sz w:val="22"/>
                <w:szCs w:val="22"/>
              </w:rPr>
            </w:pPr>
            <w:r w:rsidRPr="00C52BF0">
              <w:rPr>
                <w:rFonts w:ascii="Cambria" w:hAnsi="Cambria" w:cs="Arial"/>
                <w:sz w:val="22"/>
                <w:szCs w:val="22"/>
              </w:rPr>
              <w:t>10,546 (66.8%)</w:t>
            </w:r>
          </w:p>
          <w:p w14:paraId="22B177EF"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5,253 (33.2%)</w:t>
            </w:r>
          </w:p>
        </w:tc>
        <w:tc>
          <w:tcPr>
            <w:tcW w:w="1701" w:type="dxa"/>
          </w:tcPr>
          <w:p w14:paraId="0D52BEA1" w14:textId="77777777" w:rsidR="00DD1C8C" w:rsidRPr="00C52BF0" w:rsidRDefault="00DD1C8C" w:rsidP="00C52BF0">
            <w:pPr>
              <w:spacing w:after="0"/>
              <w:rPr>
                <w:rFonts w:ascii="Cambria" w:hAnsi="Cambria" w:cs="Arial"/>
                <w:sz w:val="22"/>
                <w:szCs w:val="22"/>
              </w:rPr>
            </w:pPr>
          </w:p>
          <w:p w14:paraId="3A67DFCF"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8,545 (68.0%)</w:t>
            </w:r>
          </w:p>
          <w:p w14:paraId="3E01E051" w14:textId="77777777" w:rsidR="00DD1C8C" w:rsidRPr="00C52BF0" w:rsidRDefault="00DD1C8C" w:rsidP="00C52BF0">
            <w:pPr>
              <w:tabs>
                <w:tab w:val="left" w:pos="1240"/>
              </w:tabs>
              <w:spacing w:after="0"/>
              <w:rPr>
                <w:rFonts w:ascii="Cambria" w:hAnsi="Cambria" w:cs="Arial"/>
                <w:sz w:val="22"/>
                <w:szCs w:val="22"/>
              </w:rPr>
            </w:pPr>
            <w:r w:rsidRPr="00C52BF0">
              <w:rPr>
                <w:rFonts w:ascii="Cambria" w:hAnsi="Cambria" w:cs="Arial"/>
                <w:sz w:val="22"/>
                <w:szCs w:val="22"/>
              </w:rPr>
              <w:t>4,015 (32.0%)</w:t>
            </w:r>
          </w:p>
        </w:tc>
        <w:tc>
          <w:tcPr>
            <w:tcW w:w="1701" w:type="dxa"/>
          </w:tcPr>
          <w:p w14:paraId="69074E47" w14:textId="77777777" w:rsidR="00DD1C8C" w:rsidRDefault="00DD1C8C" w:rsidP="00C52BF0">
            <w:pPr>
              <w:spacing w:after="0"/>
              <w:rPr>
                <w:rFonts w:ascii="Cambria" w:hAnsi="Cambria" w:cs="Arial"/>
                <w:sz w:val="22"/>
                <w:szCs w:val="22"/>
              </w:rPr>
            </w:pPr>
          </w:p>
          <w:p w14:paraId="5852E53D" w14:textId="77777777" w:rsidR="00CF3675" w:rsidRDefault="00CF3675" w:rsidP="00C52BF0">
            <w:pPr>
              <w:spacing w:after="0"/>
              <w:rPr>
                <w:rFonts w:ascii="Cambria" w:hAnsi="Cambria" w:cs="Arial"/>
                <w:sz w:val="22"/>
                <w:szCs w:val="22"/>
              </w:rPr>
            </w:pPr>
            <w:r>
              <w:rPr>
                <w:rFonts w:ascii="Cambria" w:hAnsi="Cambria" w:cs="Arial"/>
                <w:sz w:val="22"/>
                <w:szCs w:val="22"/>
              </w:rPr>
              <w:t>19,091 (67.3%)</w:t>
            </w:r>
          </w:p>
          <w:p w14:paraId="7F314121" w14:textId="77777777" w:rsidR="00CF3675" w:rsidRPr="00C52BF0" w:rsidRDefault="00CF3675" w:rsidP="00C52BF0">
            <w:pPr>
              <w:spacing w:after="0"/>
              <w:rPr>
                <w:rFonts w:ascii="Cambria" w:hAnsi="Cambria" w:cs="Arial"/>
                <w:sz w:val="22"/>
                <w:szCs w:val="22"/>
              </w:rPr>
            </w:pPr>
            <w:r>
              <w:rPr>
                <w:rFonts w:ascii="Cambria" w:hAnsi="Cambria" w:cs="Arial"/>
                <w:sz w:val="22"/>
                <w:szCs w:val="22"/>
              </w:rPr>
              <w:t>9,268 (32.7%)</w:t>
            </w:r>
          </w:p>
        </w:tc>
        <w:tc>
          <w:tcPr>
            <w:tcW w:w="1014" w:type="dxa"/>
          </w:tcPr>
          <w:p w14:paraId="1F9C8561" w14:textId="77777777" w:rsidR="00CF3675" w:rsidRDefault="00CF3675" w:rsidP="00C52BF0">
            <w:pPr>
              <w:spacing w:after="0"/>
              <w:rPr>
                <w:rFonts w:ascii="Cambria" w:hAnsi="Cambria" w:cs="Arial"/>
                <w:sz w:val="22"/>
                <w:szCs w:val="22"/>
              </w:rPr>
            </w:pPr>
          </w:p>
          <w:p w14:paraId="52B58D6A" w14:textId="77777777" w:rsidR="00CF3675" w:rsidRDefault="00CF3675" w:rsidP="00C52BF0">
            <w:pPr>
              <w:spacing w:after="0"/>
              <w:rPr>
                <w:rFonts w:ascii="Cambria" w:hAnsi="Cambria" w:cs="Arial"/>
                <w:sz w:val="22"/>
                <w:szCs w:val="22"/>
              </w:rPr>
            </w:pPr>
          </w:p>
          <w:p w14:paraId="19FEF7AC" w14:textId="77777777" w:rsidR="00DD1C8C" w:rsidRPr="00C52BF0" w:rsidRDefault="00CF3675" w:rsidP="00C52BF0">
            <w:pPr>
              <w:spacing w:after="0"/>
              <w:rPr>
                <w:rFonts w:ascii="Cambria" w:hAnsi="Cambria" w:cs="Arial"/>
                <w:sz w:val="22"/>
                <w:szCs w:val="22"/>
              </w:rPr>
            </w:pPr>
            <w:r>
              <w:rPr>
                <w:rFonts w:ascii="Cambria" w:hAnsi="Cambria" w:cs="Arial"/>
                <w:sz w:val="22"/>
                <w:szCs w:val="22"/>
              </w:rPr>
              <w:t>0.023</w:t>
            </w:r>
            <w:r w:rsidRPr="00C52BF0">
              <w:rPr>
                <w:rFonts w:ascii="Cambria" w:hAnsi="Cambria" w:cs="Arial"/>
                <w:sz w:val="22"/>
                <w:szCs w:val="22"/>
              </w:rPr>
              <w:t>†</w:t>
            </w:r>
          </w:p>
        </w:tc>
      </w:tr>
      <w:tr w:rsidR="00DD1C8C" w:rsidRPr="00C52BF0" w14:paraId="24BFD08A" w14:textId="77777777" w:rsidTr="00A108F6">
        <w:tc>
          <w:tcPr>
            <w:tcW w:w="2660" w:type="dxa"/>
          </w:tcPr>
          <w:p w14:paraId="1F13B75E" w14:textId="77777777" w:rsidR="00DD1C8C" w:rsidRPr="00C52BF0" w:rsidRDefault="00DD1C8C" w:rsidP="00C52BF0">
            <w:pPr>
              <w:spacing w:after="0"/>
              <w:rPr>
                <w:rFonts w:ascii="Cambria" w:hAnsi="Cambria" w:cs="Arial"/>
                <w:b/>
                <w:sz w:val="22"/>
                <w:szCs w:val="22"/>
                <w:u w:val="single"/>
              </w:rPr>
            </w:pPr>
            <w:r w:rsidRPr="00C52BF0">
              <w:rPr>
                <w:rFonts w:ascii="Cambria" w:hAnsi="Cambria" w:cs="Arial"/>
                <w:b/>
                <w:sz w:val="22"/>
                <w:szCs w:val="22"/>
                <w:u w:val="single"/>
              </w:rPr>
              <w:t>Mechanism of injury</w:t>
            </w:r>
          </w:p>
          <w:p w14:paraId="526E44A0" w14:textId="77777777" w:rsidR="00DD1C8C" w:rsidRPr="00C52BF0" w:rsidRDefault="00DD1C8C" w:rsidP="00C52BF0">
            <w:pPr>
              <w:spacing w:after="0"/>
              <w:rPr>
                <w:rFonts w:ascii="Cambria" w:hAnsi="Cambria" w:cs="Arial"/>
                <w:b/>
                <w:sz w:val="22"/>
                <w:szCs w:val="22"/>
              </w:rPr>
            </w:pPr>
            <w:r w:rsidRPr="00C52BF0">
              <w:rPr>
                <w:rFonts w:ascii="Cambria" w:hAnsi="Cambria" w:cs="Arial"/>
                <w:b/>
                <w:sz w:val="22"/>
                <w:szCs w:val="22"/>
              </w:rPr>
              <w:t>Vehicle incident</w:t>
            </w:r>
          </w:p>
          <w:p w14:paraId="6B4B7FCB" w14:textId="77777777" w:rsidR="00DD1C8C" w:rsidRPr="00C52BF0" w:rsidRDefault="00DD1C8C" w:rsidP="00C52BF0">
            <w:pPr>
              <w:spacing w:after="0"/>
              <w:rPr>
                <w:rFonts w:ascii="Cambria" w:hAnsi="Cambria" w:cs="Arial"/>
                <w:b/>
                <w:sz w:val="22"/>
                <w:szCs w:val="22"/>
              </w:rPr>
            </w:pPr>
            <w:r w:rsidRPr="00C52BF0">
              <w:rPr>
                <w:rFonts w:ascii="Cambria" w:hAnsi="Cambria" w:cs="Arial"/>
                <w:b/>
                <w:sz w:val="22"/>
                <w:szCs w:val="22"/>
              </w:rPr>
              <w:t>Fall from &gt;2m</w:t>
            </w:r>
          </w:p>
          <w:p w14:paraId="4A728E80" w14:textId="77777777" w:rsidR="00DD1C8C" w:rsidRPr="00C52BF0" w:rsidRDefault="00DD1C8C" w:rsidP="00C52BF0">
            <w:pPr>
              <w:spacing w:after="0"/>
              <w:rPr>
                <w:rFonts w:ascii="Cambria" w:hAnsi="Cambria" w:cs="Arial"/>
                <w:b/>
                <w:sz w:val="22"/>
                <w:szCs w:val="22"/>
              </w:rPr>
            </w:pPr>
            <w:r w:rsidRPr="00C52BF0">
              <w:rPr>
                <w:rFonts w:ascii="Cambria" w:hAnsi="Cambria" w:cs="Arial"/>
                <w:b/>
                <w:sz w:val="22"/>
                <w:szCs w:val="22"/>
              </w:rPr>
              <w:t>Fall from ≤2m</w:t>
            </w:r>
          </w:p>
          <w:p w14:paraId="27D192CD" w14:textId="77777777" w:rsidR="00DD1C8C" w:rsidRPr="00C52BF0" w:rsidRDefault="00DD1C8C" w:rsidP="00C52BF0">
            <w:pPr>
              <w:spacing w:after="0"/>
              <w:rPr>
                <w:rFonts w:ascii="Cambria" w:hAnsi="Cambria" w:cs="Arial"/>
                <w:b/>
                <w:sz w:val="22"/>
                <w:szCs w:val="22"/>
              </w:rPr>
            </w:pPr>
            <w:r w:rsidRPr="00C52BF0">
              <w:rPr>
                <w:rFonts w:ascii="Cambria" w:hAnsi="Cambria" w:cs="Arial"/>
                <w:b/>
                <w:sz w:val="22"/>
                <w:szCs w:val="22"/>
              </w:rPr>
              <w:t>Shooting/stabbing</w:t>
            </w:r>
            <w:r w:rsidRPr="00C52BF0">
              <w:rPr>
                <w:rFonts w:ascii="Cambria" w:hAnsi="Cambria" w:cs="Arial"/>
                <w:b/>
                <w:sz w:val="22"/>
                <w:szCs w:val="22"/>
              </w:rPr>
              <w:br/>
              <w:t>Other</w:t>
            </w:r>
          </w:p>
        </w:tc>
        <w:tc>
          <w:tcPr>
            <w:tcW w:w="1682" w:type="dxa"/>
          </w:tcPr>
          <w:p w14:paraId="2DF99532" w14:textId="77777777" w:rsidR="00DD1C8C" w:rsidRPr="00C52BF0" w:rsidRDefault="00DD1C8C" w:rsidP="00C52BF0">
            <w:pPr>
              <w:spacing w:after="0"/>
              <w:rPr>
                <w:rFonts w:ascii="Cambria" w:hAnsi="Cambria" w:cs="Arial"/>
                <w:sz w:val="22"/>
                <w:szCs w:val="22"/>
              </w:rPr>
            </w:pPr>
          </w:p>
          <w:p w14:paraId="5ADD6705"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4,324 (29.4%)</w:t>
            </w:r>
          </w:p>
          <w:p w14:paraId="7AC60C12"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2,573 (17.5%)</w:t>
            </w:r>
          </w:p>
          <w:p w14:paraId="1ACA05E7"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6,055 (41.2%)</w:t>
            </w:r>
          </w:p>
          <w:p w14:paraId="53513008"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397 (2.7%)</w:t>
            </w:r>
          </w:p>
          <w:p w14:paraId="6CAC76D3"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1,362 (9.3%)</w:t>
            </w:r>
          </w:p>
        </w:tc>
        <w:tc>
          <w:tcPr>
            <w:tcW w:w="1764" w:type="dxa"/>
          </w:tcPr>
          <w:p w14:paraId="2F576747" w14:textId="77777777" w:rsidR="00DD1C8C" w:rsidRPr="00C52BF0" w:rsidRDefault="00DD1C8C" w:rsidP="006E146C">
            <w:pPr>
              <w:spacing w:after="0"/>
              <w:rPr>
                <w:rFonts w:ascii="Cambria" w:hAnsi="Cambria" w:cs="Arial"/>
                <w:sz w:val="22"/>
                <w:szCs w:val="22"/>
              </w:rPr>
            </w:pPr>
          </w:p>
          <w:p w14:paraId="4721D48D" w14:textId="77777777" w:rsidR="00DD1C8C" w:rsidRPr="00C52BF0" w:rsidRDefault="00DD1C8C" w:rsidP="006E146C">
            <w:pPr>
              <w:spacing w:after="0"/>
              <w:rPr>
                <w:rFonts w:ascii="Cambria" w:hAnsi="Cambria" w:cs="Arial"/>
                <w:sz w:val="22"/>
                <w:szCs w:val="22"/>
              </w:rPr>
            </w:pPr>
            <w:r w:rsidRPr="00C52BF0">
              <w:rPr>
                <w:rFonts w:ascii="Cambria" w:hAnsi="Cambria" w:cs="Arial"/>
                <w:sz w:val="22"/>
                <w:szCs w:val="22"/>
              </w:rPr>
              <w:t>1,882 (31.4%)</w:t>
            </w:r>
          </w:p>
          <w:p w14:paraId="77E4032E" w14:textId="77777777" w:rsidR="00DD1C8C" w:rsidRPr="00C52BF0" w:rsidRDefault="00DD1C8C" w:rsidP="006E146C">
            <w:pPr>
              <w:spacing w:after="0"/>
              <w:rPr>
                <w:rFonts w:ascii="Cambria" w:hAnsi="Cambria" w:cs="Arial"/>
                <w:sz w:val="22"/>
                <w:szCs w:val="22"/>
              </w:rPr>
            </w:pPr>
            <w:r w:rsidRPr="00C52BF0">
              <w:rPr>
                <w:rFonts w:ascii="Cambria" w:hAnsi="Cambria" w:cs="Arial"/>
                <w:sz w:val="22"/>
                <w:szCs w:val="22"/>
              </w:rPr>
              <w:t>1,083 (18.1%)</w:t>
            </w:r>
          </w:p>
          <w:p w14:paraId="015AF360" w14:textId="77777777" w:rsidR="00DD1C8C" w:rsidRPr="00C52BF0" w:rsidRDefault="00DD1C8C" w:rsidP="006E146C">
            <w:pPr>
              <w:spacing w:after="0"/>
              <w:rPr>
                <w:rFonts w:ascii="Cambria" w:hAnsi="Cambria" w:cs="Arial"/>
                <w:sz w:val="22"/>
                <w:szCs w:val="22"/>
              </w:rPr>
            </w:pPr>
            <w:r w:rsidRPr="00C52BF0">
              <w:rPr>
                <w:rFonts w:ascii="Cambria" w:hAnsi="Cambria" w:cs="Arial"/>
                <w:sz w:val="22"/>
                <w:szCs w:val="22"/>
              </w:rPr>
              <w:t>2,332 (38.9%)</w:t>
            </w:r>
          </w:p>
          <w:p w14:paraId="19376080" w14:textId="77777777" w:rsidR="00DD1C8C" w:rsidRPr="00C52BF0" w:rsidRDefault="00DD1C8C" w:rsidP="006E146C">
            <w:pPr>
              <w:spacing w:after="0"/>
              <w:rPr>
                <w:rFonts w:ascii="Cambria" w:hAnsi="Cambria" w:cs="Arial"/>
                <w:sz w:val="22"/>
                <w:szCs w:val="22"/>
              </w:rPr>
            </w:pPr>
            <w:r w:rsidRPr="00C52BF0">
              <w:rPr>
                <w:rFonts w:ascii="Cambria" w:hAnsi="Cambria" w:cs="Arial"/>
                <w:sz w:val="22"/>
                <w:szCs w:val="22"/>
              </w:rPr>
              <w:t>150 (2.5%)</w:t>
            </w:r>
          </w:p>
          <w:p w14:paraId="7C7DD1EF"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553 (9.2%)</w:t>
            </w:r>
          </w:p>
        </w:tc>
        <w:tc>
          <w:tcPr>
            <w:tcW w:w="1764" w:type="dxa"/>
          </w:tcPr>
          <w:p w14:paraId="01EBB574" w14:textId="77777777" w:rsidR="00DD1C8C" w:rsidRDefault="00DD1C8C" w:rsidP="00C52BF0">
            <w:pPr>
              <w:spacing w:after="0"/>
              <w:rPr>
                <w:rFonts w:ascii="Cambria" w:hAnsi="Cambria" w:cs="Arial"/>
                <w:sz w:val="22"/>
                <w:szCs w:val="22"/>
              </w:rPr>
            </w:pPr>
          </w:p>
          <w:p w14:paraId="4A9CC322" w14:textId="77777777" w:rsidR="00DD1C8C" w:rsidRDefault="00DD1C8C" w:rsidP="00C52BF0">
            <w:pPr>
              <w:spacing w:after="0"/>
              <w:rPr>
                <w:rFonts w:ascii="Cambria" w:hAnsi="Cambria" w:cs="Arial"/>
                <w:sz w:val="22"/>
                <w:szCs w:val="22"/>
              </w:rPr>
            </w:pPr>
            <w:r>
              <w:rPr>
                <w:rFonts w:ascii="Cambria" w:hAnsi="Cambria" w:cs="Arial"/>
                <w:sz w:val="22"/>
                <w:szCs w:val="22"/>
              </w:rPr>
              <w:t>6,206 (30.0%)</w:t>
            </w:r>
          </w:p>
          <w:p w14:paraId="7AF6DEB2" w14:textId="77777777" w:rsidR="00DD1C8C" w:rsidRDefault="00DD1C8C" w:rsidP="00C52BF0">
            <w:pPr>
              <w:spacing w:after="0"/>
              <w:rPr>
                <w:rFonts w:ascii="Cambria" w:hAnsi="Cambria" w:cs="Arial"/>
                <w:sz w:val="22"/>
                <w:szCs w:val="22"/>
              </w:rPr>
            </w:pPr>
            <w:r>
              <w:rPr>
                <w:rFonts w:ascii="Cambria" w:hAnsi="Cambria" w:cs="Arial"/>
                <w:sz w:val="22"/>
                <w:szCs w:val="22"/>
              </w:rPr>
              <w:t>3,656 (17.7%)</w:t>
            </w:r>
          </w:p>
          <w:p w14:paraId="6BCA405B" w14:textId="77777777" w:rsidR="00DD1C8C" w:rsidRDefault="00DD1C8C" w:rsidP="00C52BF0">
            <w:pPr>
              <w:spacing w:after="0"/>
              <w:rPr>
                <w:rFonts w:ascii="Cambria" w:hAnsi="Cambria" w:cs="Arial"/>
                <w:sz w:val="22"/>
                <w:szCs w:val="22"/>
              </w:rPr>
            </w:pPr>
            <w:r>
              <w:rPr>
                <w:rFonts w:ascii="Cambria" w:hAnsi="Cambria" w:cs="Arial"/>
                <w:sz w:val="22"/>
                <w:szCs w:val="22"/>
              </w:rPr>
              <w:t>8,387 (40.5%)</w:t>
            </w:r>
          </w:p>
          <w:p w14:paraId="4913E043" w14:textId="77777777" w:rsidR="00DD1C8C" w:rsidRDefault="00DD1C8C" w:rsidP="00C52BF0">
            <w:pPr>
              <w:spacing w:after="0"/>
              <w:rPr>
                <w:rFonts w:ascii="Cambria" w:hAnsi="Cambria" w:cs="Arial"/>
                <w:sz w:val="22"/>
                <w:szCs w:val="22"/>
              </w:rPr>
            </w:pPr>
            <w:r>
              <w:rPr>
                <w:rFonts w:ascii="Cambria" w:hAnsi="Cambria" w:cs="Arial"/>
                <w:sz w:val="22"/>
                <w:szCs w:val="22"/>
              </w:rPr>
              <w:t>547 (2.6%)</w:t>
            </w:r>
          </w:p>
          <w:p w14:paraId="1A8F5843" w14:textId="77777777" w:rsidR="00DD1C8C" w:rsidRPr="00C52BF0" w:rsidRDefault="00DD1C8C" w:rsidP="00C52BF0">
            <w:pPr>
              <w:spacing w:after="0"/>
              <w:rPr>
                <w:rFonts w:ascii="Cambria" w:hAnsi="Cambria" w:cs="Arial"/>
                <w:sz w:val="22"/>
                <w:szCs w:val="22"/>
              </w:rPr>
            </w:pPr>
            <w:r>
              <w:rPr>
                <w:rFonts w:ascii="Cambria" w:hAnsi="Cambria" w:cs="Arial"/>
                <w:sz w:val="22"/>
                <w:szCs w:val="22"/>
              </w:rPr>
              <w:t>1,915 (9.2%)</w:t>
            </w:r>
          </w:p>
        </w:tc>
        <w:tc>
          <w:tcPr>
            <w:tcW w:w="885" w:type="dxa"/>
          </w:tcPr>
          <w:p w14:paraId="0839C7BA" w14:textId="77777777" w:rsidR="00DD1C8C" w:rsidRDefault="00DD1C8C" w:rsidP="00C52BF0">
            <w:pPr>
              <w:spacing w:after="0"/>
              <w:rPr>
                <w:rFonts w:ascii="Cambria" w:hAnsi="Cambria" w:cs="Arial"/>
                <w:sz w:val="22"/>
                <w:szCs w:val="22"/>
              </w:rPr>
            </w:pPr>
          </w:p>
          <w:p w14:paraId="2BAFE5B1" w14:textId="77777777" w:rsidR="00DD1C8C" w:rsidRDefault="00DD1C8C" w:rsidP="00C52BF0">
            <w:pPr>
              <w:spacing w:after="0"/>
              <w:rPr>
                <w:rFonts w:ascii="Cambria" w:hAnsi="Cambria" w:cs="Arial"/>
                <w:sz w:val="22"/>
                <w:szCs w:val="22"/>
              </w:rPr>
            </w:pPr>
          </w:p>
          <w:p w14:paraId="160B76D8" w14:textId="77777777" w:rsidR="00DD1C8C" w:rsidRDefault="00DD1C8C" w:rsidP="00C52BF0">
            <w:pPr>
              <w:spacing w:after="0"/>
              <w:rPr>
                <w:rFonts w:ascii="Cambria" w:hAnsi="Cambria" w:cs="Arial"/>
                <w:sz w:val="22"/>
                <w:szCs w:val="22"/>
              </w:rPr>
            </w:pPr>
          </w:p>
          <w:p w14:paraId="50DAF125" w14:textId="77777777" w:rsidR="00DD1C8C" w:rsidRDefault="00DD1C8C" w:rsidP="00C52BF0">
            <w:pPr>
              <w:spacing w:after="0"/>
              <w:rPr>
                <w:rFonts w:ascii="Cambria" w:hAnsi="Cambria" w:cs="Arial"/>
                <w:sz w:val="22"/>
                <w:szCs w:val="22"/>
              </w:rPr>
            </w:pPr>
          </w:p>
          <w:p w14:paraId="7A61E683" w14:textId="77777777" w:rsidR="00DD1C8C" w:rsidRDefault="00DD1C8C" w:rsidP="00C52BF0">
            <w:pPr>
              <w:spacing w:after="0"/>
              <w:rPr>
                <w:rFonts w:ascii="Cambria" w:hAnsi="Cambria" w:cs="Arial"/>
                <w:sz w:val="22"/>
                <w:szCs w:val="22"/>
              </w:rPr>
            </w:pPr>
          </w:p>
          <w:p w14:paraId="18D53A23" w14:textId="77777777" w:rsidR="00DD1C8C" w:rsidRPr="00C52BF0" w:rsidRDefault="00DD1C8C" w:rsidP="00C52BF0">
            <w:pPr>
              <w:spacing w:after="0"/>
              <w:rPr>
                <w:rFonts w:ascii="Cambria" w:hAnsi="Cambria" w:cs="Arial"/>
                <w:sz w:val="22"/>
                <w:szCs w:val="22"/>
              </w:rPr>
            </w:pPr>
            <w:r>
              <w:rPr>
                <w:rFonts w:ascii="Cambria" w:hAnsi="Cambria" w:cs="Arial"/>
                <w:sz w:val="22"/>
                <w:szCs w:val="22"/>
              </w:rPr>
              <w:t>0.014</w:t>
            </w:r>
            <w:r w:rsidR="00CF3675" w:rsidRPr="00C52BF0">
              <w:rPr>
                <w:rFonts w:ascii="Cambria" w:hAnsi="Cambria" w:cs="Arial"/>
                <w:sz w:val="22"/>
                <w:szCs w:val="22"/>
              </w:rPr>
              <w:t>†</w:t>
            </w:r>
          </w:p>
        </w:tc>
        <w:tc>
          <w:tcPr>
            <w:tcW w:w="1782" w:type="dxa"/>
          </w:tcPr>
          <w:p w14:paraId="4723FEA5" w14:textId="77777777" w:rsidR="00DD1C8C" w:rsidRPr="00C52BF0" w:rsidRDefault="00DD1C8C" w:rsidP="00DB1803">
            <w:pPr>
              <w:spacing w:after="0"/>
              <w:rPr>
                <w:rFonts w:ascii="Cambria" w:hAnsi="Cambria" w:cs="Arial"/>
                <w:sz w:val="22"/>
                <w:szCs w:val="22"/>
              </w:rPr>
            </w:pPr>
          </w:p>
          <w:p w14:paraId="4AECE70B" w14:textId="77777777" w:rsidR="00DD1C8C" w:rsidRPr="00C52BF0" w:rsidRDefault="00DD1C8C" w:rsidP="00DB1803">
            <w:pPr>
              <w:spacing w:after="0"/>
              <w:rPr>
                <w:rFonts w:ascii="Cambria" w:hAnsi="Cambria" w:cs="Arial"/>
                <w:sz w:val="22"/>
                <w:szCs w:val="22"/>
              </w:rPr>
            </w:pPr>
            <w:r w:rsidRPr="00C52BF0">
              <w:rPr>
                <w:rFonts w:ascii="Cambria" w:hAnsi="Cambria" w:cs="Arial"/>
                <w:sz w:val="22"/>
                <w:szCs w:val="22"/>
              </w:rPr>
              <w:t>4,893 (31.0%)</w:t>
            </w:r>
          </w:p>
          <w:p w14:paraId="7D68686F" w14:textId="77777777" w:rsidR="00DD1C8C" w:rsidRPr="00C52BF0" w:rsidRDefault="00DD1C8C" w:rsidP="00DB1803">
            <w:pPr>
              <w:spacing w:after="0"/>
              <w:rPr>
                <w:rFonts w:ascii="Cambria" w:hAnsi="Cambria" w:cs="Arial"/>
                <w:sz w:val="22"/>
                <w:szCs w:val="22"/>
              </w:rPr>
            </w:pPr>
            <w:r w:rsidRPr="00C52BF0">
              <w:rPr>
                <w:rFonts w:ascii="Cambria" w:hAnsi="Cambria" w:cs="Arial"/>
                <w:sz w:val="22"/>
                <w:szCs w:val="22"/>
              </w:rPr>
              <w:t>2,648 (16.8%)</w:t>
            </w:r>
          </w:p>
          <w:p w14:paraId="297B698E" w14:textId="77777777" w:rsidR="00DD1C8C" w:rsidRPr="00C52BF0" w:rsidRDefault="00DD1C8C" w:rsidP="00DB1803">
            <w:pPr>
              <w:spacing w:after="0"/>
              <w:rPr>
                <w:rFonts w:ascii="Cambria" w:hAnsi="Cambria" w:cs="Arial"/>
                <w:sz w:val="22"/>
                <w:szCs w:val="22"/>
              </w:rPr>
            </w:pPr>
            <w:r w:rsidRPr="00C52BF0">
              <w:rPr>
                <w:rFonts w:ascii="Cambria" w:hAnsi="Cambria" w:cs="Arial"/>
                <w:sz w:val="22"/>
                <w:szCs w:val="22"/>
              </w:rPr>
              <w:t>5,641 (35.7%)</w:t>
            </w:r>
          </w:p>
          <w:p w14:paraId="7E8D308B" w14:textId="77777777" w:rsidR="00DD1C8C" w:rsidRPr="00C52BF0" w:rsidRDefault="00DD1C8C" w:rsidP="00DB1803">
            <w:pPr>
              <w:spacing w:after="0"/>
              <w:rPr>
                <w:rFonts w:ascii="Cambria" w:hAnsi="Cambria" w:cs="Arial"/>
                <w:sz w:val="22"/>
                <w:szCs w:val="22"/>
              </w:rPr>
            </w:pPr>
            <w:r w:rsidRPr="00C52BF0">
              <w:rPr>
                <w:rFonts w:ascii="Cambria" w:hAnsi="Cambria" w:cs="Arial"/>
                <w:sz w:val="22"/>
                <w:szCs w:val="22"/>
              </w:rPr>
              <w:t>943 (6.0%)</w:t>
            </w:r>
          </w:p>
          <w:p w14:paraId="098C3B09"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1,674 (10.6%)</w:t>
            </w:r>
          </w:p>
        </w:tc>
        <w:tc>
          <w:tcPr>
            <w:tcW w:w="1701" w:type="dxa"/>
          </w:tcPr>
          <w:p w14:paraId="63C18988" w14:textId="77777777" w:rsidR="00DD1C8C" w:rsidRPr="00C52BF0" w:rsidRDefault="00DD1C8C" w:rsidP="00C52BF0">
            <w:pPr>
              <w:spacing w:after="0"/>
              <w:rPr>
                <w:rFonts w:ascii="Cambria" w:hAnsi="Cambria" w:cs="Arial"/>
                <w:sz w:val="22"/>
                <w:szCs w:val="22"/>
              </w:rPr>
            </w:pPr>
          </w:p>
          <w:p w14:paraId="12C60844"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3,944 (31.4%)</w:t>
            </w:r>
          </w:p>
          <w:p w14:paraId="5237D4B8"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2,099 (16.7%)</w:t>
            </w:r>
          </w:p>
          <w:p w14:paraId="42E883A4"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4,356 (34.7%)</w:t>
            </w:r>
          </w:p>
          <w:p w14:paraId="6D0EFA86"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803 (6.4%)</w:t>
            </w:r>
          </w:p>
          <w:p w14:paraId="72ADDF9C"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1,358 (10.8%)</w:t>
            </w:r>
          </w:p>
        </w:tc>
        <w:tc>
          <w:tcPr>
            <w:tcW w:w="1701" w:type="dxa"/>
          </w:tcPr>
          <w:p w14:paraId="13686A79" w14:textId="77777777" w:rsidR="00DD1C8C" w:rsidRDefault="00DD1C8C" w:rsidP="00C52BF0">
            <w:pPr>
              <w:spacing w:after="0"/>
              <w:rPr>
                <w:rFonts w:ascii="Cambria" w:hAnsi="Cambria" w:cs="Arial"/>
                <w:sz w:val="22"/>
                <w:szCs w:val="22"/>
              </w:rPr>
            </w:pPr>
          </w:p>
          <w:p w14:paraId="27C94EBE" w14:textId="77777777" w:rsidR="00CF3675" w:rsidRDefault="00CF3675" w:rsidP="00C52BF0">
            <w:pPr>
              <w:spacing w:after="0"/>
              <w:rPr>
                <w:rFonts w:ascii="Cambria" w:hAnsi="Cambria" w:cs="Arial"/>
                <w:sz w:val="22"/>
                <w:szCs w:val="22"/>
              </w:rPr>
            </w:pPr>
            <w:r>
              <w:rPr>
                <w:rFonts w:ascii="Cambria" w:hAnsi="Cambria" w:cs="Arial"/>
                <w:sz w:val="22"/>
                <w:szCs w:val="22"/>
              </w:rPr>
              <w:t>8,837 (31.2%)</w:t>
            </w:r>
          </w:p>
          <w:p w14:paraId="70DE9DFF" w14:textId="77777777" w:rsidR="00CF3675" w:rsidRDefault="00CF3675" w:rsidP="00C52BF0">
            <w:pPr>
              <w:spacing w:after="0"/>
              <w:rPr>
                <w:rFonts w:ascii="Cambria" w:hAnsi="Cambria" w:cs="Arial"/>
                <w:sz w:val="22"/>
                <w:szCs w:val="22"/>
              </w:rPr>
            </w:pPr>
            <w:r>
              <w:rPr>
                <w:rFonts w:ascii="Cambria" w:hAnsi="Cambria" w:cs="Arial"/>
                <w:sz w:val="22"/>
                <w:szCs w:val="22"/>
              </w:rPr>
              <w:t>4,747 (16.7%)</w:t>
            </w:r>
          </w:p>
          <w:p w14:paraId="27602AB6" w14:textId="77777777" w:rsidR="00CF3675" w:rsidRDefault="00CF3675" w:rsidP="00C52BF0">
            <w:pPr>
              <w:spacing w:after="0"/>
              <w:rPr>
                <w:rFonts w:ascii="Cambria" w:hAnsi="Cambria" w:cs="Arial"/>
                <w:sz w:val="22"/>
                <w:szCs w:val="22"/>
              </w:rPr>
            </w:pPr>
            <w:r>
              <w:rPr>
                <w:rFonts w:ascii="Cambria" w:hAnsi="Cambria" w:cs="Arial"/>
                <w:sz w:val="22"/>
                <w:szCs w:val="22"/>
              </w:rPr>
              <w:t>9,997 (35.3%)</w:t>
            </w:r>
          </w:p>
          <w:p w14:paraId="2F535153" w14:textId="77777777" w:rsidR="00CF3675" w:rsidRDefault="00CF3675" w:rsidP="00C52BF0">
            <w:pPr>
              <w:spacing w:after="0"/>
              <w:rPr>
                <w:rFonts w:ascii="Cambria" w:hAnsi="Cambria" w:cs="Arial"/>
                <w:sz w:val="22"/>
                <w:szCs w:val="22"/>
              </w:rPr>
            </w:pPr>
            <w:r>
              <w:rPr>
                <w:rFonts w:ascii="Cambria" w:hAnsi="Cambria" w:cs="Arial"/>
                <w:sz w:val="22"/>
                <w:szCs w:val="22"/>
              </w:rPr>
              <w:t>1,746 (6.2%)</w:t>
            </w:r>
          </w:p>
          <w:p w14:paraId="2A63A263" w14:textId="77777777" w:rsidR="00CF3675" w:rsidRPr="00C52BF0" w:rsidRDefault="00CF3675" w:rsidP="00C52BF0">
            <w:pPr>
              <w:spacing w:after="0"/>
              <w:rPr>
                <w:rFonts w:ascii="Cambria" w:hAnsi="Cambria" w:cs="Arial"/>
                <w:sz w:val="22"/>
                <w:szCs w:val="22"/>
              </w:rPr>
            </w:pPr>
            <w:r>
              <w:rPr>
                <w:rFonts w:ascii="Cambria" w:hAnsi="Cambria" w:cs="Arial"/>
                <w:sz w:val="22"/>
                <w:szCs w:val="22"/>
              </w:rPr>
              <w:t>3,032 (10.7%)</w:t>
            </w:r>
          </w:p>
        </w:tc>
        <w:tc>
          <w:tcPr>
            <w:tcW w:w="1014" w:type="dxa"/>
          </w:tcPr>
          <w:p w14:paraId="4B598382" w14:textId="77777777" w:rsidR="00DD1C8C" w:rsidRDefault="00DD1C8C" w:rsidP="00C52BF0">
            <w:pPr>
              <w:spacing w:after="0"/>
              <w:rPr>
                <w:rFonts w:ascii="Cambria" w:hAnsi="Cambria" w:cs="Arial"/>
                <w:sz w:val="22"/>
                <w:szCs w:val="22"/>
              </w:rPr>
            </w:pPr>
          </w:p>
          <w:p w14:paraId="4417005F" w14:textId="77777777" w:rsidR="00CF3675" w:rsidRDefault="00CF3675" w:rsidP="00C52BF0">
            <w:pPr>
              <w:spacing w:after="0"/>
              <w:rPr>
                <w:rFonts w:ascii="Cambria" w:hAnsi="Cambria" w:cs="Arial"/>
                <w:sz w:val="22"/>
                <w:szCs w:val="22"/>
              </w:rPr>
            </w:pPr>
          </w:p>
          <w:p w14:paraId="417616CD" w14:textId="77777777" w:rsidR="00CF3675" w:rsidRDefault="00CF3675" w:rsidP="00C52BF0">
            <w:pPr>
              <w:spacing w:after="0"/>
              <w:rPr>
                <w:rFonts w:ascii="Cambria" w:hAnsi="Cambria" w:cs="Arial"/>
                <w:sz w:val="22"/>
                <w:szCs w:val="22"/>
              </w:rPr>
            </w:pPr>
          </w:p>
          <w:p w14:paraId="6A558B97" w14:textId="77777777" w:rsidR="00CF3675" w:rsidRDefault="00CF3675" w:rsidP="00C52BF0">
            <w:pPr>
              <w:spacing w:after="0"/>
              <w:rPr>
                <w:rFonts w:ascii="Cambria" w:hAnsi="Cambria" w:cs="Arial"/>
                <w:sz w:val="22"/>
                <w:szCs w:val="22"/>
              </w:rPr>
            </w:pPr>
          </w:p>
          <w:p w14:paraId="6ED906E1" w14:textId="77777777" w:rsidR="00CF3675" w:rsidRDefault="00CF3675" w:rsidP="00C52BF0">
            <w:pPr>
              <w:spacing w:after="0"/>
              <w:rPr>
                <w:rFonts w:ascii="Cambria" w:hAnsi="Cambria" w:cs="Arial"/>
                <w:sz w:val="22"/>
                <w:szCs w:val="22"/>
              </w:rPr>
            </w:pPr>
          </w:p>
          <w:p w14:paraId="16E9DC94" w14:textId="77777777" w:rsidR="00CF3675" w:rsidRPr="00C52BF0" w:rsidRDefault="00CF3675" w:rsidP="00C52BF0">
            <w:pPr>
              <w:spacing w:after="0"/>
              <w:rPr>
                <w:rFonts w:ascii="Cambria" w:hAnsi="Cambria" w:cs="Arial"/>
                <w:sz w:val="22"/>
                <w:szCs w:val="22"/>
              </w:rPr>
            </w:pPr>
            <w:r>
              <w:rPr>
                <w:rFonts w:ascii="Cambria" w:hAnsi="Cambria" w:cs="Arial"/>
                <w:sz w:val="22"/>
                <w:szCs w:val="22"/>
              </w:rPr>
              <w:t>0.302</w:t>
            </w:r>
            <w:r w:rsidRPr="00C52BF0">
              <w:rPr>
                <w:rFonts w:ascii="Cambria" w:hAnsi="Cambria" w:cs="Arial"/>
                <w:sz w:val="22"/>
                <w:szCs w:val="22"/>
              </w:rPr>
              <w:t>†</w:t>
            </w:r>
          </w:p>
        </w:tc>
      </w:tr>
      <w:tr w:rsidR="00AC107C" w:rsidRPr="00C52BF0" w14:paraId="1A66CD0B" w14:textId="77777777" w:rsidTr="00A108F6">
        <w:tc>
          <w:tcPr>
            <w:tcW w:w="2660" w:type="dxa"/>
          </w:tcPr>
          <w:p w14:paraId="6DB00F81" w14:textId="77777777" w:rsidR="008F6CC0" w:rsidRDefault="00AC107C" w:rsidP="00567D4D">
            <w:pPr>
              <w:spacing w:after="0"/>
              <w:rPr>
                <w:rFonts w:ascii="Cambria" w:hAnsi="Cambria" w:cs="Arial"/>
                <w:b/>
                <w:sz w:val="22"/>
                <w:szCs w:val="22"/>
                <w:u w:val="single"/>
              </w:rPr>
            </w:pPr>
            <w:r>
              <w:rPr>
                <w:rFonts w:ascii="Cambria" w:hAnsi="Cambria" w:cs="Arial"/>
                <w:b/>
                <w:sz w:val="22"/>
                <w:szCs w:val="22"/>
                <w:u w:val="single"/>
              </w:rPr>
              <w:t>Highest AIS body region</w:t>
            </w:r>
          </w:p>
          <w:p w14:paraId="164FABBF" w14:textId="77777777" w:rsidR="008F6CC0" w:rsidRPr="00A108F6" w:rsidRDefault="008F6CC0" w:rsidP="00A108F6">
            <w:pPr>
              <w:keepNext/>
              <w:keepLines/>
              <w:spacing w:after="0"/>
              <w:outlineLvl w:val="3"/>
              <w:rPr>
                <w:rFonts w:ascii="Cambria" w:hAnsi="Cambria" w:cs="Arial"/>
                <w:b/>
                <w:sz w:val="22"/>
                <w:szCs w:val="22"/>
              </w:rPr>
            </w:pPr>
            <w:r w:rsidRPr="00A108F6">
              <w:rPr>
                <w:rFonts w:ascii="Cambria" w:hAnsi="Cambria" w:cs="Arial"/>
                <w:b/>
                <w:sz w:val="22"/>
                <w:szCs w:val="22"/>
              </w:rPr>
              <w:t>Head</w:t>
            </w:r>
          </w:p>
          <w:p w14:paraId="097C76D0" w14:textId="77777777" w:rsidR="008F6CC0" w:rsidRPr="00A108F6" w:rsidRDefault="008F6CC0" w:rsidP="00A108F6">
            <w:pPr>
              <w:keepNext/>
              <w:keepLines/>
              <w:spacing w:after="0"/>
              <w:outlineLvl w:val="3"/>
              <w:rPr>
                <w:rFonts w:ascii="Cambria" w:hAnsi="Cambria" w:cs="Arial"/>
                <w:b/>
                <w:sz w:val="22"/>
                <w:szCs w:val="22"/>
              </w:rPr>
            </w:pPr>
            <w:r w:rsidRPr="00A108F6">
              <w:rPr>
                <w:rFonts w:ascii="Cambria" w:hAnsi="Cambria" w:cs="Arial"/>
                <w:b/>
                <w:sz w:val="22"/>
                <w:szCs w:val="22"/>
              </w:rPr>
              <w:t>Chest</w:t>
            </w:r>
          </w:p>
          <w:p w14:paraId="06E6B46D" w14:textId="77777777" w:rsidR="008F6CC0" w:rsidRPr="00A108F6" w:rsidRDefault="008F6CC0" w:rsidP="00A108F6">
            <w:pPr>
              <w:keepNext/>
              <w:keepLines/>
              <w:spacing w:after="0"/>
              <w:outlineLvl w:val="3"/>
              <w:rPr>
                <w:rFonts w:ascii="Cambria" w:hAnsi="Cambria" w:cs="Arial"/>
                <w:b/>
                <w:sz w:val="22"/>
                <w:szCs w:val="22"/>
              </w:rPr>
            </w:pPr>
            <w:r w:rsidRPr="00A108F6">
              <w:rPr>
                <w:rFonts w:ascii="Cambria" w:hAnsi="Cambria" w:cs="Arial"/>
                <w:b/>
                <w:sz w:val="22"/>
                <w:szCs w:val="22"/>
              </w:rPr>
              <w:t>Abdomen</w:t>
            </w:r>
          </w:p>
          <w:p w14:paraId="5BA4692D" w14:textId="77777777" w:rsidR="008F6CC0" w:rsidRPr="00A108F6" w:rsidRDefault="008F6CC0" w:rsidP="00A108F6">
            <w:pPr>
              <w:keepNext/>
              <w:keepLines/>
              <w:spacing w:after="0"/>
              <w:outlineLvl w:val="3"/>
              <w:rPr>
                <w:rFonts w:ascii="Cambria" w:hAnsi="Cambria" w:cs="Arial"/>
                <w:b/>
                <w:sz w:val="22"/>
                <w:szCs w:val="22"/>
              </w:rPr>
            </w:pPr>
            <w:r w:rsidRPr="00A108F6">
              <w:rPr>
                <w:rFonts w:ascii="Cambria" w:hAnsi="Cambria" w:cs="Arial"/>
                <w:b/>
                <w:sz w:val="22"/>
                <w:szCs w:val="22"/>
              </w:rPr>
              <w:t>Limbs</w:t>
            </w:r>
          </w:p>
          <w:p w14:paraId="4D63CA4C" w14:textId="77777777" w:rsidR="008F6CC0" w:rsidRPr="00A108F6" w:rsidRDefault="008F6CC0" w:rsidP="00A108F6">
            <w:pPr>
              <w:keepNext/>
              <w:keepLines/>
              <w:spacing w:after="0"/>
              <w:outlineLvl w:val="3"/>
              <w:rPr>
                <w:rFonts w:ascii="Cambria" w:hAnsi="Cambria" w:cs="Arial"/>
                <w:b/>
                <w:sz w:val="22"/>
                <w:szCs w:val="22"/>
              </w:rPr>
            </w:pPr>
            <w:r w:rsidRPr="00A108F6">
              <w:rPr>
                <w:rFonts w:ascii="Cambria" w:hAnsi="Cambria" w:cs="Arial"/>
                <w:b/>
                <w:sz w:val="22"/>
                <w:szCs w:val="22"/>
              </w:rPr>
              <w:t>Spine</w:t>
            </w:r>
          </w:p>
          <w:p w14:paraId="0854B57B" w14:textId="77777777" w:rsidR="008F6CC0" w:rsidRPr="00A108F6" w:rsidRDefault="008F6CC0" w:rsidP="00A108F6">
            <w:pPr>
              <w:keepNext/>
              <w:keepLines/>
              <w:spacing w:after="0"/>
              <w:outlineLvl w:val="3"/>
              <w:rPr>
                <w:rFonts w:ascii="Cambria" w:hAnsi="Cambria" w:cs="Arial"/>
                <w:b/>
                <w:sz w:val="22"/>
                <w:szCs w:val="22"/>
              </w:rPr>
            </w:pPr>
            <w:r w:rsidRPr="00A108F6">
              <w:rPr>
                <w:rFonts w:ascii="Cambria" w:hAnsi="Cambria" w:cs="Arial"/>
                <w:b/>
                <w:sz w:val="22"/>
                <w:szCs w:val="22"/>
              </w:rPr>
              <w:t>Multiple</w:t>
            </w:r>
          </w:p>
          <w:p w14:paraId="34C2EA6E" w14:textId="77777777" w:rsidR="00AC107C" w:rsidRPr="00C52BF0" w:rsidRDefault="008F6CC0" w:rsidP="00567D4D">
            <w:pPr>
              <w:spacing w:after="0"/>
              <w:rPr>
                <w:rFonts w:ascii="Cambria" w:hAnsi="Cambria" w:cs="Arial"/>
                <w:b/>
                <w:sz w:val="22"/>
                <w:szCs w:val="22"/>
                <w:u w:val="single"/>
              </w:rPr>
            </w:pPr>
            <w:r w:rsidRPr="00A108F6">
              <w:rPr>
                <w:rFonts w:ascii="Cambria" w:hAnsi="Cambria" w:cs="Arial"/>
                <w:b/>
                <w:sz w:val="22"/>
                <w:szCs w:val="22"/>
              </w:rPr>
              <w:t>Other</w:t>
            </w:r>
            <w:r w:rsidR="00AC107C">
              <w:rPr>
                <w:rFonts w:ascii="Cambria" w:hAnsi="Cambria" w:cs="Arial"/>
                <w:b/>
                <w:sz w:val="22"/>
                <w:szCs w:val="22"/>
                <w:u w:val="single"/>
              </w:rPr>
              <w:t xml:space="preserve"> </w:t>
            </w:r>
          </w:p>
        </w:tc>
        <w:tc>
          <w:tcPr>
            <w:tcW w:w="1682" w:type="dxa"/>
          </w:tcPr>
          <w:p w14:paraId="34A84106" w14:textId="77777777" w:rsidR="00AC107C" w:rsidRDefault="00AC107C" w:rsidP="00567D4D">
            <w:pPr>
              <w:spacing w:after="0"/>
              <w:rPr>
                <w:rFonts w:ascii="Cambria" w:hAnsi="Cambria" w:cs="Arial"/>
                <w:sz w:val="22"/>
                <w:szCs w:val="22"/>
              </w:rPr>
            </w:pPr>
          </w:p>
          <w:p w14:paraId="35D34C76" w14:textId="77777777" w:rsidR="008F6CC0" w:rsidRDefault="00A95D23" w:rsidP="00567D4D">
            <w:pPr>
              <w:spacing w:after="0"/>
              <w:rPr>
                <w:rFonts w:ascii="Cambria" w:hAnsi="Cambria" w:cs="Arial"/>
                <w:sz w:val="22"/>
                <w:szCs w:val="22"/>
              </w:rPr>
            </w:pPr>
            <w:r>
              <w:rPr>
                <w:rFonts w:ascii="Cambria" w:hAnsi="Cambria" w:cs="Arial"/>
                <w:sz w:val="22"/>
                <w:szCs w:val="22"/>
              </w:rPr>
              <w:t>3,707 (25.2%)</w:t>
            </w:r>
          </w:p>
          <w:p w14:paraId="06291713" w14:textId="77777777" w:rsidR="00A95D23" w:rsidRDefault="00A95D23" w:rsidP="00567D4D">
            <w:pPr>
              <w:spacing w:after="0"/>
              <w:rPr>
                <w:rFonts w:ascii="Cambria" w:hAnsi="Cambria" w:cs="Arial"/>
                <w:sz w:val="22"/>
                <w:szCs w:val="22"/>
              </w:rPr>
            </w:pPr>
            <w:r>
              <w:rPr>
                <w:rFonts w:ascii="Cambria" w:hAnsi="Cambria" w:cs="Arial"/>
                <w:sz w:val="22"/>
                <w:szCs w:val="22"/>
              </w:rPr>
              <w:t>2,305 (15.7%)</w:t>
            </w:r>
          </w:p>
          <w:p w14:paraId="7166DCF6" w14:textId="77777777" w:rsidR="00A95D23" w:rsidRDefault="00A95D23" w:rsidP="00567D4D">
            <w:pPr>
              <w:spacing w:after="0"/>
              <w:rPr>
                <w:rFonts w:ascii="Cambria" w:hAnsi="Cambria" w:cs="Arial"/>
                <w:sz w:val="22"/>
                <w:szCs w:val="22"/>
              </w:rPr>
            </w:pPr>
            <w:r>
              <w:rPr>
                <w:rFonts w:ascii="Cambria" w:hAnsi="Cambria" w:cs="Arial"/>
                <w:sz w:val="22"/>
                <w:szCs w:val="22"/>
              </w:rPr>
              <w:t>425 (2.9%)</w:t>
            </w:r>
          </w:p>
          <w:p w14:paraId="1237B7E4" w14:textId="77777777" w:rsidR="00A95D23" w:rsidRDefault="00A95D23" w:rsidP="00567D4D">
            <w:pPr>
              <w:spacing w:after="0"/>
              <w:rPr>
                <w:rFonts w:ascii="Cambria" w:hAnsi="Cambria" w:cs="Arial"/>
                <w:sz w:val="22"/>
                <w:szCs w:val="22"/>
              </w:rPr>
            </w:pPr>
            <w:r>
              <w:rPr>
                <w:rFonts w:ascii="Cambria" w:hAnsi="Cambria" w:cs="Arial"/>
                <w:sz w:val="22"/>
                <w:szCs w:val="22"/>
              </w:rPr>
              <w:t>4,577 (31.1%)</w:t>
            </w:r>
          </w:p>
          <w:p w14:paraId="7E96564E" w14:textId="77777777" w:rsidR="00A95D23" w:rsidRDefault="00A95D23" w:rsidP="00567D4D">
            <w:pPr>
              <w:spacing w:after="0"/>
              <w:rPr>
                <w:rFonts w:ascii="Cambria" w:hAnsi="Cambria" w:cs="Arial"/>
                <w:sz w:val="22"/>
                <w:szCs w:val="22"/>
              </w:rPr>
            </w:pPr>
            <w:r>
              <w:rPr>
                <w:rFonts w:ascii="Cambria" w:hAnsi="Cambria" w:cs="Arial"/>
                <w:sz w:val="22"/>
                <w:szCs w:val="22"/>
              </w:rPr>
              <w:t>1,700 (11.6%)</w:t>
            </w:r>
          </w:p>
          <w:p w14:paraId="6879DC2E" w14:textId="77777777" w:rsidR="00A95D23" w:rsidRDefault="00A95D23" w:rsidP="00567D4D">
            <w:pPr>
              <w:spacing w:after="0"/>
              <w:rPr>
                <w:rFonts w:ascii="Cambria" w:hAnsi="Cambria" w:cs="Arial"/>
                <w:sz w:val="22"/>
                <w:szCs w:val="22"/>
              </w:rPr>
            </w:pPr>
            <w:r>
              <w:rPr>
                <w:rFonts w:ascii="Cambria" w:hAnsi="Cambria" w:cs="Arial"/>
                <w:sz w:val="22"/>
                <w:szCs w:val="22"/>
              </w:rPr>
              <w:t>1,635 (11.1%)</w:t>
            </w:r>
          </w:p>
          <w:p w14:paraId="2600B5A4" w14:textId="77777777" w:rsidR="00A95D23" w:rsidRPr="00C52BF0" w:rsidRDefault="00A95D23" w:rsidP="00567D4D">
            <w:pPr>
              <w:spacing w:after="0"/>
              <w:rPr>
                <w:rFonts w:ascii="Cambria" w:hAnsi="Cambria" w:cs="Arial"/>
                <w:sz w:val="22"/>
                <w:szCs w:val="22"/>
              </w:rPr>
            </w:pPr>
            <w:r>
              <w:rPr>
                <w:rFonts w:ascii="Cambria" w:hAnsi="Cambria" w:cs="Arial"/>
                <w:sz w:val="22"/>
                <w:szCs w:val="22"/>
              </w:rPr>
              <w:t>361 (2.5%)</w:t>
            </w:r>
          </w:p>
        </w:tc>
        <w:tc>
          <w:tcPr>
            <w:tcW w:w="1764" w:type="dxa"/>
          </w:tcPr>
          <w:p w14:paraId="044521C2" w14:textId="77777777" w:rsidR="00AC107C" w:rsidRDefault="00AC107C" w:rsidP="00567D4D">
            <w:pPr>
              <w:spacing w:after="0"/>
              <w:rPr>
                <w:rFonts w:ascii="Cambria" w:hAnsi="Cambria" w:cs="Arial"/>
                <w:sz w:val="22"/>
                <w:szCs w:val="22"/>
              </w:rPr>
            </w:pPr>
          </w:p>
          <w:p w14:paraId="6B2CC666" w14:textId="77777777" w:rsidR="00A95D23" w:rsidRDefault="00A95D23" w:rsidP="00567D4D">
            <w:pPr>
              <w:spacing w:after="0"/>
              <w:rPr>
                <w:rFonts w:ascii="Cambria" w:hAnsi="Cambria" w:cs="Arial"/>
                <w:sz w:val="22"/>
                <w:szCs w:val="22"/>
              </w:rPr>
            </w:pPr>
            <w:r>
              <w:rPr>
                <w:rFonts w:ascii="Cambria" w:hAnsi="Cambria" w:cs="Arial"/>
                <w:sz w:val="22"/>
                <w:szCs w:val="22"/>
              </w:rPr>
              <w:t>1,531 (25.5%)</w:t>
            </w:r>
          </w:p>
          <w:p w14:paraId="2FC4165D" w14:textId="77777777" w:rsidR="00A95D23" w:rsidRDefault="00A95D23" w:rsidP="00567D4D">
            <w:pPr>
              <w:spacing w:after="0"/>
              <w:rPr>
                <w:rFonts w:ascii="Cambria" w:hAnsi="Cambria" w:cs="Arial"/>
                <w:sz w:val="22"/>
                <w:szCs w:val="22"/>
              </w:rPr>
            </w:pPr>
            <w:r>
              <w:rPr>
                <w:rFonts w:ascii="Cambria" w:hAnsi="Cambria" w:cs="Arial"/>
                <w:sz w:val="22"/>
                <w:szCs w:val="22"/>
              </w:rPr>
              <w:t>926 (15.4%)</w:t>
            </w:r>
          </w:p>
          <w:p w14:paraId="109AC96D" w14:textId="77777777" w:rsidR="00A95D23" w:rsidRDefault="00A95D23" w:rsidP="00567D4D">
            <w:pPr>
              <w:spacing w:after="0"/>
              <w:rPr>
                <w:rFonts w:ascii="Cambria" w:hAnsi="Cambria" w:cs="Arial"/>
                <w:sz w:val="22"/>
                <w:szCs w:val="22"/>
              </w:rPr>
            </w:pPr>
            <w:r>
              <w:rPr>
                <w:rFonts w:ascii="Cambria" w:hAnsi="Cambria" w:cs="Arial"/>
                <w:sz w:val="22"/>
                <w:szCs w:val="22"/>
              </w:rPr>
              <w:t>175 (2.9%)</w:t>
            </w:r>
          </w:p>
          <w:p w14:paraId="1D2E13B2" w14:textId="77777777" w:rsidR="00A95D23" w:rsidRDefault="00A95D23" w:rsidP="00567D4D">
            <w:pPr>
              <w:spacing w:after="0"/>
              <w:rPr>
                <w:rFonts w:ascii="Cambria" w:hAnsi="Cambria" w:cs="Arial"/>
                <w:sz w:val="22"/>
                <w:szCs w:val="22"/>
              </w:rPr>
            </w:pPr>
            <w:r>
              <w:rPr>
                <w:rFonts w:ascii="Cambria" w:hAnsi="Cambria" w:cs="Arial"/>
                <w:sz w:val="22"/>
                <w:szCs w:val="22"/>
              </w:rPr>
              <w:t>1,850 (30.8%)</w:t>
            </w:r>
          </w:p>
          <w:p w14:paraId="0BB656E1" w14:textId="77777777" w:rsidR="00A95D23" w:rsidRDefault="00A95D23" w:rsidP="00567D4D">
            <w:pPr>
              <w:spacing w:after="0"/>
              <w:rPr>
                <w:rFonts w:ascii="Cambria" w:hAnsi="Cambria" w:cs="Arial"/>
                <w:sz w:val="22"/>
                <w:szCs w:val="22"/>
              </w:rPr>
            </w:pPr>
            <w:r>
              <w:rPr>
                <w:rFonts w:ascii="Cambria" w:hAnsi="Cambria" w:cs="Arial"/>
                <w:sz w:val="22"/>
                <w:szCs w:val="22"/>
              </w:rPr>
              <w:t>711 (11.9%)</w:t>
            </w:r>
          </w:p>
          <w:p w14:paraId="6D2FA697" w14:textId="77777777" w:rsidR="00A95D23" w:rsidRDefault="00A95D23" w:rsidP="00567D4D">
            <w:pPr>
              <w:spacing w:after="0"/>
              <w:rPr>
                <w:rFonts w:ascii="Cambria" w:hAnsi="Cambria" w:cs="Arial"/>
                <w:sz w:val="22"/>
                <w:szCs w:val="22"/>
              </w:rPr>
            </w:pPr>
            <w:r>
              <w:rPr>
                <w:rFonts w:ascii="Cambria" w:hAnsi="Cambria" w:cs="Arial"/>
                <w:sz w:val="22"/>
                <w:szCs w:val="22"/>
              </w:rPr>
              <w:t>645 (10.8%)</w:t>
            </w:r>
          </w:p>
          <w:p w14:paraId="5816D92D" w14:textId="77777777" w:rsidR="00A95D23" w:rsidRPr="00C52BF0" w:rsidRDefault="00A95D23" w:rsidP="00567D4D">
            <w:pPr>
              <w:spacing w:after="0"/>
              <w:rPr>
                <w:rFonts w:ascii="Cambria" w:hAnsi="Cambria" w:cs="Arial"/>
                <w:sz w:val="22"/>
                <w:szCs w:val="22"/>
              </w:rPr>
            </w:pPr>
            <w:r>
              <w:rPr>
                <w:rFonts w:ascii="Cambria" w:hAnsi="Cambria" w:cs="Arial"/>
                <w:sz w:val="22"/>
                <w:szCs w:val="22"/>
              </w:rPr>
              <w:t>162 (2.7%)</w:t>
            </w:r>
          </w:p>
        </w:tc>
        <w:tc>
          <w:tcPr>
            <w:tcW w:w="1764" w:type="dxa"/>
          </w:tcPr>
          <w:p w14:paraId="7F9689F5" w14:textId="77777777" w:rsidR="005C7614" w:rsidRDefault="005C7614" w:rsidP="00567D4D">
            <w:pPr>
              <w:spacing w:after="0"/>
              <w:rPr>
                <w:rFonts w:ascii="Cambria" w:hAnsi="Cambria" w:cs="Arial"/>
                <w:sz w:val="22"/>
                <w:szCs w:val="22"/>
              </w:rPr>
            </w:pPr>
          </w:p>
          <w:p w14:paraId="4D376A73" w14:textId="77777777" w:rsidR="005C7614" w:rsidRDefault="005C7614" w:rsidP="005C7614">
            <w:pPr>
              <w:spacing w:after="0"/>
              <w:rPr>
                <w:rFonts w:ascii="Cambria" w:hAnsi="Cambria" w:cs="Arial"/>
                <w:sz w:val="22"/>
                <w:szCs w:val="22"/>
              </w:rPr>
            </w:pPr>
            <w:r>
              <w:rPr>
                <w:rFonts w:ascii="Cambria" w:hAnsi="Cambria" w:cs="Arial"/>
                <w:sz w:val="22"/>
                <w:szCs w:val="22"/>
              </w:rPr>
              <w:t>5,238 (25.3%)</w:t>
            </w:r>
          </w:p>
          <w:p w14:paraId="61FB8DB9" w14:textId="77777777" w:rsidR="005C7614" w:rsidRDefault="005C7614" w:rsidP="005C7614">
            <w:pPr>
              <w:spacing w:after="0"/>
              <w:rPr>
                <w:rFonts w:ascii="Cambria" w:hAnsi="Cambria" w:cs="Arial"/>
                <w:sz w:val="22"/>
                <w:szCs w:val="22"/>
              </w:rPr>
            </w:pPr>
            <w:r>
              <w:rPr>
                <w:rFonts w:ascii="Cambria" w:hAnsi="Cambria" w:cs="Arial"/>
                <w:sz w:val="22"/>
                <w:szCs w:val="22"/>
              </w:rPr>
              <w:t>3,231 (15.6%)</w:t>
            </w:r>
          </w:p>
          <w:p w14:paraId="0A78EB25" w14:textId="77777777" w:rsidR="005C7614" w:rsidRDefault="005C7614" w:rsidP="005C7614">
            <w:pPr>
              <w:spacing w:after="0"/>
              <w:rPr>
                <w:rFonts w:ascii="Cambria" w:hAnsi="Cambria" w:cs="Arial"/>
                <w:sz w:val="22"/>
                <w:szCs w:val="22"/>
              </w:rPr>
            </w:pPr>
            <w:r>
              <w:rPr>
                <w:rFonts w:ascii="Cambria" w:hAnsi="Cambria" w:cs="Arial"/>
                <w:sz w:val="22"/>
                <w:szCs w:val="22"/>
              </w:rPr>
              <w:t>600 (2.9%)</w:t>
            </w:r>
          </w:p>
          <w:p w14:paraId="5BE1A45C" w14:textId="77777777" w:rsidR="005C7614" w:rsidRDefault="005C7614" w:rsidP="005C7614">
            <w:pPr>
              <w:spacing w:after="0"/>
              <w:rPr>
                <w:rFonts w:ascii="Cambria" w:hAnsi="Cambria" w:cs="Arial"/>
                <w:sz w:val="22"/>
                <w:szCs w:val="22"/>
              </w:rPr>
            </w:pPr>
            <w:r>
              <w:rPr>
                <w:rFonts w:ascii="Cambria" w:hAnsi="Cambria" w:cs="Arial"/>
                <w:sz w:val="22"/>
                <w:szCs w:val="22"/>
              </w:rPr>
              <w:t>6,427 (31.0%)</w:t>
            </w:r>
          </w:p>
          <w:p w14:paraId="7A6B46EB" w14:textId="77777777" w:rsidR="005C7614" w:rsidRDefault="005C7614" w:rsidP="005C7614">
            <w:pPr>
              <w:spacing w:after="0"/>
              <w:rPr>
                <w:rFonts w:ascii="Cambria" w:hAnsi="Cambria" w:cs="Arial"/>
                <w:sz w:val="22"/>
                <w:szCs w:val="22"/>
              </w:rPr>
            </w:pPr>
            <w:r>
              <w:rPr>
                <w:rFonts w:ascii="Cambria" w:hAnsi="Cambria" w:cs="Arial"/>
                <w:sz w:val="22"/>
                <w:szCs w:val="22"/>
              </w:rPr>
              <w:t>2,411 (11.6%)</w:t>
            </w:r>
          </w:p>
          <w:p w14:paraId="008C9BFD" w14:textId="77777777" w:rsidR="005C7614" w:rsidRDefault="005C7614" w:rsidP="005C7614">
            <w:pPr>
              <w:spacing w:after="0"/>
              <w:rPr>
                <w:rFonts w:ascii="Cambria" w:hAnsi="Cambria" w:cs="Arial"/>
                <w:sz w:val="22"/>
                <w:szCs w:val="22"/>
              </w:rPr>
            </w:pPr>
            <w:r>
              <w:rPr>
                <w:rFonts w:ascii="Cambria" w:hAnsi="Cambria" w:cs="Arial"/>
                <w:sz w:val="22"/>
                <w:szCs w:val="22"/>
              </w:rPr>
              <w:t>2,280 (11.0%)</w:t>
            </w:r>
          </w:p>
          <w:p w14:paraId="2D48DAB4" w14:textId="77777777" w:rsidR="00AC107C" w:rsidRDefault="005C7614" w:rsidP="005C7614">
            <w:pPr>
              <w:spacing w:after="0"/>
              <w:rPr>
                <w:rFonts w:ascii="Cambria" w:hAnsi="Cambria" w:cs="Arial"/>
                <w:sz w:val="22"/>
                <w:szCs w:val="22"/>
              </w:rPr>
            </w:pPr>
            <w:r>
              <w:rPr>
                <w:rFonts w:ascii="Cambria" w:hAnsi="Cambria" w:cs="Arial"/>
                <w:sz w:val="22"/>
                <w:szCs w:val="22"/>
              </w:rPr>
              <w:t>523 (2.5%)</w:t>
            </w:r>
          </w:p>
        </w:tc>
        <w:tc>
          <w:tcPr>
            <w:tcW w:w="885" w:type="dxa"/>
          </w:tcPr>
          <w:p w14:paraId="5EFB0228" w14:textId="77777777" w:rsidR="005C7614" w:rsidRDefault="005C7614" w:rsidP="00A108F6">
            <w:pPr>
              <w:spacing w:after="0"/>
              <w:jc w:val="center"/>
              <w:rPr>
                <w:rFonts w:ascii="Cambria" w:hAnsi="Cambria" w:cs="Arial"/>
                <w:sz w:val="22"/>
                <w:szCs w:val="22"/>
              </w:rPr>
            </w:pPr>
          </w:p>
          <w:p w14:paraId="5E8EAAE8" w14:textId="77777777" w:rsidR="005C7614" w:rsidRDefault="005C7614" w:rsidP="00A108F6">
            <w:pPr>
              <w:spacing w:after="0"/>
              <w:jc w:val="center"/>
              <w:rPr>
                <w:rFonts w:ascii="Cambria" w:hAnsi="Cambria" w:cs="Arial"/>
                <w:sz w:val="22"/>
                <w:szCs w:val="22"/>
              </w:rPr>
            </w:pPr>
          </w:p>
          <w:p w14:paraId="223F7DDE" w14:textId="77777777" w:rsidR="005C7614" w:rsidRDefault="005C7614" w:rsidP="00A108F6">
            <w:pPr>
              <w:spacing w:after="0"/>
              <w:jc w:val="center"/>
              <w:rPr>
                <w:rFonts w:ascii="Cambria" w:hAnsi="Cambria" w:cs="Arial"/>
                <w:sz w:val="22"/>
                <w:szCs w:val="22"/>
              </w:rPr>
            </w:pPr>
          </w:p>
          <w:p w14:paraId="78CC8397" w14:textId="77777777" w:rsidR="005C7614" w:rsidRDefault="005C7614" w:rsidP="00A108F6">
            <w:pPr>
              <w:spacing w:after="0"/>
              <w:jc w:val="center"/>
              <w:rPr>
                <w:rFonts w:ascii="Cambria" w:hAnsi="Cambria" w:cs="Arial"/>
                <w:sz w:val="22"/>
                <w:szCs w:val="22"/>
              </w:rPr>
            </w:pPr>
          </w:p>
          <w:p w14:paraId="58E11ECE" w14:textId="77777777" w:rsidR="005C7614" w:rsidRDefault="005C7614" w:rsidP="00A108F6">
            <w:pPr>
              <w:spacing w:after="0"/>
              <w:jc w:val="center"/>
              <w:rPr>
                <w:rFonts w:ascii="Cambria" w:hAnsi="Cambria" w:cs="Arial"/>
                <w:sz w:val="22"/>
                <w:szCs w:val="22"/>
              </w:rPr>
            </w:pPr>
          </w:p>
          <w:p w14:paraId="4F67B4DA" w14:textId="77777777" w:rsidR="005C7614" w:rsidRDefault="005C7614" w:rsidP="00A108F6">
            <w:pPr>
              <w:spacing w:after="0"/>
              <w:jc w:val="center"/>
              <w:rPr>
                <w:rFonts w:ascii="Cambria" w:hAnsi="Cambria" w:cs="Arial"/>
                <w:sz w:val="22"/>
                <w:szCs w:val="22"/>
              </w:rPr>
            </w:pPr>
          </w:p>
          <w:p w14:paraId="5891FE3D" w14:textId="77777777" w:rsidR="005C7614" w:rsidRDefault="005C7614" w:rsidP="00A108F6">
            <w:pPr>
              <w:spacing w:after="0"/>
              <w:jc w:val="center"/>
              <w:rPr>
                <w:rFonts w:ascii="Cambria" w:hAnsi="Cambria" w:cs="Arial"/>
                <w:sz w:val="22"/>
                <w:szCs w:val="22"/>
              </w:rPr>
            </w:pPr>
          </w:p>
          <w:p w14:paraId="73D34B57" w14:textId="77777777" w:rsidR="00AC107C" w:rsidRDefault="005C7614" w:rsidP="00A108F6">
            <w:pPr>
              <w:spacing w:after="0"/>
              <w:jc w:val="center"/>
              <w:rPr>
                <w:rFonts w:ascii="Cambria" w:hAnsi="Cambria" w:cs="Arial"/>
                <w:sz w:val="22"/>
                <w:szCs w:val="22"/>
              </w:rPr>
            </w:pPr>
            <w:r>
              <w:rPr>
                <w:rFonts w:ascii="Cambria" w:hAnsi="Cambria" w:cs="Arial"/>
                <w:sz w:val="22"/>
                <w:szCs w:val="22"/>
              </w:rPr>
              <w:t>0.891</w:t>
            </w:r>
            <w:r w:rsidRPr="00C52BF0">
              <w:rPr>
                <w:rFonts w:ascii="Cambria" w:hAnsi="Cambria" w:cs="Arial"/>
                <w:sz w:val="22"/>
                <w:szCs w:val="22"/>
              </w:rPr>
              <w:t>†</w:t>
            </w:r>
          </w:p>
        </w:tc>
        <w:tc>
          <w:tcPr>
            <w:tcW w:w="1782" w:type="dxa"/>
          </w:tcPr>
          <w:p w14:paraId="0BFE3900" w14:textId="77777777" w:rsidR="00AC107C" w:rsidRDefault="00AC107C" w:rsidP="00567D4D">
            <w:pPr>
              <w:spacing w:after="0"/>
              <w:rPr>
                <w:rFonts w:ascii="Cambria" w:hAnsi="Cambria" w:cs="Arial"/>
                <w:sz w:val="22"/>
                <w:szCs w:val="22"/>
              </w:rPr>
            </w:pPr>
          </w:p>
          <w:p w14:paraId="32DD7A29" w14:textId="77777777" w:rsidR="00A95D23" w:rsidRDefault="00A95D23" w:rsidP="00567D4D">
            <w:pPr>
              <w:spacing w:after="0"/>
              <w:rPr>
                <w:rFonts w:ascii="Cambria" w:hAnsi="Cambria" w:cs="Arial"/>
                <w:sz w:val="22"/>
                <w:szCs w:val="22"/>
              </w:rPr>
            </w:pPr>
            <w:r>
              <w:rPr>
                <w:rFonts w:ascii="Cambria" w:hAnsi="Cambria" w:cs="Arial"/>
                <w:sz w:val="22"/>
                <w:szCs w:val="22"/>
              </w:rPr>
              <w:t>4,693 (29.7%)</w:t>
            </w:r>
          </w:p>
          <w:p w14:paraId="75A44378" w14:textId="77777777" w:rsidR="00A95D23" w:rsidRDefault="00A95D23" w:rsidP="00567D4D">
            <w:pPr>
              <w:spacing w:after="0"/>
              <w:rPr>
                <w:rFonts w:ascii="Cambria" w:hAnsi="Cambria" w:cs="Arial"/>
                <w:sz w:val="22"/>
                <w:szCs w:val="22"/>
              </w:rPr>
            </w:pPr>
            <w:r>
              <w:rPr>
                <w:rFonts w:ascii="Cambria" w:hAnsi="Cambria" w:cs="Arial"/>
                <w:sz w:val="22"/>
                <w:szCs w:val="22"/>
              </w:rPr>
              <w:t>2,414 (15.3%)</w:t>
            </w:r>
          </w:p>
          <w:p w14:paraId="39BD44DC" w14:textId="77777777" w:rsidR="00A95D23" w:rsidRDefault="00A95D23" w:rsidP="00567D4D">
            <w:pPr>
              <w:spacing w:after="0"/>
              <w:rPr>
                <w:rFonts w:ascii="Cambria" w:hAnsi="Cambria" w:cs="Arial"/>
                <w:sz w:val="22"/>
                <w:szCs w:val="22"/>
              </w:rPr>
            </w:pPr>
            <w:r>
              <w:rPr>
                <w:rFonts w:ascii="Cambria" w:hAnsi="Cambria" w:cs="Arial"/>
                <w:sz w:val="22"/>
                <w:szCs w:val="22"/>
              </w:rPr>
              <w:t>700 (4.4%)</w:t>
            </w:r>
          </w:p>
          <w:p w14:paraId="2D0785EA" w14:textId="77777777" w:rsidR="00A95D23" w:rsidRDefault="00A95D23" w:rsidP="00567D4D">
            <w:pPr>
              <w:spacing w:after="0"/>
              <w:rPr>
                <w:rFonts w:ascii="Cambria" w:hAnsi="Cambria" w:cs="Arial"/>
                <w:sz w:val="22"/>
                <w:szCs w:val="22"/>
              </w:rPr>
            </w:pPr>
            <w:r>
              <w:rPr>
                <w:rFonts w:ascii="Cambria" w:hAnsi="Cambria" w:cs="Arial"/>
                <w:sz w:val="22"/>
                <w:szCs w:val="22"/>
              </w:rPr>
              <w:t>4,223 (26.7%)</w:t>
            </w:r>
          </w:p>
          <w:p w14:paraId="14A91B42" w14:textId="77777777" w:rsidR="00A95D23" w:rsidRDefault="00A95D23" w:rsidP="00567D4D">
            <w:pPr>
              <w:spacing w:after="0"/>
              <w:rPr>
                <w:rFonts w:ascii="Cambria" w:hAnsi="Cambria" w:cs="Arial"/>
                <w:sz w:val="22"/>
                <w:szCs w:val="22"/>
              </w:rPr>
            </w:pPr>
            <w:r>
              <w:rPr>
                <w:rFonts w:ascii="Cambria" w:hAnsi="Cambria" w:cs="Arial"/>
                <w:sz w:val="22"/>
                <w:szCs w:val="22"/>
              </w:rPr>
              <w:t>1,678 (10.6%)</w:t>
            </w:r>
          </w:p>
          <w:p w14:paraId="36875DC3" w14:textId="77777777" w:rsidR="00A95D23" w:rsidRDefault="00A95D23" w:rsidP="00567D4D">
            <w:pPr>
              <w:spacing w:after="0"/>
              <w:rPr>
                <w:rFonts w:ascii="Cambria" w:hAnsi="Cambria" w:cs="Arial"/>
                <w:sz w:val="22"/>
                <w:szCs w:val="22"/>
              </w:rPr>
            </w:pPr>
            <w:r>
              <w:rPr>
                <w:rFonts w:ascii="Cambria" w:hAnsi="Cambria" w:cs="Arial"/>
                <w:sz w:val="22"/>
                <w:szCs w:val="22"/>
              </w:rPr>
              <w:t>1,690 (10.7%)</w:t>
            </w:r>
          </w:p>
          <w:p w14:paraId="0224D0D2" w14:textId="77777777" w:rsidR="00A95D23" w:rsidRPr="00C52BF0" w:rsidRDefault="00A95D23" w:rsidP="00567D4D">
            <w:pPr>
              <w:spacing w:after="0"/>
              <w:rPr>
                <w:rFonts w:ascii="Cambria" w:hAnsi="Cambria" w:cs="Arial"/>
                <w:sz w:val="22"/>
                <w:szCs w:val="22"/>
              </w:rPr>
            </w:pPr>
            <w:r>
              <w:rPr>
                <w:rFonts w:ascii="Cambria" w:hAnsi="Cambria" w:cs="Arial"/>
                <w:sz w:val="22"/>
                <w:szCs w:val="22"/>
              </w:rPr>
              <w:t>400 (2.5%)</w:t>
            </w:r>
          </w:p>
        </w:tc>
        <w:tc>
          <w:tcPr>
            <w:tcW w:w="1701" w:type="dxa"/>
          </w:tcPr>
          <w:p w14:paraId="596BA6A2" w14:textId="77777777" w:rsidR="00AC107C" w:rsidRDefault="00AC107C" w:rsidP="00567D4D">
            <w:pPr>
              <w:spacing w:after="0"/>
              <w:rPr>
                <w:rFonts w:ascii="Cambria" w:hAnsi="Cambria" w:cs="Arial"/>
                <w:sz w:val="22"/>
                <w:szCs w:val="22"/>
              </w:rPr>
            </w:pPr>
          </w:p>
          <w:p w14:paraId="11E4845A" w14:textId="77777777" w:rsidR="00A95D23" w:rsidRDefault="00A95D23" w:rsidP="00567D4D">
            <w:pPr>
              <w:spacing w:after="0"/>
              <w:rPr>
                <w:rFonts w:ascii="Cambria" w:hAnsi="Cambria" w:cs="Arial"/>
                <w:sz w:val="22"/>
                <w:szCs w:val="22"/>
              </w:rPr>
            </w:pPr>
            <w:r>
              <w:rPr>
                <w:rFonts w:ascii="Cambria" w:hAnsi="Cambria" w:cs="Arial"/>
                <w:sz w:val="22"/>
                <w:szCs w:val="22"/>
              </w:rPr>
              <w:t>3,912 (31.2%)</w:t>
            </w:r>
          </w:p>
          <w:p w14:paraId="06B61F9B" w14:textId="77777777" w:rsidR="00A95D23" w:rsidRDefault="00A95D23" w:rsidP="00567D4D">
            <w:pPr>
              <w:spacing w:after="0"/>
              <w:rPr>
                <w:rFonts w:ascii="Cambria" w:hAnsi="Cambria" w:cs="Arial"/>
                <w:sz w:val="22"/>
                <w:szCs w:val="22"/>
              </w:rPr>
            </w:pPr>
            <w:r>
              <w:rPr>
                <w:rFonts w:ascii="Cambria" w:hAnsi="Cambria" w:cs="Arial"/>
                <w:sz w:val="22"/>
                <w:szCs w:val="22"/>
              </w:rPr>
              <w:t>1,916 (15.3%)</w:t>
            </w:r>
          </w:p>
          <w:p w14:paraId="13E7258C" w14:textId="77777777" w:rsidR="00A95D23" w:rsidRDefault="00A95D23" w:rsidP="00567D4D">
            <w:pPr>
              <w:spacing w:after="0"/>
              <w:rPr>
                <w:rFonts w:ascii="Cambria" w:hAnsi="Cambria" w:cs="Arial"/>
                <w:sz w:val="22"/>
                <w:szCs w:val="22"/>
              </w:rPr>
            </w:pPr>
            <w:r>
              <w:rPr>
                <w:rFonts w:ascii="Cambria" w:hAnsi="Cambria" w:cs="Arial"/>
                <w:sz w:val="22"/>
                <w:szCs w:val="22"/>
              </w:rPr>
              <w:t>515 (4.1%)</w:t>
            </w:r>
          </w:p>
          <w:p w14:paraId="25983418" w14:textId="77777777" w:rsidR="00A95D23" w:rsidRDefault="00A95D23" w:rsidP="00567D4D">
            <w:pPr>
              <w:spacing w:after="0"/>
              <w:rPr>
                <w:rFonts w:ascii="Cambria" w:hAnsi="Cambria" w:cs="Arial"/>
                <w:sz w:val="22"/>
                <w:szCs w:val="22"/>
              </w:rPr>
            </w:pPr>
            <w:r>
              <w:rPr>
                <w:rFonts w:ascii="Cambria" w:hAnsi="Cambria" w:cs="Arial"/>
                <w:sz w:val="22"/>
                <w:szCs w:val="22"/>
              </w:rPr>
              <w:t>3,294 (26.2%)</w:t>
            </w:r>
          </w:p>
          <w:p w14:paraId="5B133417" w14:textId="77777777" w:rsidR="00A95D23" w:rsidRDefault="00A95D23" w:rsidP="00567D4D">
            <w:pPr>
              <w:spacing w:after="0"/>
              <w:rPr>
                <w:rFonts w:ascii="Cambria" w:hAnsi="Cambria" w:cs="Arial"/>
                <w:sz w:val="22"/>
                <w:szCs w:val="22"/>
              </w:rPr>
            </w:pPr>
            <w:r>
              <w:rPr>
                <w:rFonts w:ascii="Cambria" w:hAnsi="Cambria" w:cs="Arial"/>
                <w:sz w:val="22"/>
                <w:szCs w:val="22"/>
              </w:rPr>
              <w:t>1,281 (10.2%)</w:t>
            </w:r>
          </w:p>
          <w:p w14:paraId="0AC2391D" w14:textId="77777777" w:rsidR="00A95D23" w:rsidRDefault="00A95D23" w:rsidP="00567D4D">
            <w:pPr>
              <w:spacing w:after="0"/>
              <w:rPr>
                <w:rFonts w:ascii="Cambria" w:hAnsi="Cambria" w:cs="Arial"/>
                <w:sz w:val="22"/>
                <w:szCs w:val="22"/>
              </w:rPr>
            </w:pPr>
            <w:r>
              <w:rPr>
                <w:rFonts w:ascii="Cambria" w:hAnsi="Cambria" w:cs="Arial"/>
                <w:sz w:val="22"/>
                <w:szCs w:val="22"/>
              </w:rPr>
              <w:t>1,298 (10.3%)</w:t>
            </w:r>
          </w:p>
          <w:p w14:paraId="5815D072" w14:textId="77777777" w:rsidR="00A95D23" w:rsidRPr="00C52BF0" w:rsidRDefault="00A95D23" w:rsidP="00567D4D">
            <w:pPr>
              <w:spacing w:after="0"/>
              <w:rPr>
                <w:rFonts w:ascii="Cambria" w:hAnsi="Cambria" w:cs="Arial"/>
                <w:sz w:val="22"/>
                <w:szCs w:val="22"/>
              </w:rPr>
            </w:pPr>
            <w:r>
              <w:rPr>
                <w:rFonts w:ascii="Cambria" w:hAnsi="Cambria" w:cs="Arial"/>
                <w:sz w:val="22"/>
                <w:szCs w:val="22"/>
              </w:rPr>
              <w:t>344 (2.7%)</w:t>
            </w:r>
          </w:p>
        </w:tc>
        <w:tc>
          <w:tcPr>
            <w:tcW w:w="1701" w:type="dxa"/>
          </w:tcPr>
          <w:p w14:paraId="57EA871F" w14:textId="77777777" w:rsidR="00AC107C" w:rsidRDefault="00AC107C" w:rsidP="00567D4D">
            <w:pPr>
              <w:spacing w:after="0"/>
              <w:rPr>
                <w:rFonts w:ascii="Cambria" w:hAnsi="Cambria" w:cs="Arial"/>
                <w:sz w:val="22"/>
                <w:szCs w:val="22"/>
              </w:rPr>
            </w:pPr>
          </w:p>
          <w:p w14:paraId="5B4E84B4" w14:textId="77777777" w:rsidR="005C7614" w:rsidRDefault="005C7614" w:rsidP="005C7614">
            <w:pPr>
              <w:spacing w:after="0"/>
              <w:rPr>
                <w:rFonts w:ascii="Cambria" w:hAnsi="Cambria" w:cs="Arial"/>
                <w:sz w:val="22"/>
                <w:szCs w:val="22"/>
              </w:rPr>
            </w:pPr>
            <w:r>
              <w:rPr>
                <w:rFonts w:ascii="Cambria" w:hAnsi="Cambria" w:cs="Arial"/>
                <w:sz w:val="22"/>
                <w:szCs w:val="22"/>
              </w:rPr>
              <w:t>8,605 (30.3%)</w:t>
            </w:r>
          </w:p>
          <w:p w14:paraId="6E45E26D" w14:textId="77777777" w:rsidR="005C7614" w:rsidRDefault="005C7614" w:rsidP="005C7614">
            <w:pPr>
              <w:spacing w:after="0"/>
              <w:rPr>
                <w:rFonts w:ascii="Cambria" w:hAnsi="Cambria" w:cs="Arial"/>
                <w:sz w:val="22"/>
                <w:szCs w:val="22"/>
              </w:rPr>
            </w:pPr>
            <w:r>
              <w:rPr>
                <w:rFonts w:ascii="Cambria" w:hAnsi="Cambria" w:cs="Arial"/>
                <w:sz w:val="22"/>
                <w:szCs w:val="22"/>
              </w:rPr>
              <w:t>4,330 (15.3%)</w:t>
            </w:r>
          </w:p>
          <w:p w14:paraId="0A0C652A" w14:textId="77777777" w:rsidR="005C7614" w:rsidRDefault="005C7614" w:rsidP="005C7614">
            <w:pPr>
              <w:spacing w:after="0"/>
              <w:rPr>
                <w:rFonts w:ascii="Cambria" w:hAnsi="Cambria" w:cs="Arial"/>
                <w:sz w:val="22"/>
                <w:szCs w:val="22"/>
              </w:rPr>
            </w:pPr>
            <w:r>
              <w:rPr>
                <w:rFonts w:ascii="Cambria" w:hAnsi="Cambria" w:cs="Arial"/>
                <w:sz w:val="22"/>
                <w:szCs w:val="22"/>
              </w:rPr>
              <w:t>1,215 (4.3%)</w:t>
            </w:r>
          </w:p>
          <w:p w14:paraId="1891AF96" w14:textId="77777777" w:rsidR="005C7614" w:rsidRDefault="005C7614" w:rsidP="005C7614">
            <w:pPr>
              <w:spacing w:after="0"/>
              <w:rPr>
                <w:rFonts w:ascii="Cambria" w:hAnsi="Cambria" w:cs="Arial"/>
                <w:sz w:val="22"/>
                <w:szCs w:val="22"/>
              </w:rPr>
            </w:pPr>
            <w:r>
              <w:rPr>
                <w:rFonts w:ascii="Cambria" w:hAnsi="Cambria" w:cs="Arial"/>
                <w:sz w:val="22"/>
                <w:szCs w:val="22"/>
              </w:rPr>
              <w:t>7,517 (26.5%)</w:t>
            </w:r>
          </w:p>
          <w:p w14:paraId="2809D13B" w14:textId="77777777" w:rsidR="005C7614" w:rsidRDefault="005C7614" w:rsidP="005C7614">
            <w:pPr>
              <w:spacing w:after="0"/>
              <w:rPr>
                <w:rFonts w:ascii="Cambria" w:hAnsi="Cambria" w:cs="Arial"/>
                <w:sz w:val="22"/>
                <w:szCs w:val="22"/>
              </w:rPr>
            </w:pPr>
            <w:r>
              <w:rPr>
                <w:rFonts w:ascii="Cambria" w:hAnsi="Cambria" w:cs="Arial"/>
                <w:sz w:val="22"/>
                <w:szCs w:val="22"/>
              </w:rPr>
              <w:t>2,959 (10.4%)</w:t>
            </w:r>
          </w:p>
          <w:p w14:paraId="1BAC7FB4" w14:textId="77777777" w:rsidR="005C7614" w:rsidRDefault="005C7614" w:rsidP="005C7614">
            <w:pPr>
              <w:spacing w:after="0"/>
              <w:rPr>
                <w:rFonts w:ascii="Cambria" w:hAnsi="Cambria" w:cs="Arial"/>
                <w:sz w:val="22"/>
                <w:szCs w:val="22"/>
              </w:rPr>
            </w:pPr>
            <w:r>
              <w:rPr>
                <w:rFonts w:ascii="Cambria" w:hAnsi="Cambria" w:cs="Arial"/>
                <w:sz w:val="22"/>
                <w:szCs w:val="22"/>
              </w:rPr>
              <w:t>2,988 (10.5%)</w:t>
            </w:r>
          </w:p>
          <w:p w14:paraId="43ABE9DE" w14:textId="77777777" w:rsidR="005C7614" w:rsidRDefault="005C7614" w:rsidP="005C7614">
            <w:pPr>
              <w:spacing w:after="0"/>
              <w:rPr>
                <w:rFonts w:ascii="Cambria" w:hAnsi="Cambria" w:cs="Arial"/>
                <w:sz w:val="22"/>
                <w:szCs w:val="22"/>
              </w:rPr>
            </w:pPr>
            <w:r>
              <w:rPr>
                <w:rFonts w:ascii="Cambria" w:hAnsi="Cambria" w:cs="Arial"/>
                <w:sz w:val="22"/>
                <w:szCs w:val="22"/>
              </w:rPr>
              <w:t>744 (2.6%)</w:t>
            </w:r>
          </w:p>
        </w:tc>
        <w:tc>
          <w:tcPr>
            <w:tcW w:w="1014" w:type="dxa"/>
          </w:tcPr>
          <w:p w14:paraId="3537BC72" w14:textId="77777777" w:rsidR="005C7614" w:rsidRDefault="005C7614" w:rsidP="005C7614">
            <w:pPr>
              <w:spacing w:after="0"/>
              <w:rPr>
                <w:rFonts w:ascii="Cambria" w:hAnsi="Cambria" w:cs="Arial"/>
                <w:sz w:val="22"/>
                <w:szCs w:val="22"/>
              </w:rPr>
            </w:pPr>
          </w:p>
          <w:p w14:paraId="3645303D" w14:textId="77777777" w:rsidR="005C7614" w:rsidRDefault="005C7614" w:rsidP="005C7614">
            <w:pPr>
              <w:spacing w:after="0"/>
              <w:rPr>
                <w:rFonts w:ascii="Cambria" w:hAnsi="Cambria" w:cs="Arial"/>
                <w:sz w:val="22"/>
                <w:szCs w:val="22"/>
              </w:rPr>
            </w:pPr>
          </w:p>
          <w:p w14:paraId="1758714D" w14:textId="77777777" w:rsidR="005C7614" w:rsidRDefault="005C7614" w:rsidP="005C7614">
            <w:pPr>
              <w:spacing w:after="0"/>
              <w:rPr>
                <w:rFonts w:ascii="Cambria" w:hAnsi="Cambria" w:cs="Arial"/>
                <w:sz w:val="22"/>
                <w:szCs w:val="22"/>
              </w:rPr>
            </w:pPr>
          </w:p>
          <w:p w14:paraId="36FF41FB" w14:textId="77777777" w:rsidR="005C7614" w:rsidRDefault="005C7614" w:rsidP="005C7614">
            <w:pPr>
              <w:spacing w:after="0"/>
              <w:rPr>
                <w:rFonts w:ascii="Cambria" w:hAnsi="Cambria" w:cs="Arial"/>
                <w:sz w:val="22"/>
                <w:szCs w:val="22"/>
              </w:rPr>
            </w:pPr>
          </w:p>
          <w:p w14:paraId="79931E0F" w14:textId="77777777" w:rsidR="005C7614" w:rsidRDefault="005C7614" w:rsidP="005C7614">
            <w:pPr>
              <w:spacing w:after="0"/>
              <w:rPr>
                <w:rFonts w:ascii="Cambria" w:hAnsi="Cambria" w:cs="Arial"/>
                <w:sz w:val="22"/>
                <w:szCs w:val="22"/>
              </w:rPr>
            </w:pPr>
          </w:p>
          <w:p w14:paraId="1BF52A86" w14:textId="77777777" w:rsidR="005C7614" w:rsidRDefault="005C7614" w:rsidP="005C7614">
            <w:pPr>
              <w:spacing w:after="0"/>
              <w:rPr>
                <w:rFonts w:ascii="Cambria" w:hAnsi="Cambria" w:cs="Arial"/>
                <w:sz w:val="22"/>
                <w:szCs w:val="22"/>
              </w:rPr>
            </w:pPr>
          </w:p>
          <w:p w14:paraId="276D20EF" w14:textId="77777777" w:rsidR="005C7614" w:rsidRDefault="005C7614" w:rsidP="005C7614">
            <w:pPr>
              <w:spacing w:after="0"/>
              <w:rPr>
                <w:rFonts w:ascii="Cambria" w:hAnsi="Cambria" w:cs="Arial"/>
                <w:sz w:val="22"/>
                <w:szCs w:val="22"/>
              </w:rPr>
            </w:pPr>
          </w:p>
          <w:p w14:paraId="20954AE4" w14:textId="77777777" w:rsidR="00AC107C" w:rsidRDefault="005C7614" w:rsidP="00567D4D">
            <w:pPr>
              <w:spacing w:after="0"/>
              <w:rPr>
                <w:rFonts w:ascii="Cambria" w:hAnsi="Cambria" w:cs="Arial"/>
                <w:sz w:val="22"/>
                <w:szCs w:val="22"/>
              </w:rPr>
            </w:pPr>
            <w:r>
              <w:rPr>
                <w:rFonts w:ascii="Cambria" w:hAnsi="Cambria" w:cs="Arial"/>
                <w:sz w:val="22"/>
                <w:szCs w:val="22"/>
              </w:rPr>
              <w:t>0.107</w:t>
            </w:r>
            <w:r w:rsidRPr="00C52BF0">
              <w:rPr>
                <w:rFonts w:ascii="Cambria" w:hAnsi="Cambria" w:cs="Arial"/>
                <w:sz w:val="22"/>
                <w:szCs w:val="22"/>
              </w:rPr>
              <w:t>†</w:t>
            </w:r>
          </w:p>
        </w:tc>
      </w:tr>
      <w:tr w:rsidR="00DD1C8C" w:rsidRPr="00C52BF0" w14:paraId="7437666D" w14:textId="77777777" w:rsidTr="00A108F6">
        <w:tc>
          <w:tcPr>
            <w:tcW w:w="2660" w:type="dxa"/>
          </w:tcPr>
          <w:p w14:paraId="74D4EC05" w14:textId="77777777" w:rsidR="00DD1C8C" w:rsidRPr="00C52BF0" w:rsidRDefault="00DD1C8C" w:rsidP="00C52BF0">
            <w:pPr>
              <w:spacing w:after="0"/>
              <w:rPr>
                <w:rFonts w:ascii="Cambria" w:hAnsi="Cambria" w:cs="Arial"/>
                <w:b/>
                <w:sz w:val="22"/>
                <w:szCs w:val="22"/>
                <w:u w:val="single"/>
              </w:rPr>
            </w:pPr>
            <w:r w:rsidRPr="00C52BF0">
              <w:rPr>
                <w:rFonts w:ascii="Cambria" w:hAnsi="Cambria" w:cs="Arial"/>
                <w:b/>
                <w:sz w:val="22"/>
                <w:szCs w:val="22"/>
                <w:u w:val="single"/>
              </w:rPr>
              <w:t>Vital signs</w:t>
            </w:r>
          </w:p>
          <w:p w14:paraId="276F7188" w14:textId="77777777" w:rsidR="00DD1C8C" w:rsidRPr="00C52BF0" w:rsidRDefault="00DD1C8C" w:rsidP="00C52BF0">
            <w:pPr>
              <w:spacing w:after="0"/>
              <w:rPr>
                <w:rFonts w:ascii="Cambria" w:hAnsi="Cambria" w:cs="Arial"/>
                <w:b/>
                <w:sz w:val="22"/>
                <w:szCs w:val="22"/>
              </w:rPr>
            </w:pPr>
            <w:r w:rsidRPr="00C52BF0">
              <w:rPr>
                <w:rFonts w:ascii="Cambria" w:hAnsi="Cambria" w:cs="Arial"/>
                <w:b/>
                <w:sz w:val="22"/>
                <w:szCs w:val="22"/>
              </w:rPr>
              <w:t>Systolic BP (mmHg)**</w:t>
            </w:r>
          </w:p>
          <w:p w14:paraId="79632FAA" w14:textId="77777777" w:rsidR="00DD1C8C" w:rsidRPr="00C52BF0" w:rsidRDefault="00DD1C8C" w:rsidP="00C52BF0">
            <w:pPr>
              <w:spacing w:after="0"/>
              <w:rPr>
                <w:rFonts w:ascii="Cambria" w:hAnsi="Cambria" w:cs="Arial"/>
                <w:b/>
                <w:sz w:val="22"/>
                <w:szCs w:val="22"/>
              </w:rPr>
            </w:pPr>
            <w:r w:rsidRPr="00C52BF0">
              <w:rPr>
                <w:rFonts w:ascii="Cambria" w:hAnsi="Cambria" w:cs="Arial"/>
                <w:b/>
                <w:sz w:val="22"/>
                <w:szCs w:val="22"/>
              </w:rPr>
              <w:t xml:space="preserve">SBP </w:t>
            </w:r>
            <w:r w:rsidRPr="00C52BF0">
              <w:rPr>
                <w:rFonts w:ascii="Cambria" w:eastAsia="MS Gothic" w:hAnsi="Cambria" w:cs="Arial"/>
                <w:color w:val="000000"/>
                <w:sz w:val="22"/>
                <w:szCs w:val="22"/>
              </w:rPr>
              <w:t>≤</w:t>
            </w:r>
            <w:r w:rsidRPr="00C52BF0">
              <w:rPr>
                <w:rFonts w:ascii="Cambria" w:hAnsi="Cambria" w:cs="Arial"/>
                <w:b/>
                <w:sz w:val="22"/>
                <w:szCs w:val="22"/>
              </w:rPr>
              <w:t>90mmHg (%)</w:t>
            </w:r>
          </w:p>
          <w:p w14:paraId="6D2894FA" w14:textId="77777777" w:rsidR="00DD1C8C" w:rsidRPr="00C52BF0" w:rsidRDefault="00DD1C8C" w:rsidP="00C52BF0">
            <w:pPr>
              <w:spacing w:after="0"/>
              <w:rPr>
                <w:rFonts w:ascii="Cambria" w:hAnsi="Cambria" w:cs="Arial"/>
                <w:b/>
                <w:sz w:val="22"/>
                <w:szCs w:val="22"/>
              </w:rPr>
            </w:pPr>
            <w:r w:rsidRPr="00C52BF0">
              <w:rPr>
                <w:rFonts w:ascii="Cambria" w:hAnsi="Cambria" w:cs="Arial"/>
                <w:b/>
                <w:sz w:val="22"/>
                <w:szCs w:val="22"/>
              </w:rPr>
              <w:t xml:space="preserve">HR </w:t>
            </w:r>
            <w:r w:rsidRPr="00C52BF0">
              <w:rPr>
                <w:rFonts w:ascii="Cambria" w:eastAsia="MS Gothic" w:hAnsi="Cambria" w:cs="Arial"/>
                <w:color w:val="000000"/>
                <w:sz w:val="22"/>
                <w:szCs w:val="22"/>
              </w:rPr>
              <w:t>≥</w:t>
            </w:r>
            <w:r w:rsidRPr="00C52BF0">
              <w:rPr>
                <w:rFonts w:ascii="Cambria" w:hAnsi="Cambria" w:cs="Arial"/>
                <w:b/>
                <w:sz w:val="22"/>
                <w:szCs w:val="22"/>
              </w:rPr>
              <w:t>100bpm (%)</w:t>
            </w:r>
          </w:p>
        </w:tc>
        <w:tc>
          <w:tcPr>
            <w:tcW w:w="1682" w:type="dxa"/>
          </w:tcPr>
          <w:p w14:paraId="48E81D5A" w14:textId="77777777" w:rsidR="00DD1C8C" w:rsidRPr="00C52BF0" w:rsidRDefault="00DD1C8C" w:rsidP="00C52BF0">
            <w:pPr>
              <w:spacing w:after="0"/>
              <w:rPr>
                <w:rFonts w:ascii="Cambria" w:hAnsi="Cambria" w:cs="Arial"/>
                <w:sz w:val="22"/>
                <w:szCs w:val="22"/>
              </w:rPr>
            </w:pPr>
          </w:p>
          <w:p w14:paraId="0BBADA25"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136 (120-154)</w:t>
            </w:r>
          </w:p>
          <w:p w14:paraId="1A4F65C1"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473 (3.2%)</w:t>
            </w:r>
          </w:p>
          <w:p w14:paraId="72FF6C4F"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2,751 (18.7%)</w:t>
            </w:r>
          </w:p>
        </w:tc>
        <w:tc>
          <w:tcPr>
            <w:tcW w:w="1764" w:type="dxa"/>
          </w:tcPr>
          <w:p w14:paraId="4BEB12AD" w14:textId="77777777" w:rsidR="00DD1C8C" w:rsidRPr="00C52BF0" w:rsidRDefault="00DD1C8C" w:rsidP="006E146C">
            <w:pPr>
              <w:spacing w:after="0"/>
              <w:rPr>
                <w:rFonts w:ascii="Cambria" w:hAnsi="Cambria" w:cs="Arial"/>
                <w:sz w:val="22"/>
                <w:szCs w:val="22"/>
              </w:rPr>
            </w:pPr>
          </w:p>
          <w:p w14:paraId="143859FB" w14:textId="77777777" w:rsidR="00DD1C8C" w:rsidRPr="00C52BF0" w:rsidRDefault="00DD1C8C" w:rsidP="006E146C">
            <w:pPr>
              <w:spacing w:after="0"/>
              <w:rPr>
                <w:rFonts w:ascii="Cambria" w:hAnsi="Cambria" w:cs="Arial"/>
                <w:sz w:val="22"/>
                <w:szCs w:val="22"/>
              </w:rPr>
            </w:pPr>
            <w:r w:rsidRPr="00C52BF0">
              <w:rPr>
                <w:rFonts w:ascii="Cambria" w:hAnsi="Cambria" w:cs="Arial"/>
                <w:sz w:val="22"/>
                <w:szCs w:val="22"/>
              </w:rPr>
              <w:t>135 (119-154)</w:t>
            </w:r>
          </w:p>
          <w:p w14:paraId="50E0B192" w14:textId="77777777" w:rsidR="00DD1C8C" w:rsidRPr="00C52BF0" w:rsidRDefault="00DD1C8C" w:rsidP="006E146C">
            <w:pPr>
              <w:spacing w:after="0"/>
              <w:rPr>
                <w:rFonts w:ascii="Cambria" w:hAnsi="Cambria" w:cs="Arial"/>
                <w:sz w:val="22"/>
                <w:szCs w:val="22"/>
              </w:rPr>
            </w:pPr>
            <w:r w:rsidRPr="00C52BF0">
              <w:rPr>
                <w:rFonts w:ascii="Cambria" w:hAnsi="Cambria" w:cs="Arial"/>
                <w:sz w:val="22"/>
                <w:szCs w:val="22"/>
              </w:rPr>
              <w:t>193 (3.2%)</w:t>
            </w:r>
          </w:p>
          <w:p w14:paraId="57092181"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1138 (19.0%)</w:t>
            </w:r>
          </w:p>
        </w:tc>
        <w:tc>
          <w:tcPr>
            <w:tcW w:w="1764" w:type="dxa"/>
          </w:tcPr>
          <w:p w14:paraId="1457282F" w14:textId="77777777" w:rsidR="00DD1C8C" w:rsidRDefault="00DD1C8C" w:rsidP="00C52BF0">
            <w:pPr>
              <w:spacing w:after="0"/>
              <w:rPr>
                <w:rFonts w:ascii="Cambria" w:hAnsi="Cambria" w:cs="Arial"/>
                <w:sz w:val="22"/>
                <w:szCs w:val="22"/>
              </w:rPr>
            </w:pPr>
          </w:p>
          <w:p w14:paraId="6EAD5023" w14:textId="77777777" w:rsidR="00DD1C8C" w:rsidRDefault="00DD1C8C" w:rsidP="00C52BF0">
            <w:pPr>
              <w:spacing w:after="0"/>
              <w:rPr>
                <w:rFonts w:ascii="Cambria" w:hAnsi="Cambria" w:cs="Arial"/>
                <w:sz w:val="22"/>
                <w:szCs w:val="22"/>
              </w:rPr>
            </w:pPr>
            <w:r>
              <w:rPr>
                <w:rFonts w:ascii="Cambria" w:hAnsi="Cambria" w:cs="Arial"/>
                <w:sz w:val="22"/>
                <w:szCs w:val="22"/>
              </w:rPr>
              <w:t>136 (120-154)</w:t>
            </w:r>
          </w:p>
          <w:p w14:paraId="09E85058" w14:textId="77777777" w:rsidR="00DD1C8C" w:rsidRDefault="00DD1C8C" w:rsidP="00C52BF0">
            <w:pPr>
              <w:spacing w:after="0"/>
              <w:rPr>
                <w:rFonts w:ascii="Cambria" w:hAnsi="Cambria" w:cs="Arial"/>
                <w:sz w:val="22"/>
                <w:szCs w:val="22"/>
              </w:rPr>
            </w:pPr>
            <w:r>
              <w:rPr>
                <w:rFonts w:ascii="Cambria" w:hAnsi="Cambria" w:cs="Arial"/>
                <w:sz w:val="22"/>
                <w:szCs w:val="22"/>
              </w:rPr>
              <w:t>666 (3.2%)</w:t>
            </w:r>
          </w:p>
          <w:p w14:paraId="305EFCBD" w14:textId="77777777" w:rsidR="00DD1C8C" w:rsidRPr="00C52BF0" w:rsidRDefault="00DD1C8C" w:rsidP="00C52BF0">
            <w:pPr>
              <w:spacing w:after="0"/>
              <w:rPr>
                <w:rFonts w:ascii="Cambria" w:hAnsi="Cambria" w:cs="Arial"/>
                <w:sz w:val="22"/>
                <w:szCs w:val="22"/>
              </w:rPr>
            </w:pPr>
            <w:r>
              <w:rPr>
                <w:rFonts w:ascii="Cambria" w:hAnsi="Cambria" w:cs="Arial"/>
                <w:sz w:val="22"/>
                <w:szCs w:val="22"/>
              </w:rPr>
              <w:t>3,889 (18.8%)</w:t>
            </w:r>
          </w:p>
        </w:tc>
        <w:tc>
          <w:tcPr>
            <w:tcW w:w="885" w:type="dxa"/>
          </w:tcPr>
          <w:p w14:paraId="47129E0D" w14:textId="77777777" w:rsidR="00DD1C8C" w:rsidRDefault="00DD1C8C" w:rsidP="00C52BF0">
            <w:pPr>
              <w:spacing w:after="0"/>
              <w:rPr>
                <w:rFonts w:ascii="Cambria" w:hAnsi="Cambria" w:cs="Arial"/>
                <w:sz w:val="22"/>
                <w:szCs w:val="22"/>
              </w:rPr>
            </w:pPr>
          </w:p>
          <w:p w14:paraId="304625D3" w14:textId="77777777" w:rsidR="00DD1C8C" w:rsidRDefault="00DD1C8C" w:rsidP="00C52BF0">
            <w:pPr>
              <w:spacing w:after="0"/>
              <w:rPr>
                <w:rFonts w:ascii="Cambria" w:hAnsi="Cambria" w:cs="Arial"/>
                <w:sz w:val="22"/>
                <w:szCs w:val="22"/>
              </w:rPr>
            </w:pPr>
            <w:r>
              <w:rPr>
                <w:rFonts w:ascii="Cambria" w:hAnsi="Cambria" w:cs="Arial"/>
                <w:sz w:val="22"/>
                <w:szCs w:val="22"/>
              </w:rPr>
              <w:t>0.079</w:t>
            </w:r>
            <w:r w:rsidR="00CF3675" w:rsidRPr="00C52BF0">
              <w:rPr>
                <w:rFonts w:ascii="Cambria" w:hAnsi="Cambria" w:cs="Arial"/>
                <w:sz w:val="22"/>
                <w:szCs w:val="22"/>
              </w:rPr>
              <w:t>¥</w:t>
            </w:r>
          </w:p>
          <w:p w14:paraId="0E25E5F9" w14:textId="77777777" w:rsidR="00DD1C8C" w:rsidRDefault="00DD1C8C" w:rsidP="00C52BF0">
            <w:pPr>
              <w:spacing w:after="0"/>
              <w:rPr>
                <w:rFonts w:ascii="Cambria" w:hAnsi="Cambria" w:cs="Arial"/>
                <w:sz w:val="22"/>
                <w:szCs w:val="22"/>
              </w:rPr>
            </w:pPr>
            <w:r>
              <w:rPr>
                <w:rFonts w:ascii="Cambria" w:hAnsi="Cambria" w:cs="Arial"/>
                <w:sz w:val="22"/>
                <w:szCs w:val="22"/>
              </w:rPr>
              <w:t>0.996</w:t>
            </w:r>
            <w:r w:rsidR="00CF3675" w:rsidRPr="00C52BF0">
              <w:rPr>
                <w:rFonts w:ascii="Cambria" w:hAnsi="Cambria" w:cs="Arial"/>
                <w:sz w:val="22"/>
                <w:szCs w:val="22"/>
              </w:rPr>
              <w:t>†</w:t>
            </w:r>
          </w:p>
          <w:p w14:paraId="5EF43E86" w14:textId="77777777" w:rsidR="00DD1C8C" w:rsidRPr="00C52BF0" w:rsidRDefault="00DD1C8C" w:rsidP="00C52BF0">
            <w:pPr>
              <w:spacing w:after="0"/>
              <w:rPr>
                <w:rFonts w:ascii="Cambria" w:hAnsi="Cambria" w:cs="Arial"/>
                <w:sz w:val="22"/>
                <w:szCs w:val="22"/>
              </w:rPr>
            </w:pPr>
            <w:r>
              <w:rPr>
                <w:rFonts w:ascii="Cambria" w:hAnsi="Cambria" w:cs="Arial"/>
                <w:sz w:val="22"/>
                <w:szCs w:val="22"/>
              </w:rPr>
              <w:t>0.670</w:t>
            </w:r>
            <w:r w:rsidR="00CF3675" w:rsidRPr="00C52BF0">
              <w:rPr>
                <w:rFonts w:ascii="Cambria" w:hAnsi="Cambria" w:cs="Arial"/>
                <w:sz w:val="22"/>
                <w:szCs w:val="22"/>
              </w:rPr>
              <w:t>†</w:t>
            </w:r>
          </w:p>
        </w:tc>
        <w:tc>
          <w:tcPr>
            <w:tcW w:w="1782" w:type="dxa"/>
          </w:tcPr>
          <w:p w14:paraId="5B0F75F1" w14:textId="77777777" w:rsidR="00DD1C8C" w:rsidRPr="00C52BF0" w:rsidRDefault="00DD1C8C" w:rsidP="00DB1803">
            <w:pPr>
              <w:spacing w:after="0"/>
              <w:rPr>
                <w:rFonts w:ascii="Cambria" w:hAnsi="Cambria" w:cs="Arial"/>
                <w:sz w:val="22"/>
                <w:szCs w:val="22"/>
              </w:rPr>
            </w:pPr>
          </w:p>
          <w:p w14:paraId="7B2C8187" w14:textId="77777777" w:rsidR="00DD1C8C" w:rsidRPr="00C52BF0" w:rsidRDefault="00DD1C8C" w:rsidP="00DB1803">
            <w:pPr>
              <w:spacing w:after="0"/>
              <w:rPr>
                <w:rFonts w:ascii="Cambria" w:hAnsi="Cambria" w:cs="Arial"/>
                <w:sz w:val="22"/>
                <w:szCs w:val="22"/>
              </w:rPr>
            </w:pPr>
            <w:r w:rsidRPr="00C52BF0">
              <w:rPr>
                <w:rFonts w:ascii="Cambria" w:hAnsi="Cambria" w:cs="Arial"/>
                <w:sz w:val="22"/>
                <w:szCs w:val="22"/>
              </w:rPr>
              <w:t>133 (118-151)</w:t>
            </w:r>
          </w:p>
          <w:p w14:paraId="75721638" w14:textId="77777777" w:rsidR="00DD1C8C" w:rsidRPr="00C52BF0" w:rsidRDefault="00DD1C8C" w:rsidP="00DB1803">
            <w:pPr>
              <w:spacing w:after="0"/>
              <w:rPr>
                <w:rFonts w:ascii="Cambria" w:hAnsi="Cambria" w:cs="Arial"/>
                <w:sz w:val="22"/>
                <w:szCs w:val="22"/>
              </w:rPr>
            </w:pPr>
            <w:r w:rsidRPr="00C52BF0">
              <w:rPr>
                <w:rFonts w:ascii="Cambria" w:hAnsi="Cambria" w:cs="Arial"/>
                <w:sz w:val="22"/>
                <w:szCs w:val="22"/>
              </w:rPr>
              <w:t>546 (3.5%)</w:t>
            </w:r>
          </w:p>
          <w:p w14:paraId="34CB5E0D"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3,081 (19.5%)</w:t>
            </w:r>
          </w:p>
        </w:tc>
        <w:tc>
          <w:tcPr>
            <w:tcW w:w="1701" w:type="dxa"/>
          </w:tcPr>
          <w:p w14:paraId="78E3EE5D" w14:textId="77777777" w:rsidR="00DD1C8C" w:rsidRPr="00C52BF0" w:rsidRDefault="00DD1C8C" w:rsidP="00C52BF0">
            <w:pPr>
              <w:spacing w:after="0"/>
              <w:rPr>
                <w:rFonts w:ascii="Cambria" w:hAnsi="Cambria" w:cs="Arial"/>
                <w:sz w:val="22"/>
                <w:szCs w:val="22"/>
              </w:rPr>
            </w:pPr>
          </w:p>
          <w:p w14:paraId="5B3C573A"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132 (117-150)</w:t>
            </w:r>
          </w:p>
          <w:p w14:paraId="34EB2636"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460 (3.7%)</w:t>
            </w:r>
          </w:p>
          <w:p w14:paraId="3C25ACCD"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2,573 (20.5%)</w:t>
            </w:r>
          </w:p>
        </w:tc>
        <w:tc>
          <w:tcPr>
            <w:tcW w:w="1701" w:type="dxa"/>
          </w:tcPr>
          <w:p w14:paraId="0C62FD62" w14:textId="77777777" w:rsidR="00DD1C8C" w:rsidRDefault="00DD1C8C" w:rsidP="00C52BF0">
            <w:pPr>
              <w:spacing w:after="0"/>
              <w:rPr>
                <w:rFonts w:ascii="Cambria" w:hAnsi="Cambria" w:cs="Arial"/>
                <w:sz w:val="22"/>
                <w:szCs w:val="22"/>
              </w:rPr>
            </w:pPr>
          </w:p>
          <w:p w14:paraId="4C9F41F6" w14:textId="77777777" w:rsidR="00CF3675" w:rsidRDefault="00CF3675" w:rsidP="00C52BF0">
            <w:pPr>
              <w:spacing w:after="0"/>
              <w:rPr>
                <w:rFonts w:ascii="Cambria" w:hAnsi="Cambria" w:cs="Arial"/>
                <w:sz w:val="22"/>
                <w:szCs w:val="22"/>
              </w:rPr>
            </w:pPr>
            <w:r>
              <w:rPr>
                <w:rFonts w:ascii="Cambria" w:hAnsi="Cambria" w:cs="Arial"/>
                <w:sz w:val="22"/>
                <w:szCs w:val="22"/>
              </w:rPr>
              <w:t>133 (117-150)</w:t>
            </w:r>
          </w:p>
          <w:p w14:paraId="14B25E66" w14:textId="77777777" w:rsidR="00CF3675" w:rsidRDefault="00CF3675" w:rsidP="00C52BF0">
            <w:pPr>
              <w:spacing w:after="0"/>
              <w:rPr>
                <w:rFonts w:ascii="Cambria" w:hAnsi="Cambria" w:cs="Arial"/>
                <w:sz w:val="22"/>
                <w:szCs w:val="22"/>
              </w:rPr>
            </w:pPr>
            <w:r>
              <w:rPr>
                <w:rFonts w:ascii="Cambria" w:hAnsi="Cambria" w:cs="Arial"/>
                <w:sz w:val="22"/>
                <w:szCs w:val="22"/>
              </w:rPr>
              <w:t>1,006 (3.5%)</w:t>
            </w:r>
          </w:p>
          <w:p w14:paraId="19DC3557" w14:textId="77777777" w:rsidR="00CF3675" w:rsidRPr="00C52BF0" w:rsidRDefault="00CF3675" w:rsidP="00C52BF0">
            <w:pPr>
              <w:spacing w:after="0"/>
              <w:rPr>
                <w:rFonts w:ascii="Cambria" w:hAnsi="Cambria" w:cs="Arial"/>
                <w:sz w:val="22"/>
                <w:szCs w:val="22"/>
              </w:rPr>
            </w:pPr>
            <w:r>
              <w:rPr>
                <w:rFonts w:ascii="Cambria" w:hAnsi="Cambria" w:cs="Arial"/>
                <w:sz w:val="22"/>
                <w:szCs w:val="22"/>
              </w:rPr>
              <w:t>5,654 (19.9%)</w:t>
            </w:r>
          </w:p>
        </w:tc>
        <w:tc>
          <w:tcPr>
            <w:tcW w:w="1014" w:type="dxa"/>
          </w:tcPr>
          <w:p w14:paraId="2FF70C9E" w14:textId="77777777" w:rsidR="00DD1C8C" w:rsidRDefault="00DD1C8C" w:rsidP="00C52BF0">
            <w:pPr>
              <w:spacing w:after="0"/>
              <w:rPr>
                <w:rFonts w:ascii="Cambria" w:hAnsi="Cambria" w:cs="Arial"/>
                <w:sz w:val="22"/>
                <w:szCs w:val="22"/>
              </w:rPr>
            </w:pPr>
          </w:p>
          <w:p w14:paraId="33ABE436" w14:textId="77777777" w:rsidR="00CF3675" w:rsidRDefault="00CF3675" w:rsidP="00C52BF0">
            <w:pPr>
              <w:spacing w:after="0"/>
              <w:rPr>
                <w:rFonts w:ascii="Cambria" w:hAnsi="Cambria" w:cs="Arial"/>
                <w:sz w:val="22"/>
                <w:szCs w:val="22"/>
              </w:rPr>
            </w:pPr>
            <w:r>
              <w:rPr>
                <w:rFonts w:ascii="Cambria" w:hAnsi="Cambria" w:cs="Arial"/>
                <w:sz w:val="22"/>
                <w:szCs w:val="22"/>
              </w:rPr>
              <w:t>0.006</w:t>
            </w:r>
            <w:r w:rsidRPr="00C52BF0">
              <w:rPr>
                <w:rFonts w:ascii="Cambria" w:hAnsi="Cambria" w:cs="Arial"/>
                <w:sz w:val="22"/>
                <w:szCs w:val="22"/>
              </w:rPr>
              <w:t>¥</w:t>
            </w:r>
          </w:p>
          <w:p w14:paraId="645ECB26" w14:textId="77777777" w:rsidR="00CF3675" w:rsidRDefault="00CF3675" w:rsidP="00C52BF0">
            <w:pPr>
              <w:spacing w:after="0"/>
              <w:rPr>
                <w:rFonts w:ascii="Cambria" w:hAnsi="Cambria" w:cs="Arial"/>
                <w:sz w:val="22"/>
                <w:szCs w:val="22"/>
              </w:rPr>
            </w:pPr>
            <w:r>
              <w:rPr>
                <w:rFonts w:ascii="Cambria" w:hAnsi="Cambria" w:cs="Arial"/>
                <w:sz w:val="22"/>
                <w:szCs w:val="22"/>
              </w:rPr>
              <w:t>0.367</w:t>
            </w:r>
            <w:r w:rsidRPr="00C52BF0">
              <w:rPr>
                <w:rFonts w:ascii="Cambria" w:hAnsi="Cambria" w:cs="Arial"/>
                <w:sz w:val="22"/>
                <w:szCs w:val="22"/>
              </w:rPr>
              <w:t>†</w:t>
            </w:r>
          </w:p>
          <w:p w14:paraId="23A46159" w14:textId="77777777" w:rsidR="00CF3675" w:rsidRPr="00C52BF0" w:rsidRDefault="00CF3675" w:rsidP="00C52BF0">
            <w:pPr>
              <w:spacing w:after="0"/>
              <w:rPr>
                <w:rFonts w:ascii="Cambria" w:hAnsi="Cambria" w:cs="Arial"/>
                <w:sz w:val="22"/>
                <w:szCs w:val="22"/>
              </w:rPr>
            </w:pPr>
            <w:r>
              <w:rPr>
                <w:rFonts w:ascii="Cambria" w:hAnsi="Cambria" w:cs="Arial"/>
                <w:sz w:val="22"/>
                <w:szCs w:val="22"/>
              </w:rPr>
              <w:t>0.041</w:t>
            </w:r>
            <w:r w:rsidRPr="00C52BF0">
              <w:rPr>
                <w:rFonts w:ascii="Cambria" w:hAnsi="Cambria" w:cs="Arial"/>
                <w:sz w:val="22"/>
                <w:szCs w:val="22"/>
              </w:rPr>
              <w:t>†</w:t>
            </w:r>
          </w:p>
        </w:tc>
      </w:tr>
      <w:tr w:rsidR="00DD1C8C" w:rsidRPr="00C52BF0" w14:paraId="430F1505" w14:textId="77777777" w:rsidTr="00A108F6">
        <w:tc>
          <w:tcPr>
            <w:tcW w:w="2660" w:type="dxa"/>
          </w:tcPr>
          <w:p w14:paraId="0C614E4D" w14:textId="77777777" w:rsidR="00DD1C8C" w:rsidRPr="00C52BF0" w:rsidRDefault="00DD1C8C" w:rsidP="00C52BF0">
            <w:pPr>
              <w:spacing w:after="0"/>
              <w:rPr>
                <w:rFonts w:ascii="Cambria" w:hAnsi="Cambria" w:cs="Arial"/>
                <w:b/>
                <w:sz w:val="22"/>
                <w:szCs w:val="22"/>
              </w:rPr>
            </w:pPr>
            <w:r w:rsidRPr="00C52BF0">
              <w:rPr>
                <w:rFonts w:ascii="Cambria" w:hAnsi="Cambria" w:cs="Arial"/>
                <w:b/>
                <w:sz w:val="22"/>
                <w:szCs w:val="22"/>
              </w:rPr>
              <w:t>Glasgow Coma Score**</w:t>
            </w:r>
          </w:p>
          <w:p w14:paraId="0C058644" w14:textId="77777777" w:rsidR="00DD1C8C" w:rsidRPr="00C52BF0" w:rsidRDefault="00DD1C8C" w:rsidP="00C52BF0">
            <w:pPr>
              <w:spacing w:after="0"/>
              <w:rPr>
                <w:rFonts w:ascii="Cambria" w:hAnsi="Cambria" w:cs="Arial"/>
                <w:b/>
                <w:sz w:val="22"/>
                <w:szCs w:val="22"/>
              </w:rPr>
            </w:pPr>
            <w:r w:rsidRPr="00C52BF0">
              <w:rPr>
                <w:rFonts w:ascii="Cambria" w:hAnsi="Cambria" w:cs="Arial"/>
                <w:b/>
                <w:sz w:val="22"/>
                <w:szCs w:val="22"/>
              </w:rPr>
              <w:t xml:space="preserve">GCS </w:t>
            </w:r>
            <w:r w:rsidRPr="00C52BF0">
              <w:rPr>
                <w:rFonts w:ascii="Cambria" w:eastAsia="MS Gothic" w:hAnsi="Cambria" w:cs="Arial"/>
                <w:color w:val="000000"/>
                <w:sz w:val="22"/>
                <w:szCs w:val="22"/>
              </w:rPr>
              <w:t>≤</w:t>
            </w:r>
            <w:r w:rsidRPr="00C52BF0">
              <w:rPr>
                <w:rFonts w:ascii="Cambria" w:hAnsi="Cambria" w:cs="Arial"/>
                <w:b/>
                <w:sz w:val="22"/>
                <w:szCs w:val="22"/>
              </w:rPr>
              <w:t>8 (%)</w:t>
            </w:r>
          </w:p>
        </w:tc>
        <w:tc>
          <w:tcPr>
            <w:tcW w:w="1682" w:type="dxa"/>
          </w:tcPr>
          <w:p w14:paraId="4AFC8B36"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15 (14-15)</w:t>
            </w:r>
          </w:p>
          <w:p w14:paraId="55756C69"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1,236 (8.4%)</w:t>
            </w:r>
          </w:p>
        </w:tc>
        <w:tc>
          <w:tcPr>
            <w:tcW w:w="1764" w:type="dxa"/>
          </w:tcPr>
          <w:p w14:paraId="14CCD12A" w14:textId="77777777" w:rsidR="00DD1C8C" w:rsidRPr="00C52BF0" w:rsidRDefault="00DD1C8C" w:rsidP="006E146C">
            <w:pPr>
              <w:spacing w:after="0"/>
              <w:rPr>
                <w:rFonts w:ascii="Cambria" w:hAnsi="Cambria" w:cs="Arial"/>
                <w:sz w:val="22"/>
                <w:szCs w:val="22"/>
              </w:rPr>
            </w:pPr>
            <w:r w:rsidRPr="00C52BF0">
              <w:rPr>
                <w:rFonts w:ascii="Cambria" w:hAnsi="Cambria" w:cs="Arial"/>
                <w:sz w:val="22"/>
                <w:szCs w:val="22"/>
              </w:rPr>
              <w:t>15 (14-15)</w:t>
            </w:r>
          </w:p>
          <w:p w14:paraId="1080E3A5"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523 (8.7%)</w:t>
            </w:r>
          </w:p>
        </w:tc>
        <w:tc>
          <w:tcPr>
            <w:tcW w:w="1764" w:type="dxa"/>
          </w:tcPr>
          <w:p w14:paraId="3BA9EAF0" w14:textId="77777777" w:rsidR="00DD1C8C" w:rsidRDefault="00DD1C8C" w:rsidP="00C52BF0">
            <w:pPr>
              <w:spacing w:after="0"/>
              <w:rPr>
                <w:rFonts w:ascii="Cambria" w:hAnsi="Cambria" w:cs="Arial"/>
                <w:sz w:val="22"/>
                <w:szCs w:val="22"/>
              </w:rPr>
            </w:pPr>
            <w:r>
              <w:rPr>
                <w:rFonts w:ascii="Cambria" w:hAnsi="Cambria" w:cs="Arial"/>
                <w:sz w:val="22"/>
                <w:szCs w:val="22"/>
              </w:rPr>
              <w:t>15 (14-15)</w:t>
            </w:r>
          </w:p>
          <w:p w14:paraId="00A6C34C" w14:textId="77777777" w:rsidR="00DD1C8C" w:rsidRPr="00C52BF0" w:rsidRDefault="00DD1C8C" w:rsidP="00C52BF0">
            <w:pPr>
              <w:spacing w:after="0"/>
              <w:rPr>
                <w:rFonts w:ascii="Cambria" w:hAnsi="Cambria" w:cs="Arial"/>
                <w:sz w:val="22"/>
                <w:szCs w:val="22"/>
              </w:rPr>
            </w:pPr>
            <w:r>
              <w:rPr>
                <w:rFonts w:ascii="Cambria" w:hAnsi="Cambria" w:cs="Arial"/>
                <w:sz w:val="22"/>
                <w:szCs w:val="22"/>
              </w:rPr>
              <w:t>1,759 (8.5%)</w:t>
            </w:r>
          </w:p>
        </w:tc>
        <w:tc>
          <w:tcPr>
            <w:tcW w:w="885" w:type="dxa"/>
          </w:tcPr>
          <w:p w14:paraId="189EE060" w14:textId="77777777" w:rsidR="00DD1C8C" w:rsidRDefault="00DD1C8C" w:rsidP="00C52BF0">
            <w:pPr>
              <w:spacing w:after="0"/>
              <w:rPr>
                <w:rFonts w:ascii="Cambria" w:hAnsi="Cambria" w:cs="Arial"/>
                <w:sz w:val="22"/>
                <w:szCs w:val="22"/>
              </w:rPr>
            </w:pPr>
            <w:r>
              <w:rPr>
                <w:rFonts w:ascii="Cambria" w:hAnsi="Cambria" w:cs="Arial"/>
                <w:sz w:val="22"/>
                <w:szCs w:val="22"/>
              </w:rPr>
              <w:t>0.278</w:t>
            </w:r>
            <w:r w:rsidR="00CF3675" w:rsidRPr="00C52BF0">
              <w:rPr>
                <w:rFonts w:ascii="Cambria" w:hAnsi="Cambria" w:cs="Arial"/>
                <w:sz w:val="22"/>
                <w:szCs w:val="22"/>
              </w:rPr>
              <w:t>¥</w:t>
            </w:r>
          </w:p>
          <w:p w14:paraId="22128B55" w14:textId="77777777" w:rsidR="00DD1C8C" w:rsidRPr="00C52BF0" w:rsidRDefault="00DD1C8C" w:rsidP="00C52BF0">
            <w:pPr>
              <w:spacing w:after="0"/>
              <w:rPr>
                <w:rFonts w:ascii="Cambria" w:hAnsi="Cambria" w:cs="Arial"/>
                <w:sz w:val="22"/>
                <w:szCs w:val="22"/>
              </w:rPr>
            </w:pPr>
            <w:r>
              <w:rPr>
                <w:rFonts w:ascii="Cambria" w:hAnsi="Cambria" w:cs="Arial"/>
                <w:sz w:val="22"/>
                <w:szCs w:val="22"/>
              </w:rPr>
              <w:t>0.478</w:t>
            </w:r>
            <w:r w:rsidR="00CF3675" w:rsidRPr="00C52BF0">
              <w:rPr>
                <w:rFonts w:ascii="Cambria" w:hAnsi="Cambria" w:cs="Arial"/>
                <w:sz w:val="22"/>
                <w:szCs w:val="22"/>
              </w:rPr>
              <w:t>†</w:t>
            </w:r>
          </w:p>
        </w:tc>
        <w:tc>
          <w:tcPr>
            <w:tcW w:w="1782" w:type="dxa"/>
          </w:tcPr>
          <w:p w14:paraId="3C7813A8" w14:textId="77777777" w:rsidR="00DD1C8C" w:rsidRPr="00C52BF0" w:rsidRDefault="00DD1C8C" w:rsidP="00DB1803">
            <w:pPr>
              <w:spacing w:after="0"/>
              <w:rPr>
                <w:rFonts w:ascii="Cambria" w:hAnsi="Cambria" w:cs="Arial"/>
                <w:sz w:val="22"/>
                <w:szCs w:val="22"/>
              </w:rPr>
            </w:pPr>
            <w:r w:rsidRPr="00C52BF0">
              <w:rPr>
                <w:rFonts w:ascii="Cambria" w:hAnsi="Cambria" w:cs="Arial"/>
                <w:sz w:val="22"/>
                <w:szCs w:val="22"/>
              </w:rPr>
              <w:t>15 (14-15)</w:t>
            </w:r>
          </w:p>
          <w:p w14:paraId="6596F912"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1,612 (10.2%)</w:t>
            </w:r>
          </w:p>
        </w:tc>
        <w:tc>
          <w:tcPr>
            <w:tcW w:w="1701" w:type="dxa"/>
          </w:tcPr>
          <w:p w14:paraId="6BDE1262"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15 (14-15)</w:t>
            </w:r>
          </w:p>
          <w:p w14:paraId="41743A8E"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1,284 (10.2%)</w:t>
            </w:r>
          </w:p>
        </w:tc>
        <w:tc>
          <w:tcPr>
            <w:tcW w:w="1701" w:type="dxa"/>
          </w:tcPr>
          <w:p w14:paraId="22F7244B" w14:textId="77777777" w:rsidR="00DD1C8C" w:rsidRDefault="00CF3675" w:rsidP="00C52BF0">
            <w:pPr>
              <w:spacing w:after="0"/>
              <w:rPr>
                <w:rFonts w:ascii="Cambria" w:hAnsi="Cambria" w:cs="Arial"/>
                <w:sz w:val="22"/>
                <w:szCs w:val="22"/>
              </w:rPr>
            </w:pPr>
            <w:r>
              <w:rPr>
                <w:rFonts w:ascii="Cambria" w:hAnsi="Cambria" w:cs="Arial"/>
                <w:sz w:val="22"/>
                <w:szCs w:val="22"/>
              </w:rPr>
              <w:t>15 (14-15)</w:t>
            </w:r>
          </w:p>
          <w:p w14:paraId="7E380864" w14:textId="77777777" w:rsidR="00CF3675" w:rsidRPr="00C52BF0" w:rsidRDefault="00CF3675" w:rsidP="00C52BF0">
            <w:pPr>
              <w:spacing w:after="0"/>
              <w:rPr>
                <w:rFonts w:ascii="Cambria" w:hAnsi="Cambria" w:cs="Arial"/>
                <w:sz w:val="22"/>
                <w:szCs w:val="22"/>
              </w:rPr>
            </w:pPr>
            <w:r>
              <w:rPr>
                <w:rFonts w:ascii="Cambria" w:hAnsi="Cambria" w:cs="Arial"/>
                <w:sz w:val="22"/>
                <w:szCs w:val="22"/>
              </w:rPr>
              <w:t>2,896 (10.2%)</w:t>
            </w:r>
          </w:p>
        </w:tc>
        <w:tc>
          <w:tcPr>
            <w:tcW w:w="1014" w:type="dxa"/>
          </w:tcPr>
          <w:p w14:paraId="46A6D88B" w14:textId="77777777" w:rsidR="00DD1C8C" w:rsidRDefault="00CF3675" w:rsidP="00C52BF0">
            <w:pPr>
              <w:spacing w:after="0"/>
              <w:rPr>
                <w:rFonts w:ascii="Cambria" w:hAnsi="Cambria" w:cs="Arial"/>
                <w:sz w:val="22"/>
                <w:szCs w:val="22"/>
              </w:rPr>
            </w:pPr>
            <w:r>
              <w:rPr>
                <w:rFonts w:ascii="Cambria" w:hAnsi="Cambria" w:cs="Arial"/>
                <w:sz w:val="22"/>
                <w:szCs w:val="22"/>
              </w:rPr>
              <w:t>0.313</w:t>
            </w:r>
            <w:r w:rsidRPr="00C52BF0">
              <w:rPr>
                <w:rFonts w:ascii="Cambria" w:hAnsi="Cambria" w:cs="Arial"/>
                <w:sz w:val="22"/>
                <w:szCs w:val="22"/>
              </w:rPr>
              <w:t>¥</w:t>
            </w:r>
          </w:p>
          <w:p w14:paraId="09CE1BD9" w14:textId="77777777" w:rsidR="00CF3675" w:rsidRPr="00C52BF0" w:rsidRDefault="00CF3675" w:rsidP="00C52BF0">
            <w:pPr>
              <w:spacing w:after="0"/>
              <w:rPr>
                <w:rFonts w:ascii="Cambria" w:hAnsi="Cambria" w:cs="Arial"/>
                <w:sz w:val="22"/>
                <w:szCs w:val="22"/>
              </w:rPr>
            </w:pPr>
            <w:r>
              <w:rPr>
                <w:rFonts w:ascii="Cambria" w:hAnsi="Cambria" w:cs="Arial"/>
                <w:sz w:val="22"/>
                <w:szCs w:val="22"/>
              </w:rPr>
              <w:t>0.972</w:t>
            </w:r>
            <w:r w:rsidRPr="00C52BF0">
              <w:rPr>
                <w:rFonts w:ascii="Cambria" w:hAnsi="Cambria" w:cs="Arial"/>
                <w:sz w:val="22"/>
                <w:szCs w:val="22"/>
              </w:rPr>
              <w:t>†</w:t>
            </w:r>
          </w:p>
        </w:tc>
      </w:tr>
      <w:tr w:rsidR="00DD1C8C" w:rsidRPr="00C52BF0" w14:paraId="14FCB0F2" w14:textId="77777777" w:rsidTr="00A108F6">
        <w:tc>
          <w:tcPr>
            <w:tcW w:w="2660" w:type="dxa"/>
          </w:tcPr>
          <w:p w14:paraId="34A63BB5" w14:textId="77777777" w:rsidR="00DD1C8C" w:rsidRPr="00C52BF0" w:rsidRDefault="00DD1C8C" w:rsidP="00C52BF0">
            <w:pPr>
              <w:spacing w:after="0"/>
              <w:rPr>
                <w:rFonts w:ascii="Cambria" w:hAnsi="Cambria" w:cs="Arial"/>
                <w:b/>
                <w:sz w:val="22"/>
                <w:szCs w:val="22"/>
              </w:rPr>
            </w:pPr>
            <w:r w:rsidRPr="00C52BF0">
              <w:rPr>
                <w:rFonts w:ascii="Cambria" w:hAnsi="Cambria" w:cs="Arial"/>
                <w:b/>
                <w:sz w:val="22"/>
                <w:szCs w:val="22"/>
              </w:rPr>
              <w:t>Injury Severity Score**</w:t>
            </w:r>
          </w:p>
          <w:p w14:paraId="684D4EE4" w14:textId="77777777" w:rsidR="00DD1C8C" w:rsidRPr="00C52BF0" w:rsidRDefault="00DD1C8C" w:rsidP="00C52BF0">
            <w:pPr>
              <w:spacing w:after="0"/>
              <w:rPr>
                <w:rFonts w:ascii="Cambria" w:hAnsi="Cambria" w:cs="Arial"/>
                <w:b/>
                <w:sz w:val="22"/>
                <w:szCs w:val="22"/>
              </w:rPr>
            </w:pPr>
            <w:r w:rsidRPr="00C52BF0">
              <w:rPr>
                <w:rFonts w:ascii="Cambria" w:hAnsi="Cambria" w:cs="Arial"/>
                <w:b/>
                <w:sz w:val="22"/>
                <w:szCs w:val="22"/>
              </w:rPr>
              <w:t xml:space="preserve">ISS </w:t>
            </w:r>
            <w:r w:rsidRPr="00C52BF0">
              <w:rPr>
                <w:rFonts w:ascii="Cambria" w:eastAsia="MS Gothic" w:hAnsi="Cambria" w:cs="Arial"/>
                <w:color w:val="000000"/>
                <w:sz w:val="22"/>
                <w:szCs w:val="22"/>
              </w:rPr>
              <w:t>≥</w:t>
            </w:r>
            <w:r w:rsidRPr="00C52BF0">
              <w:rPr>
                <w:rFonts w:ascii="Cambria" w:hAnsi="Cambria" w:cs="Arial"/>
                <w:b/>
                <w:sz w:val="22"/>
                <w:szCs w:val="22"/>
              </w:rPr>
              <w:t>15 (%)</w:t>
            </w:r>
          </w:p>
        </w:tc>
        <w:tc>
          <w:tcPr>
            <w:tcW w:w="1682" w:type="dxa"/>
          </w:tcPr>
          <w:p w14:paraId="78D86D3F"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10 (9-21)</w:t>
            </w:r>
          </w:p>
          <w:p w14:paraId="21E403B9"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6,186 (42.1%)</w:t>
            </w:r>
          </w:p>
        </w:tc>
        <w:tc>
          <w:tcPr>
            <w:tcW w:w="1764" w:type="dxa"/>
          </w:tcPr>
          <w:p w14:paraId="436F912C" w14:textId="77777777" w:rsidR="00DD1C8C" w:rsidRPr="00C52BF0" w:rsidRDefault="00DD1C8C" w:rsidP="006E146C">
            <w:pPr>
              <w:spacing w:after="0"/>
              <w:rPr>
                <w:rFonts w:ascii="Cambria" w:hAnsi="Cambria" w:cs="Arial"/>
                <w:sz w:val="22"/>
                <w:szCs w:val="22"/>
              </w:rPr>
            </w:pPr>
            <w:r w:rsidRPr="00C52BF0">
              <w:rPr>
                <w:rFonts w:ascii="Cambria" w:hAnsi="Cambria" w:cs="Arial"/>
                <w:sz w:val="22"/>
                <w:szCs w:val="22"/>
              </w:rPr>
              <w:t>10 (9-21)</w:t>
            </w:r>
          </w:p>
          <w:p w14:paraId="2A210AF8"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2,524 (42.1%)</w:t>
            </w:r>
          </w:p>
        </w:tc>
        <w:tc>
          <w:tcPr>
            <w:tcW w:w="1764" w:type="dxa"/>
          </w:tcPr>
          <w:p w14:paraId="50AE9898" w14:textId="77777777" w:rsidR="00DD1C8C" w:rsidRDefault="00DD1C8C" w:rsidP="00C52BF0">
            <w:pPr>
              <w:spacing w:after="0"/>
              <w:rPr>
                <w:rFonts w:ascii="Cambria" w:hAnsi="Cambria" w:cs="Arial"/>
                <w:sz w:val="22"/>
                <w:szCs w:val="22"/>
              </w:rPr>
            </w:pPr>
            <w:r>
              <w:rPr>
                <w:rFonts w:ascii="Cambria" w:hAnsi="Cambria" w:cs="Arial"/>
                <w:sz w:val="22"/>
                <w:szCs w:val="22"/>
              </w:rPr>
              <w:t>10 (9-21)</w:t>
            </w:r>
          </w:p>
          <w:p w14:paraId="5520EA84" w14:textId="77777777" w:rsidR="00DD1C8C" w:rsidRPr="00C52BF0" w:rsidRDefault="00DD1C8C" w:rsidP="00C52BF0">
            <w:pPr>
              <w:spacing w:after="0"/>
              <w:rPr>
                <w:rFonts w:ascii="Cambria" w:hAnsi="Cambria" w:cs="Arial"/>
                <w:sz w:val="22"/>
                <w:szCs w:val="22"/>
              </w:rPr>
            </w:pPr>
            <w:r>
              <w:rPr>
                <w:rFonts w:ascii="Cambria" w:hAnsi="Cambria" w:cs="Arial"/>
                <w:sz w:val="22"/>
                <w:szCs w:val="22"/>
              </w:rPr>
              <w:t>8,710 (42.1%)</w:t>
            </w:r>
          </w:p>
        </w:tc>
        <w:tc>
          <w:tcPr>
            <w:tcW w:w="885" w:type="dxa"/>
          </w:tcPr>
          <w:p w14:paraId="6AD1A7FC" w14:textId="77777777" w:rsidR="00DD1C8C" w:rsidRDefault="00DD1C8C" w:rsidP="00C52BF0">
            <w:pPr>
              <w:spacing w:after="0"/>
              <w:rPr>
                <w:rFonts w:ascii="Cambria" w:hAnsi="Cambria" w:cs="Arial"/>
                <w:sz w:val="22"/>
                <w:szCs w:val="22"/>
              </w:rPr>
            </w:pPr>
            <w:r>
              <w:rPr>
                <w:rFonts w:ascii="Cambria" w:hAnsi="Cambria" w:cs="Arial"/>
                <w:sz w:val="22"/>
                <w:szCs w:val="22"/>
              </w:rPr>
              <w:t>0.789</w:t>
            </w:r>
            <w:r w:rsidR="00CF3675" w:rsidRPr="00C52BF0">
              <w:rPr>
                <w:rFonts w:ascii="Cambria" w:hAnsi="Cambria" w:cs="Arial"/>
                <w:sz w:val="22"/>
                <w:szCs w:val="22"/>
              </w:rPr>
              <w:t>¥</w:t>
            </w:r>
          </w:p>
          <w:p w14:paraId="08266D2E" w14:textId="77777777" w:rsidR="00DD1C8C" w:rsidRPr="00C52BF0" w:rsidRDefault="00DD1C8C" w:rsidP="00C52BF0">
            <w:pPr>
              <w:spacing w:after="0"/>
              <w:rPr>
                <w:rFonts w:ascii="Cambria" w:hAnsi="Cambria" w:cs="Arial"/>
                <w:sz w:val="22"/>
                <w:szCs w:val="22"/>
              </w:rPr>
            </w:pPr>
            <w:r>
              <w:rPr>
                <w:rFonts w:ascii="Cambria" w:hAnsi="Cambria" w:cs="Arial"/>
                <w:sz w:val="22"/>
                <w:szCs w:val="22"/>
              </w:rPr>
              <w:t>0.995</w:t>
            </w:r>
            <w:r w:rsidR="00CF3675" w:rsidRPr="00C52BF0">
              <w:rPr>
                <w:rFonts w:ascii="Cambria" w:hAnsi="Cambria" w:cs="Arial"/>
                <w:sz w:val="22"/>
                <w:szCs w:val="22"/>
              </w:rPr>
              <w:t>†</w:t>
            </w:r>
          </w:p>
        </w:tc>
        <w:tc>
          <w:tcPr>
            <w:tcW w:w="1782" w:type="dxa"/>
          </w:tcPr>
          <w:p w14:paraId="4537304A" w14:textId="77777777" w:rsidR="00DD1C8C" w:rsidRPr="00C52BF0" w:rsidRDefault="00DD1C8C" w:rsidP="00DB1803">
            <w:pPr>
              <w:spacing w:after="0"/>
              <w:rPr>
                <w:rFonts w:ascii="Cambria" w:hAnsi="Cambria" w:cs="Arial"/>
                <w:sz w:val="22"/>
                <w:szCs w:val="22"/>
              </w:rPr>
            </w:pPr>
            <w:r w:rsidRPr="00C52BF0">
              <w:rPr>
                <w:rFonts w:ascii="Cambria" w:hAnsi="Cambria" w:cs="Arial"/>
                <w:sz w:val="22"/>
                <w:szCs w:val="22"/>
              </w:rPr>
              <w:t>13 (9-25)</w:t>
            </w:r>
          </w:p>
          <w:p w14:paraId="714451A9"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7,528 (47.6%)</w:t>
            </w:r>
          </w:p>
        </w:tc>
        <w:tc>
          <w:tcPr>
            <w:tcW w:w="1701" w:type="dxa"/>
          </w:tcPr>
          <w:p w14:paraId="64FDA4DF"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14 (9-25)</w:t>
            </w:r>
          </w:p>
          <w:p w14:paraId="71AAEF2D"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6,010 (47.9%)</w:t>
            </w:r>
          </w:p>
        </w:tc>
        <w:tc>
          <w:tcPr>
            <w:tcW w:w="1701" w:type="dxa"/>
          </w:tcPr>
          <w:p w14:paraId="45A68E54" w14:textId="77777777" w:rsidR="00DD1C8C" w:rsidRDefault="00CF3675" w:rsidP="00C52BF0">
            <w:pPr>
              <w:spacing w:after="0"/>
              <w:rPr>
                <w:rFonts w:ascii="Cambria" w:hAnsi="Cambria" w:cs="Arial"/>
                <w:sz w:val="22"/>
                <w:szCs w:val="22"/>
              </w:rPr>
            </w:pPr>
            <w:r>
              <w:rPr>
                <w:rFonts w:ascii="Cambria" w:hAnsi="Cambria" w:cs="Arial"/>
                <w:sz w:val="22"/>
                <w:szCs w:val="22"/>
              </w:rPr>
              <w:t>13 (9-25)</w:t>
            </w:r>
          </w:p>
          <w:p w14:paraId="21AF0575" w14:textId="77777777" w:rsidR="00CF3675" w:rsidRPr="00C52BF0" w:rsidRDefault="00CF3675" w:rsidP="00C52BF0">
            <w:pPr>
              <w:spacing w:after="0"/>
              <w:rPr>
                <w:rFonts w:ascii="Cambria" w:hAnsi="Cambria" w:cs="Arial"/>
                <w:sz w:val="22"/>
                <w:szCs w:val="22"/>
              </w:rPr>
            </w:pPr>
            <w:r>
              <w:rPr>
                <w:rFonts w:ascii="Cambria" w:hAnsi="Cambria" w:cs="Arial"/>
                <w:sz w:val="22"/>
                <w:szCs w:val="22"/>
              </w:rPr>
              <w:t>13,538 (47.7%)</w:t>
            </w:r>
          </w:p>
        </w:tc>
        <w:tc>
          <w:tcPr>
            <w:tcW w:w="1014" w:type="dxa"/>
          </w:tcPr>
          <w:p w14:paraId="52712448" w14:textId="77777777" w:rsidR="00DD1C8C" w:rsidRDefault="00CF3675" w:rsidP="00C52BF0">
            <w:pPr>
              <w:spacing w:after="0"/>
              <w:rPr>
                <w:rFonts w:ascii="Cambria" w:hAnsi="Cambria" w:cs="Arial"/>
                <w:sz w:val="22"/>
                <w:szCs w:val="22"/>
              </w:rPr>
            </w:pPr>
            <w:r>
              <w:rPr>
                <w:rFonts w:ascii="Cambria" w:hAnsi="Cambria" w:cs="Arial"/>
                <w:sz w:val="22"/>
                <w:szCs w:val="22"/>
              </w:rPr>
              <w:t>0.668</w:t>
            </w:r>
            <w:r w:rsidRPr="00C52BF0">
              <w:rPr>
                <w:rFonts w:ascii="Cambria" w:hAnsi="Cambria" w:cs="Arial"/>
                <w:sz w:val="22"/>
                <w:szCs w:val="22"/>
              </w:rPr>
              <w:t>¥</w:t>
            </w:r>
          </w:p>
          <w:p w14:paraId="5989C2A2" w14:textId="77777777" w:rsidR="00CF3675" w:rsidRPr="00C52BF0" w:rsidRDefault="00CF3675" w:rsidP="00C52BF0">
            <w:pPr>
              <w:spacing w:after="0"/>
              <w:rPr>
                <w:rFonts w:ascii="Cambria" w:hAnsi="Cambria" w:cs="Arial"/>
                <w:sz w:val="22"/>
                <w:szCs w:val="22"/>
              </w:rPr>
            </w:pPr>
            <w:r>
              <w:rPr>
                <w:rFonts w:ascii="Cambria" w:hAnsi="Cambria" w:cs="Arial"/>
                <w:sz w:val="22"/>
                <w:szCs w:val="22"/>
              </w:rPr>
              <w:t>0.745</w:t>
            </w:r>
            <w:r w:rsidRPr="00C52BF0">
              <w:rPr>
                <w:rFonts w:ascii="Cambria" w:hAnsi="Cambria" w:cs="Arial"/>
                <w:sz w:val="22"/>
                <w:szCs w:val="22"/>
              </w:rPr>
              <w:t>†</w:t>
            </w:r>
          </w:p>
        </w:tc>
      </w:tr>
      <w:tr w:rsidR="00DD1C8C" w:rsidRPr="00C52BF0" w14:paraId="3B563EA3" w14:textId="77777777" w:rsidTr="00A108F6">
        <w:tc>
          <w:tcPr>
            <w:tcW w:w="2660" w:type="dxa"/>
          </w:tcPr>
          <w:p w14:paraId="3D1D0390" w14:textId="77777777" w:rsidR="00DD1C8C" w:rsidRPr="00C52BF0" w:rsidRDefault="00DD1C8C" w:rsidP="00C52BF0">
            <w:pPr>
              <w:spacing w:after="0"/>
              <w:rPr>
                <w:rFonts w:ascii="Cambria" w:hAnsi="Cambria" w:cs="Arial"/>
                <w:b/>
                <w:sz w:val="22"/>
                <w:szCs w:val="22"/>
                <w:u w:val="single"/>
              </w:rPr>
            </w:pPr>
            <w:r w:rsidRPr="00C52BF0">
              <w:rPr>
                <w:rFonts w:ascii="Cambria" w:hAnsi="Cambria" w:cs="Arial"/>
                <w:b/>
                <w:sz w:val="22"/>
                <w:szCs w:val="22"/>
                <w:u w:val="single"/>
              </w:rPr>
              <w:t>Injury type</w:t>
            </w:r>
          </w:p>
          <w:p w14:paraId="1D1E8860" w14:textId="77777777" w:rsidR="00DD1C8C" w:rsidRPr="00C52BF0" w:rsidRDefault="00DD1C8C" w:rsidP="00C52BF0">
            <w:pPr>
              <w:spacing w:after="0"/>
              <w:rPr>
                <w:rFonts w:ascii="Cambria" w:hAnsi="Cambria" w:cs="Arial"/>
                <w:b/>
                <w:sz w:val="22"/>
                <w:szCs w:val="22"/>
              </w:rPr>
            </w:pPr>
            <w:r w:rsidRPr="00C52BF0">
              <w:rPr>
                <w:rFonts w:ascii="Cambria" w:hAnsi="Cambria" w:cs="Arial"/>
                <w:b/>
                <w:sz w:val="22"/>
                <w:szCs w:val="22"/>
              </w:rPr>
              <w:lastRenderedPageBreak/>
              <w:t>Penetrating</w:t>
            </w:r>
          </w:p>
          <w:p w14:paraId="37629548" w14:textId="77777777" w:rsidR="00DD1C8C" w:rsidRPr="00C52BF0" w:rsidRDefault="00DD1C8C" w:rsidP="00C52BF0">
            <w:pPr>
              <w:spacing w:after="0"/>
              <w:rPr>
                <w:rFonts w:ascii="Cambria" w:hAnsi="Cambria" w:cs="Arial"/>
                <w:b/>
                <w:sz w:val="22"/>
                <w:szCs w:val="22"/>
              </w:rPr>
            </w:pPr>
            <w:r w:rsidRPr="00C52BF0">
              <w:rPr>
                <w:rFonts w:ascii="Cambria" w:hAnsi="Cambria" w:cs="Arial"/>
                <w:b/>
                <w:sz w:val="22"/>
                <w:szCs w:val="22"/>
              </w:rPr>
              <w:t>Blunt</w:t>
            </w:r>
          </w:p>
        </w:tc>
        <w:tc>
          <w:tcPr>
            <w:tcW w:w="1682" w:type="dxa"/>
          </w:tcPr>
          <w:p w14:paraId="5C05ACCB" w14:textId="77777777" w:rsidR="00DD1C8C" w:rsidRPr="00C52BF0" w:rsidRDefault="00DD1C8C" w:rsidP="00C52BF0">
            <w:pPr>
              <w:spacing w:after="0"/>
              <w:rPr>
                <w:rFonts w:ascii="Cambria" w:hAnsi="Cambria" w:cs="Arial"/>
                <w:sz w:val="22"/>
                <w:szCs w:val="22"/>
              </w:rPr>
            </w:pPr>
          </w:p>
          <w:p w14:paraId="60C2C614"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lastRenderedPageBreak/>
              <w:t>503 (3.4%)</w:t>
            </w:r>
          </w:p>
          <w:p w14:paraId="2B35E168"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14,208 (96.6%)</w:t>
            </w:r>
          </w:p>
        </w:tc>
        <w:tc>
          <w:tcPr>
            <w:tcW w:w="1764" w:type="dxa"/>
          </w:tcPr>
          <w:p w14:paraId="4D151B16" w14:textId="77777777" w:rsidR="00DD1C8C" w:rsidRPr="00C52BF0" w:rsidRDefault="00DD1C8C" w:rsidP="006E146C">
            <w:pPr>
              <w:spacing w:after="0"/>
              <w:rPr>
                <w:rFonts w:ascii="Cambria" w:hAnsi="Cambria" w:cs="Arial"/>
                <w:sz w:val="22"/>
                <w:szCs w:val="22"/>
              </w:rPr>
            </w:pPr>
          </w:p>
          <w:p w14:paraId="3DBCFFB2" w14:textId="77777777" w:rsidR="00DD1C8C" w:rsidRPr="00C52BF0" w:rsidRDefault="00DD1C8C" w:rsidP="006E146C">
            <w:pPr>
              <w:spacing w:after="0"/>
              <w:rPr>
                <w:rFonts w:ascii="Cambria" w:hAnsi="Cambria" w:cs="Arial"/>
                <w:sz w:val="22"/>
                <w:szCs w:val="22"/>
              </w:rPr>
            </w:pPr>
            <w:r w:rsidRPr="00C52BF0">
              <w:rPr>
                <w:rFonts w:ascii="Cambria" w:hAnsi="Cambria" w:cs="Arial"/>
                <w:sz w:val="22"/>
                <w:szCs w:val="22"/>
              </w:rPr>
              <w:lastRenderedPageBreak/>
              <w:t>184 (3.1%)</w:t>
            </w:r>
          </w:p>
          <w:p w14:paraId="16AA2E4D"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5,816 (97.9)</w:t>
            </w:r>
          </w:p>
        </w:tc>
        <w:tc>
          <w:tcPr>
            <w:tcW w:w="1764" w:type="dxa"/>
          </w:tcPr>
          <w:p w14:paraId="19BF0343" w14:textId="77777777" w:rsidR="00DD1C8C" w:rsidRDefault="00DD1C8C" w:rsidP="00C52BF0">
            <w:pPr>
              <w:spacing w:after="0"/>
              <w:rPr>
                <w:rFonts w:ascii="Cambria" w:hAnsi="Cambria" w:cs="Arial"/>
                <w:sz w:val="22"/>
                <w:szCs w:val="22"/>
              </w:rPr>
            </w:pPr>
          </w:p>
          <w:p w14:paraId="4FECD929" w14:textId="77777777" w:rsidR="00DD1C8C" w:rsidRDefault="00DD1C8C" w:rsidP="00C52BF0">
            <w:pPr>
              <w:spacing w:after="0"/>
              <w:rPr>
                <w:rFonts w:ascii="Cambria" w:hAnsi="Cambria" w:cs="Arial"/>
                <w:sz w:val="22"/>
                <w:szCs w:val="22"/>
              </w:rPr>
            </w:pPr>
            <w:r>
              <w:rPr>
                <w:rFonts w:ascii="Cambria" w:hAnsi="Cambria" w:cs="Arial"/>
                <w:sz w:val="22"/>
                <w:szCs w:val="22"/>
              </w:rPr>
              <w:lastRenderedPageBreak/>
              <w:t>687 (3.3%)</w:t>
            </w:r>
          </w:p>
          <w:p w14:paraId="4C53E019" w14:textId="77777777" w:rsidR="00DD1C8C" w:rsidRPr="00C52BF0" w:rsidRDefault="00DD1C8C" w:rsidP="00C52BF0">
            <w:pPr>
              <w:spacing w:after="0"/>
              <w:rPr>
                <w:rFonts w:ascii="Cambria" w:hAnsi="Cambria" w:cs="Arial"/>
                <w:sz w:val="22"/>
                <w:szCs w:val="22"/>
              </w:rPr>
            </w:pPr>
            <w:r>
              <w:rPr>
                <w:rFonts w:ascii="Cambria" w:hAnsi="Cambria" w:cs="Arial"/>
                <w:sz w:val="22"/>
                <w:szCs w:val="22"/>
              </w:rPr>
              <w:t>20,024 (96.7%)</w:t>
            </w:r>
          </w:p>
        </w:tc>
        <w:tc>
          <w:tcPr>
            <w:tcW w:w="885" w:type="dxa"/>
          </w:tcPr>
          <w:p w14:paraId="48C8EFA1" w14:textId="77777777" w:rsidR="00DD1C8C" w:rsidRDefault="00DD1C8C" w:rsidP="00C52BF0">
            <w:pPr>
              <w:spacing w:after="0"/>
              <w:rPr>
                <w:rFonts w:ascii="Cambria" w:hAnsi="Cambria" w:cs="Arial"/>
                <w:sz w:val="22"/>
                <w:szCs w:val="22"/>
              </w:rPr>
            </w:pPr>
          </w:p>
          <w:p w14:paraId="5F9DD771" w14:textId="77777777" w:rsidR="00DD1C8C" w:rsidRDefault="00DD1C8C" w:rsidP="00C52BF0">
            <w:pPr>
              <w:spacing w:after="0"/>
              <w:rPr>
                <w:rFonts w:ascii="Cambria" w:hAnsi="Cambria" w:cs="Arial"/>
                <w:sz w:val="22"/>
                <w:szCs w:val="22"/>
              </w:rPr>
            </w:pPr>
          </w:p>
          <w:p w14:paraId="455EEFBA" w14:textId="77777777" w:rsidR="00DD1C8C" w:rsidRPr="00C52BF0" w:rsidRDefault="00DD1C8C" w:rsidP="00C52BF0">
            <w:pPr>
              <w:spacing w:after="0"/>
              <w:rPr>
                <w:rFonts w:ascii="Cambria" w:hAnsi="Cambria" w:cs="Arial"/>
                <w:sz w:val="22"/>
                <w:szCs w:val="22"/>
              </w:rPr>
            </w:pPr>
            <w:r>
              <w:rPr>
                <w:rFonts w:ascii="Cambria" w:hAnsi="Cambria" w:cs="Arial"/>
                <w:sz w:val="22"/>
                <w:szCs w:val="22"/>
              </w:rPr>
              <w:t>0.214</w:t>
            </w:r>
            <w:r w:rsidR="00CF3675" w:rsidRPr="00C52BF0">
              <w:rPr>
                <w:rFonts w:ascii="Cambria" w:hAnsi="Cambria" w:cs="Arial"/>
                <w:sz w:val="22"/>
                <w:szCs w:val="22"/>
              </w:rPr>
              <w:t>†</w:t>
            </w:r>
          </w:p>
        </w:tc>
        <w:tc>
          <w:tcPr>
            <w:tcW w:w="1782" w:type="dxa"/>
          </w:tcPr>
          <w:p w14:paraId="661F9F11" w14:textId="77777777" w:rsidR="00DD1C8C" w:rsidRPr="00C52BF0" w:rsidRDefault="00DD1C8C" w:rsidP="00DB1803">
            <w:pPr>
              <w:spacing w:after="0"/>
              <w:rPr>
                <w:rFonts w:ascii="Cambria" w:hAnsi="Cambria" w:cs="Arial"/>
                <w:sz w:val="22"/>
                <w:szCs w:val="22"/>
              </w:rPr>
            </w:pPr>
          </w:p>
          <w:p w14:paraId="6626299D" w14:textId="77777777" w:rsidR="00DD1C8C" w:rsidRPr="00C52BF0" w:rsidRDefault="00DD1C8C" w:rsidP="00DB1803">
            <w:pPr>
              <w:spacing w:after="0"/>
              <w:rPr>
                <w:rFonts w:ascii="Cambria" w:hAnsi="Cambria" w:cs="Arial"/>
                <w:sz w:val="22"/>
                <w:szCs w:val="22"/>
              </w:rPr>
            </w:pPr>
            <w:r w:rsidRPr="00C52BF0">
              <w:rPr>
                <w:rFonts w:ascii="Cambria" w:hAnsi="Cambria" w:cs="Arial"/>
                <w:sz w:val="22"/>
                <w:szCs w:val="22"/>
              </w:rPr>
              <w:lastRenderedPageBreak/>
              <w:t>1,037 (6.6%)</w:t>
            </w:r>
          </w:p>
          <w:p w14:paraId="61174F17"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14,762 (93.4%)</w:t>
            </w:r>
          </w:p>
        </w:tc>
        <w:tc>
          <w:tcPr>
            <w:tcW w:w="1701" w:type="dxa"/>
          </w:tcPr>
          <w:p w14:paraId="56420424" w14:textId="77777777" w:rsidR="00DD1C8C" w:rsidRPr="00C52BF0" w:rsidRDefault="00DD1C8C" w:rsidP="00C52BF0">
            <w:pPr>
              <w:spacing w:after="0"/>
              <w:rPr>
                <w:rFonts w:ascii="Cambria" w:hAnsi="Cambria" w:cs="Arial"/>
                <w:sz w:val="22"/>
                <w:szCs w:val="22"/>
              </w:rPr>
            </w:pPr>
          </w:p>
          <w:p w14:paraId="3DA5AA4D"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lastRenderedPageBreak/>
              <w:t>910 (7.2%)</w:t>
            </w:r>
          </w:p>
          <w:p w14:paraId="178321EB"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11,650 (92.8%)</w:t>
            </w:r>
          </w:p>
        </w:tc>
        <w:tc>
          <w:tcPr>
            <w:tcW w:w="1701" w:type="dxa"/>
          </w:tcPr>
          <w:p w14:paraId="1CB8F4F6" w14:textId="77777777" w:rsidR="00DD1C8C" w:rsidRDefault="00DD1C8C" w:rsidP="00C52BF0">
            <w:pPr>
              <w:spacing w:after="0"/>
              <w:rPr>
                <w:rFonts w:ascii="Cambria" w:hAnsi="Cambria" w:cs="Arial"/>
                <w:sz w:val="22"/>
                <w:szCs w:val="22"/>
              </w:rPr>
            </w:pPr>
          </w:p>
          <w:p w14:paraId="7E9A4ADE" w14:textId="77777777" w:rsidR="00CF3675" w:rsidRDefault="00CF3675" w:rsidP="00C52BF0">
            <w:pPr>
              <w:spacing w:after="0"/>
              <w:rPr>
                <w:rFonts w:ascii="Cambria" w:hAnsi="Cambria" w:cs="Arial"/>
                <w:sz w:val="22"/>
                <w:szCs w:val="22"/>
              </w:rPr>
            </w:pPr>
            <w:r>
              <w:rPr>
                <w:rFonts w:ascii="Cambria" w:hAnsi="Cambria" w:cs="Arial"/>
                <w:sz w:val="22"/>
                <w:szCs w:val="22"/>
              </w:rPr>
              <w:lastRenderedPageBreak/>
              <w:t>1,947 (6.9%)</w:t>
            </w:r>
          </w:p>
          <w:p w14:paraId="00372E1F" w14:textId="77777777" w:rsidR="00CF3675" w:rsidRPr="00C52BF0" w:rsidRDefault="00CF3675" w:rsidP="00C52BF0">
            <w:pPr>
              <w:spacing w:after="0"/>
              <w:rPr>
                <w:rFonts w:ascii="Cambria" w:hAnsi="Cambria" w:cs="Arial"/>
                <w:sz w:val="22"/>
                <w:szCs w:val="22"/>
              </w:rPr>
            </w:pPr>
            <w:r>
              <w:rPr>
                <w:rFonts w:ascii="Cambria" w:hAnsi="Cambria" w:cs="Arial"/>
                <w:sz w:val="22"/>
                <w:szCs w:val="22"/>
              </w:rPr>
              <w:t>26,412 (93.1%)</w:t>
            </w:r>
          </w:p>
        </w:tc>
        <w:tc>
          <w:tcPr>
            <w:tcW w:w="1014" w:type="dxa"/>
          </w:tcPr>
          <w:p w14:paraId="5FF11E52" w14:textId="77777777" w:rsidR="00DD1C8C" w:rsidRDefault="00DD1C8C" w:rsidP="00C52BF0">
            <w:pPr>
              <w:spacing w:after="0"/>
              <w:rPr>
                <w:rFonts w:ascii="Cambria" w:hAnsi="Cambria" w:cs="Arial"/>
                <w:sz w:val="22"/>
                <w:szCs w:val="22"/>
              </w:rPr>
            </w:pPr>
          </w:p>
          <w:p w14:paraId="40251F6F" w14:textId="77777777" w:rsidR="00CF3675" w:rsidRDefault="00CF3675" w:rsidP="00C52BF0">
            <w:pPr>
              <w:spacing w:after="0"/>
              <w:rPr>
                <w:rFonts w:ascii="Cambria" w:hAnsi="Cambria" w:cs="Arial"/>
                <w:sz w:val="22"/>
                <w:szCs w:val="22"/>
              </w:rPr>
            </w:pPr>
          </w:p>
          <w:p w14:paraId="6B33BFE9" w14:textId="77777777" w:rsidR="00CF3675" w:rsidRPr="00C52BF0" w:rsidRDefault="00CF3675" w:rsidP="00C52BF0">
            <w:pPr>
              <w:spacing w:after="0"/>
              <w:rPr>
                <w:rFonts w:ascii="Cambria" w:hAnsi="Cambria" w:cs="Arial"/>
                <w:sz w:val="22"/>
                <w:szCs w:val="22"/>
              </w:rPr>
            </w:pPr>
            <w:r>
              <w:rPr>
                <w:rFonts w:ascii="Cambria" w:hAnsi="Cambria" w:cs="Arial"/>
                <w:sz w:val="22"/>
                <w:szCs w:val="22"/>
              </w:rPr>
              <w:t>0.026</w:t>
            </w:r>
            <w:r w:rsidRPr="00C52BF0">
              <w:rPr>
                <w:rFonts w:ascii="Cambria" w:hAnsi="Cambria" w:cs="Arial"/>
                <w:sz w:val="22"/>
                <w:szCs w:val="22"/>
              </w:rPr>
              <w:t>†</w:t>
            </w:r>
          </w:p>
        </w:tc>
      </w:tr>
      <w:tr w:rsidR="00DD1C8C" w:rsidRPr="00C52BF0" w14:paraId="772DF970" w14:textId="77777777" w:rsidTr="00A108F6">
        <w:tc>
          <w:tcPr>
            <w:tcW w:w="2660" w:type="dxa"/>
          </w:tcPr>
          <w:p w14:paraId="76ADC9C1" w14:textId="77777777" w:rsidR="00DD1C8C" w:rsidRPr="00C52BF0" w:rsidRDefault="00DD1C8C" w:rsidP="00C52BF0">
            <w:pPr>
              <w:spacing w:after="0"/>
              <w:rPr>
                <w:rFonts w:ascii="Cambria" w:hAnsi="Cambria" w:cs="Arial"/>
                <w:b/>
                <w:sz w:val="22"/>
                <w:szCs w:val="22"/>
              </w:rPr>
            </w:pPr>
            <w:r w:rsidRPr="00C52BF0">
              <w:rPr>
                <w:rFonts w:ascii="Cambria" w:hAnsi="Cambria" w:cs="Arial"/>
                <w:b/>
                <w:sz w:val="22"/>
                <w:szCs w:val="22"/>
              </w:rPr>
              <w:lastRenderedPageBreak/>
              <w:t>Air ambulance</w:t>
            </w:r>
          </w:p>
        </w:tc>
        <w:tc>
          <w:tcPr>
            <w:tcW w:w="1682" w:type="dxa"/>
          </w:tcPr>
          <w:p w14:paraId="0421E974"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1,983 (13.5%)</w:t>
            </w:r>
          </w:p>
        </w:tc>
        <w:tc>
          <w:tcPr>
            <w:tcW w:w="1764" w:type="dxa"/>
          </w:tcPr>
          <w:p w14:paraId="2405AFD4"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881 (14.7%)</w:t>
            </w:r>
          </w:p>
        </w:tc>
        <w:tc>
          <w:tcPr>
            <w:tcW w:w="1764" w:type="dxa"/>
          </w:tcPr>
          <w:p w14:paraId="093723B2" w14:textId="77777777" w:rsidR="00DD1C8C" w:rsidRPr="00C52BF0" w:rsidRDefault="00DD1C8C" w:rsidP="00C52BF0">
            <w:pPr>
              <w:spacing w:after="0"/>
              <w:rPr>
                <w:rFonts w:ascii="Cambria" w:hAnsi="Cambria" w:cs="Arial"/>
                <w:sz w:val="22"/>
                <w:szCs w:val="22"/>
              </w:rPr>
            </w:pPr>
            <w:r>
              <w:rPr>
                <w:rFonts w:ascii="Cambria" w:hAnsi="Cambria" w:cs="Arial"/>
                <w:sz w:val="22"/>
                <w:szCs w:val="22"/>
              </w:rPr>
              <w:t>2,864 (13.8%)</w:t>
            </w:r>
          </w:p>
        </w:tc>
        <w:tc>
          <w:tcPr>
            <w:tcW w:w="885" w:type="dxa"/>
          </w:tcPr>
          <w:p w14:paraId="236128AD" w14:textId="77777777" w:rsidR="00DD1C8C" w:rsidRPr="00C52BF0" w:rsidRDefault="00DD1C8C" w:rsidP="00C52BF0">
            <w:pPr>
              <w:spacing w:after="0"/>
              <w:rPr>
                <w:rFonts w:ascii="Cambria" w:hAnsi="Cambria" w:cs="Arial"/>
                <w:sz w:val="22"/>
                <w:szCs w:val="22"/>
              </w:rPr>
            </w:pPr>
            <w:r>
              <w:rPr>
                <w:rFonts w:ascii="Cambria" w:hAnsi="Cambria" w:cs="Arial"/>
                <w:sz w:val="22"/>
                <w:szCs w:val="22"/>
              </w:rPr>
              <w:t>0.024</w:t>
            </w:r>
            <w:r w:rsidR="00CF3675" w:rsidRPr="00C52BF0">
              <w:rPr>
                <w:rFonts w:ascii="Cambria" w:hAnsi="Cambria" w:cs="Arial"/>
                <w:sz w:val="22"/>
                <w:szCs w:val="22"/>
              </w:rPr>
              <w:t>†</w:t>
            </w:r>
          </w:p>
        </w:tc>
        <w:tc>
          <w:tcPr>
            <w:tcW w:w="1782" w:type="dxa"/>
          </w:tcPr>
          <w:p w14:paraId="6162337C"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872 (5.5%)</w:t>
            </w:r>
          </w:p>
        </w:tc>
        <w:tc>
          <w:tcPr>
            <w:tcW w:w="1701" w:type="dxa"/>
          </w:tcPr>
          <w:p w14:paraId="0F5E168F" w14:textId="77777777" w:rsidR="00DD1C8C" w:rsidRPr="00C52BF0" w:rsidRDefault="00DD1C8C" w:rsidP="00C52BF0">
            <w:pPr>
              <w:spacing w:after="0"/>
              <w:rPr>
                <w:rFonts w:ascii="Cambria" w:hAnsi="Cambria" w:cs="Arial"/>
                <w:sz w:val="22"/>
                <w:szCs w:val="22"/>
              </w:rPr>
            </w:pPr>
            <w:r w:rsidRPr="00C52BF0">
              <w:rPr>
                <w:rFonts w:ascii="Cambria" w:hAnsi="Cambria" w:cs="Arial"/>
                <w:sz w:val="22"/>
                <w:szCs w:val="22"/>
              </w:rPr>
              <w:t>665 (5.3%)</w:t>
            </w:r>
          </w:p>
        </w:tc>
        <w:tc>
          <w:tcPr>
            <w:tcW w:w="1701" w:type="dxa"/>
          </w:tcPr>
          <w:p w14:paraId="27941EC1" w14:textId="77777777" w:rsidR="00DD1C8C" w:rsidRPr="00C52BF0" w:rsidRDefault="00CF3675" w:rsidP="00C52BF0">
            <w:pPr>
              <w:spacing w:after="0"/>
              <w:rPr>
                <w:rFonts w:ascii="Cambria" w:hAnsi="Cambria" w:cs="Arial"/>
                <w:sz w:val="22"/>
                <w:szCs w:val="22"/>
              </w:rPr>
            </w:pPr>
            <w:r>
              <w:rPr>
                <w:rFonts w:ascii="Cambria" w:hAnsi="Cambria" w:cs="Arial"/>
                <w:sz w:val="22"/>
                <w:szCs w:val="22"/>
              </w:rPr>
              <w:t>1,537 (5.4%)</w:t>
            </w:r>
          </w:p>
        </w:tc>
        <w:tc>
          <w:tcPr>
            <w:tcW w:w="1014" w:type="dxa"/>
          </w:tcPr>
          <w:p w14:paraId="786C8B6E" w14:textId="77777777" w:rsidR="00DD1C8C" w:rsidRPr="00C52BF0" w:rsidRDefault="00CF3675" w:rsidP="00C52BF0">
            <w:pPr>
              <w:spacing w:after="0"/>
              <w:rPr>
                <w:rFonts w:ascii="Cambria" w:hAnsi="Cambria" w:cs="Arial"/>
                <w:sz w:val="22"/>
                <w:szCs w:val="22"/>
              </w:rPr>
            </w:pPr>
            <w:r>
              <w:rPr>
                <w:rFonts w:ascii="Cambria" w:hAnsi="Cambria" w:cs="Arial"/>
                <w:sz w:val="22"/>
                <w:szCs w:val="22"/>
              </w:rPr>
              <w:t>0.421</w:t>
            </w:r>
            <w:r w:rsidRPr="00C52BF0">
              <w:rPr>
                <w:rFonts w:ascii="Cambria" w:hAnsi="Cambria" w:cs="Arial"/>
                <w:sz w:val="22"/>
                <w:szCs w:val="22"/>
              </w:rPr>
              <w:t>†</w:t>
            </w:r>
          </w:p>
        </w:tc>
      </w:tr>
    </w:tbl>
    <w:p w14:paraId="39C72EE8" w14:textId="77777777" w:rsidR="00C52BF0" w:rsidRPr="00C52BF0" w:rsidRDefault="00C52BF0" w:rsidP="00C52BF0">
      <w:pPr>
        <w:spacing w:after="0"/>
        <w:rPr>
          <w:rFonts w:ascii="Cambria" w:hAnsi="Cambria" w:cs="Arial"/>
          <w:sz w:val="22"/>
          <w:szCs w:val="22"/>
        </w:rPr>
      </w:pPr>
      <w:r w:rsidRPr="00C52BF0">
        <w:rPr>
          <w:rFonts w:ascii="Cambria" w:hAnsi="Cambria" w:cs="Arial"/>
          <w:sz w:val="22"/>
          <w:szCs w:val="22"/>
        </w:rPr>
        <w:t>*</w:t>
      </w:r>
      <w:proofErr w:type="gramStart"/>
      <w:r w:rsidRPr="00C52BF0">
        <w:rPr>
          <w:rFonts w:ascii="Cambria" w:hAnsi="Cambria" w:cs="Arial"/>
          <w:sz w:val="22"/>
          <w:szCs w:val="22"/>
        </w:rPr>
        <w:t>mean</w:t>
      </w:r>
      <w:proofErr w:type="gramEnd"/>
      <w:r w:rsidRPr="00C52BF0">
        <w:rPr>
          <w:rFonts w:ascii="Cambria" w:hAnsi="Cambria" w:cs="Arial"/>
          <w:sz w:val="22"/>
          <w:szCs w:val="22"/>
        </w:rPr>
        <w:t xml:space="preserve"> (</w:t>
      </w:r>
      <w:r w:rsidR="00DD1C8C">
        <w:rPr>
          <w:rFonts w:ascii="Cambria" w:hAnsi="Cambria" w:cs="Arial"/>
          <w:sz w:val="22"/>
          <w:szCs w:val="22"/>
        </w:rPr>
        <w:t>standard deviation</w:t>
      </w:r>
      <w:r w:rsidRPr="00C52BF0">
        <w:rPr>
          <w:rFonts w:ascii="Cambria" w:hAnsi="Cambria" w:cs="Arial"/>
          <w:sz w:val="22"/>
          <w:szCs w:val="22"/>
        </w:rPr>
        <w:t>); **median (interquartile ranges)</w:t>
      </w:r>
    </w:p>
    <w:p w14:paraId="295F3F71" w14:textId="77777777" w:rsidR="00C52BF0" w:rsidRPr="00C52BF0" w:rsidRDefault="00C52BF0" w:rsidP="00C52BF0">
      <w:pPr>
        <w:spacing w:after="0"/>
        <w:rPr>
          <w:rFonts w:ascii="Cambria" w:hAnsi="Cambria" w:cs="Arial"/>
          <w:sz w:val="22"/>
          <w:szCs w:val="22"/>
        </w:rPr>
      </w:pPr>
      <w:r w:rsidRPr="00C52BF0">
        <w:rPr>
          <w:rFonts w:ascii="Cambria" w:hAnsi="Cambria" w:cs="Arial"/>
          <w:sz w:val="22"/>
          <w:szCs w:val="22"/>
        </w:rPr>
        <w:t>† Chi square test  (Yate's correction); ‡ t-test; ¥ Mann-Whitney test</w:t>
      </w:r>
    </w:p>
    <w:p w14:paraId="46119EA1" w14:textId="77777777" w:rsidR="00393E0A" w:rsidRDefault="00393E0A"/>
    <w:tbl>
      <w:tblPr>
        <w:tblStyle w:val="TableGrid"/>
        <w:tblW w:w="15512" w:type="dxa"/>
        <w:tblLayout w:type="fixed"/>
        <w:tblLook w:val="04A0" w:firstRow="1" w:lastRow="0" w:firstColumn="1" w:lastColumn="0" w:noHBand="0" w:noVBand="1"/>
      </w:tblPr>
      <w:tblGrid>
        <w:gridCol w:w="3016"/>
        <w:gridCol w:w="1628"/>
        <w:gridCol w:w="1701"/>
        <w:gridCol w:w="1701"/>
        <w:gridCol w:w="1028"/>
        <w:gridCol w:w="1799"/>
        <w:gridCol w:w="1709"/>
        <w:gridCol w:w="1701"/>
        <w:gridCol w:w="1229"/>
      </w:tblGrid>
      <w:tr w:rsidR="00C52BF0" w:rsidRPr="00C52BF0" w14:paraId="17F8432B" w14:textId="77777777" w:rsidTr="00A108F6">
        <w:tc>
          <w:tcPr>
            <w:tcW w:w="15512" w:type="dxa"/>
            <w:gridSpan w:val="9"/>
          </w:tcPr>
          <w:p w14:paraId="2CFF5264" w14:textId="77777777" w:rsidR="00C52BF0" w:rsidRPr="00C52BF0" w:rsidRDefault="00C52BF0" w:rsidP="00C52BF0">
            <w:pPr>
              <w:spacing w:after="0"/>
              <w:rPr>
                <w:rFonts w:ascii="Cambria" w:hAnsi="Cambria" w:cs="Arial"/>
                <w:b/>
                <w:sz w:val="22"/>
                <w:szCs w:val="22"/>
              </w:rPr>
            </w:pPr>
            <w:r w:rsidRPr="00C52BF0">
              <w:rPr>
                <w:rFonts w:ascii="Cambria" w:hAnsi="Cambria" w:cs="Arial"/>
                <w:b/>
                <w:sz w:val="22"/>
                <w:szCs w:val="22"/>
              </w:rPr>
              <w:t>Table 2: Outcomes for TARN patients by time of presentation</w:t>
            </w:r>
          </w:p>
          <w:p w14:paraId="5A08A03E" w14:textId="77777777" w:rsidR="00C52BF0" w:rsidRPr="00C52BF0" w:rsidRDefault="00C52BF0" w:rsidP="00C52BF0">
            <w:pPr>
              <w:spacing w:after="0"/>
              <w:rPr>
                <w:rFonts w:ascii="Cambria" w:hAnsi="Cambria" w:cs="Arial"/>
                <w:b/>
                <w:sz w:val="22"/>
                <w:szCs w:val="22"/>
              </w:rPr>
            </w:pPr>
          </w:p>
        </w:tc>
      </w:tr>
      <w:tr w:rsidR="00C52BF0" w:rsidRPr="00C52BF0" w14:paraId="1D9813B9" w14:textId="77777777" w:rsidTr="00A108F6">
        <w:tc>
          <w:tcPr>
            <w:tcW w:w="3016" w:type="dxa"/>
            <w:vMerge w:val="restart"/>
          </w:tcPr>
          <w:p w14:paraId="2A357787" w14:textId="77777777" w:rsidR="00C52BF0" w:rsidRPr="00C52BF0" w:rsidRDefault="00C52BF0" w:rsidP="00C52BF0">
            <w:pPr>
              <w:spacing w:after="0"/>
              <w:rPr>
                <w:rFonts w:ascii="Cambria" w:hAnsi="Cambria" w:cs="Arial"/>
                <w:b/>
                <w:sz w:val="22"/>
                <w:szCs w:val="22"/>
              </w:rPr>
            </w:pPr>
          </w:p>
        </w:tc>
        <w:tc>
          <w:tcPr>
            <w:tcW w:w="6058" w:type="dxa"/>
            <w:gridSpan w:val="4"/>
          </w:tcPr>
          <w:p w14:paraId="603744A4" w14:textId="77777777" w:rsidR="00C52BF0" w:rsidRPr="00C52BF0" w:rsidRDefault="00197181" w:rsidP="00C52BF0">
            <w:pPr>
              <w:spacing w:after="0"/>
              <w:jc w:val="center"/>
              <w:rPr>
                <w:rFonts w:ascii="Cambria" w:hAnsi="Cambria" w:cs="Arial"/>
                <w:b/>
                <w:sz w:val="22"/>
                <w:szCs w:val="22"/>
              </w:rPr>
            </w:pPr>
            <w:r>
              <w:rPr>
                <w:rFonts w:ascii="Cambria" w:hAnsi="Cambria" w:cs="Arial"/>
                <w:b/>
                <w:sz w:val="22"/>
                <w:szCs w:val="22"/>
              </w:rPr>
              <w:t>Day</w:t>
            </w:r>
          </w:p>
        </w:tc>
        <w:tc>
          <w:tcPr>
            <w:tcW w:w="6438" w:type="dxa"/>
            <w:gridSpan w:val="4"/>
          </w:tcPr>
          <w:p w14:paraId="4351362C" w14:textId="77777777" w:rsidR="00C52BF0" w:rsidRPr="00C52BF0" w:rsidRDefault="00197181" w:rsidP="00C52BF0">
            <w:pPr>
              <w:spacing w:after="0"/>
              <w:jc w:val="center"/>
              <w:rPr>
                <w:rFonts w:ascii="Cambria" w:hAnsi="Cambria" w:cs="Arial"/>
                <w:b/>
                <w:sz w:val="22"/>
                <w:szCs w:val="22"/>
              </w:rPr>
            </w:pPr>
            <w:r>
              <w:rPr>
                <w:rFonts w:ascii="Cambria" w:hAnsi="Cambria" w:cs="Arial"/>
                <w:b/>
                <w:sz w:val="22"/>
                <w:szCs w:val="22"/>
              </w:rPr>
              <w:t>Night</w:t>
            </w:r>
          </w:p>
        </w:tc>
      </w:tr>
      <w:tr w:rsidR="00C55515" w:rsidRPr="00C52BF0" w14:paraId="35FA7DC6" w14:textId="77777777" w:rsidTr="00A108F6">
        <w:tc>
          <w:tcPr>
            <w:tcW w:w="3016" w:type="dxa"/>
            <w:vMerge/>
          </w:tcPr>
          <w:p w14:paraId="6E395C99" w14:textId="77777777" w:rsidR="00C52BF0" w:rsidRPr="00C52BF0" w:rsidRDefault="00C52BF0" w:rsidP="00C52BF0">
            <w:pPr>
              <w:spacing w:after="0"/>
              <w:rPr>
                <w:rFonts w:ascii="Cambria" w:hAnsi="Cambria" w:cs="Arial"/>
                <w:b/>
                <w:sz w:val="22"/>
                <w:szCs w:val="22"/>
              </w:rPr>
            </w:pPr>
          </w:p>
        </w:tc>
        <w:tc>
          <w:tcPr>
            <w:tcW w:w="1628" w:type="dxa"/>
          </w:tcPr>
          <w:p w14:paraId="29A242DC" w14:textId="77777777" w:rsidR="00C52BF0" w:rsidRPr="00C52BF0" w:rsidRDefault="00197181" w:rsidP="00C52BF0">
            <w:pPr>
              <w:spacing w:after="0"/>
              <w:rPr>
                <w:rFonts w:ascii="Cambria" w:hAnsi="Cambria" w:cs="Arial"/>
                <w:b/>
                <w:sz w:val="22"/>
                <w:szCs w:val="22"/>
              </w:rPr>
            </w:pPr>
            <w:r>
              <w:rPr>
                <w:rFonts w:ascii="Cambria" w:hAnsi="Cambria" w:cs="Arial"/>
                <w:b/>
                <w:sz w:val="22"/>
                <w:szCs w:val="22"/>
              </w:rPr>
              <w:t>Week</w:t>
            </w:r>
          </w:p>
        </w:tc>
        <w:tc>
          <w:tcPr>
            <w:tcW w:w="1701" w:type="dxa"/>
          </w:tcPr>
          <w:p w14:paraId="50EBAD57" w14:textId="77777777" w:rsidR="00C52BF0" w:rsidRPr="00C52BF0" w:rsidRDefault="00197181" w:rsidP="00C52BF0">
            <w:pPr>
              <w:spacing w:after="0"/>
              <w:rPr>
                <w:rFonts w:ascii="Cambria" w:hAnsi="Cambria" w:cs="Arial"/>
                <w:b/>
                <w:sz w:val="22"/>
                <w:szCs w:val="22"/>
              </w:rPr>
            </w:pPr>
            <w:r>
              <w:rPr>
                <w:rFonts w:ascii="Cambria" w:hAnsi="Cambria" w:cs="Arial"/>
                <w:b/>
                <w:sz w:val="22"/>
                <w:szCs w:val="22"/>
              </w:rPr>
              <w:t>Weekend</w:t>
            </w:r>
          </w:p>
        </w:tc>
        <w:tc>
          <w:tcPr>
            <w:tcW w:w="1701" w:type="dxa"/>
          </w:tcPr>
          <w:p w14:paraId="7C65BE04" w14:textId="77777777" w:rsidR="00C52BF0" w:rsidRPr="00C52BF0" w:rsidRDefault="00C52BF0" w:rsidP="00C52BF0">
            <w:pPr>
              <w:spacing w:after="0"/>
              <w:rPr>
                <w:rFonts w:ascii="Cambria" w:hAnsi="Cambria" w:cs="Arial"/>
                <w:b/>
                <w:sz w:val="22"/>
                <w:szCs w:val="22"/>
              </w:rPr>
            </w:pPr>
            <w:r w:rsidRPr="00C52BF0">
              <w:rPr>
                <w:rFonts w:ascii="Cambria" w:hAnsi="Cambria" w:cs="Arial"/>
                <w:b/>
                <w:sz w:val="22"/>
                <w:szCs w:val="22"/>
              </w:rPr>
              <w:t>Total</w:t>
            </w:r>
          </w:p>
        </w:tc>
        <w:tc>
          <w:tcPr>
            <w:tcW w:w="1028" w:type="dxa"/>
          </w:tcPr>
          <w:p w14:paraId="6637905E" w14:textId="77777777" w:rsidR="00C52BF0" w:rsidRPr="00C52BF0" w:rsidRDefault="00C52BF0" w:rsidP="00C52BF0">
            <w:pPr>
              <w:spacing w:after="0"/>
              <w:rPr>
                <w:rFonts w:ascii="Cambria" w:hAnsi="Cambria" w:cs="Arial"/>
                <w:b/>
                <w:sz w:val="22"/>
                <w:szCs w:val="22"/>
              </w:rPr>
            </w:pPr>
            <w:r w:rsidRPr="00C52BF0">
              <w:rPr>
                <w:rFonts w:ascii="Cambria" w:hAnsi="Cambria" w:cs="Arial"/>
                <w:b/>
                <w:sz w:val="22"/>
                <w:szCs w:val="22"/>
              </w:rPr>
              <w:t>P</w:t>
            </w:r>
          </w:p>
        </w:tc>
        <w:tc>
          <w:tcPr>
            <w:tcW w:w="1799" w:type="dxa"/>
          </w:tcPr>
          <w:p w14:paraId="7CAA5C28" w14:textId="77777777" w:rsidR="00C52BF0" w:rsidRPr="00C52BF0" w:rsidRDefault="00197181" w:rsidP="00C52BF0">
            <w:pPr>
              <w:spacing w:after="0"/>
              <w:rPr>
                <w:rFonts w:ascii="Cambria" w:hAnsi="Cambria" w:cs="Arial"/>
                <w:b/>
                <w:sz w:val="22"/>
                <w:szCs w:val="22"/>
              </w:rPr>
            </w:pPr>
            <w:r>
              <w:rPr>
                <w:rFonts w:ascii="Cambria" w:hAnsi="Cambria" w:cs="Arial"/>
                <w:b/>
                <w:sz w:val="22"/>
                <w:szCs w:val="22"/>
              </w:rPr>
              <w:t>Week</w:t>
            </w:r>
          </w:p>
        </w:tc>
        <w:tc>
          <w:tcPr>
            <w:tcW w:w="1709" w:type="dxa"/>
          </w:tcPr>
          <w:p w14:paraId="2E9E6DF5" w14:textId="77777777" w:rsidR="00C52BF0" w:rsidRPr="00C52BF0" w:rsidRDefault="00197181" w:rsidP="00C52BF0">
            <w:pPr>
              <w:spacing w:after="0"/>
              <w:rPr>
                <w:rFonts w:ascii="Cambria" w:hAnsi="Cambria" w:cs="Arial"/>
                <w:b/>
                <w:sz w:val="22"/>
                <w:szCs w:val="22"/>
              </w:rPr>
            </w:pPr>
            <w:r>
              <w:rPr>
                <w:rFonts w:ascii="Cambria" w:hAnsi="Cambria" w:cs="Arial"/>
                <w:b/>
                <w:sz w:val="22"/>
                <w:szCs w:val="22"/>
              </w:rPr>
              <w:t>Weekend</w:t>
            </w:r>
          </w:p>
        </w:tc>
        <w:tc>
          <w:tcPr>
            <w:tcW w:w="1701" w:type="dxa"/>
          </w:tcPr>
          <w:p w14:paraId="0EED1A90" w14:textId="77777777" w:rsidR="00C52BF0" w:rsidRPr="00C52BF0" w:rsidRDefault="00C52BF0" w:rsidP="00C52BF0">
            <w:pPr>
              <w:spacing w:after="0"/>
              <w:rPr>
                <w:rFonts w:ascii="Cambria" w:hAnsi="Cambria" w:cs="Arial"/>
                <w:b/>
                <w:sz w:val="22"/>
                <w:szCs w:val="22"/>
              </w:rPr>
            </w:pPr>
            <w:r w:rsidRPr="00C52BF0">
              <w:rPr>
                <w:rFonts w:ascii="Cambria" w:hAnsi="Cambria" w:cs="Arial"/>
                <w:b/>
                <w:sz w:val="22"/>
                <w:szCs w:val="22"/>
              </w:rPr>
              <w:t>Total</w:t>
            </w:r>
          </w:p>
        </w:tc>
        <w:tc>
          <w:tcPr>
            <w:tcW w:w="1229" w:type="dxa"/>
          </w:tcPr>
          <w:p w14:paraId="3920AF86" w14:textId="77777777" w:rsidR="00C52BF0" w:rsidRPr="00C52BF0" w:rsidRDefault="00C52BF0" w:rsidP="00C52BF0">
            <w:pPr>
              <w:spacing w:after="0"/>
              <w:rPr>
                <w:rFonts w:ascii="Cambria" w:hAnsi="Cambria" w:cs="Arial"/>
                <w:b/>
                <w:sz w:val="22"/>
                <w:szCs w:val="22"/>
              </w:rPr>
            </w:pPr>
            <w:r w:rsidRPr="00C52BF0">
              <w:rPr>
                <w:rFonts w:ascii="Cambria" w:hAnsi="Cambria" w:cs="Arial"/>
                <w:b/>
                <w:sz w:val="22"/>
                <w:szCs w:val="22"/>
              </w:rPr>
              <w:t>P</w:t>
            </w:r>
          </w:p>
        </w:tc>
      </w:tr>
      <w:tr w:rsidR="00C55515" w:rsidRPr="00C52BF0" w14:paraId="63AA89FC" w14:textId="77777777" w:rsidTr="00A108F6">
        <w:tc>
          <w:tcPr>
            <w:tcW w:w="3016" w:type="dxa"/>
          </w:tcPr>
          <w:p w14:paraId="65B7E374" w14:textId="77777777" w:rsidR="00197181" w:rsidRPr="00C52BF0" w:rsidRDefault="00197181" w:rsidP="00C52BF0">
            <w:pPr>
              <w:spacing w:after="0"/>
              <w:rPr>
                <w:rFonts w:ascii="Cambria" w:hAnsi="Cambria" w:cs="Arial"/>
                <w:b/>
                <w:sz w:val="22"/>
                <w:szCs w:val="22"/>
              </w:rPr>
            </w:pPr>
            <w:r w:rsidRPr="00C52BF0">
              <w:rPr>
                <w:rFonts w:ascii="Cambria" w:hAnsi="Cambria" w:cs="Arial"/>
                <w:b/>
                <w:sz w:val="22"/>
                <w:szCs w:val="22"/>
              </w:rPr>
              <w:t>Patients</w:t>
            </w:r>
          </w:p>
        </w:tc>
        <w:tc>
          <w:tcPr>
            <w:tcW w:w="1628" w:type="dxa"/>
          </w:tcPr>
          <w:p w14:paraId="5A9DC0C4" w14:textId="77777777" w:rsidR="00197181" w:rsidRPr="00C52BF0" w:rsidRDefault="00197181" w:rsidP="00C52BF0">
            <w:pPr>
              <w:spacing w:after="0"/>
              <w:rPr>
                <w:rFonts w:ascii="Cambria" w:hAnsi="Cambria" w:cs="Arial"/>
                <w:sz w:val="22"/>
                <w:szCs w:val="22"/>
              </w:rPr>
            </w:pPr>
            <w:r w:rsidRPr="00C52BF0">
              <w:rPr>
                <w:rFonts w:ascii="Cambria" w:hAnsi="Cambria" w:cs="Arial"/>
                <w:sz w:val="22"/>
                <w:szCs w:val="22"/>
              </w:rPr>
              <w:t>14,711</w:t>
            </w:r>
          </w:p>
        </w:tc>
        <w:tc>
          <w:tcPr>
            <w:tcW w:w="1701" w:type="dxa"/>
          </w:tcPr>
          <w:p w14:paraId="70F9010F" w14:textId="77777777" w:rsidR="00197181" w:rsidRPr="00C52BF0" w:rsidRDefault="00197181" w:rsidP="00C52BF0">
            <w:pPr>
              <w:spacing w:after="0"/>
              <w:rPr>
                <w:rFonts w:ascii="Cambria" w:hAnsi="Cambria" w:cs="Arial"/>
                <w:sz w:val="22"/>
                <w:szCs w:val="22"/>
              </w:rPr>
            </w:pPr>
            <w:r w:rsidRPr="00C52BF0">
              <w:rPr>
                <w:rFonts w:ascii="Cambria" w:hAnsi="Cambria" w:cs="Arial"/>
                <w:sz w:val="22"/>
                <w:szCs w:val="22"/>
              </w:rPr>
              <w:t>6,000</w:t>
            </w:r>
          </w:p>
        </w:tc>
        <w:tc>
          <w:tcPr>
            <w:tcW w:w="1701" w:type="dxa"/>
          </w:tcPr>
          <w:p w14:paraId="1BAA7ED5" w14:textId="77777777" w:rsidR="00197181" w:rsidRPr="00C52BF0" w:rsidRDefault="00197181" w:rsidP="00C52BF0">
            <w:pPr>
              <w:spacing w:after="0"/>
              <w:rPr>
                <w:rFonts w:ascii="Cambria" w:hAnsi="Cambria" w:cs="Arial"/>
                <w:sz w:val="22"/>
                <w:szCs w:val="22"/>
              </w:rPr>
            </w:pPr>
            <w:r>
              <w:rPr>
                <w:rFonts w:ascii="Cambria" w:hAnsi="Cambria" w:cs="Arial"/>
                <w:sz w:val="22"/>
                <w:szCs w:val="22"/>
              </w:rPr>
              <w:t>20,711</w:t>
            </w:r>
          </w:p>
        </w:tc>
        <w:tc>
          <w:tcPr>
            <w:tcW w:w="1028" w:type="dxa"/>
          </w:tcPr>
          <w:p w14:paraId="76D077E2" w14:textId="77777777" w:rsidR="00197181" w:rsidRPr="00C52BF0" w:rsidRDefault="00197181" w:rsidP="00C52BF0">
            <w:pPr>
              <w:spacing w:after="0"/>
              <w:rPr>
                <w:rFonts w:ascii="Cambria" w:hAnsi="Cambria" w:cs="Arial"/>
                <w:sz w:val="22"/>
                <w:szCs w:val="22"/>
              </w:rPr>
            </w:pPr>
          </w:p>
        </w:tc>
        <w:tc>
          <w:tcPr>
            <w:tcW w:w="1799" w:type="dxa"/>
          </w:tcPr>
          <w:p w14:paraId="36941662" w14:textId="77777777" w:rsidR="00197181" w:rsidRPr="00C52BF0" w:rsidRDefault="00197181" w:rsidP="00C52BF0">
            <w:pPr>
              <w:spacing w:after="0"/>
              <w:rPr>
                <w:rFonts w:ascii="Cambria" w:hAnsi="Cambria" w:cs="Arial"/>
                <w:sz w:val="22"/>
                <w:szCs w:val="22"/>
              </w:rPr>
            </w:pPr>
            <w:r w:rsidRPr="00C52BF0">
              <w:rPr>
                <w:rFonts w:ascii="Cambria" w:hAnsi="Cambria" w:cs="Arial"/>
                <w:sz w:val="22"/>
                <w:szCs w:val="22"/>
              </w:rPr>
              <w:t>15,799</w:t>
            </w:r>
          </w:p>
        </w:tc>
        <w:tc>
          <w:tcPr>
            <w:tcW w:w="1709" w:type="dxa"/>
          </w:tcPr>
          <w:p w14:paraId="6A2B7C0D" w14:textId="77777777" w:rsidR="00197181" w:rsidRPr="00C52BF0" w:rsidRDefault="00197181" w:rsidP="00C52BF0">
            <w:pPr>
              <w:spacing w:after="0"/>
              <w:rPr>
                <w:rFonts w:ascii="Cambria" w:hAnsi="Cambria" w:cs="Arial"/>
                <w:sz w:val="22"/>
                <w:szCs w:val="22"/>
              </w:rPr>
            </w:pPr>
            <w:r w:rsidRPr="00C52BF0">
              <w:rPr>
                <w:rFonts w:ascii="Cambria" w:hAnsi="Cambria" w:cs="Arial"/>
                <w:sz w:val="22"/>
                <w:szCs w:val="22"/>
              </w:rPr>
              <w:t>12,560</w:t>
            </w:r>
          </w:p>
        </w:tc>
        <w:tc>
          <w:tcPr>
            <w:tcW w:w="1701" w:type="dxa"/>
          </w:tcPr>
          <w:p w14:paraId="2142DF62" w14:textId="77777777" w:rsidR="00197181" w:rsidRPr="00C52BF0" w:rsidRDefault="00197181" w:rsidP="00C52BF0">
            <w:pPr>
              <w:spacing w:after="0"/>
              <w:rPr>
                <w:rFonts w:ascii="Cambria" w:hAnsi="Cambria" w:cs="Arial"/>
                <w:sz w:val="22"/>
                <w:szCs w:val="22"/>
              </w:rPr>
            </w:pPr>
            <w:r>
              <w:rPr>
                <w:rFonts w:ascii="Cambria" w:hAnsi="Cambria" w:cs="Arial"/>
                <w:sz w:val="22"/>
                <w:szCs w:val="22"/>
              </w:rPr>
              <w:t>28,359</w:t>
            </w:r>
          </w:p>
        </w:tc>
        <w:tc>
          <w:tcPr>
            <w:tcW w:w="1229" w:type="dxa"/>
          </w:tcPr>
          <w:p w14:paraId="1D807238" w14:textId="77777777" w:rsidR="00197181" w:rsidRPr="00C52BF0" w:rsidRDefault="00197181" w:rsidP="00C52BF0">
            <w:pPr>
              <w:spacing w:after="0"/>
              <w:rPr>
                <w:rFonts w:ascii="Cambria" w:hAnsi="Cambria" w:cs="Arial"/>
                <w:sz w:val="22"/>
                <w:szCs w:val="22"/>
              </w:rPr>
            </w:pPr>
          </w:p>
        </w:tc>
      </w:tr>
      <w:tr w:rsidR="00C55515" w:rsidRPr="00C52BF0" w14:paraId="7A59C5A3" w14:textId="77777777" w:rsidTr="00A108F6">
        <w:tc>
          <w:tcPr>
            <w:tcW w:w="3016" w:type="dxa"/>
          </w:tcPr>
          <w:p w14:paraId="207C78DE" w14:textId="77777777" w:rsidR="00197181" w:rsidRPr="00C52BF0" w:rsidRDefault="004E2631" w:rsidP="00C52BF0">
            <w:pPr>
              <w:spacing w:after="0"/>
              <w:rPr>
                <w:rFonts w:ascii="Cambria" w:hAnsi="Cambria" w:cs="Arial"/>
                <w:b/>
                <w:sz w:val="22"/>
                <w:szCs w:val="22"/>
              </w:rPr>
            </w:pPr>
            <w:r>
              <w:rPr>
                <w:rFonts w:ascii="Cambria" w:hAnsi="Cambria" w:cs="Arial"/>
                <w:b/>
                <w:sz w:val="22"/>
                <w:szCs w:val="22"/>
              </w:rPr>
              <w:t>Secondary</w:t>
            </w:r>
            <w:r w:rsidR="00197181" w:rsidRPr="00C52BF0">
              <w:rPr>
                <w:rFonts w:ascii="Cambria" w:hAnsi="Cambria" w:cs="Arial"/>
                <w:b/>
                <w:sz w:val="22"/>
                <w:szCs w:val="22"/>
              </w:rPr>
              <w:t xml:space="preserve"> transfer</w:t>
            </w:r>
          </w:p>
        </w:tc>
        <w:tc>
          <w:tcPr>
            <w:tcW w:w="1628" w:type="dxa"/>
          </w:tcPr>
          <w:p w14:paraId="62359AD6" w14:textId="77777777" w:rsidR="00197181" w:rsidRPr="00C52BF0" w:rsidRDefault="00197181" w:rsidP="00C52BF0">
            <w:pPr>
              <w:spacing w:after="0"/>
              <w:rPr>
                <w:rFonts w:ascii="Cambria" w:hAnsi="Cambria" w:cs="Arial"/>
                <w:sz w:val="22"/>
                <w:szCs w:val="22"/>
              </w:rPr>
            </w:pPr>
            <w:r w:rsidRPr="00C52BF0">
              <w:rPr>
                <w:rFonts w:ascii="Cambria" w:hAnsi="Cambria" w:cs="Arial"/>
                <w:sz w:val="22"/>
                <w:szCs w:val="22"/>
              </w:rPr>
              <w:t>2,201 (15.0%)</w:t>
            </w:r>
          </w:p>
        </w:tc>
        <w:tc>
          <w:tcPr>
            <w:tcW w:w="1701" w:type="dxa"/>
          </w:tcPr>
          <w:p w14:paraId="3D81FACE" w14:textId="77777777" w:rsidR="00197181" w:rsidRPr="00C52BF0" w:rsidRDefault="00197181" w:rsidP="00C52BF0">
            <w:pPr>
              <w:spacing w:after="0"/>
              <w:rPr>
                <w:rFonts w:ascii="Cambria" w:hAnsi="Cambria" w:cs="Arial"/>
                <w:sz w:val="22"/>
                <w:szCs w:val="22"/>
              </w:rPr>
            </w:pPr>
            <w:r w:rsidRPr="00C52BF0">
              <w:rPr>
                <w:rFonts w:ascii="Cambria" w:hAnsi="Cambria" w:cs="Arial"/>
                <w:sz w:val="22"/>
                <w:szCs w:val="22"/>
              </w:rPr>
              <w:t>970 (16.2%)</w:t>
            </w:r>
          </w:p>
        </w:tc>
        <w:tc>
          <w:tcPr>
            <w:tcW w:w="1701" w:type="dxa"/>
          </w:tcPr>
          <w:p w14:paraId="3E7F7C5D" w14:textId="77777777" w:rsidR="00197181" w:rsidRPr="00C52BF0" w:rsidRDefault="00197181" w:rsidP="00C52BF0">
            <w:pPr>
              <w:spacing w:after="0"/>
              <w:rPr>
                <w:rFonts w:ascii="Cambria" w:hAnsi="Cambria" w:cs="Arial"/>
                <w:sz w:val="22"/>
                <w:szCs w:val="22"/>
              </w:rPr>
            </w:pPr>
            <w:r>
              <w:rPr>
                <w:rFonts w:ascii="Cambria" w:hAnsi="Cambria" w:cs="Arial"/>
                <w:sz w:val="22"/>
                <w:szCs w:val="22"/>
              </w:rPr>
              <w:t>3,171 (15.3%)</w:t>
            </w:r>
          </w:p>
        </w:tc>
        <w:tc>
          <w:tcPr>
            <w:tcW w:w="1028" w:type="dxa"/>
          </w:tcPr>
          <w:p w14:paraId="3BD2D939" w14:textId="77777777" w:rsidR="00197181" w:rsidRPr="00C52BF0" w:rsidRDefault="00197181" w:rsidP="00C52BF0">
            <w:pPr>
              <w:spacing w:after="0"/>
              <w:rPr>
                <w:rFonts w:ascii="Cambria" w:hAnsi="Cambria" w:cs="Arial"/>
                <w:sz w:val="22"/>
                <w:szCs w:val="22"/>
              </w:rPr>
            </w:pPr>
            <w:r>
              <w:rPr>
                <w:rFonts w:ascii="Cambria" w:hAnsi="Cambria" w:cs="Arial"/>
                <w:sz w:val="22"/>
                <w:szCs w:val="22"/>
              </w:rPr>
              <w:t>0.029</w:t>
            </w:r>
            <w:r w:rsidRPr="00C52BF0">
              <w:rPr>
                <w:rFonts w:ascii="Cambria" w:hAnsi="Cambria" w:cs="Arial"/>
                <w:sz w:val="22"/>
                <w:szCs w:val="22"/>
              </w:rPr>
              <w:t>†</w:t>
            </w:r>
          </w:p>
        </w:tc>
        <w:tc>
          <w:tcPr>
            <w:tcW w:w="1799" w:type="dxa"/>
          </w:tcPr>
          <w:p w14:paraId="22E42697" w14:textId="77777777" w:rsidR="00197181" w:rsidRPr="00C52BF0" w:rsidRDefault="00197181" w:rsidP="00C52BF0">
            <w:pPr>
              <w:spacing w:after="0"/>
              <w:rPr>
                <w:rFonts w:ascii="Cambria" w:hAnsi="Cambria" w:cs="Arial"/>
                <w:sz w:val="22"/>
                <w:szCs w:val="22"/>
              </w:rPr>
            </w:pPr>
            <w:r w:rsidRPr="00C52BF0">
              <w:rPr>
                <w:rFonts w:ascii="Cambria" w:hAnsi="Cambria" w:cs="Arial"/>
                <w:sz w:val="22"/>
                <w:szCs w:val="22"/>
              </w:rPr>
              <w:t>4,288 (27.1%)</w:t>
            </w:r>
          </w:p>
        </w:tc>
        <w:tc>
          <w:tcPr>
            <w:tcW w:w="1709" w:type="dxa"/>
          </w:tcPr>
          <w:p w14:paraId="25A94241" w14:textId="77777777" w:rsidR="00197181" w:rsidRPr="00C52BF0" w:rsidRDefault="00197181" w:rsidP="00C52BF0">
            <w:pPr>
              <w:spacing w:after="0"/>
              <w:rPr>
                <w:rFonts w:ascii="Cambria" w:hAnsi="Cambria" w:cs="Arial"/>
                <w:sz w:val="22"/>
                <w:szCs w:val="22"/>
              </w:rPr>
            </w:pPr>
            <w:r w:rsidRPr="00C52BF0">
              <w:rPr>
                <w:rFonts w:ascii="Cambria" w:hAnsi="Cambria" w:cs="Arial"/>
                <w:sz w:val="22"/>
                <w:szCs w:val="22"/>
              </w:rPr>
              <w:t>3,315 (26.4%)</w:t>
            </w:r>
          </w:p>
        </w:tc>
        <w:tc>
          <w:tcPr>
            <w:tcW w:w="1701" w:type="dxa"/>
          </w:tcPr>
          <w:p w14:paraId="695F7175" w14:textId="77777777" w:rsidR="00197181" w:rsidRPr="00C52BF0" w:rsidRDefault="00197181" w:rsidP="00C52BF0">
            <w:pPr>
              <w:spacing w:after="0"/>
              <w:rPr>
                <w:rFonts w:ascii="Cambria" w:hAnsi="Cambria" w:cs="Arial"/>
                <w:sz w:val="22"/>
                <w:szCs w:val="22"/>
              </w:rPr>
            </w:pPr>
            <w:r>
              <w:rPr>
                <w:rFonts w:ascii="Cambria" w:hAnsi="Cambria" w:cs="Arial"/>
                <w:sz w:val="22"/>
                <w:szCs w:val="22"/>
              </w:rPr>
              <w:t>7,603 (26.8%)</w:t>
            </w:r>
          </w:p>
        </w:tc>
        <w:tc>
          <w:tcPr>
            <w:tcW w:w="1229" w:type="dxa"/>
          </w:tcPr>
          <w:p w14:paraId="0D90780A" w14:textId="77777777" w:rsidR="00197181" w:rsidRPr="00C52BF0" w:rsidRDefault="00197181" w:rsidP="00C52BF0">
            <w:pPr>
              <w:spacing w:after="0"/>
              <w:rPr>
                <w:rFonts w:ascii="Cambria" w:hAnsi="Cambria" w:cs="Arial"/>
                <w:sz w:val="22"/>
                <w:szCs w:val="22"/>
              </w:rPr>
            </w:pPr>
            <w:r>
              <w:rPr>
                <w:rFonts w:ascii="Cambria" w:hAnsi="Cambria" w:cs="Arial"/>
                <w:sz w:val="22"/>
                <w:szCs w:val="22"/>
              </w:rPr>
              <w:t>0.158</w:t>
            </w:r>
            <w:r w:rsidRPr="00C52BF0">
              <w:rPr>
                <w:rFonts w:ascii="Cambria" w:hAnsi="Cambria" w:cs="Arial"/>
                <w:sz w:val="22"/>
                <w:szCs w:val="22"/>
              </w:rPr>
              <w:t>†</w:t>
            </w:r>
          </w:p>
        </w:tc>
      </w:tr>
      <w:tr w:rsidR="00C55515" w:rsidRPr="00C52BF0" w14:paraId="4E9BB1AB" w14:textId="77777777" w:rsidTr="00A108F6">
        <w:tc>
          <w:tcPr>
            <w:tcW w:w="3016" w:type="dxa"/>
          </w:tcPr>
          <w:p w14:paraId="60FFEC48" w14:textId="77777777" w:rsidR="00197181" w:rsidRPr="00C52BF0" w:rsidRDefault="00197181" w:rsidP="00C52BF0">
            <w:pPr>
              <w:spacing w:after="0"/>
              <w:rPr>
                <w:rFonts w:ascii="Cambria" w:hAnsi="Cambria" w:cs="Arial"/>
                <w:b/>
                <w:sz w:val="22"/>
                <w:szCs w:val="22"/>
              </w:rPr>
            </w:pPr>
            <w:r w:rsidRPr="00C52BF0">
              <w:rPr>
                <w:rFonts w:ascii="Cambria" w:hAnsi="Cambria" w:cs="Arial"/>
                <w:b/>
                <w:sz w:val="22"/>
                <w:szCs w:val="22"/>
              </w:rPr>
              <w:t>Length of stay**</w:t>
            </w:r>
          </w:p>
        </w:tc>
        <w:tc>
          <w:tcPr>
            <w:tcW w:w="1628" w:type="dxa"/>
          </w:tcPr>
          <w:p w14:paraId="55187FEA" w14:textId="77777777" w:rsidR="00197181" w:rsidRPr="00C52BF0" w:rsidRDefault="00197181" w:rsidP="00C52BF0">
            <w:pPr>
              <w:spacing w:after="0"/>
              <w:rPr>
                <w:rFonts w:ascii="Cambria" w:hAnsi="Cambria" w:cs="Arial"/>
                <w:color w:val="000000" w:themeColor="text1"/>
                <w:sz w:val="22"/>
                <w:szCs w:val="22"/>
              </w:rPr>
            </w:pPr>
            <w:r w:rsidRPr="00C52BF0">
              <w:rPr>
                <w:rFonts w:ascii="Cambria" w:hAnsi="Cambria" w:cs="Arial"/>
                <w:color w:val="000000" w:themeColor="text1"/>
                <w:sz w:val="22"/>
                <w:szCs w:val="22"/>
              </w:rPr>
              <w:t>9 (5-18)</w:t>
            </w:r>
          </w:p>
        </w:tc>
        <w:tc>
          <w:tcPr>
            <w:tcW w:w="1701" w:type="dxa"/>
          </w:tcPr>
          <w:p w14:paraId="27F01438" w14:textId="77777777" w:rsidR="00197181" w:rsidRPr="00C52BF0" w:rsidRDefault="00197181" w:rsidP="00C52BF0">
            <w:pPr>
              <w:spacing w:after="0"/>
              <w:rPr>
                <w:rFonts w:ascii="Cambria" w:hAnsi="Cambria" w:cs="Arial"/>
                <w:color w:val="000000" w:themeColor="text1"/>
                <w:sz w:val="22"/>
                <w:szCs w:val="22"/>
              </w:rPr>
            </w:pPr>
            <w:r w:rsidRPr="00C52BF0">
              <w:rPr>
                <w:rFonts w:ascii="Cambria" w:hAnsi="Cambria" w:cs="Arial"/>
                <w:color w:val="000000" w:themeColor="text1"/>
                <w:sz w:val="22"/>
                <w:szCs w:val="22"/>
              </w:rPr>
              <w:t>9 (5-18)</w:t>
            </w:r>
          </w:p>
        </w:tc>
        <w:tc>
          <w:tcPr>
            <w:tcW w:w="1701" w:type="dxa"/>
          </w:tcPr>
          <w:p w14:paraId="40446483" w14:textId="77777777" w:rsidR="00197181" w:rsidRPr="00C52BF0" w:rsidRDefault="00197181" w:rsidP="00C52BF0">
            <w:pPr>
              <w:spacing w:after="0"/>
              <w:rPr>
                <w:rFonts w:ascii="Cambria" w:hAnsi="Cambria" w:cs="Arial"/>
                <w:sz w:val="22"/>
                <w:szCs w:val="22"/>
              </w:rPr>
            </w:pPr>
            <w:r>
              <w:rPr>
                <w:rFonts w:ascii="Cambria" w:hAnsi="Cambria" w:cs="Arial"/>
                <w:sz w:val="22"/>
                <w:szCs w:val="22"/>
              </w:rPr>
              <w:t>9 (5-18)</w:t>
            </w:r>
          </w:p>
        </w:tc>
        <w:tc>
          <w:tcPr>
            <w:tcW w:w="1028" w:type="dxa"/>
          </w:tcPr>
          <w:p w14:paraId="1AD0C9F6" w14:textId="77777777" w:rsidR="00197181" w:rsidRPr="00C52BF0" w:rsidRDefault="0020419C" w:rsidP="0020419C">
            <w:pPr>
              <w:spacing w:after="0"/>
              <w:rPr>
                <w:rFonts w:ascii="Cambria" w:hAnsi="Cambria" w:cs="Arial"/>
                <w:color w:val="000000" w:themeColor="text1"/>
                <w:sz w:val="22"/>
                <w:szCs w:val="22"/>
              </w:rPr>
            </w:pPr>
            <w:r>
              <w:rPr>
                <w:rFonts w:ascii="Cambria" w:hAnsi="Cambria" w:cs="Arial"/>
                <w:color w:val="000000" w:themeColor="text1"/>
                <w:sz w:val="22"/>
                <w:szCs w:val="22"/>
              </w:rPr>
              <w:t>1.00</w:t>
            </w:r>
            <w:r w:rsidR="00197181" w:rsidRPr="00C52BF0">
              <w:rPr>
                <w:rFonts w:ascii="Cambria" w:hAnsi="Cambria" w:cs="Arial"/>
                <w:sz w:val="22"/>
                <w:szCs w:val="22"/>
              </w:rPr>
              <w:t>¥</w:t>
            </w:r>
          </w:p>
        </w:tc>
        <w:tc>
          <w:tcPr>
            <w:tcW w:w="1799" w:type="dxa"/>
          </w:tcPr>
          <w:p w14:paraId="56E0AA13" w14:textId="77777777" w:rsidR="00197181" w:rsidRPr="00C52BF0" w:rsidRDefault="00197181" w:rsidP="00C52BF0">
            <w:pPr>
              <w:spacing w:after="0"/>
              <w:rPr>
                <w:rFonts w:ascii="Cambria" w:hAnsi="Cambria" w:cs="Arial"/>
                <w:sz w:val="22"/>
                <w:szCs w:val="22"/>
              </w:rPr>
            </w:pPr>
            <w:r w:rsidRPr="00C52BF0">
              <w:rPr>
                <w:rFonts w:ascii="Cambria" w:hAnsi="Cambria" w:cs="Arial"/>
                <w:color w:val="000000" w:themeColor="text1"/>
                <w:sz w:val="22"/>
                <w:szCs w:val="22"/>
              </w:rPr>
              <w:t>9 (5-17)</w:t>
            </w:r>
          </w:p>
        </w:tc>
        <w:tc>
          <w:tcPr>
            <w:tcW w:w="1709" w:type="dxa"/>
          </w:tcPr>
          <w:p w14:paraId="03E96E3A" w14:textId="77777777" w:rsidR="00197181" w:rsidRPr="00C52BF0" w:rsidRDefault="00197181" w:rsidP="00C52BF0">
            <w:pPr>
              <w:spacing w:after="0"/>
              <w:rPr>
                <w:rFonts w:ascii="Cambria" w:hAnsi="Cambria" w:cs="Arial"/>
                <w:sz w:val="22"/>
                <w:szCs w:val="22"/>
              </w:rPr>
            </w:pPr>
            <w:r w:rsidRPr="00C52BF0">
              <w:rPr>
                <w:rFonts w:ascii="Cambria" w:hAnsi="Cambria" w:cs="Arial"/>
                <w:color w:val="000000" w:themeColor="text1"/>
                <w:sz w:val="22"/>
                <w:szCs w:val="22"/>
              </w:rPr>
              <w:t>8 (5-17)</w:t>
            </w:r>
          </w:p>
        </w:tc>
        <w:tc>
          <w:tcPr>
            <w:tcW w:w="1701" w:type="dxa"/>
          </w:tcPr>
          <w:p w14:paraId="2D3659F3" w14:textId="77777777" w:rsidR="00197181" w:rsidRPr="00C52BF0" w:rsidRDefault="00197181" w:rsidP="00C52BF0">
            <w:pPr>
              <w:spacing w:after="0"/>
              <w:rPr>
                <w:rFonts w:ascii="Cambria" w:hAnsi="Cambria" w:cs="Arial"/>
                <w:sz w:val="22"/>
                <w:szCs w:val="22"/>
              </w:rPr>
            </w:pPr>
            <w:r>
              <w:rPr>
                <w:rFonts w:ascii="Cambria" w:hAnsi="Cambria" w:cs="Arial"/>
                <w:sz w:val="22"/>
                <w:szCs w:val="22"/>
              </w:rPr>
              <w:t>9 (5-17)</w:t>
            </w:r>
          </w:p>
        </w:tc>
        <w:tc>
          <w:tcPr>
            <w:tcW w:w="1229" w:type="dxa"/>
          </w:tcPr>
          <w:p w14:paraId="19257F92" w14:textId="77777777" w:rsidR="00197181" w:rsidRPr="00C52BF0" w:rsidRDefault="0020419C" w:rsidP="00197181">
            <w:pPr>
              <w:spacing w:after="0"/>
              <w:rPr>
                <w:rFonts w:ascii="Cambria" w:hAnsi="Cambria" w:cs="Arial"/>
                <w:sz w:val="22"/>
                <w:szCs w:val="22"/>
              </w:rPr>
            </w:pPr>
            <w:r>
              <w:rPr>
                <w:rFonts w:ascii="Cambria" w:hAnsi="Cambria" w:cs="Arial"/>
                <w:sz w:val="22"/>
                <w:szCs w:val="22"/>
              </w:rPr>
              <w:t>&lt;0.001</w:t>
            </w:r>
            <w:r w:rsidR="00197181" w:rsidRPr="00C52BF0">
              <w:rPr>
                <w:rFonts w:ascii="Cambria" w:hAnsi="Cambria" w:cs="Arial"/>
                <w:sz w:val="22"/>
                <w:szCs w:val="22"/>
              </w:rPr>
              <w:t>¥</w:t>
            </w:r>
          </w:p>
        </w:tc>
      </w:tr>
      <w:tr w:rsidR="00C55515" w:rsidRPr="00C52BF0" w14:paraId="4C4621DB" w14:textId="77777777" w:rsidTr="00A108F6">
        <w:tc>
          <w:tcPr>
            <w:tcW w:w="3016" w:type="dxa"/>
          </w:tcPr>
          <w:p w14:paraId="45FBDEB6" w14:textId="77777777" w:rsidR="00197181" w:rsidRPr="00C52BF0" w:rsidRDefault="00197181" w:rsidP="00C52BF0">
            <w:pPr>
              <w:spacing w:after="0"/>
              <w:rPr>
                <w:rFonts w:ascii="Cambria" w:hAnsi="Cambria" w:cs="Arial"/>
                <w:b/>
                <w:sz w:val="22"/>
                <w:szCs w:val="22"/>
                <w:u w:val="single"/>
              </w:rPr>
            </w:pPr>
            <w:r w:rsidRPr="00C52BF0">
              <w:rPr>
                <w:rFonts w:ascii="Cambria" w:hAnsi="Cambria" w:cs="Arial"/>
                <w:b/>
                <w:sz w:val="22"/>
                <w:szCs w:val="22"/>
                <w:u w:val="single"/>
              </w:rPr>
              <w:t>Glasgow Outcome Score</w:t>
            </w:r>
          </w:p>
          <w:p w14:paraId="6A9BD40A" w14:textId="77777777" w:rsidR="00197181" w:rsidRPr="00C52BF0" w:rsidRDefault="00197181" w:rsidP="00C52BF0">
            <w:pPr>
              <w:spacing w:after="0"/>
              <w:rPr>
                <w:rFonts w:ascii="Cambria" w:hAnsi="Cambria" w:cs="Arial"/>
                <w:b/>
                <w:sz w:val="22"/>
                <w:szCs w:val="22"/>
              </w:rPr>
            </w:pPr>
            <w:r w:rsidRPr="00C52BF0">
              <w:rPr>
                <w:rFonts w:ascii="Cambria" w:hAnsi="Cambria" w:cs="Arial"/>
                <w:b/>
                <w:sz w:val="22"/>
                <w:szCs w:val="22"/>
              </w:rPr>
              <w:t>Good recovery</w:t>
            </w:r>
          </w:p>
          <w:p w14:paraId="7722815C" w14:textId="77777777" w:rsidR="00197181" w:rsidRPr="00C52BF0" w:rsidRDefault="00197181" w:rsidP="00C52BF0">
            <w:pPr>
              <w:spacing w:after="0"/>
              <w:rPr>
                <w:rFonts w:ascii="Cambria" w:hAnsi="Cambria" w:cs="Arial"/>
                <w:b/>
                <w:sz w:val="22"/>
                <w:szCs w:val="22"/>
              </w:rPr>
            </w:pPr>
            <w:r w:rsidRPr="00C52BF0">
              <w:rPr>
                <w:rFonts w:ascii="Cambria" w:hAnsi="Cambria" w:cs="Arial"/>
                <w:b/>
                <w:sz w:val="22"/>
                <w:szCs w:val="22"/>
              </w:rPr>
              <w:t>Moderate disability</w:t>
            </w:r>
          </w:p>
          <w:p w14:paraId="01C99EB0" w14:textId="77777777" w:rsidR="00197181" w:rsidRPr="00C52BF0" w:rsidRDefault="00197181" w:rsidP="00C52BF0">
            <w:pPr>
              <w:spacing w:after="0"/>
              <w:rPr>
                <w:rFonts w:ascii="Cambria" w:hAnsi="Cambria" w:cs="Arial"/>
                <w:b/>
                <w:sz w:val="22"/>
                <w:szCs w:val="22"/>
              </w:rPr>
            </w:pPr>
            <w:r w:rsidRPr="00C52BF0">
              <w:rPr>
                <w:rFonts w:ascii="Cambria" w:hAnsi="Cambria" w:cs="Arial"/>
                <w:b/>
                <w:sz w:val="22"/>
                <w:szCs w:val="22"/>
              </w:rPr>
              <w:t>Severe disability</w:t>
            </w:r>
          </w:p>
          <w:p w14:paraId="2ED96795" w14:textId="77777777" w:rsidR="00197181" w:rsidRPr="00C52BF0" w:rsidRDefault="00197181" w:rsidP="00C52BF0">
            <w:pPr>
              <w:spacing w:after="0"/>
              <w:rPr>
                <w:rFonts w:ascii="Cambria" w:hAnsi="Cambria" w:cs="Arial"/>
                <w:b/>
                <w:sz w:val="22"/>
                <w:szCs w:val="22"/>
              </w:rPr>
            </w:pPr>
            <w:r w:rsidRPr="00C52BF0">
              <w:rPr>
                <w:rFonts w:ascii="Cambria" w:hAnsi="Cambria" w:cs="Arial"/>
                <w:b/>
                <w:sz w:val="22"/>
                <w:szCs w:val="22"/>
              </w:rPr>
              <w:t>Persistent vegetative state</w:t>
            </w:r>
          </w:p>
          <w:p w14:paraId="656787F6" w14:textId="77777777" w:rsidR="00197181" w:rsidRPr="00C52BF0" w:rsidRDefault="00197181" w:rsidP="00C52BF0">
            <w:pPr>
              <w:spacing w:after="0"/>
              <w:rPr>
                <w:rFonts w:ascii="Cambria" w:hAnsi="Cambria" w:cs="Arial"/>
                <w:b/>
                <w:sz w:val="22"/>
                <w:szCs w:val="22"/>
              </w:rPr>
            </w:pPr>
            <w:r w:rsidRPr="00C52BF0">
              <w:rPr>
                <w:rFonts w:ascii="Cambria" w:hAnsi="Cambria" w:cs="Arial"/>
                <w:b/>
                <w:sz w:val="22"/>
                <w:szCs w:val="22"/>
              </w:rPr>
              <w:t>Unavailable</w:t>
            </w:r>
          </w:p>
        </w:tc>
        <w:tc>
          <w:tcPr>
            <w:tcW w:w="1628" w:type="dxa"/>
          </w:tcPr>
          <w:p w14:paraId="4FD7C820" w14:textId="77777777" w:rsidR="00197181" w:rsidRPr="00C52BF0" w:rsidRDefault="00197181" w:rsidP="00C52BF0">
            <w:pPr>
              <w:spacing w:after="0"/>
              <w:rPr>
                <w:rFonts w:ascii="Cambria" w:hAnsi="Cambria" w:cs="Arial"/>
                <w:sz w:val="22"/>
                <w:szCs w:val="22"/>
              </w:rPr>
            </w:pPr>
          </w:p>
          <w:p w14:paraId="242552B6" w14:textId="77777777" w:rsidR="00197181" w:rsidRPr="00C52BF0" w:rsidRDefault="00197181" w:rsidP="00C52BF0">
            <w:pPr>
              <w:spacing w:after="0"/>
              <w:rPr>
                <w:rFonts w:ascii="Cambria" w:hAnsi="Cambria" w:cs="Arial"/>
                <w:sz w:val="22"/>
                <w:szCs w:val="22"/>
              </w:rPr>
            </w:pPr>
            <w:r w:rsidRPr="00C52BF0">
              <w:rPr>
                <w:rFonts w:ascii="Cambria" w:hAnsi="Cambria" w:cs="Arial"/>
                <w:sz w:val="22"/>
                <w:szCs w:val="22"/>
              </w:rPr>
              <w:t>9,394 (63.9%)</w:t>
            </w:r>
          </w:p>
          <w:p w14:paraId="46E2D6D9" w14:textId="77777777" w:rsidR="00197181" w:rsidRPr="00C52BF0" w:rsidRDefault="00197181" w:rsidP="00C52BF0">
            <w:pPr>
              <w:spacing w:after="0"/>
              <w:rPr>
                <w:rFonts w:ascii="Cambria" w:hAnsi="Cambria" w:cs="Arial"/>
                <w:sz w:val="22"/>
                <w:szCs w:val="22"/>
              </w:rPr>
            </w:pPr>
            <w:r w:rsidRPr="00C52BF0">
              <w:rPr>
                <w:rFonts w:ascii="Cambria" w:hAnsi="Cambria" w:cs="Arial"/>
                <w:sz w:val="22"/>
                <w:szCs w:val="22"/>
              </w:rPr>
              <w:t>1,220 (8.3%)</w:t>
            </w:r>
          </w:p>
          <w:p w14:paraId="07592EA8" w14:textId="77777777" w:rsidR="00197181" w:rsidRPr="00C52BF0" w:rsidRDefault="00197181" w:rsidP="00C52BF0">
            <w:pPr>
              <w:spacing w:after="0"/>
              <w:rPr>
                <w:rFonts w:ascii="Cambria" w:hAnsi="Cambria" w:cs="Arial"/>
                <w:sz w:val="22"/>
                <w:szCs w:val="22"/>
              </w:rPr>
            </w:pPr>
            <w:r w:rsidRPr="00C52BF0">
              <w:rPr>
                <w:rFonts w:ascii="Cambria" w:hAnsi="Cambria" w:cs="Arial"/>
                <w:sz w:val="22"/>
                <w:szCs w:val="22"/>
              </w:rPr>
              <w:t>561 (3.8%)</w:t>
            </w:r>
          </w:p>
          <w:p w14:paraId="035FA51F" w14:textId="77777777" w:rsidR="00197181" w:rsidRPr="00C52BF0" w:rsidRDefault="00197181" w:rsidP="00C52BF0">
            <w:pPr>
              <w:spacing w:after="0"/>
              <w:rPr>
                <w:rFonts w:ascii="Cambria" w:hAnsi="Cambria" w:cs="Arial"/>
                <w:sz w:val="22"/>
                <w:szCs w:val="22"/>
              </w:rPr>
            </w:pPr>
            <w:r w:rsidRPr="00C52BF0">
              <w:rPr>
                <w:rFonts w:ascii="Cambria" w:hAnsi="Cambria" w:cs="Arial"/>
                <w:sz w:val="22"/>
                <w:szCs w:val="22"/>
              </w:rPr>
              <w:t>8 (0.1%)</w:t>
            </w:r>
          </w:p>
          <w:p w14:paraId="074E51AF" w14:textId="77777777" w:rsidR="00197181" w:rsidRPr="00C52BF0" w:rsidRDefault="00197181" w:rsidP="00C52BF0">
            <w:pPr>
              <w:spacing w:after="0"/>
              <w:rPr>
                <w:rFonts w:ascii="Cambria" w:hAnsi="Cambria" w:cs="Arial"/>
                <w:sz w:val="22"/>
                <w:szCs w:val="22"/>
              </w:rPr>
            </w:pPr>
            <w:r w:rsidRPr="00C52BF0">
              <w:rPr>
                <w:rFonts w:ascii="Cambria" w:hAnsi="Cambria" w:cs="Arial"/>
                <w:sz w:val="22"/>
                <w:szCs w:val="22"/>
              </w:rPr>
              <w:t>2,273</w:t>
            </w:r>
            <w:r>
              <w:rPr>
                <w:rFonts w:ascii="Cambria" w:hAnsi="Cambria" w:cs="Arial"/>
                <w:sz w:val="22"/>
                <w:szCs w:val="22"/>
              </w:rPr>
              <w:t xml:space="preserve"> (15.5%)</w:t>
            </w:r>
          </w:p>
        </w:tc>
        <w:tc>
          <w:tcPr>
            <w:tcW w:w="1701" w:type="dxa"/>
          </w:tcPr>
          <w:p w14:paraId="62A05B9F" w14:textId="77777777" w:rsidR="00197181" w:rsidRPr="00C52BF0" w:rsidRDefault="00197181" w:rsidP="007C1751">
            <w:pPr>
              <w:spacing w:after="0"/>
              <w:rPr>
                <w:rFonts w:ascii="Cambria" w:hAnsi="Cambria" w:cs="Arial"/>
                <w:sz w:val="22"/>
                <w:szCs w:val="22"/>
              </w:rPr>
            </w:pPr>
          </w:p>
          <w:p w14:paraId="3CE7D3AE" w14:textId="77777777" w:rsidR="00197181" w:rsidRPr="00C52BF0" w:rsidRDefault="00197181" w:rsidP="007C1751">
            <w:pPr>
              <w:spacing w:after="0"/>
              <w:rPr>
                <w:rFonts w:ascii="Cambria" w:hAnsi="Cambria" w:cs="Arial"/>
                <w:sz w:val="22"/>
                <w:szCs w:val="22"/>
              </w:rPr>
            </w:pPr>
            <w:r w:rsidRPr="00C52BF0">
              <w:rPr>
                <w:rFonts w:ascii="Cambria" w:hAnsi="Cambria" w:cs="Arial"/>
                <w:sz w:val="22"/>
                <w:szCs w:val="22"/>
              </w:rPr>
              <w:t>3,847 (64.1%)</w:t>
            </w:r>
          </w:p>
          <w:p w14:paraId="24B089C9" w14:textId="77777777" w:rsidR="00197181" w:rsidRPr="00C52BF0" w:rsidRDefault="00197181" w:rsidP="007C1751">
            <w:pPr>
              <w:spacing w:after="0"/>
              <w:rPr>
                <w:rFonts w:ascii="Cambria" w:hAnsi="Cambria" w:cs="Arial"/>
                <w:sz w:val="22"/>
                <w:szCs w:val="22"/>
              </w:rPr>
            </w:pPr>
            <w:r w:rsidRPr="00C52BF0">
              <w:rPr>
                <w:rFonts w:ascii="Cambria" w:hAnsi="Cambria" w:cs="Arial"/>
                <w:sz w:val="22"/>
                <w:szCs w:val="22"/>
              </w:rPr>
              <w:t>492 (8.2%)</w:t>
            </w:r>
          </w:p>
          <w:p w14:paraId="23A2BA1D" w14:textId="77777777" w:rsidR="00197181" w:rsidRPr="00C52BF0" w:rsidRDefault="00197181" w:rsidP="007C1751">
            <w:pPr>
              <w:spacing w:after="0"/>
              <w:rPr>
                <w:rFonts w:ascii="Cambria" w:hAnsi="Cambria" w:cs="Arial"/>
                <w:sz w:val="22"/>
                <w:szCs w:val="22"/>
              </w:rPr>
            </w:pPr>
            <w:r w:rsidRPr="00C52BF0">
              <w:rPr>
                <w:rFonts w:ascii="Cambria" w:hAnsi="Cambria" w:cs="Arial"/>
                <w:sz w:val="22"/>
                <w:szCs w:val="22"/>
              </w:rPr>
              <w:t>218 (3.6%)</w:t>
            </w:r>
          </w:p>
          <w:p w14:paraId="34CAB910" w14:textId="77777777" w:rsidR="00197181" w:rsidRPr="00C52BF0" w:rsidRDefault="00197181" w:rsidP="007C1751">
            <w:pPr>
              <w:spacing w:after="0"/>
              <w:rPr>
                <w:rFonts w:ascii="Cambria" w:hAnsi="Cambria" w:cs="Arial"/>
                <w:sz w:val="22"/>
                <w:szCs w:val="22"/>
              </w:rPr>
            </w:pPr>
            <w:r w:rsidRPr="00C52BF0">
              <w:rPr>
                <w:rFonts w:ascii="Cambria" w:hAnsi="Cambria" w:cs="Arial"/>
                <w:sz w:val="22"/>
                <w:szCs w:val="22"/>
              </w:rPr>
              <w:t>3 (0.1%)</w:t>
            </w:r>
          </w:p>
          <w:p w14:paraId="602A5C13" w14:textId="77777777" w:rsidR="00197181" w:rsidRPr="00C52BF0" w:rsidRDefault="00197181" w:rsidP="00C52BF0">
            <w:pPr>
              <w:spacing w:after="0"/>
              <w:rPr>
                <w:rFonts w:ascii="Cambria" w:hAnsi="Cambria" w:cs="Arial"/>
                <w:sz w:val="22"/>
                <w:szCs w:val="22"/>
              </w:rPr>
            </w:pPr>
            <w:r w:rsidRPr="00C52BF0">
              <w:rPr>
                <w:rFonts w:ascii="Cambria" w:hAnsi="Cambria" w:cs="Arial"/>
                <w:sz w:val="22"/>
                <w:szCs w:val="22"/>
              </w:rPr>
              <w:t>939 (15.7%)</w:t>
            </w:r>
          </w:p>
        </w:tc>
        <w:tc>
          <w:tcPr>
            <w:tcW w:w="1701" w:type="dxa"/>
          </w:tcPr>
          <w:p w14:paraId="541B26C2" w14:textId="77777777" w:rsidR="00197181" w:rsidRDefault="00197181" w:rsidP="00C52BF0">
            <w:pPr>
              <w:spacing w:after="0"/>
              <w:rPr>
                <w:rFonts w:ascii="Cambria" w:hAnsi="Cambria" w:cs="Arial"/>
                <w:sz w:val="22"/>
                <w:szCs w:val="22"/>
              </w:rPr>
            </w:pPr>
          </w:p>
          <w:p w14:paraId="30AAC2DC" w14:textId="77777777" w:rsidR="00197181" w:rsidRDefault="00197181" w:rsidP="00C52BF0">
            <w:pPr>
              <w:spacing w:after="0"/>
              <w:rPr>
                <w:rFonts w:ascii="Cambria" w:hAnsi="Cambria" w:cs="Arial"/>
                <w:sz w:val="22"/>
                <w:szCs w:val="22"/>
              </w:rPr>
            </w:pPr>
            <w:r>
              <w:rPr>
                <w:rFonts w:ascii="Cambria" w:hAnsi="Cambria" w:cs="Arial"/>
                <w:sz w:val="22"/>
                <w:szCs w:val="22"/>
              </w:rPr>
              <w:t>13,241 (63.9%)</w:t>
            </w:r>
          </w:p>
          <w:p w14:paraId="2202385B" w14:textId="77777777" w:rsidR="00197181" w:rsidRDefault="00197181" w:rsidP="00C52BF0">
            <w:pPr>
              <w:spacing w:after="0"/>
              <w:rPr>
                <w:rFonts w:ascii="Cambria" w:hAnsi="Cambria" w:cs="Arial"/>
                <w:sz w:val="22"/>
                <w:szCs w:val="22"/>
              </w:rPr>
            </w:pPr>
            <w:r>
              <w:rPr>
                <w:rFonts w:ascii="Cambria" w:hAnsi="Cambria" w:cs="Arial"/>
                <w:sz w:val="22"/>
                <w:szCs w:val="22"/>
              </w:rPr>
              <w:t>1,712 (8.3%)</w:t>
            </w:r>
          </w:p>
          <w:p w14:paraId="4A38CB02" w14:textId="77777777" w:rsidR="00197181" w:rsidRDefault="00197181" w:rsidP="00C52BF0">
            <w:pPr>
              <w:spacing w:after="0"/>
              <w:rPr>
                <w:rFonts w:ascii="Cambria" w:hAnsi="Cambria" w:cs="Arial"/>
                <w:sz w:val="22"/>
                <w:szCs w:val="22"/>
              </w:rPr>
            </w:pPr>
            <w:r>
              <w:rPr>
                <w:rFonts w:ascii="Cambria" w:hAnsi="Cambria" w:cs="Arial"/>
                <w:sz w:val="22"/>
                <w:szCs w:val="22"/>
              </w:rPr>
              <w:t>779 (3.8%)</w:t>
            </w:r>
          </w:p>
          <w:p w14:paraId="7FD0DE4B" w14:textId="77777777" w:rsidR="00197181" w:rsidRDefault="00197181" w:rsidP="00C52BF0">
            <w:pPr>
              <w:spacing w:after="0"/>
              <w:rPr>
                <w:rFonts w:ascii="Cambria" w:hAnsi="Cambria" w:cs="Arial"/>
                <w:sz w:val="22"/>
                <w:szCs w:val="22"/>
              </w:rPr>
            </w:pPr>
            <w:r>
              <w:rPr>
                <w:rFonts w:ascii="Cambria" w:hAnsi="Cambria" w:cs="Arial"/>
                <w:sz w:val="22"/>
                <w:szCs w:val="22"/>
              </w:rPr>
              <w:t>11 (0.1%)</w:t>
            </w:r>
          </w:p>
          <w:p w14:paraId="0AECE9E5" w14:textId="77777777" w:rsidR="00197181" w:rsidRPr="00C52BF0" w:rsidRDefault="00197181" w:rsidP="00C52BF0">
            <w:pPr>
              <w:spacing w:after="0"/>
              <w:rPr>
                <w:rFonts w:ascii="Cambria" w:hAnsi="Cambria" w:cs="Arial"/>
                <w:sz w:val="22"/>
                <w:szCs w:val="22"/>
              </w:rPr>
            </w:pPr>
            <w:r>
              <w:rPr>
                <w:rFonts w:ascii="Cambria" w:hAnsi="Cambria" w:cs="Arial"/>
                <w:sz w:val="22"/>
                <w:szCs w:val="22"/>
              </w:rPr>
              <w:t>3,077 (14.9%)</w:t>
            </w:r>
          </w:p>
        </w:tc>
        <w:tc>
          <w:tcPr>
            <w:tcW w:w="1028" w:type="dxa"/>
          </w:tcPr>
          <w:p w14:paraId="3DD5B967" w14:textId="77777777" w:rsidR="00197181" w:rsidRDefault="00197181" w:rsidP="007C1751">
            <w:pPr>
              <w:spacing w:after="0"/>
              <w:rPr>
                <w:rFonts w:ascii="Cambria" w:hAnsi="Cambria" w:cs="Arial"/>
                <w:sz w:val="22"/>
                <w:szCs w:val="22"/>
              </w:rPr>
            </w:pPr>
          </w:p>
          <w:p w14:paraId="4B367BA2" w14:textId="77777777" w:rsidR="00197181" w:rsidRDefault="00197181" w:rsidP="007C1751">
            <w:pPr>
              <w:spacing w:after="0"/>
              <w:rPr>
                <w:rFonts w:ascii="Cambria" w:hAnsi="Cambria" w:cs="Arial"/>
                <w:sz w:val="22"/>
                <w:szCs w:val="22"/>
              </w:rPr>
            </w:pPr>
          </w:p>
          <w:p w14:paraId="0431E02E" w14:textId="77777777" w:rsidR="00197181" w:rsidRDefault="00197181" w:rsidP="007C1751">
            <w:pPr>
              <w:spacing w:after="0"/>
              <w:rPr>
                <w:rFonts w:ascii="Cambria" w:hAnsi="Cambria" w:cs="Arial"/>
                <w:sz w:val="22"/>
                <w:szCs w:val="22"/>
              </w:rPr>
            </w:pPr>
          </w:p>
          <w:p w14:paraId="0871EE86" w14:textId="77777777" w:rsidR="00197181" w:rsidRDefault="00197181" w:rsidP="007C1751">
            <w:pPr>
              <w:spacing w:after="0"/>
              <w:rPr>
                <w:rFonts w:ascii="Cambria" w:hAnsi="Cambria" w:cs="Arial"/>
                <w:sz w:val="22"/>
                <w:szCs w:val="22"/>
              </w:rPr>
            </w:pPr>
          </w:p>
          <w:p w14:paraId="15D84BCC" w14:textId="77777777" w:rsidR="00197181" w:rsidRDefault="00197181" w:rsidP="007C1751">
            <w:pPr>
              <w:spacing w:after="0"/>
              <w:rPr>
                <w:rFonts w:ascii="Cambria" w:hAnsi="Cambria" w:cs="Arial"/>
                <w:sz w:val="22"/>
                <w:szCs w:val="22"/>
              </w:rPr>
            </w:pPr>
          </w:p>
          <w:p w14:paraId="25E07EAB" w14:textId="77777777" w:rsidR="00197181" w:rsidRPr="00C52BF0" w:rsidRDefault="00197181" w:rsidP="00C52BF0">
            <w:pPr>
              <w:spacing w:after="0"/>
              <w:rPr>
                <w:rFonts w:ascii="Cambria" w:hAnsi="Cambria" w:cs="Arial"/>
                <w:sz w:val="22"/>
                <w:szCs w:val="22"/>
              </w:rPr>
            </w:pPr>
            <w:r>
              <w:rPr>
                <w:rFonts w:ascii="Cambria" w:hAnsi="Cambria" w:cs="Arial"/>
                <w:sz w:val="22"/>
                <w:szCs w:val="22"/>
              </w:rPr>
              <w:t>0.970</w:t>
            </w:r>
            <w:r w:rsidRPr="00C52BF0">
              <w:rPr>
                <w:rFonts w:ascii="Cambria" w:hAnsi="Cambria" w:cs="Arial"/>
                <w:sz w:val="22"/>
                <w:szCs w:val="22"/>
              </w:rPr>
              <w:t>†</w:t>
            </w:r>
          </w:p>
        </w:tc>
        <w:tc>
          <w:tcPr>
            <w:tcW w:w="1799" w:type="dxa"/>
          </w:tcPr>
          <w:p w14:paraId="30682A62" w14:textId="77777777" w:rsidR="00197181" w:rsidRPr="00C52BF0" w:rsidRDefault="00197181" w:rsidP="007C1751">
            <w:pPr>
              <w:spacing w:after="0"/>
              <w:rPr>
                <w:rFonts w:ascii="Cambria" w:hAnsi="Cambria" w:cs="Arial"/>
                <w:sz w:val="22"/>
                <w:szCs w:val="22"/>
              </w:rPr>
            </w:pPr>
          </w:p>
          <w:p w14:paraId="272EB749" w14:textId="77777777" w:rsidR="00197181" w:rsidRPr="00C52BF0" w:rsidRDefault="00197181" w:rsidP="007C1751">
            <w:pPr>
              <w:spacing w:after="0"/>
              <w:rPr>
                <w:rFonts w:ascii="Cambria" w:hAnsi="Cambria" w:cs="Arial"/>
                <w:sz w:val="22"/>
                <w:szCs w:val="22"/>
              </w:rPr>
            </w:pPr>
            <w:r w:rsidRPr="00C52BF0">
              <w:rPr>
                <w:rFonts w:ascii="Cambria" w:hAnsi="Cambria" w:cs="Arial"/>
                <w:sz w:val="22"/>
                <w:szCs w:val="22"/>
              </w:rPr>
              <w:t>10,103 (63.9%)</w:t>
            </w:r>
          </w:p>
          <w:p w14:paraId="463A4283" w14:textId="77777777" w:rsidR="00197181" w:rsidRPr="00C52BF0" w:rsidRDefault="00197181" w:rsidP="007C1751">
            <w:pPr>
              <w:spacing w:after="0"/>
              <w:rPr>
                <w:rFonts w:ascii="Cambria" w:hAnsi="Cambria" w:cs="Arial"/>
                <w:sz w:val="22"/>
                <w:szCs w:val="22"/>
              </w:rPr>
            </w:pPr>
            <w:r w:rsidRPr="00C52BF0">
              <w:rPr>
                <w:rFonts w:ascii="Cambria" w:hAnsi="Cambria" w:cs="Arial"/>
                <w:sz w:val="22"/>
                <w:szCs w:val="22"/>
              </w:rPr>
              <w:t>1,182 (7.5%)</w:t>
            </w:r>
          </w:p>
          <w:p w14:paraId="44167102" w14:textId="77777777" w:rsidR="00197181" w:rsidRPr="00C52BF0" w:rsidRDefault="00197181" w:rsidP="007C1751">
            <w:pPr>
              <w:spacing w:after="0"/>
              <w:rPr>
                <w:rFonts w:ascii="Cambria" w:hAnsi="Cambria" w:cs="Arial"/>
                <w:sz w:val="22"/>
                <w:szCs w:val="22"/>
              </w:rPr>
            </w:pPr>
            <w:r w:rsidRPr="00C52BF0">
              <w:rPr>
                <w:rFonts w:ascii="Cambria" w:hAnsi="Cambria" w:cs="Arial"/>
                <w:sz w:val="22"/>
                <w:szCs w:val="22"/>
              </w:rPr>
              <w:t>595 (3.8%)</w:t>
            </w:r>
          </w:p>
          <w:p w14:paraId="2BFA3644" w14:textId="77777777" w:rsidR="00197181" w:rsidRPr="00C52BF0" w:rsidRDefault="00197181" w:rsidP="007C1751">
            <w:pPr>
              <w:spacing w:after="0"/>
              <w:rPr>
                <w:rFonts w:ascii="Cambria" w:hAnsi="Cambria" w:cs="Arial"/>
                <w:sz w:val="22"/>
                <w:szCs w:val="22"/>
              </w:rPr>
            </w:pPr>
            <w:r w:rsidRPr="00C52BF0">
              <w:rPr>
                <w:rFonts w:ascii="Cambria" w:hAnsi="Cambria" w:cs="Arial"/>
                <w:sz w:val="22"/>
                <w:szCs w:val="22"/>
              </w:rPr>
              <w:t>5 (0.0%)</w:t>
            </w:r>
          </w:p>
          <w:p w14:paraId="39008EB1" w14:textId="77777777" w:rsidR="00197181" w:rsidRPr="00C52BF0" w:rsidRDefault="00197181" w:rsidP="00C52BF0">
            <w:pPr>
              <w:spacing w:after="0"/>
              <w:rPr>
                <w:rFonts w:ascii="Cambria" w:hAnsi="Cambria" w:cs="Arial"/>
                <w:sz w:val="22"/>
                <w:szCs w:val="22"/>
              </w:rPr>
            </w:pPr>
            <w:r w:rsidRPr="00C52BF0">
              <w:rPr>
                <w:rFonts w:ascii="Cambria" w:hAnsi="Cambria" w:cs="Arial"/>
                <w:sz w:val="22"/>
                <w:szCs w:val="22"/>
              </w:rPr>
              <w:t>2,590</w:t>
            </w:r>
            <w:r>
              <w:rPr>
                <w:rFonts w:ascii="Cambria" w:hAnsi="Cambria" w:cs="Arial"/>
                <w:sz w:val="22"/>
                <w:szCs w:val="22"/>
              </w:rPr>
              <w:t xml:space="preserve"> (16.4%)</w:t>
            </w:r>
          </w:p>
        </w:tc>
        <w:tc>
          <w:tcPr>
            <w:tcW w:w="1709" w:type="dxa"/>
          </w:tcPr>
          <w:p w14:paraId="656EFAC9" w14:textId="77777777" w:rsidR="00197181" w:rsidRPr="00C52BF0" w:rsidRDefault="00197181" w:rsidP="00C52BF0">
            <w:pPr>
              <w:spacing w:after="0"/>
              <w:rPr>
                <w:rFonts w:ascii="Cambria" w:hAnsi="Cambria" w:cs="Arial"/>
                <w:sz w:val="22"/>
                <w:szCs w:val="22"/>
              </w:rPr>
            </w:pPr>
          </w:p>
          <w:p w14:paraId="6D97CCBB" w14:textId="77777777" w:rsidR="00197181" w:rsidRPr="00C52BF0" w:rsidRDefault="00197181" w:rsidP="00C52BF0">
            <w:pPr>
              <w:spacing w:after="0"/>
              <w:rPr>
                <w:rFonts w:ascii="Cambria" w:hAnsi="Cambria" w:cs="Arial"/>
                <w:sz w:val="22"/>
                <w:szCs w:val="22"/>
              </w:rPr>
            </w:pPr>
            <w:r w:rsidRPr="00C52BF0">
              <w:rPr>
                <w:rFonts w:ascii="Cambria" w:hAnsi="Cambria" w:cs="Arial"/>
                <w:sz w:val="22"/>
                <w:szCs w:val="22"/>
              </w:rPr>
              <w:t>7,973 (63.5%)</w:t>
            </w:r>
          </w:p>
          <w:p w14:paraId="7396085C" w14:textId="77777777" w:rsidR="00197181" w:rsidRPr="00C52BF0" w:rsidRDefault="00197181" w:rsidP="00C52BF0">
            <w:pPr>
              <w:spacing w:after="0"/>
              <w:rPr>
                <w:rFonts w:ascii="Cambria" w:hAnsi="Cambria" w:cs="Arial"/>
                <w:sz w:val="22"/>
                <w:szCs w:val="22"/>
              </w:rPr>
            </w:pPr>
            <w:r w:rsidRPr="00C52BF0">
              <w:rPr>
                <w:rFonts w:ascii="Cambria" w:hAnsi="Cambria" w:cs="Arial"/>
                <w:sz w:val="22"/>
                <w:szCs w:val="22"/>
              </w:rPr>
              <w:t>991 (7.9%)</w:t>
            </w:r>
          </w:p>
          <w:p w14:paraId="5DCB96F3" w14:textId="77777777" w:rsidR="00197181" w:rsidRPr="00C52BF0" w:rsidRDefault="00197181" w:rsidP="00C52BF0">
            <w:pPr>
              <w:spacing w:after="0"/>
              <w:rPr>
                <w:rFonts w:ascii="Cambria" w:hAnsi="Cambria" w:cs="Arial"/>
                <w:sz w:val="22"/>
                <w:szCs w:val="22"/>
              </w:rPr>
            </w:pPr>
            <w:r w:rsidRPr="00C52BF0">
              <w:rPr>
                <w:rFonts w:ascii="Cambria" w:hAnsi="Cambria" w:cs="Arial"/>
                <w:sz w:val="22"/>
                <w:szCs w:val="22"/>
              </w:rPr>
              <w:t>448 (3.6%)</w:t>
            </w:r>
          </w:p>
          <w:p w14:paraId="666AC6E9" w14:textId="77777777" w:rsidR="00197181" w:rsidRPr="00C52BF0" w:rsidRDefault="00197181" w:rsidP="00C52BF0">
            <w:pPr>
              <w:spacing w:after="0"/>
              <w:rPr>
                <w:rFonts w:ascii="Cambria" w:hAnsi="Cambria" w:cs="Arial"/>
                <w:sz w:val="22"/>
                <w:szCs w:val="22"/>
              </w:rPr>
            </w:pPr>
            <w:r w:rsidRPr="00C52BF0">
              <w:rPr>
                <w:rFonts w:ascii="Cambria" w:hAnsi="Cambria" w:cs="Arial"/>
                <w:sz w:val="22"/>
                <w:szCs w:val="22"/>
              </w:rPr>
              <w:t>4 (0.0%)</w:t>
            </w:r>
          </w:p>
          <w:p w14:paraId="295DC24C" w14:textId="77777777" w:rsidR="00197181" w:rsidRPr="00C52BF0" w:rsidRDefault="00197181" w:rsidP="00C52BF0">
            <w:pPr>
              <w:spacing w:after="0"/>
              <w:rPr>
                <w:rFonts w:ascii="Cambria" w:hAnsi="Cambria" w:cs="Arial"/>
                <w:sz w:val="22"/>
                <w:szCs w:val="22"/>
              </w:rPr>
            </w:pPr>
            <w:r w:rsidRPr="00C52BF0">
              <w:rPr>
                <w:rFonts w:ascii="Cambria" w:hAnsi="Cambria" w:cs="Arial"/>
                <w:sz w:val="22"/>
                <w:szCs w:val="22"/>
              </w:rPr>
              <w:t>2,155 (17.2%)</w:t>
            </w:r>
          </w:p>
        </w:tc>
        <w:tc>
          <w:tcPr>
            <w:tcW w:w="1701" w:type="dxa"/>
          </w:tcPr>
          <w:p w14:paraId="0CF3956F" w14:textId="77777777" w:rsidR="00197181" w:rsidRDefault="00197181" w:rsidP="00C52BF0">
            <w:pPr>
              <w:spacing w:after="0"/>
              <w:rPr>
                <w:rFonts w:ascii="Cambria" w:hAnsi="Cambria" w:cs="Arial"/>
                <w:sz w:val="22"/>
                <w:szCs w:val="22"/>
              </w:rPr>
            </w:pPr>
          </w:p>
          <w:p w14:paraId="77B88329" w14:textId="77777777" w:rsidR="00197181" w:rsidRDefault="00197181" w:rsidP="00C52BF0">
            <w:pPr>
              <w:spacing w:after="0"/>
              <w:rPr>
                <w:rFonts w:ascii="Cambria" w:hAnsi="Cambria" w:cs="Arial"/>
                <w:sz w:val="22"/>
                <w:szCs w:val="22"/>
              </w:rPr>
            </w:pPr>
            <w:r>
              <w:rPr>
                <w:rFonts w:ascii="Cambria" w:hAnsi="Cambria" w:cs="Arial"/>
                <w:sz w:val="22"/>
                <w:szCs w:val="22"/>
              </w:rPr>
              <w:t>18,076 (63.7%)</w:t>
            </w:r>
          </w:p>
          <w:p w14:paraId="7C8CB2CD" w14:textId="77777777" w:rsidR="00197181" w:rsidRDefault="00197181" w:rsidP="00C52BF0">
            <w:pPr>
              <w:spacing w:after="0"/>
              <w:rPr>
                <w:rFonts w:ascii="Cambria" w:hAnsi="Cambria" w:cs="Arial"/>
                <w:sz w:val="22"/>
                <w:szCs w:val="22"/>
              </w:rPr>
            </w:pPr>
            <w:r>
              <w:rPr>
                <w:rFonts w:ascii="Cambria" w:hAnsi="Cambria" w:cs="Arial"/>
                <w:sz w:val="22"/>
                <w:szCs w:val="22"/>
              </w:rPr>
              <w:t>2,173 (7.7%)</w:t>
            </w:r>
          </w:p>
          <w:p w14:paraId="3CB46CDE" w14:textId="77777777" w:rsidR="00197181" w:rsidRDefault="00197181" w:rsidP="00C52BF0">
            <w:pPr>
              <w:spacing w:after="0"/>
              <w:rPr>
                <w:rFonts w:ascii="Cambria" w:hAnsi="Cambria" w:cs="Arial"/>
                <w:sz w:val="22"/>
                <w:szCs w:val="22"/>
              </w:rPr>
            </w:pPr>
            <w:r>
              <w:rPr>
                <w:rFonts w:ascii="Cambria" w:hAnsi="Cambria" w:cs="Arial"/>
                <w:sz w:val="22"/>
                <w:szCs w:val="22"/>
              </w:rPr>
              <w:t>1,043 (3.7%)</w:t>
            </w:r>
          </w:p>
          <w:p w14:paraId="70C14701" w14:textId="77777777" w:rsidR="00197181" w:rsidRDefault="00197181" w:rsidP="00C52BF0">
            <w:pPr>
              <w:spacing w:after="0"/>
              <w:rPr>
                <w:rFonts w:ascii="Cambria" w:hAnsi="Cambria" w:cs="Arial"/>
                <w:sz w:val="22"/>
                <w:szCs w:val="22"/>
              </w:rPr>
            </w:pPr>
            <w:r>
              <w:rPr>
                <w:rFonts w:ascii="Cambria" w:hAnsi="Cambria" w:cs="Arial"/>
                <w:sz w:val="22"/>
                <w:szCs w:val="22"/>
              </w:rPr>
              <w:t>9 (0.0%)</w:t>
            </w:r>
          </w:p>
          <w:p w14:paraId="41CDE0B5" w14:textId="77777777" w:rsidR="00197181" w:rsidRPr="00C52BF0" w:rsidRDefault="00197181" w:rsidP="00C52BF0">
            <w:pPr>
              <w:spacing w:after="0"/>
              <w:rPr>
                <w:rFonts w:ascii="Cambria" w:hAnsi="Cambria" w:cs="Arial"/>
                <w:sz w:val="22"/>
                <w:szCs w:val="22"/>
              </w:rPr>
            </w:pPr>
            <w:r>
              <w:rPr>
                <w:rFonts w:ascii="Cambria" w:hAnsi="Cambria" w:cs="Arial"/>
                <w:sz w:val="22"/>
                <w:szCs w:val="22"/>
              </w:rPr>
              <w:t>4,607 (16.2%)</w:t>
            </w:r>
          </w:p>
        </w:tc>
        <w:tc>
          <w:tcPr>
            <w:tcW w:w="1229" w:type="dxa"/>
          </w:tcPr>
          <w:p w14:paraId="12325699" w14:textId="77777777" w:rsidR="00197181" w:rsidRDefault="00197181" w:rsidP="00C52BF0">
            <w:pPr>
              <w:spacing w:after="0"/>
              <w:rPr>
                <w:rFonts w:ascii="Cambria" w:hAnsi="Cambria" w:cs="Arial"/>
                <w:sz w:val="22"/>
                <w:szCs w:val="22"/>
              </w:rPr>
            </w:pPr>
          </w:p>
          <w:p w14:paraId="3030F311" w14:textId="77777777" w:rsidR="00197181" w:rsidRDefault="00197181" w:rsidP="00C52BF0">
            <w:pPr>
              <w:spacing w:after="0"/>
              <w:rPr>
                <w:rFonts w:ascii="Cambria" w:hAnsi="Cambria" w:cs="Arial"/>
                <w:sz w:val="22"/>
                <w:szCs w:val="22"/>
              </w:rPr>
            </w:pPr>
          </w:p>
          <w:p w14:paraId="60E99197" w14:textId="77777777" w:rsidR="00197181" w:rsidRDefault="00197181" w:rsidP="00C52BF0">
            <w:pPr>
              <w:spacing w:after="0"/>
              <w:rPr>
                <w:rFonts w:ascii="Cambria" w:hAnsi="Cambria" w:cs="Arial"/>
                <w:sz w:val="22"/>
                <w:szCs w:val="22"/>
              </w:rPr>
            </w:pPr>
          </w:p>
          <w:p w14:paraId="7B833374" w14:textId="77777777" w:rsidR="00197181" w:rsidRDefault="00197181" w:rsidP="00C52BF0">
            <w:pPr>
              <w:spacing w:after="0"/>
              <w:rPr>
                <w:rFonts w:ascii="Cambria" w:hAnsi="Cambria" w:cs="Arial"/>
                <w:sz w:val="22"/>
                <w:szCs w:val="22"/>
              </w:rPr>
            </w:pPr>
          </w:p>
          <w:p w14:paraId="7359F507" w14:textId="77777777" w:rsidR="00197181" w:rsidRDefault="00197181" w:rsidP="00C52BF0">
            <w:pPr>
              <w:spacing w:after="0"/>
              <w:rPr>
                <w:rFonts w:ascii="Cambria" w:hAnsi="Cambria" w:cs="Arial"/>
                <w:sz w:val="22"/>
                <w:szCs w:val="22"/>
              </w:rPr>
            </w:pPr>
          </w:p>
          <w:p w14:paraId="5D1A128A" w14:textId="77777777" w:rsidR="00197181" w:rsidRPr="00C52BF0" w:rsidRDefault="00197181" w:rsidP="00C52BF0">
            <w:pPr>
              <w:spacing w:after="0"/>
              <w:rPr>
                <w:rFonts w:ascii="Cambria" w:hAnsi="Cambria" w:cs="Arial"/>
                <w:sz w:val="22"/>
                <w:szCs w:val="22"/>
              </w:rPr>
            </w:pPr>
            <w:r>
              <w:rPr>
                <w:rFonts w:ascii="Cambria" w:hAnsi="Cambria" w:cs="Arial"/>
                <w:sz w:val="22"/>
                <w:szCs w:val="22"/>
              </w:rPr>
              <w:t>0.131</w:t>
            </w:r>
            <w:r w:rsidRPr="00C52BF0">
              <w:rPr>
                <w:rFonts w:ascii="Cambria" w:hAnsi="Cambria" w:cs="Arial"/>
                <w:sz w:val="22"/>
                <w:szCs w:val="22"/>
              </w:rPr>
              <w:t>†</w:t>
            </w:r>
          </w:p>
        </w:tc>
      </w:tr>
      <w:tr w:rsidR="00C55515" w:rsidRPr="00C52BF0" w14:paraId="49CDBA44" w14:textId="77777777" w:rsidTr="00A108F6">
        <w:tc>
          <w:tcPr>
            <w:tcW w:w="3016" w:type="dxa"/>
          </w:tcPr>
          <w:p w14:paraId="398DB3B6" w14:textId="77777777" w:rsidR="00197181" w:rsidRPr="00C52BF0" w:rsidRDefault="00197181" w:rsidP="00C52BF0">
            <w:pPr>
              <w:spacing w:after="0"/>
              <w:rPr>
                <w:rFonts w:ascii="Cambria" w:hAnsi="Cambria" w:cs="Arial"/>
                <w:b/>
                <w:sz w:val="22"/>
                <w:szCs w:val="22"/>
              </w:rPr>
            </w:pPr>
            <w:r w:rsidRPr="00C52BF0">
              <w:rPr>
                <w:rFonts w:ascii="Cambria" w:hAnsi="Cambria" w:cs="Arial"/>
                <w:b/>
                <w:sz w:val="22"/>
                <w:szCs w:val="22"/>
              </w:rPr>
              <w:t>Mortality</w:t>
            </w:r>
          </w:p>
        </w:tc>
        <w:tc>
          <w:tcPr>
            <w:tcW w:w="1628" w:type="dxa"/>
          </w:tcPr>
          <w:p w14:paraId="0C342F34" w14:textId="77777777" w:rsidR="00197181" w:rsidRPr="00C52BF0" w:rsidRDefault="00197181" w:rsidP="00C52BF0">
            <w:pPr>
              <w:spacing w:after="0"/>
              <w:rPr>
                <w:rFonts w:ascii="Cambria" w:hAnsi="Cambria" w:cs="Arial"/>
                <w:sz w:val="22"/>
                <w:szCs w:val="22"/>
              </w:rPr>
            </w:pPr>
            <w:r w:rsidRPr="00C52BF0">
              <w:rPr>
                <w:rFonts w:ascii="Cambria" w:hAnsi="Cambria" w:cs="Arial"/>
                <w:sz w:val="22"/>
                <w:szCs w:val="22"/>
              </w:rPr>
              <w:t>1,255 (8.5%)</w:t>
            </w:r>
          </w:p>
        </w:tc>
        <w:tc>
          <w:tcPr>
            <w:tcW w:w="1701" w:type="dxa"/>
          </w:tcPr>
          <w:p w14:paraId="49038873" w14:textId="77777777" w:rsidR="00197181" w:rsidRPr="00C52BF0" w:rsidRDefault="00197181" w:rsidP="00C52BF0">
            <w:pPr>
              <w:spacing w:after="0"/>
              <w:rPr>
                <w:rFonts w:ascii="Cambria" w:hAnsi="Cambria" w:cs="Arial"/>
                <w:sz w:val="22"/>
                <w:szCs w:val="22"/>
              </w:rPr>
            </w:pPr>
            <w:r w:rsidRPr="00C52BF0">
              <w:rPr>
                <w:rFonts w:ascii="Cambria" w:hAnsi="Cambria" w:cs="Arial"/>
                <w:sz w:val="22"/>
                <w:szCs w:val="22"/>
              </w:rPr>
              <w:t>501 (8.4%)</w:t>
            </w:r>
          </w:p>
        </w:tc>
        <w:tc>
          <w:tcPr>
            <w:tcW w:w="1701" w:type="dxa"/>
          </w:tcPr>
          <w:p w14:paraId="27968436" w14:textId="77777777" w:rsidR="00197181" w:rsidRPr="00C52BF0" w:rsidRDefault="00197181" w:rsidP="00C52BF0">
            <w:pPr>
              <w:spacing w:after="0"/>
              <w:rPr>
                <w:rFonts w:ascii="Cambria" w:hAnsi="Cambria" w:cs="Arial"/>
                <w:sz w:val="22"/>
                <w:szCs w:val="22"/>
              </w:rPr>
            </w:pPr>
            <w:r>
              <w:rPr>
                <w:rFonts w:ascii="Cambria" w:hAnsi="Cambria" w:cs="Arial"/>
                <w:sz w:val="22"/>
                <w:szCs w:val="22"/>
              </w:rPr>
              <w:t>1,756 (8.5%)</w:t>
            </w:r>
          </w:p>
        </w:tc>
        <w:tc>
          <w:tcPr>
            <w:tcW w:w="1028" w:type="dxa"/>
          </w:tcPr>
          <w:p w14:paraId="545ADCB0" w14:textId="77777777" w:rsidR="00197181" w:rsidRPr="00C52BF0" w:rsidRDefault="00197181" w:rsidP="00C52BF0">
            <w:pPr>
              <w:spacing w:after="0"/>
              <w:rPr>
                <w:rFonts w:ascii="Cambria" w:hAnsi="Cambria" w:cs="Arial"/>
                <w:sz w:val="22"/>
                <w:szCs w:val="22"/>
              </w:rPr>
            </w:pPr>
            <w:r>
              <w:rPr>
                <w:rFonts w:ascii="Cambria" w:hAnsi="Cambria" w:cs="Arial"/>
                <w:sz w:val="22"/>
                <w:szCs w:val="22"/>
              </w:rPr>
              <w:t>0.671</w:t>
            </w:r>
            <w:r w:rsidRPr="00C52BF0">
              <w:rPr>
                <w:rFonts w:ascii="Cambria" w:hAnsi="Cambria" w:cs="Arial"/>
                <w:sz w:val="22"/>
                <w:szCs w:val="22"/>
              </w:rPr>
              <w:t>†</w:t>
            </w:r>
          </w:p>
        </w:tc>
        <w:tc>
          <w:tcPr>
            <w:tcW w:w="1799" w:type="dxa"/>
          </w:tcPr>
          <w:p w14:paraId="3CD13A4F" w14:textId="77777777" w:rsidR="00197181" w:rsidRPr="00C52BF0" w:rsidRDefault="00197181" w:rsidP="00C52BF0">
            <w:pPr>
              <w:spacing w:after="0"/>
              <w:rPr>
                <w:rFonts w:ascii="Cambria" w:hAnsi="Cambria" w:cs="Arial"/>
                <w:sz w:val="22"/>
                <w:szCs w:val="22"/>
              </w:rPr>
            </w:pPr>
            <w:r w:rsidRPr="00C52BF0">
              <w:rPr>
                <w:rFonts w:ascii="Cambria" w:hAnsi="Cambria" w:cs="Arial"/>
                <w:sz w:val="22"/>
                <w:szCs w:val="22"/>
              </w:rPr>
              <w:t>1,324 (8.4%)</w:t>
            </w:r>
          </w:p>
        </w:tc>
        <w:tc>
          <w:tcPr>
            <w:tcW w:w="1709" w:type="dxa"/>
          </w:tcPr>
          <w:p w14:paraId="41B6B188" w14:textId="77777777" w:rsidR="00197181" w:rsidRPr="00C52BF0" w:rsidRDefault="00197181" w:rsidP="00C52BF0">
            <w:pPr>
              <w:spacing w:after="0"/>
              <w:rPr>
                <w:rFonts w:ascii="Cambria" w:hAnsi="Cambria" w:cs="Arial"/>
                <w:sz w:val="22"/>
                <w:szCs w:val="22"/>
              </w:rPr>
            </w:pPr>
            <w:r w:rsidRPr="00C52BF0">
              <w:rPr>
                <w:rFonts w:ascii="Cambria" w:hAnsi="Cambria" w:cs="Arial"/>
                <w:sz w:val="22"/>
                <w:szCs w:val="22"/>
              </w:rPr>
              <w:t>989 (7.9%)</w:t>
            </w:r>
          </w:p>
        </w:tc>
        <w:tc>
          <w:tcPr>
            <w:tcW w:w="1701" w:type="dxa"/>
          </w:tcPr>
          <w:p w14:paraId="18C5772A" w14:textId="77777777" w:rsidR="00197181" w:rsidRPr="00C52BF0" w:rsidRDefault="00197181" w:rsidP="00C52BF0">
            <w:pPr>
              <w:spacing w:after="0"/>
              <w:rPr>
                <w:rFonts w:ascii="Cambria" w:hAnsi="Cambria" w:cs="Arial"/>
                <w:sz w:val="22"/>
                <w:szCs w:val="22"/>
              </w:rPr>
            </w:pPr>
            <w:r>
              <w:rPr>
                <w:rFonts w:ascii="Cambria" w:hAnsi="Cambria" w:cs="Arial"/>
                <w:sz w:val="22"/>
                <w:szCs w:val="22"/>
              </w:rPr>
              <w:t>2,313 (8.2%)</w:t>
            </w:r>
          </w:p>
        </w:tc>
        <w:tc>
          <w:tcPr>
            <w:tcW w:w="1229" w:type="dxa"/>
          </w:tcPr>
          <w:p w14:paraId="6A79480B" w14:textId="77777777" w:rsidR="00197181" w:rsidRPr="00C52BF0" w:rsidRDefault="00197181" w:rsidP="00C52BF0">
            <w:pPr>
              <w:spacing w:after="0"/>
              <w:rPr>
                <w:rFonts w:ascii="Cambria" w:hAnsi="Cambria" w:cs="Arial"/>
                <w:sz w:val="22"/>
                <w:szCs w:val="22"/>
              </w:rPr>
            </w:pPr>
            <w:r>
              <w:rPr>
                <w:rFonts w:ascii="Cambria" w:hAnsi="Cambria" w:cs="Arial"/>
                <w:sz w:val="22"/>
                <w:szCs w:val="22"/>
              </w:rPr>
              <w:t>0.122</w:t>
            </w:r>
            <w:r w:rsidRPr="00C52BF0">
              <w:rPr>
                <w:rFonts w:ascii="Cambria" w:hAnsi="Cambria" w:cs="Arial"/>
                <w:sz w:val="22"/>
                <w:szCs w:val="22"/>
              </w:rPr>
              <w:t>†</w:t>
            </w:r>
          </w:p>
        </w:tc>
      </w:tr>
    </w:tbl>
    <w:p w14:paraId="746FAE99" w14:textId="77777777" w:rsidR="00C52BF0" w:rsidRPr="00C52BF0" w:rsidRDefault="00C52BF0" w:rsidP="00C52BF0">
      <w:pPr>
        <w:spacing w:after="0"/>
        <w:rPr>
          <w:rFonts w:ascii="Cambria" w:hAnsi="Cambria" w:cs="Arial"/>
          <w:sz w:val="22"/>
          <w:szCs w:val="22"/>
        </w:rPr>
      </w:pPr>
      <w:r w:rsidRPr="00C52BF0">
        <w:rPr>
          <w:rFonts w:ascii="Cambria" w:hAnsi="Cambria" w:cs="Arial"/>
          <w:sz w:val="22"/>
          <w:szCs w:val="22"/>
        </w:rPr>
        <w:t>*</w:t>
      </w:r>
      <w:proofErr w:type="gramStart"/>
      <w:r w:rsidRPr="00C52BF0">
        <w:rPr>
          <w:rFonts w:ascii="Cambria" w:hAnsi="Cambria" w:cs="Arial"/>
          <w:sz w:val="22"/>
          <w:szCs w:val="22"/>
        </w:rPr>
        <w:t>mean</w:t>
      </w:r>
      <w:proofErr w:type="gramEnd"/>
      <w:r w:rsidRPr="00C52BF0">
        <w:rPr>
          <w:rFonts w:ascii="Cambria" w:hAnsi="Cambria" w:cs="Arial"/>
          <w:sz w:val="22"/>
          <w:szCs w:val="22"/>
        </w:rPr>
        <w:t xml:space="preserve"> (</w:t>
      </w:r>
      <w:r w:rsidR="00FD6EA7">
        <w:rPr>
          <w:rFonts w:ascii="Cambria" w:hAnsi="Cambria" w:cs="Arial"/>
          <w:sz w:val="22"/>
          <w:szCs w:val="22"/>
        </w:rPr>
        <w:t>standard deviation</w:t>
      </w:r>
      <w:r w:rsidRPr="00C52BF0">
        <w:rPr>
          <w:rFonts w:ascii="Cambria" w:hAnsi="Cambria" w:cs="Arial"/>
          <w:sz w:val="22"/>
          <w:szCs w:val="22"/>
        </w:rPr>
        <w:t>); **median (interquartile ranges)</w:t>
      </w:r>
    </w:p>
    <w:p w14:paraId="7B8A12FF" w14:textId="77777777" w:rsidR="00C52BF0" w:rsidRPr="00C52BF0" w:rsidRDefault="00C52BF0" w:rsidP="00C52BF0">
      <w:pPr>
        <w:spacing w:after="0"/>
        <w:rPr>
          <w:rFonts w:ascii="Cambria" w:hAnsi="Cambria" w:cs="Arial"/>
          <w:sz w:val="22"/>
          <w:szCs w:val="22"/>
        </w:rPr>
      </w:pPr>
      <w:r w:rsidRPr="00C52BF0">
        <w:rPr>
          <w:rFonts w:ascii="Cambria" w:hAnsi="Cambria" w:cs="Arial"/>
          <w:sz w:val="22"/>
          <w:szCs w:val="22"/>
        </w:rPr>
        <w:t xml:space="preserve">† Chi square test  (Yate's correction); ‡ t-test; ¥ </w:t>
      </w:r>
      <w:r w:rsidR="0020419C">
        <w:rPr>
          <w:rFonts w:ascii="Cambria" w:hAnsi="Cambria" w:cs="Arial"/>
          <w:sz w:val="22"/>
          <w:szCs w:val="22"/>
        </w:rPr>
        <w:t>Bonnet-Price</w:t>
      </w:r>
      <w:r w:rsidRPr="00C52BF0">
        <w:rPr>
          <w:rFonts w:ascii="Cambria" w:hAnsi="Cambria" w:cs="Arial"/>
          <w:sz w:val="22"/>
          <w:szCs w:val="22"/>
        </w:rPr>
        <w:t xml:space="preserve"> test</w:t>
      </w:r>
    </w:p>
    <w:p w14:paraId="7B07C4BB" w14:textId="77777777" w:rsidR="00393E0A" w:rsidRDefault="00393E0A"/>
    <w:p w14:paraId="74134320" w14:textId="77777777" w:rsidR="00BF0C7C" w:rsidRDefault="00BF0C7C">
      <w:r>
        <w:br w:type="page"/>
      </w:r>
    </w:p>
    <w:tbl>
      <w:tblPr>
        <w:tblStyle w:val="TableGrid"/>
        <w:tblW w:w="15545" w:type="dxa"/>
        <w:tblLook w:val="04A0" w:firstRow="1" w:lastRow="0" w:firstColumn="1" w:lastColumn="0" w:noHBand="0" w:noVBand="1"/>
      </w:tblPr>
      <w:tblGrid>
        <w:gridCol w:w="2901"/>
        <w:gridCol w:w="1637"/>
        <w:gridCol w:w="1664"/>
        <w:gridCol w:w="1637"/>
        <w:gridCol w:w="1294"/>
        <w:gridCol w:w="1613"/>
        <w:gridCol w:w="1645"/>
        <w:gridCol w:w="1617"/>
        <w:gridCol w:w="1537"/>
      </w:tblGrid>
      <w:tr w:rsidR="00C52BF0" w:rsidRPr="00C52BF0" w14:paraId="28E09861" w14:textId="77777777" w:rsidTr="00393E0A">
        <w:tc>
          <w:tcPr>
            <w:tcW w:w="15545" w:type="dxa"/>
            <w:gridSpan w:val="9"/>
          </w:tcPr>
          <w:p w14:paraId="220312F2" w14:textId="77777777" w:rsidR="00C52BF0" w:rsidRPr="00C52BF0" w:rsidRDefault="00C52BF0" w:rsidP="00C52BF0">
            <w:pPr>
              <w:spacing w:after="0"/>
              <w:rPr>
                <w:rFonts w:ascii="Cambria" w:hAnsi="Cambria" w:cs="Arial"/>
                <w:b/>
                <w:sz w:val="22"/>
                <w:szCs w:val="22"/>
              </w:rPr>
            </w:pPr>
            <w:r w:rsidRPr="00C52BF0">
              <w:rPr>
                <w:rFonts w:ascii="Cambria" w:hAnsi="Cambria" w:cs="Arial"/>
                <w:b/>
                <w:sz w:val="22"/>
                <w:szCs w:val="22"/>
              </w:rPr>
              <w:lastRenderedPageBreak/>
              <w:t>Table 3: Outcomes for patients with ISS</w:t>
            </w:r>
            <w:r w:rsidRPr="00A108F6">
              <w:rPr>
                <w:rFonts w:ascii="Cambria" w:hAnsi="Cambria" w:cs="Arial"/>
                <w:b/>
                <w:sz w:val="22"/>
                <w:szCs w:val="22"/>
              </w:rPr>
              <w:t>&gt;</w:t>
            </w:r>
            <w:r w:rsidRPr="00B40D4F">
              <w:rPr>
                <w:rFonts w:ascii="Cambria" w:hAnsi="Cambria" w:cs="Arial"/>
                <w:b/>
                <w:sz w:val="22"/>
                <w:szCs w:val="22"/>
              </w:rPr>
              <w:t>15</w:t>
            </w:r>
            <w:r w:rsidRPr="00C52BF0">
              <w:rPr>
                <w:rFonts w:ascii="Cambria" w:hAnsi="Cambria" w:cs="Arial"/>
                <w:b/>
                <w:sz w:val="22"/>
                <w:szCs w:val="22"/>
              </w:rPr>
              <w:t xml:space="preserve"> by time of presentation</w:t>
            </w:r>
          </w:p>
          <w:p w14:paraId="6AFA8C2D" w14:textId="77777777" w:rsidR="00C52BF0" w:rsidRPr="00C52BF0" w:rsidRDefault="00C52BF0" w:rsidP="00C52BF0">
            <w:pPr>
              <w:spacing w:after="0"/>
              <w:rPr>
                <w:rFonts w:ascii="Cambria" w:hAnsi="Cambria" w:cs="Arial"/>
                <w:b/>
                <w:sz w:val="22"/>
                <w:szCs w:val="22"/>
              </w:rPr>
            </w:pPr>
          </w:p>
        </w:tc>
      </w:tr>
      <w:tr w:rsidR="00C52BF0" w:rsidRPr="00C52BF0" w14:paraId="74617183" w14:textId="77777777" w:rsidTr="00A108F6">
        <w:tc>
          <w:tcPr>
            <w:tcW w:w="2901" w:type="dxa"/>
            <w:vMerge w:val="restart"/>
          </w:tcPr>
          <w:p w14:paraId="4B4288CB" w14:textId="77777777" w:rsidR="00C52BF0" w:rsidRPr="00C52BF0" w:rsidRDefault="00C52BF0" w:rsidP="00C52BF0">
            <w:pPr>
              <w:spacing w:after="0"/>
              <w:rPr>
                <w:rFonts w:ascii="Cambria" w:hAnsi="Cambria" w:cs="Arial"/>
                <w:b/>
                <w:sz w:val="22"/>
                <w:szCs w:val="22"/>
              </w:rPr>
            </w:pPr>
          </w:p>
        </w:tc>
        <w:tc>
          <w:tcPr>
            <w:tcW w:w="6232" w:type="dxa"/>
            <w:gridSpan w:val="4"/>
          </w:tcPr>
          <w:p w14:paraId="5286BF7E" w14:textId="77777777" w:rsidR="00C52BF0" w:rsidRPr="00C52BF0" w:rsidRDefault="00F826F0" w:rsidP="00C52BF0">
            <w:pPr>
              <w:spacing w:after="0"/>
              <w:jc w:val="center"/>
              <w:rPr>
                <w:rFonts w:ascii="Cambria" w:hAnsi="Cambria" w:cs="Arial"/>
                <w:b/>
                <w:sz w:val="22"/>
                <w:szCs w:val="22"/>
              </w:rPr>
            </w:pPr>
            <w:r>
              <w:rPr>
                <w:rFonts w:ascii="Cambria" w:hAnsi="Cambria" w:cs="Arial"/>
                <w:b/>
                <w:sz w:val="22"/>
                <w:szCs w:val="22"/>
              </w:rPr>
              <w:t>Day</w:t>
            </w:r>
          </w:p>
        </w:tc>
        <w:tc>
          <w:tcPr>
            <w:tcW w:w="6412" w:type="dxa"/>
            <w:gridSpan w:val="4"/>
          </w:tcPr>
          <w:p w14:paraId="166D2642" w14:textId="77777777" w:rsidR="00C52BF0" w:rsidRPr="00C52BF0" w:rsidRDefault="00F826F0" w:rsidP="00C52BF0">
            <w:pPr>
              <w:spacing w:after="0"/>
              <w:jc w:val="center"/>
              <w:rPr>
                <w:rFonts w:ascii="Cambria" w:hAnsi="Cambria" w:cs="Arial"/>
                <w:b/>
                <w:sz w:val="22"/>
                <w:szCs w:val="22"/>
              </w:rPr>
            </w:pPr>
            <w:r>
              <w:rPr>
                <w:rFonts w:ascii="Cambria" w:hAnsi="Cambria" w:cs="Arial"/>
                <w:b/>
                <w:sz w:val="22"/>
                <w:szCs w:val="22"/>
              </w:rPr>
              <w:t>Night</w:t>
            </w:r>
          </w:p>
        </w:tc>
      </w:tr>
      <w:tr w:rsidR="00C52BF0" w:rsidRPr="00C52BF0" w14:paraId="6A9463A8" w14:textId="77777777" w:rsidTr="00A108F6">
        <w:tc>
          <w:tcPr>
            <w:tcW w:w="2901" w:type="dxa"/>
            <w:vMerge/>
          </w:tcPr>
          <w:p w14:paraId="594CAFFD" w14:textId="77777777" w:rsidR="00C52BF0" w:rsidRPr="00C52BF0" w:rsidRDefault="00C52BF0" w:rsidP="00C52BF0">
            <w:pPr>
              <w:spacing w:after="0"/>
              <w:rPr>
                <w:rFonts w:ascii="Cambria" w:hAnsi="Cambria" w:cs="Arial"/>
                <w:b/>
                <w:sz w:val="22"/>
                <w:szCs w:val="22"/>
              </w:rPr>
            </w:pPr>
          </w:p>
        </w:tc>
        <w:tc>
          <w:tcPr>
            <w:tcW w:w="1637" w:type="dxa"/>
          </w:tcPr>
          <w:p w14:paraId="6E08716C" w14:textId="77777777" w:rsidR="00C52BF0" w:rsidRPr="00C52BF0" w:rsidRDefault="00F826F0" w:rsidP="00C52BF0">
            <w:pPr>
              <w:spacing w:after="0"/>
              <w:rPr>
                <w:rFonts w:ascii="Cambria" w:hAnsi="Cambria" w:cs="Arial"/>
                <w:b/>
                <w:sz w:val="22"/>
                <w:szCs w:val="22"/>
              </w:rPr>
            </w:pPr>
            <w:r>
              <w:rPr>
                <w:rFonts w:ascii="Cambria" w:hAnsi="Cambria" w:cs="Arial"/>
                <w:b/>
                <w:sz w:val="22"/>
                <w:szCs w:val="22"/>
              </w:rPr>
              <w:t>Week</w:t>
            </w:r>
          </w:p>
        </w:tc>
        <w:tc>
          <w:tcPr>
            <w:tcW w:w="1664" w:type="dxa"/>
          </w:tcPr>
          <w:p w14:paraId="54F42762" w14:textId="77777777" w:rsidR="00C52BF0" w:rsidRPr="00C52BF0" w:rsidRDefault="00F826F0" w:rsidP="00C52BF0">
            <w:pPr>
              <w:spacing w:after="0"/>
              <w:rPr>
                <w:rFonts w:ascii="Cambria" w:hAnsi="Cambria" w:cs="Arial"/>
                <w:b/>
                <w:sz w:val="22"/>
                <w:szCs w:val="22"/>
              </w:rPr>
            </w:pPr>
            <w:r>
              <w:rPr>
                <w:rFonts w:ascii="Cambria" w:hAnsi="Cambria" w:cs="Arial"/>
                <w:b/>
                <w:sz w:val="22"/>
                <w:szCs w:val="22"/>
              </w:rPr>
              <w:t>Weekend</w:t>
            </w:r>
          </w:p>
        </w:tc>
        <w:tc>
          <w:tcPr>
            <w:tcW w:w="1637" w:type="dxa"/>
          </w:tcPr>
          <w:p w14:paraId="3597AADA" w14:textId="77777777" w:rsidR="00C52BF0" w:rsidRPr="00C52BF0" w:rsidRDefault="00C52BF0" w:rsidP="00C52BF0">
            <w:pPr>
              <w:spacing w:after="0"/>
              <w:rPr>
                <w:rFonts w:ascii="Cambria" w:hAnsi="Cambria" w:cs="Arial"/>
                <w:b/>
                <w:sz w:val="22"/>
                <w:szCs w:val="22"/>
              </w:rPr>
            </w:pPr>
            <w:r w:rsidRPr="00C52BF0">
              <w:rPr>
                <w:rFonts w:ascii="Cambria" w:hAnsi="Cambria" w:cs="Arial"/>
                <w:b/>
                <w:sz w:val="22"/>
                <w:szCs w:val="22"/>
              </w:rPr>
              <w:t>Total</w:t>
            </w:r>
          </w:p>
        </w:tc>
        <w:tc>
          <w:tcPr>
            <w:tcW w:w="1294" w:type="dxa"/>
          </w:tcPr>
          <w:p w14:paraId="16823547" w14:textId="77777777" w:rsidR="00C52BF0" w:rsidRPr="00C52BF0" w:rsidRDefault="00C52BF0" w:rsidP="00C52BF0">
            <w:pPr>
              <w:spacing w:after="0"/>
              <w:rPr>
                <w:rFonts w:ascii="Cambria" w:hAnsi="Cambria" w:cs="Arial"/>
                <w:b/>
                <w:sz w:val="22"/>
                <w:szCs w:val="22"/>
              </w:rPr>
            </w:pPr>
            <w:r w:rsidRPr="00C52BF0">
              <w:rPr>
                <w:rFonts w:ascii="Cambria" w:hAnsi="Cambria" w:cs="Arial"/>
                <w:b/>
                <w:sz w:val="22"/>
                <w:szCs w:val="22"/>
              </w:rPr>
              <w:t>P</w:t>
            </w:r>
          </w:p>
        </w:tc>
        <w:tc>
          <w:tcPr>
            <w:tcW w:w="1613" w:type="dxa"/>
          </w:tcPr>
          <w:p w14:paraId="1C42B498" w14:textId="77777777" w:rsidR="00C52BF0" w:rsidRPr="00C52BF0" w:rsidRDefault="00F826F0" w:rsidP="00C52BF0">
            <w:pPr>
              <w:spacing w:after="0"/>
              <w:rPr>
                <w:rFonts w:ascii="Cambria" w:hAnsi="Cambria" w:cs="Arial"/>
                <w:b/>
                <w:sz w:val="22"/>
                <w:szCs w:val="22"/>
              </w:rPr>
            </w:pPr>
            <w:r>
              <w:rPr>
                <w:rFonts w:ascii="Cambria" w:hAnsi="Cambria" w:cs="Arial"/>
                <w:b/>
                <w:sz w:val="22"/>
                <w:szCs w:val="22"/>
              </w:rPr>
              <w:t>Week</w:t>
            </w:r>
          </w:p>
        </w:tc>
        <w:tc>
          <w:tcPr>
            <w:tcW w:w="1645" w:type="dxa"/>
          </w:tcPr>
          <w:p w14:paraId="4616EFDA" w14:textId="77777777" w:rsidR="00C52BF0" w:rsidRPr="00C52BF0" w:rsidRDefault="00F826F0" w:rsidP="00C52BF0">
            <w:pPr>
              <w:spacing w:after="0"/>
              <w:rPr>
                <w:rFonts w:ascii="Cambria" w:hAnsi="Cambria" w:cs="Arial"/>
                <w:b/>
                <w:sz w:val="22"/>
                <w:szCs w:val="22"/>
              </w:rPr>
            </w:pPr>
            <w:r>
              <w:rPr>
                <w:rFonts w:ascii="Cambria" w:hAnsi="Cambria" w:cs="Arial"/>
                <w:b/>
                <w:sz w:val="22"/>
                <w:szCs w:val="22"/>
              </w:rPr>
              <w:t>Weekend</w:t>
            </w:r>
          </w:p>
        </w:tc>
        <w:tc>
          <w:tcPr>
            <w:tcW w:w="1617" w:type="dxa"/>
          </w:tcPr>
          <w:p w14:paraId="78FC66B8" w14:textId="77777777" w:rsidR="00C52BF0" w:rsidRPr="00C52BF0" w:rsidRDefault="00C52BF0" w:rsidP="00C52BF0">
            <w:pPr>
              <w:spacing w:after="0"/>
              <w:rPr>
                <w:rFonts w:ascii="Cambria" w:hAnsi="Cambria" w:cs="Arial"/>
                <w:b/>
                <w:sz w:val="22"/>
                <w:szCs w:val="22"/>
              </w:rPr>
            </w:pPr>
            <w:r w:rsidRPr="00C52BF0">
              <w:rPr>
                <w:rFonts w:ascii="Cambria" w:hAnsi="Cambria" w:cs="Arial"/>
                <w:b/>
                <w:sz w:val="22"/>
                <w:szCs w:val="22"/>
              </w:rPr>
              <w:t>Total</w:t>
            </w:r>
          </w:p>
        </w:tc>
        <w:tc>
          <w:tcPr>
            <w:tcW w:w="1537" w:type="dxa"/>
          </w:tcPr>
          <w:p w14:paraId="05FD8999" w14:textId="77777777" w:rsidR="00C52BF0" w:rsidRPr="00C52BF0" w:rsidRDefault="00C52BF0" w:rsidP="00C52BF0">
            <w:pPr>
              <w:spacing w:after="0"/>
              <w:rPr>
                <w:rFonts w:ascii="Cambria" w:hAnsi="Cambria" w:cs="Arial"/>
                <w:b/>
                <w:sz w:val="22"/>
                <w:szCs w:val="22"/>
              </w:rPr>
            </w:pPr>
            <w:r w:rsidRPr="00C52BF0">
              <w:rPr>
                <w:rFonts w:ascii="Cambria" w:hAnsi="Cambria" w:cs="Arial"/>
                <w:b/>
                <w:sz w:val="22"/>
                <w:szCs w:val="22"/>
              </w:rPr>
              <w:t>P</w:t>
            </w:r>
          </w:p>
        </w:tc>
      </w:tr>
      <w:tr w:rsidR="00F826F0" w:rsidRPr="00C52BF0" w14:paraId="5BE123BD" w14:textId="77777777" w:rsidTr="00A108F6">
        <w:tc>
          <w:tcPr>
            <w:tcW w:w="2901" w:type="dxa"/>
          </w:tcPr>
          <w:p w14:paraId="59C02342" w14:textId="77777777" w:rsidR="00F826F0" w:rsidRPr="00C52BF0" w:rsidRDefault="00F826F0" w:rsidP="00C52BF0">
            <w:pPr>
              <w:spacing w:after="0"/>
              <w:rPr>
                <w:rFonts w:ascii="Cambria" w:hAnsi="Cambria" w:cs="Arial"/>
                <w:b/>
                <w:sz w:val="22"/>
                <w:szCs w:val="22"/>
              </w:rPr>
            </w:pPr>
            <w:r w:rsidRPr="00C52BF0">
              <w:rPr>
                <w:rFonts w:ascii="Cambria" w:hAnsi="Cambria" w:cs="Arial"/>
                <w:b/>
                <w:sz w:val="22"/>
                <w:szCs w:val="22"/>
              </w:rPr>
              <w:t>Patients</w:t>
            </w:r>
          </w:p>
        </w:tc>
        <w:tc>
          <w:tcPr>
            <w:tcW w:w="1637" w:type="dxa"/>
          </w:tcPr>
          <w:p w14:paraId="3B158527" w14:textId="77777777" w:rsidR="00F826F0" w:rsidRPr="00C52BF0" w:rsidRDefault="00F826F0" w:rsidP="00C52BF0">
            <w:pPr>
              <w:spacing w:after="0"/>
              <w:rPr>
                <w:rFonts w:ascii="Cambria" w:hAnsi="Cambria" w:cs="Arial"/>
                <w:sz w:val="22"/>
                <w:szCs w:val="22"/>
              </w:rPr>
            </w:pPr>
            <w:r w:rsidRPr="00C52BF0">
              <w:rPr>
                <w:rFonts w:ascii="Cambria" w:hAnsi="Cambria" w:cs="Arial"/>
                <w:sz w:val="22"/>
                <w:szCs w:val="22"/>
              </w:rPr>
              <w:t>6,186</w:t>
            </w:r>
          </w:p>
        </w:tc>
        <w:tc>
          <w:tcPr>
            <w:tcW w:w="1664" w:type="dxa"/>
          </w:tcPr>
          <w:p w14:paraId="43A1EB68" w14:textId="77777777" w:rsidR="00F826F0" w:rsidRPr="00C52BF0" w:rsidRDefault="00F826F0" w:rsidP="00C52BF0">
            <w:pPr>
              <w:spacing w:after="0"/>
              <w:rPr>
                <w:rFonts w:ascii="Cambria" w:hAnsi="Cambria" w:cs="Arial"/>
                <w:sz w:val="22"/>
                <w:szCs w:val="22"/>
              </w:rPr>
            </w:pPr>
            <w:r w:rsidRPr="00C52BF0">
              <w:rPr>
                <w:rFonts w:ascii="Cambria" w:hAnsi="Cambria" w:cs="Arial"/>
                <w:sz w:val="22"/>
                <w:szCs w:val="22"/>
              </w:rPr>
              <w:t>2,524</w:t>
            </w:r>
          </w:p>
        </w:tc>
        <w:tc>
          <w:tcPr>
            <w:tcW w:w="1637" w:type="dxa"/>
          </w:tcPr>
          <w:p w14:paraId="35D0BE23" w14:textId="77777777" w:rsidR="00F826F0" w:rsidRPr="00C52BF0" w:rsidRDefault="00F826F0" w:rsidP="00C52BF0">
            <w:pPr>
              <w:spacing w:after="0"/>
              <w:rPr>
                <w:rFonts w:ascii="Cambria" w:hAnsi="Cambria" w:cs="Arial"/>
                <w:sz w:val="22"/>
                <w:szCs w:val="22"/>
              </w:rPr>
            </w:pPr>
            <w:r>
              <w:rPr>
                <w:rFonts w:ascii="Cambria" w:hAnsi="Cambria" w:cs="Arial"/>
                <w:sz w:val="22"/>
                <w:szCs w:val="22"/>
              </w:rPr>
              <w:t>8,710</w:t>
            </w:r>
          </w:p>
        </w:tc>
        <w:tc>
          <w:tcPr>
            <w:tcW w:w="1294" w:type="dxa"/>
          </w:tcPr>
          <w:p w14:paraId="241B17E3" w14:textId="77777777" w:rsidR="00F826F0" w:rsidRPr="00C52BF0" w:rsidRDefault="00F826F0" w:rsidP="00C52BF0">
            <w:pPr>
              <w:spacing w:after="0"/>
              <w:rPr>
                <w:rFonts w:ascii="Cambria" w:hAnsi="Cambria" w:cs="Arial"/>
                <w:sz w:val="22"/>
                <w:szCs w:val="22"/>
              </w:rPr>
            </w:pPr>
          </w:p>
        </w:tc>
        <w:tc>
          <w:tcPr>
            <w:tcW w:w="1613" w:type="dxa"/>
          </w:tcPr>
          <w:p w14:paraId="3E702AC5" w14:textId="77777777" w:rsidR="00F826F0" w:rsidRPr="00C52BF0" w:rsidRDefault="00F826F0" w:rsidP="00C52BF0">
            <w:pPr>
              <w:spacing w:after="0"/>
              <w:rPr>
                <w:rFonts w:ascii="Cambria" w:hAnsi="Cambria" w:cs="Arial"/>
                <w:sz w:val="22"/>
                <w:szCs w:val="22"/>
              </w:rPr>
            </w:pPr>
            <w:r w:rsidRPr="00C52BF0">
              <w:rPr>
                <w:rFonts w:ascii="Cambria" w:hAnsi="Cambria" w:cs="Arial"/>
                <w:sz w:val="22"/>
                <w:szCs w:val="22"/>
              </w:rPr>
              <w:t>7,528</w:t>
            </w:r>
          </w:p>
        </w:tc>
        <w:tc>
          <w:tcPr>
            <w:tcW w:w="1645" w:type="dxa"/>
          </w:tcPr>
          <w:p w14:paraId="70259018" w14:textId="77777777" w:rsidR="00F826F0" w:rsidRPr="00C52BF0" w:rsidRDefault="00F826F0" w:rsidP="00C52BF0">
            <w:pPr>
              <w:spacing w:after="0"/>
              <w:rPr>
                <w:rFonts w:ascii="Cambria" w:hAnsi="Cambria" w:cs="Arial"/>
                <w:sz w:val="22"/>
                <w:szCs w:val="22"/>
              </w:rPr>
            </w:pPr>
            <w:r w:rsidRPr="00C52BF0">
              <w:rPr>
                <w:rFonts w:ascii="Cambria" w:hAnsi="Cambria" w:cs="Arial"/>
                <w:sz w:val="22"/>
                <w:szCs w:val="22"/>
              </w:rPr>
              <w:t>6,010</w:t>
            </w:r>
          </w:p>
        </w:tc>
        <w:tc>
          <w:tcPr>
            <w:tcW w:w="1617" w:type="dxa"/>
          </w:tcPr>
          <w:p w14:paraId="6C15E253" w14:textId="77777777" w:rsidR="00F826F0" w:rsidRPr="00C52BF0" w:rsidRDefault="00F826F0" w:rsidP="00C52BF0">
            <w:pPr>
              <w:spacing w:after="0"/>
              <w:rPr>
                <w:rFonts w:ascii="Cambria" w:hAnsi="Cambria" w:cs="Arial"/>
                <w:sz w:val="22"/>
                <w:szCs w:val="22"/>
              </w:rPr>
            </w:pPr>
            <w:r>
              <w:rPr>
                <w:rFonts w:ascii="Cambria" w:hAnsi="Cambria" w:cs="Arial"/>
                <w:sz w:val="22"/>
                <w:szCs w:val="22"/>
              </w:rPr>
              <w:t>13,538</w:t>
            </w:r>
          </w:p>
        </w:tc>
        <w:tc>
          <w:tcPr>
            <w:tcW w:w="1537" w:type="dxa"/>
          </w:tcPr>
          <w:p w14:paraId="1E9882DD" w14:textId="77777777" w:rsidR="00F826F0" w:rsidRPr="00C52BF0" w:rsidRDefault="00F826F0" w:rsidP="00C52BF0">
            <w:pPr>
              <w:spacing w:after="0"/>
              <w:rPr>
                <w:rFonts w:ascii="Cambria" w:hAnsi="Cambria" w:cs="Arial"/>
                <w:sz w:val="22"/>
                <w:szCs w:val="22"/>
              </w:rPr>
            </w:pPr>
          </w:p>
        </w:tc>
      </w:tr>
      <w:tr w:rsidR="00F826F0" w:rsidRPr="00C52BF0" w14:paraId="0B1278C9" w14:textId="77777777" w:rsidTr="00A108F6">
        <w:tc>
          <w:tcPr>
            <w:tcW w:w="2901" w:type="dxa"/>
          </w:tcPr>
          <w:p w14:paraId="6724E020" w14:textId="77777777" w:rsidR="00F826F0" w:rsidRPr="00C52BF0" w:rsidRDefault="004E2631" w:rsidP="00C52BF0">
            <w:pPr>
              <w:spacing w:after="0"/>
              <w:rPr>
                <w:rFonts w:ascii="Cambria" w:hAnsi="Cambria" w:cs="Arial"/>
                <w:b/>
                <w:sz w:val="22"/>
                <w:szCs w:val="22"/>
              </w:rPr>
            </w:pPr>
            <w:r>
              <w:rPr>
                <w:rFonts w:ascii="Cambria" w:hAnsi="Cambria" w:cs="Arial"/>
                <w:b/>
                <w:sz w:val="22"/>
                <w:szCs w:val="22"/>
              </w:rPr>
              <w:t>Secondary</w:t>
            </w:r>
            <w:r w:rsidR="00F826F0" w:rsidRPr="00C52BF0">
              <w:rPr>
                <w:rFonts w:ascii="Cambria" w:hAnsi="Cambria" w:cs="Arial"/>
                <w:b/>
                <w:sz w:val="22"/>
                <w:szCs w:val="22"/>
              </w:rPr>
              <w:t xml:space="preserve"> transfer</w:t>
            </w:r>
          </w:p>
        </w:tc>
        <w:tc>
          <w:tcPr>
            <w:tcW w:w="1637" w:type="dxa"/>
          </w:tcPr>
          <w:p w14:paraId="0CB71CFF" w14:textId="77777777" w:rsidR="00F826F0" w:rsidRPr="00C52BF0" w:rsidRDefault="00F826F0" w:rsidP="00C52BF0">
            <w:pPr>
              <w:spacing w:after="0"/>
              <w:rPr>
                <w:rFonts w:ascii="Cambria" w:hAnsi="Cambria" w:cs="Arial"/>
                <w:sz w:val="22"/>
                <w:szCs w:val="22"/>
              </w:rPr>
            </w:pPr>
            <w:r w:rsidRPr="00C52BF0">
              <w:rPr>
                <w:rFonts w:ascii="Cambria" w:hAnsi="Cambria" w:cs="Arial"/>
                <w:sz w:val="22"/>
                <w:szCs w:val="22"/>
              </w:rPr>
              <w:t>1,239 (20.0%)</w:t>
            </w:r>
          </w:p>
        </w:tc>
        <w:tc>
          <w:tcPr>
            <w:tcW w:w="1664" w:type="dxa"/>
          </w:tcPr>
          <w:p w14:paraId="67E00F4B" w14:textId="77777777" w:rsidR="00F826F0" w:rsidRPr="00C52BF0" w:rsidRDefault="00F826F0" w:rsidP="00C52BF0">
            <w:pPr>
              <w:spacing w:after="0"/>
              <w:rPr>
                <w:rFonts w:ascii="Cambria" w:hAnsi="Cambria" w:cs="Arial"/>
                <w:sz w:val="22"/>
                <w:szCs w:val="22"/>
              </w:rPr>
            </w:pPr>
            <w:r w:rsidRPr="00C52BF0">
              <w:rPr>
                <w:rFonts w:ascii="Cambria" w:hAnsi="Cambria" w:cs="Arial"/>
                <w:sz w:val="22"/>
                <w:szCs w:val="22"/>
              </w:rPr>
              <w:t>544 (21.6%)</w:t>
            </w:r>
          </w:p>
        </w:tc>
        <w:tc>
          <w:tcPr>
            <w:tcW w:w="1637" w:type="dxa"/>
          </w:tcPr>
          <w:p w14:paraId="19B793FA" w14:textId="77777777" w:rsidR="00F826F0" w:rsidRPr="00C52BF0" w:rsidRDefault="00F826F0" w:rsidP="00C52BF0">
            <w:pPr>
              <w:spacing w:after="0"/>
              <w:rPr>
                <w:rFonts w:ascii="Cambria" w:hAnsi="Cambria" w:cs="Arial"/>
                <w:sz w:val="22"/>
                <w:szCs w:val="22"/>
              </w:rPr>
            </w:pPr>
            <w:r>
              <w:rPr>
                <w:rFonts w:ascii="Cambria" w:hAnsi="Cambria" w:cs="Arial"/>
                <w:sz w:val="22"/>
                <w:szCs w:val="22"/>
              </w:rPr>
              <w:t>1,783 (20.5%)</w:t>
            </w:r>
          </w:p>
        </w:tc>
        <w:tc>
          <w:tcPr>
            <w:tcW w:w="1294" w:type="dxa"/>
          </w:tcPr>
          <w:p w14:paraId="32B4AE98" w14:textId="77777777" w:rsidR="00F826F0" w:rsidRPr="00C52BF0" w:rsidRDefault="00F826F0" w:rsidP="00C52BF0">
            <w:pPr>
              <w:spacing w:after="0"/>
              <w:rPr>
                <w:rFonts w:ascii="Cambria" w:hAnsi="Cambria" w:cs="Arial"/>
                <w:sz w:val="22"/>
                <w:szCs w:val="22"/>
              </w:rPr>
            </w:pPr>
            <w:r>
              <w:rPr>
                <w:rFonts w:ascii="Cambria" w:hAnsi="Cambria" w:cs="Arial"/>
                <w:sz w:val="22"/>
                <w:szCs w:val="22"/>
              </w:rPr>
              <w:t>0.110</w:t>
            </w:r>
            <w:r w:rsidRPr="00C52BF0">
              <w:rPr>
                <w:rFonts w:ascii="Cambria" w:hAnsi="Cambria" w:cs="Arial"/>
                <w:sz w:val="22"/>
                <w:szCs w:val="22"/>
              </w:rPr>
              <w:t>†</w:t>
            </w:r>
          </w:p>
        </w:tc>
        <w:tc>
          <w:tcPr>
            <w:tcW w:w="1613" w:type="dxa"/>
          </w:tcPr>
          <w:p w14:paraId="589ACFB7" w14:textId="77777777" w:rsidR="00F826F0" w:rsidRPr="00C52BF0" w:rsidRDefault="00F826F0" w:rsidP="00C52BF0">
            <w:pPr>
              <w:spacing w:after="0"/>
              <w:rPr>
                <w:rFonts w:ascii="Cambria" w:hAnsi="Cambria" w:cs="Arial"/>
                <w:sz w:val="22"/>
                <w:szCs w:val="22"/>
              </w:rPr>
            </w:pPr>
            <w:r w:rsidRPr="00C52BF0">
              <w:rPr>
                <w:rFonts w:ascii="Cambria" w:hAnsi="Cambria" w:cs="Arial"/>
                <w:sz w:val="22"/>
                <w:szCs w:val="22"/>
              </w:rPr>
              <w:t>2,449 (32.5%)</w:t>
            </w:r>
          </w:p>
        </w:tc>
        <w:tc>
          <w:tcPr>
            <w:tcW w:w="1645" w:type="dxa"/>
          </w:tcPr>
          <w:p w14:paraId="461F78CC" w14:textId="77777777" w:rsidR="00F826F0" w:rsidRPr="00C52BF0" w:rsidRDefault="00F826F0" w:rsidP="00C52BF0">
            <w:pPr>
              <w:spacing w:after="0"/>
              <w:rPr>
                <w:rFonts w:ascii="Cambria" w:hAnsi="Cambria" w:cs="Arial"/>
                <w:sz w:val="22"/>
                <w:szCs w:val="22"/>
              </w:rPr>
            </w:pPr>
            <w:r w:rsidRPr="00C52BF0">
              <w:rPr>
                <w:rFonts w:ascii="Cambria" w:hAnsi="Cambria" w:cs="Arial"/>
                <w:sz w:val="22"/>
                <w:szCs w:val="22"/>
              </w:rPr>
              <w:t>1,904 (31.7%)</w:t>
            </w:r>
          </w:p>
        </w:tc>
        <w:tc>
          <w:tcPr>
            <w:tcW w:w="1617" w:type="dxa"/>
          </w:tcPr>
          <w:p w14:paraId="4069F15E" w14:textId="77777777" w:rsidR="00F826F0" w:rsidRPr="00C52BF0" w:rsidRDefault="00F826F0" w:rsidP="00C52BF0">
            <w:pPr>
              <w:spacing w:after="0"/>
              <w:rPr>
                <w:rFonts w:ascii="Cambria" w:hAnsi="Cambria" w:cs="Arial"/>
                <w:sz w:val="22"/>
                <w:szCs w:val="22"/>
              </w:rPr>
            </w:pPr>
            <w:r>
              <w:rPr>
                <w:rFonts w:ascii="Cambria" w:hAnsi="Cambria" w:cs="Arial"/>
                <w:sz w:val="22"/>
                <w:szCs w:val="22"/>
              </w:rPr>
              <w:t>4,353 (32.2%)</w:t>
            </w:r>
          </w:p>
        </w:tc>
        <w:tc>
          <w:tcPr>
            <w:tcW w:w="1537" w:type="dxa"/>
          </w:tcPr>
          <w:p w14:paraId="3B5D7306" w14:textId="77777777" w:rsidR="00F826F0" w:rsidRPr="00C52BF0" w:rsidRDefault="00F826F0" w:rsidP="00C52BF0">
            <w:pPr>
              <w:spacing w:after="0"/>
              <w:rPr>
                <w:rFonts w:ascii="Cambria" w:hAnsi="Cambria" w:cs="Arial"/>
                <w:sz w:val="22"/>
                <w:szCs w:val="22"/>
              </w:rPr>
            </w:pPr>
            <w:r>
              <w:rPr>
                <w:rFonts w:ascii="Cambria" w:hAnsi="Cambria" w:cs="Arial"/>
                <w:sz w:val="22"/>
                <w:szCs w:val="22"/>
              </w:rPr>
              <w:t>0.292</w:t>
            </w:r>
            <w:r w:rsidRPr="00C52BF0">
              <w:rPr>
                <w:rFonts w:ascii="Cambria" w:hAnsi="Cambria" w:cs="Arial"/>
                <w:sz w:val="22"/>
                <w:szCs w:val="22"/>
              </w:rPr>
              <w:t>†</w:t>
            </w:r>
          </w:p>
        </w:tc>
      </w:tr>
      <w:tr w:rsidR="00F826F0" w:rsidRPr="00C52BF0" w14:paraId="23425BB9" w14:textId="77777777" w:rsidTr="00A108F6">
        <w:tc>
          <w:tcPr>
            <w:tcW w:w="2901" w:type="dxa"/>
          </w:tcPr>
          <w:p w14:paraId="5EB0750F" w14:textId="77777777" w:rsidR="00F826F0" w:rsidRPr="00C52BF0" w:rsidRDefault="00F826F0" w:rsidP="00C52BF0">
            <w:pPr>
              <w:spacing w:after="0"/>
              <w:rPr>
                <w:rFonts w:ascii="Cambria" w:hAnsi="Cambria" w:cs="Arial"/>
                <w:b/>
                <w:sz w:val="22"/>
                <w:szCs w:val="22"/>
              </w:rPr>
            </w:pPr>
            <w:r w:rsidRPr="00C52BF0">
              <w:rPr>
                <w:rFonts w:ascii="Cambria" w:hAnsi="Cambria" w:cs="Arial"/>
                <w:b/>
                <w:sz w:val="22"/>
                <w:szCs w:val="22"/>
              </w:rPr>
              <w:t>Length of stay**</w:t>
            </w:r>
          </w:p>
        </w:tc>
        <w:tc>
          <w:tcPr>
            <w:tcW w:w="1637" w:type="dxa"/>
          </w:tcPr>
          <w:p w14:paraId="3287A993" w14:textId="77777777" w:rsidR="00F826F0" w:rsidRPr="00C52BF0" w:rsidRDefault="00F826F0" w:rsidP="00C52BF0">
            <w:pPr>
              <w:spacing w:after="0"/>
              <w:rPr>
                <w:rFonts w:ascii="Cambria" w:hAnsi="Cambria" w:cs="Arial"/>
                <w:color w:val="000000" w:themeColor="text1"/>
                <w:sz w:val="22"/>
                <w:szCs w:val="22"/>
              </w:rPr>
            </w:pPr>
            <w:r w:rsidRPr="00C52BF0">
              <w:rPr>
                <w:rFonts w:ascii="Cambria" w:hAnsi="Cambria" w:cs="Arial"/>
                <w:color w:val="000000" w:themeColor="text1"/>
                <w:sz w:val="22"/>
                <w:szCs w:val="22"/>
              </w:rPr>
              <w:t>10 (5-21)</w:t>
            </w:r>
          </w:p>
        </w:tc>
        <w:tc>
          <w:tcPr>
            <w:tcW w:w="1664" w:type="dxa"/>
          </w:tcPr>
          <w:p w14:paraId="1981402D" w14:textId="77777777" w:rsidR="00F826F0" w:rsidRPr="00C52BF0" w:rsidRDefault="00F826F0" w:rsidP="00C52BF0">
            <w:pPr>
              <w:spacing w:after="0"/>
              <w:rPr>
                <w:rFonts w:ascii="Cambria" w:hAnsi="Cambria" w:cs="Arial"/>
                <w:color w:val="000000" w:themeColor="text1"/>
                <w:sz w:val="22"/>
                <w:szCs w:val="22"/>
              </w:rPr>
            </w:pPr>
            <w:r w:rsidRPr="00C52BF0">
              <w:rPr>
                <w:rFonts w:ascii="Cambria" w:hAnsi="Cambria" w:cs="Arial"/>
                <w:sz w:val="22"/>
                <w:szCs w:val="22"/>
              </w:rPr>
              <w:t>10 (5-20)</w:t>
            </w:r>
          </w:p>
        </w:tc>
        <w:tc>
          <w:tcPr>
            <w:tcW w:w="1637" w:type="dxa"/>
          </w:tcPr>
          <w:p w14:paraId="0E87B4AD" w14:textId="77777777" w:rsidR="00F826F0" w:rsidRPr="00C52BF0" w:rsidRDefault="00F826F0" w:rsidP="00C52BF0">
            <w:pPr>
              <w:spacing w:after="0"/>
              <w:rPr>
                <w:rFonts w:ascii="Cambria" w:hAnsi="Cambria" w:cs="Arial"/>
                <w:sz w:val="22"/>
                <w:szCs w:val="22"/>
              </w:rPr>
            </w:pPr>
            <w:r>
              <w:rPr>
                <w:rFonts w:ascii="Cambria" w:hAnsi="Cambria" w:cs="Arial"/>
                <w:sz w:val="22"/>
                <w:szCs w:val="22"/>
              </w:rPr>
              <w:t>10 (5-21)</w:t>
            </w:r>
          </w:p>
        </w:tc>
        <w:tc>
          <w:tcPr>
            <w:tcW w:w="1294" w:type="dxa"/>
          </w:tcPr>
          <w:p w14:paraId="072AF86A" w14:textId="77777777" w:rsidR="00F826F0" w:rsidRPr="00C52BF0" w:rsidRDefault="00C2243B" w:rsidP="00C52BF0">
            <w:pPr>
              <w:spacing w:after="0"/>
              <w:rPr>
                <w:rFonts w:ascii="Cambria" w:hAnsi="Cambria" w:cs="Arial"/>
                <w:sz w:val="22"/>
                <w:szCs w:val="22"/>
              </w:rPr>
            </w:pPr>
            <w:r>
              <w:rPr>
                <w:rFonts w:ascii="Cambria" w:hAnsi="Cambria" w:cs="Arial"/>
                <w:sz w:val="22"/>
                <w:szCs w:val="22"/>
              </w:rPr>
              <w:t>1.00</w:t>
            </w:r>
            <w:r w:rsidR="00F826F0" w:rsidRPr="00C52BF0">
              <w:rPr>
                <w:rFonts w:ascii="Cambria" w:hAnsi="Cambria" w:cs="Arial"/>
                <w:sz w:val="22"/>
                <w:szCs w:val="22"/>
              </w:rPr>
              <w:t>¥</w:t>
            </w:r>
          </w:p>
        </w:tc>
        <w:tc>
          <w:tcPr>
            <w:tcW w:w="1613" w:type="dxa"/>
          </w:tcPr>
          <w:p w14:paraId="1688AA64" w14:textId="77777777" w:rsidR="00F826F0" w:rsidRPr="00C52BF0" w:rsidRDefault="00F826F0" w:rsidP="00C52BF0">
            <w:pPr>
              <w:spacing w:after="0"/>
              <w:rPr>
                <w:rFonts w:ascii="Cambria" w:hAnsi="Cambria" w:cs="Arial"/>
                <w:sz w:val="22"/>
                <w:szCs w:val="22"/>
              </w:rPr>
            </w:pPr>
            <w:r w:rsidRPr="00C52BF0">
              <w:rPr>
                <w:rFonts w:ascii="Cambria" w:hAnsi="Cambria" w:cs="Arial"/>
                <w:color w:val="000000" w:themeColor="text1"/>
                <w:sz w:val="22"/>
                <w:szCs w:val="22"/>
              </w:rPr>
              <w:t>9 (5-20)</w:t>
            </w:r>
          </w:p>
        </w:tc>
        <w:tc>
          <w:tcPr>
            <w:tcW w:w="1645" w:type="dxa"/>
          </w:tcPr>
          <w:p w14:paraId="13FD746E" w14:textId="77777777" w:rsidR="00F826F0" w:rsidRPr="00C52BF0" w:rsidRDefault="00F826F0" w:rsidP="00C52BF0">
            <w:pPr>
              <w:spacing w:after="0"/>
              <w:rPr>
                <w:rFonts w:ascii="Cambria" w:hAnsi="Cambria" w:cs="Arial"/>
                <w:sz w:val="22"/>
                <w:szCs w:val="22"/>
              </w:rPr>
            </w:pPr>
            <w:r w:rsidRPr="00C52BF0">
              <w:rPr>
                <w:rFonts w:ascii="Cambria" w:hAnsi="Cambria" w:cs="Arial"/>
                <w:sz w:val="22"/>
                <w:szCs w:val="22"/>
              </w:rPr>
              <w:t>10 (5-20)</w:t>
            </w:r>
          </w:p>
        </w:tc>
        <w:tc>
          <w:tcPr>
            <w:tcW w:w="1617" w:type="dxa"/>
          </w:tcPr>
          <w:p w14:paraId="7D6858FA" w14:textId="77777777" w:rsidR="00F826F0" w:rsidRPr="00C52BF0" w:rsidRDefault="00F826F0" w:rsidP="00C52BF0">
            <w:pPr>
              <w:spacing w:after="0"/>
              <w:rPr>
                <w:rFonts w:ascii="Cambria" w:hAnsi="Cambria" w:cs="Arial"/>
                <w:sz w:val="22"/>
                <w:szCs w:val="22"/>
              </w:rPr>
            </w:pPr>
            <w:r>
              <w:rPr>
                <w:rFonts w:ascii="Cambria" w:hAnsi="Cambria" w:cs="Arial"/>
                <w:sz w:val="22"/>
                <w:szCs w:val="22"/>
              </w:rPr>
              <w:t>9 (5-20)</w:t>
            </w:r>
          </w:p>
        </w:tc>
        <w:tc>
          <w:tcPr>
            <w:tcW w:w="1537" w:type="dxa"/>
          </w:tcPr>
          <w:p w14:paraId="272A77CB" w14:textId="77777777" w:rsidR="00F826F0" w:rsidRPr="00C52BF0" w:rsidRDefault="00C2243B" w:rsidP="00C2243B">
            <w:pPr>
              <w:spacing w:after="0"/>
              <w:rPr>
                <w:rFonts w:ascii="Cambria" w:hAnsi="Cambria" w:cs="Arial"/>
                <w:sz w:val="22"/>
                <w:szCs w:val="22"/>
              </w:rPr>
            </w:pPr>
            <w:r>
              <w:rPr>
                <w:rFonts w:ascii="Cambria" w:hAnsi="Cambria" w:cs="Arial"/>
                <w:sz w:val="22"/>
                <w:szCs w:val="22"/>
              </w:rPr>
              <w:t>&lt;0.001</w:t>
            </w:r>
            <w:r w:rsidR="00F826F0" w:rsidRPr="00C52BF0">
              <w:rPr>
                <w:rFonts w:ascii="Cambria" w:hAnsi="Cambria" w:cs="Arial"/>
                <w:sz w:val="22"/>
                <w:szCs w:val="22"/>
              </w:rPr>
              <w:t>¥</w:t>
            </w:r>
          </w:p>
        </w:tc>
      </w:tr>
      <w:tr w:rsidR="00F826F0" w:rsidRPr="00C52BF0" w14:paraId="4AE705AE" w14:textId="77777777" w:rsidTr="00A108F6">
        <w:tc>
          <w:tcPr>
            <w:tcW w:w="2901" w:type="dxa"/>
          </w:tcPr>
          <w:p w14:paraId="43C58BCB" w14:textId="77777777" w:rsidR="00F826F0" w:rsidRPr="00C52BF0" w:rsidRDefault="00F826F0" w:rsidP="00C52BF0">
            <w:pPr>
              <w:spacing w:after="0"/>
              <w:rPr>
                <w:rFonts w:ascii="Cambria" w:hAnsi="Cambria" w:cs="Arial"/>
                <w:b/>
                <w:sz w:val="22"/>
                <w:szCs w:val="22"/>
                <w:u w:val="single"/>
              </w:rPr>
            </w:pPr>
            <w:r w:rsidRPr="00C52BF0">
              <w:rPr>
                <w:rFonts w:ascii="Cambria" w:hAnsi="Cambria" w:cs="Arial"/>
                <w:b/>
                <w:sz w:val="22"/>
                <w:szCs w:val="22"/>
                <w:u w:val="single"/>
              </w:rPr>
              <w:t>Glasgow Outcome Score</w:t>
            </w:r>
          </w:p>
          <w:p w14:paraId="0C90BE72" w14:textId="77777777" w:rsidR="00F826F0" w:rsidRPr="00C52BF0" w:rsidRDefault="00F826F0" w:rsidP="00C52BF0">
            <w:pPr>
              <w:spacing w:after="0"/>
              <w:rPr>
                <w:rFonts w:ascii="Cambria" w:hAnsi="Cambria" w:cs="Arial"/>
                <w:b/>
                <w:sz w:val="22"/>
                <w:szCs w:val="22"/>
              </w:rPr>
            </w:pPr>
            <w:r w:rsidRPr="00C52BF0">
              <w:rPr>
                <w:rFonts w:ascii="Cambria" w:hAnsi="Cambria" w:cs="Arial"/>
                <w:b/>
                <w:sz w:val="22"/>
                <w:szCs w:val="22"/>
              </w:rPr>
              <w:t>Good recovery</w:t>
            </w:r>
          </w:p>
          <w:p w14:paraId="27E6CAC5" w14:textId="77777777" w:rsidR="00F826F0" w:rsidRPr="00C52BF0" w:rsidRDefault="00F826F0" w:rsidP="00C52BF0">
            <w:pPr>
              <w:spacing w:after="0"/>
              <w:rPr>
                <w:rFonts w:ascii="Cambria" w:hAnsi="Cambria" w:cs="Arial"/>
                <w:b/>
                <w:sz w:val="22"/>
                <w:szCs w:val="22"/>
              </w:rPr>
            </w:pPr>
            <w:r w:rsidRPr="00C52BF0">
              <w:rPr>
                <w:rFonts w:ascii="Cambria" w:hAnsi="Cambria" w:cs="Arial"/>
                <w:b/>
                <w:sz w:val="22"/>
                <w:szCs w:val="22"/>
              </w:rPr>
              <w:t>Moderate disability</w:t>
            </w:r>
          </w:p>
          <w:p w14:paraId="5BFDB99D" w14:textId="77777777" w:rsidR="00F826F0" w:rsidRPr="00C52BF0" w:rsidRDefault="00F826F0" w:rsidP="00C52BF0">
            <w:pPr>
              <w:spacing w:after="0"/>
              <w:rPr>
                <w:rFonts w:ascii="Cambria" w:hAnsi="Cambria" w:cs="Arial"/>
                <w:b/>
                <w:sz w:val="22"/>
                <w:szCs w:val="22"/>
              </w:rPr>
            </w:pPr>
            <w:r w:rsidRPr="00C52BF0">
              <w:rPr>
                <w:rFonts w:ascii="Cambria" w:hAnsi="Cambria" w:cs="Arial"/>
                <w:b/>
                <w:sz w:val="22"/>
                <w:szCs w:val="22"/>
              </w:rPr>
              <w:t>Severe disability</w:t>
            </w:r>
          </w:p>
          <w:p w14:paraId="2FC691E7" w14:textId="77777777" w:rsidR="00F826F0" w:rsidRPr="00C52BF0" w:rsidRDefault="00F826F0" w:rsidP="00C52BF0">
            <w:pPr>
              <w:spacing w:after="0"/>
              <w:rPr>
                <w:rFonts w:ascii="Cambria" w:hAnsi="Cambria" w:cs="Arial"/>
                <w:b/>
                <w:sz w:val="22"/>
                <w:szCs w:val="22"/>
              </w:rPr>
            </w:pPr>
            <w:r w:rsidRPr="00C52BF0">
              <w:rPr>
                <w:rFonts w:ascii="Cambria" w:hAnsi="Cambria" w:cs="Arial"/>
                <w:b/>
                <w:sz w:val="22"/>
                <w:szCs w:val="22"/>
              </w:rPr>
              <w:t>Persistent vegetative state</w:t>
            </w:r>
          </w:p>
          <w:p w14:paraId="6FD82AE6" w14:textId="77777777" w:rsidR="00F826F0" w:rsidRPr="00C52BF0" w:rsidRDefault="00F826F0" w:rsidP="00C52BF0">
            <w:pPr>
              <w:spacing w:after="0"/>
              <w:rPr>
                <w:rFonts w:ascii="Cambria" w:hAnsi="Cambria" w:cs="Arial"/>
                <w:b/>
                <w:sz w:val="22"/>
                <w:szCs w:val="22"/>
              </w:rPr>
            </w:pPr>
            <w:r w:rsidRPr="00C52BF0">
              <w:rPr>
                <w:rFonts w:ascii="Cambria" w:hAnsi="Cambria" w:cs="Arial"/>
                <w:b/>
                <w:sz w:val="22"/>
                <w:szCs w:val="22"/>
              </w:rPr>
              <w:t>Unavailable</w:t>
            </w:r>
          </w:p>
        </w:tc>
        <w:tc>
          <w:tcPr>
            <w:tcW w:w="1637" w:type="dxa"/>
          </w:tcPr>
          <w:p w14:paraId="52F2AD8B" w14:textId="77777777" w:rsidR="00F826F0" w:rsidRPr="00C52BF0" w:rsidRDefault="00F826F0" w:rsidP="00C52BF0">
            <w:pPr>
              <w:spacing w:after="0"/>
              <w:rPr>
                <w:rFonts w:ascii="Cambria" w:hAnsi="Cambria" w:cs="Arial"/>
                <w:sz w:val="22"/>
                <w:szCs w:val="22"/>
              </w:rPr>
            </w:pPr>
          </w:p>
          <w:p w14:paraId="42F88E3B" w14:textId="77777777" w:rsidR="00F826F0" w:rsidRPr="00C52BF0" w:rsidRDefault="00F826F0" w:rsidP="00C52BF0">
            <w:pPr>
              <w:spacing w:after="0"/>
              <w:rPr>
                <w:rFonts w:ascii="Cambria" w:hAnsi="Cambria" w:cs="Arial"/>
                <w:sz w:val="22"/>
                <w:szCs w:val="22"/>
              </w:rPr>
            </w:pPr>
            <w:r w:rsidRPr="00C52BF0">
              <w:rPr>
                <w:rFonts w:ascii="Cambria" w:hAnsi="Cambria" w:cs="Arial"/>
                <w:sz w:val="22"/>
                <w:szCs w:val="22"/>
              </w:rPr>
              <w:t>3,331 (53.8%)</w:t>
            </w:r>
          </w:p>
          <w:p w14:paraId="54753404" w14:textId="77777777" w:rsidR="00F826F0" w:rsidRPr="00C52BF0" w:rsidRDefault="00F826F0" w:rsidP="00C52BF0">
            <w:pPr>
              <w:spacing w:after="0"/>
              <w:rPr>
                <w:rFonts w:ascii="Cambria" w:hAnsi="Cambria" w:cs="Arial"/>
                <w:sz w:val="22"/>
                <w:szCs w:val="22"/>
              </w:rPr>
            </w:pPr>
            <w:r w:rsidRPr="00C52BF0">
              <w:rPr>
                <w:rFonts w:ascii="Cambria" w:hAnsi="Cambria" w:cs="Arial"/>
                <w:sz w:val="22"/>
                <w:szCs w:val="22"/>
              </w:rPr>
              <w:t>475 (7.7%)</w:t>
            </w:r>
          </w:p>
          <w:p w14:paraId="2F595B57" w14:textId="77777777" w:rsidR="00F826F0" w:rsidRPr="00C52BF0" w:rsidRDefault="00F826F0" w:rsidP="00C52BF0">
            <w:pPr>
              <w:spacing w:after="0"/>
              <w:rPr>
                <w:rFonts w:ascii="Cambria" w:hAnsi="Cambria" w:cs="Arial"/>
                <w:sz w:val="22"/>
                <w:szCs w:val="22"/>
              </w:rPr>
            </w:pPr>
            <w:r w:rsidRPr="00C52BF0">
              <w:rPr>
                <w:rFonts w:ascii="Cambria" w:hAnsi="Cambria" w:cs="Arial"/>
                <w:sz w:val="22"/>
                <w:szCs w:val="22"/>
              </w:rPr>
              <w:t>336 (5.4%)</w:t>
            </w:r>
          </w:p>
          <w:p w14:paraId="1211E2F0" w14:textId="77777777" w:rsidR="00F826F0" w:rsidRPr="00C52BF0" w:rsidRDefault="00F826F0" w:rsidP="00C52BF0">
            <w:pPr>
              <w:spacing w:after="0"/>
              <w:rPr>
                <w:rFonts w:ascii="Cambria" w:hAnsi="Cambria" w:cs="Arial"/>
                <w:sz w:val="22"/>
                <w:szCs w:val="22"/>
              </w:rPr>
            </w:pPr>
            <w:r w:rsidRPr="00C52BF0">
              <w:rPr>
                <w:rFonts w:ascii="Cambria" w:hAnsi="Cambria" w:cs="Arial"/>
                <w:sz w:val="22"/>
                <w:szCs w:val="22"/>
              </w:rPr>
              <w:t>7 (0.1%)</w:t>
            </w:r>
          </w:p>
          <w:p w14:paraId="533BCBDB" w14:textId="77777777" w:rsidR="00F826F0" w:rsidRPr="00C52BF0" w:rsidRDefault="00F826F0" w:rsidP="00C52BF0">
            <w:pPr>
              <w:spacing w:after="0"/>
              <w:rPr>
                <w:rFonts w:ascii="Cambria" w:hAnsi="Cambria" w:cs="Arial"/>
                <w:sz w:val="22"/>
                <w:szCs w:val="22"/>
              </w:rPr>
            </w:pPr>
            <w:r w:rsidRPr="00C52BF0">
              <w:rPr>
                <w:rFonts w:ascii="Cambria" w:hAnsi="Cambria" w:cs="Arial"/>
                <w:sz w:val="22"/>
                <w:szCs w:val="22"/>
              </w:rPr>
              <w:t>1,008</w:t>
            </w:r>
          </w:p>
        </w:tc>
        <w:tc>
          <w:tcPr>
            <w:tcW w:w="1664" w:type="dxa"/>
          </w:tcPr>
          <w:p w14:paraId="38087304" w14:textId="77777777" w:rsidR="00F826F0" w:rsidRPr="00C52BF0" w:rsidRDefault="00F826F0" w:rsidP="007C1751">
            <w:pPr>
              <w:spacing w:after="0"/>
              <w:rPr>
                <w:rFonts w:ascii="Cambria" w:hAnsi="Cambria" w:cs="Arial"/>
                <w:sz w:val="22"/>
                <w:szCs w:val="22"/>
              </w:rPr>
            </w:pPr>
          </w:p>
          <w:p w14:paraId="37312DDB" w14:textId="77777777" w:rsidR="00F826F0" w:rsidRPr="00C52BF0" w:rsidRDefault="00F826F0" w:rsidP="007C1751">
            <w:pPr>
              <w:spacing w:after="0"/>
              <w:rPr>
                <w:rFonts w:ascii="Cambria" w:hAnsi="Cambria" w:cs="Arial"/>
                <w:sz w:val="22"/>
                <w:szCs w:val="22"/>
              </w:rPr>
            </w:pPr>
            <w:r w:rsidRPr="00C52BF0">
              <w:rPr>
                <w:rFonts w:ascii="Cambria" w:hAnsi="Cambria" w:cs="Arial"/>
                <w:sz w:val="22"/>
                <w:szCs w:val="22"/>
              </w:rPr>
              <w:t>1,333 (52.8%)</w:t>
            </w:r>
          </w:p>
          <w:p w14:paraId="74B8F662" w14:textId="77777777" w:rsidR="00F826F0" w:rsidRPr="00C52BF0" w:rsidRDefault="00F826F0" w:rsidP="007C1751">
            <w:pPr>
              <w:spacing w:after="0"/>
              <w:rPr>
                <w:rFonts w:ascii="Cambria" w:hAnsi="Cambria" w:cs="Arial"/>
                <w:sz w:val="22"/>
                <w:szCs w:val="22"/>
              </w:rPr>
            </w:pPr>
            <w:r w:rsidRPr="00C52BF0">
              <w:rPr>
                <w:rFonts w:ascii="Cambria" w:hAnsi="Cambria" w:cs="Arial"/>
                <w:sz w:val="22"/>
                <w:szCs w:val="22"/>
              </w:rPr>
              <w:t>202 (8.0%)</w:t>
            </w:r>
          </w:p>
          <w:p w14:paraId="76D106E8" w14:textId="77777777" w:rsidR="00F826F0" w:rsidRPr="00C52BF0" w:rsidRDefault="00F826F0" w:rsidP="007C1751">
            <w:pPr>
              <w:spacing w:after="0"/>
              <w:rPr>
                <w:rFonts w:ascii="Cambria" w:hAnsi="Cambria" w:cs="Arial"/>
                <w:sz w:val="22"/>
                <w:szCs w:val="22"/>
              </w:rPr>
            </w:pPr>
            <w:r w:rsidRPr="00C52BF0">
              <w:rPr>
                <w:rFonts w:ascii="Cambria" w:hAnsi="Cambria" w:cs="Arial"/>
                <w:sz w:val="22"/>
                <w:szCs w:val="22"/>
              </w:rPr>
              <w:t>136 (5.4%)</w:t>
            </w:r>
          </w:p>
          <w:p w14:paraId="4C02F57B" w14:textId="77777777" w:rsidR="00F826F0" w:rsidRPr="00C52BF0" w:rsidRDefault="00F826F0" w:rsidP="007C1751">
            <w:pPr>
              <w:spacing w:after="0"/>
              <w:rPr>
                <w:rFonts w:ascii="Cambria" w:hAnsi="Cambria" w:cs="Arial"/>
                <w:sz w:val="22"/>
                <w:szCs w:val="22"/>
              </w:rPr>
            </w:pPr>
            <w:r w:rsidRPr="00C52BF0">
              <w:rPr>
                <w:rFonts w:ascii="Cambria" w:hAnsi="Cambria" w:cs="Arial"/>
                <w:sz w:val="22"/>
                <w:szCs w:val="22"/>
              </w:rPr>
              <w:t>2 (0.1%)</w:t>
            </w:r>
          </w:p>
          <w:p w14:paraId="28904B9F" w14:textId="77777777" w:rsidR="00F826F0" w:rsidRPr="00C52BF0" w:rsidRDefault="00F826F0" w:rsidP="00C52BF0">
            <w:pPr>
              <w:spacing w:after="0"/>
              <w:rPr>
                <w:rFonts w:ascii="Cambria" w:hAnsi="Cambria" w:cs="Arial"/>
                <w:sz w:val="22"/>
                <w:szCs w:val="22"/>
              </w:rPr>
            </w:pPr>
            <w:r w:rsidRPr="00C52BF0">
              <w:rPr>
                <w:rFonts w:ascii="Cambria" w:hAnsi="Cambria" w:cs="Arial"/>
                <w:sz w:val="22"/>
                <w:szCs w:val="22"/>
              </w:rPr>
              <w:t>427</w:t>
            </w:r>
            <w:r>
              <w:rPr>
                <w:rFonts w:ascii="Cambria" w:hAnsi="Cambria" w:cs="Arial"/>
                <w:sz w:val="22"/>
                <w:szCs w:val="22"/>
              </w:rPr>
              <w:t xml:space="preserve"> (16.9%)</w:t>
            </w:r>
          </w:p>
        </w:tc>
        <w:tc>
          <w:tcPr>
            <w:tcW w:w="1637" w:type="dxa"/>
          </w:tcPr>
          <w:p w14:paraId="42B1E7BB" w14:textId="77777777" w:rsidR="00F826F0" w:rsidRDefault="00F826F0" w:rsidP="00C52BF0">
            <w:pPr>
              <w:spacing w:after="0"/>
              <w:rPr>
                <w:rFonts w:ascii="Cambria" w:hAnsi="Cambria" w:cs="Arial"/>
                <w:sz w:val="22"/>
                <w:szCs w:val="22"/>
              </w:rPr>
            </w:pPr>
          </w:p>
          <w:p w14:paraId="3E13CA06" w14:textId="77777777" w:rsidR="00F826F0" w:rsidRDefault="00F826F0" w:rsidP="00C52BF0">
            <w:pPr>
              <w:spacing w:after="0"/>
              <w:rPr>
                <w:rFonts w:ascii="Cambria" w:hAnsi="Cambria" w:cs="Arial"/>
                <w:sz w:val="22"/>
                <w:szCs w:val="22"/>
              </w:rPr>
            </w:pPr>
            <w:r>
              <w:rPr>
                <w:rFonts w:ascii="Cambria" w:hAnsi="Cambria" w:cs="Arial"/>
                <w:sz w:val="22"/>
                <w:szCs w:val="22"/>
              </w:rPr>
              <w:t>4,664 (53.5%)</w:t>
            </w:r>
          </w:p>
          <w:p w14:paraId="183A20E6" w14:textId="77777777" w:rsidR="00F826F0" w:rsidRDefault="00F826F0" w:rsidP="00C52BF0">
            <w:pPr>
              <w:spacing w:after="0"/>
              <w:rPr>
                <w:rFonts w:ascii="Cambria" w:hAnsi="Cambria" w:cs="Arial"/>
                <w:sz w:val="22"/>
                <w:szCs w:val="22"/>
              </w:rPr>
            </w:pPr>
            <w:r>
              <w:rPr>
                <w:rFonts w:ascii="Cambria" w:hAnsi="Cambria" w:cs="Arial"/>
                <w:sz w:val="22"/>
                <w:szCs w:val="22"/>
              </w:rPr>
              <w:t>677 (7.8%)</w:t>
            </w:r>
          </w:p>
          <w:p w14:paraId="090CCD6F" w14:textId="77777777" w:rsidR="00F826F0" w:rsidRDefault="00F826F0" w:rsidP="00C52BF0">
            <w:pPr>
              <w:spacing w:after="0"/>
              <w:rPr>
                <w:rFonts w:ascii="Cambria" w:hAnsi="Cambria" w:cs="Arial"/>
                <w:sz w:val="22"/>
                <w:szCs w:val="22"/>
              </w:rPr>
            </w:pPr>
            <w:r>
              <w:rPr>
                <w:rFonts w:ascii="Cambria" w:hAnsi="Cambria" w:cs="Arial"/>
                <w:sz w:val="22"/>
                <w:szCs w:val="22"/>
              </w:rPr>
              <w:t>472 (5.4%)</w:t>
            </w:r>
          </w:p>
          <w:p w14:paraId="4B31BF70" w14:textId="77777777" w:rsidR="00F826F0" w:rsidRDefault="00F826F0" w:rsidP="00C52BF0">
            <w:pPr>
              <w:spacing w:after="0"/>
              <w:rPr>
                <w:rFonts w:ascii="Cambria" w:hAnsi="Cambria" w:cs="Arial"/>
                <w:sz w:val="22"/>
                <w:szCs w:val="22"/>
              </w:rPr>
            </w:pPr>
            <w:r>
              <w:rPr>
                <w:rFonts w:ascii="Cambria" w:hAnsi="Cambria" w:cs="Arial"/>
                <w:sz w:val="22"/>
                <w:szCs w:val="22"/>
              </w:rPr>
              <w:t>9 (0.1%)</w:t>
            </w:r>
          </w:p>
          <w:p w14:paraId="4E8A1AA8" w14:textId="77777777" w:rsidR="00F826F0" w:rsidRPr="00C52BF0" w:rsidRDefault="00F826F0" w:rsidP="00C52BF0">
            <w:pPr>
              <w:spacing w:after="0"/>
              <w:rPr>
                <w:rFonts w:ascii="Cambria" w:hAnsi="Cambria" w:cs="Arial"/>
                <w:sz w:val="22"/>
                <w:szCs w:val="22"/>
              </w:rPr>
            </w:pPr>
            <w:r>
              <w:rPr>
                <w:rFonts w:ascii="Cambria" w:hAnsi="Cambria" w:cs="Arial"/>
                <w:sz w:val="22"/>
                <w:szCs w:val="22"/>
              </w:rPr>
              <w:t>1,367 (15.7%)</w:t>
            </w:r>
          </w:p>
        </w:tc>
        <w:tc>
          <w:tcPr>
            <w:tcW w:w="1294" w:type="dxa"/>
          </w:tcPr>
          <w:p w14:paraId="232D793F" w14:textId="77777777" w:rsidR="00F826F0" w:rsidRDefault="00F826F0" w:rsidP="00C52BF0">
            <w:pPr>
              <w:spacing w:after="0"/>
              <w:rPr>
                <w:rFonts w:ascii="Cambria" w:hAnsi="Cambria" w:cs="Arial"/>
                <w:sz w:val="22"/>
                <w:szCs w:val="22"/>
              </w:rPr>
            </w:pPr>
          </w:p>
          <w:p w14:paraId="2291340A" w14:textId="77777777" w:rsidR="00F826F0" w:rsidRDefault="00F826F0" w:rsidP="00C52BF0">
            <w:pPr>
              <w:spacing w:after="0"/>
              <w:rPr>
                <w:rFonts w:ascii="Cambria" w:hAnsi="Cambria" w:cs="Arial"/>
                <w:sz w:val="22"/>
                <w:szCs w:val="22"/>
              </w:rPr>
            </w:pPr>
          </w:p>
          <w:p w14:paraId="3786286B" w14:textId="77777777" w:rsidR="00F826F0" w:rsidRDefault="00F826F0" w:rsidP="00C52BF0">
            <w:pPr>
              <w:spacing w:after="0"/>
              <w:rPr>
                <w:rFonts w:ascii="Cambria" w:hAnsi="Cambria" w:cs="Arial"/>
                <w:sz w:val="22"/>
                <w:szCs w:val="22"/>
              </w:rPr>
            </w:pPr>
          </w:p>
          <w:p w14:paraId="30C960F8" w14:textId="77777777" w:rsidR="00F826F0" w:rsidRDefault="00F826F0" w:rsidP="00C52BF0">
            <w:pPr>
              <w:spacing w:after="0"/>
              <w:rPr>
                <w:rFonts w:ascii="Cambria" w:hAnsi="Cambria" w:cs="Arial"/>
                <w:sz w:val="22"/>
                <w:szCs w:val="22"/>
              </w:rPr>
            </w:pPr>
          </w:p>
          <w:p w14:paraId="3899EA9A" w14:textId="77777777" w:rsidR="00F826F0" w:rsidRDefault="00F826F0" w:rsidP="00C52BF0">
            <w:pPr>
              <w:spacing w:after="0"/>
              <w:rPr>
                <w:rFonts w:ascii="Cambria" w:hAnsi="Cambria" w:cs="Arial"/>
                <w:sz w:val="22"/>
                <w:szCs w:val="22"/>
              </w:rPr>
            </w:pPr>
          </w:p>
          <w:p w14:paraId="03C9EDFD" w14:textId="77777777" w:rsidR="00F826F0" w:rsidRPr="00C52BF0" w:rsidRDefault="00F826F0" w:rsidP="00C52BF0">
            <w:pPr>
              <w:spacing w:after="0"/>
              <w:rPr>
                <w:rFonts w:ascii="Cambria" w:hAnsi="Cambria" w:cs="Arial"/>
                <w:sz w:val="22"/>
                <w:szCs w:val="22"/>
              </w:rPr>
            </w:pPr>
            <w:r>
              <w:rPr>
                <w:rFonts w:ascii="Cambria" w:hAnsi="Cambria" w:cs="Arial"/>
                <w:sz w:val="22"/>
                <w:szCs w:val="22"/>
              </w:rPr>
              <w:t>0.947</w:t>
            </w:r>
            <w:r w:rsidRPr="00C52BF0">
              <w:rPr>
                <w:rFonts w:ascii="Cambria" w:hAnsi="Cambria" w:cs="Arial"/>
                <w:sz w:val="22"/>
                <w:szCs w:val="22"/>
              </w:rPr>
              <w:t>†</w:t>
            </w:r>
          </w:p>
        </w:tc>
        <w:tc>
          <w:tcPr>
            <w:tcW w:w="1613" w:type="dxa"/>
          </w:tcPr>
          <w:p w14:paraId="74BBC6CB" w14:textId="77777777" w:rsidR="00F826F0" w:rsidRPr="00C52BF0" w:rsidRDefault="00F826F0" w:rsidP="007C1751">
            <w:pPr>
              <w:spacing w:after="0"/>
              <w:rPr>
                <w:rFonts w:ascii="Cambria" w:hAnsi="Cambria" w:cs="Arial"/>
                <w:sz w:val="22"/>
                <w:szCs w:val="22"/>
              </w:rPr>
            </w:pPr>
          </w:p>
          <w:p w14:paraId="62C64950" w14:textId="77777777" w:rsidR="00F826F0" w:rsidRPr="00C52BF0" w:rsidRDefault="00F826F0" w:rsidP="007C1751">
            <w:pPr>
              <w:spacing w:after="0"/>
              <w:rPr>
                <w:rFonts w:ascii="Cambria" w:hAnsi="Cambria" w:cs="Arial"/>
                <w:sz w:val="22"/>
                <w:szCs w:val="22"/>
              </w:rPr>
            </w:pPr>
            <w:r w:rsidRPr="00C52BF0">
              <w:rPr>
                <w:rFonts w:ascii="Cambria" w:hAnsi="Cambria" w:cs="Arial"/>
                <w:sz w:val="22"/>
                <w:szCs w:val="22"/>
              </w:rPr>
              <w:t>4,200 (55.8%)</w:t>
            </w:r>
          </w:p>
          <w:p w14:paraId="6BF76DBB" w14:textId="77777777" w:rsidR="00F826F0" w:rsidRPr="00C52BF0" w:rsidRDefault="00F826F0" w:rsidP="007C1751">
            <w:pPr>
              <w:spacing w:after="0"/>
              <w:rPr>
                <w:rFonts w:ascii="Cambria" w:hAnsi="Cambria" w:cs="Arial"/>
                <w:sz w:val="22"/>
                <w:szCs w:val="22"/>
              </w:rPr>
            </w:pPr>
            <w:r w:rsidRPr="00C52BF0">
              <w:rPr>
                <w:rFonts w:ascii="Cambria" w:hAnsi="Cambria" w:cs="Arial"/>
                <w:sz w:val="22"/>
                <w:szCs w:val="22"/>
              </w:rPr>
              <w:t>554 (7.4%)</w:t>
            </w:r>
          </w:p>
          <w:p w14:paraId="0E399FD0" w14:textId="77777777" w:rsidR="00F826F0" w:rsidRPr="00C52BF0" w:rsidRDefault="00F826F0" w:rsidP="007C1751">
            <w:pPr>
              <w:spacing w:after="0"/>
              <w:rPr>
                <w:rFonts w:ascii="Cambria" w:hAnsi="Cambria" w:cs="Arial"/>
                <w:sz w:val="22"/>
                <w:szCs w:val="22"/>
              </w:rPr>
            </w:pPr>
            <w:r w:rsidRPr="00C52BF0">
              <w:rPr>
                <w:rFonts w:ascii="Cambria" w:hAnsi="Cambria" w:cs="Arial"/>
                <w:sz w:val="22"/>
                <w:szCs w:val="22"/>
              </w:rPr>
              <w:t>374 (5.0%)</w:t>
            </w:r>
          </w:p>
          <w:p w14:paraId="53B4B239" w14:textId="77777777" w:rsidR="00F826F0" w:rsidRPr="00C52BF0" w:rsidRDefault="00F826F0" w:rsidP="007C1751">
            <w:pPr>
              <w:spacing w:after="0"/>
              <w:rPr>
                <w:rFonts w:ascii="Cambria" w:hAnsi="Cambria" w:cs="Arial"/>
                <w:sz w:val="22"/>
                <w:szCs w:val="22"/>
              </w:rPr>
            </w:pPr>
            <w:r w:rsidRPr="00C52BF0">
              <w:rPr>
                <w:rFonts w:ascii="Cambria" w:hAnsi="Cambria" w:cs="Arial"/>
                <w:sz w:val="22"/>
                <w:szCs w:val="22"/>
              </w:rPr>
              <w:t>4 (0.1%)</w:t>
            </w:r>
          </w:p>
          <w:p w14:paraId="56260F5F" w14:textId="77777777" w:rsidR="00F826F0" w:rsidRPr="00C52BF0" w:rsidRDefault="00F826F0" w:rsidP="00C52BF0">
            <w:pPr>
              <w:spacing w:after="0"/>
              <w:rPr>
                <w:rFonts w:ascii="Cambria" w:hAnsi="Cambria" w:cs="Arial"/>
                <w:sz w:val="22"/>
                <w:szCs w:val="22"/>
              </w:rPr>
            </w:pPr>
            <w:r w:rsidRPr="00C52BF0">
              <w:rPr>
                <w:rFonts w:ascii="Cambria" w:hAnsi="Cambria" w:cs="Arial"/>
                <w:sz w:val="22"/>
                <w:szCs w:val="22"/>
              </w:rPr>
              <w:t>1,275</w:t>
            </w:r>
          </w:p>
        </w:tc>
        <w:tc>
          <w:tcPr>
            <w:tcW w:w="1645" w:type="dxa"/>
          </w:tcPr>
          <w:p w14:paraId="0D28811D" w14:textId="77777777" w:rsidR="00F826F0" w:rsidRPr="00C52BF0" w:rsidRDefault="00F826F0" w:rsidP="00C52BF0">
            <w:pPr>
              <w:spacing w:after="0"/>
              <w:rPr>
                <w:rFonts w:ascii="Cambria" w:hAnsi="Cambria" w:cs="Arial"/>
                <w:sz w:val="22"/>
                <w:szCs w:val="22"/>
              </w:rPr>
            </w:pPr>
          </w:p>
          <w:p w14:paraId="65EDE197" w14:textId="77777777" w:rsidR="00F826F0" w:rsidRPr="00C52BF0" w:rsidRDefault="00F826F0" w:rsidP="00C52BF0">
            <w:pPr>
              <w:spacing w:after="0"/>
              <w:rPr>
                <w:rFonts w:ascii="Cambria" w:hAnsi="Cambria" w:cs="Arial"/>
                <w:sz w:val="22"/>
                <w:szCs w:val="22"/>
              </w:rPr>
            </w:pPr>
            <w:r w:rsidRPr="00C52BF0">
              <w:rPr>
                <w:rFonts w:ascii="Cambria" w:hAnsi="Cambria" w:cs="Arial"/>
                <w:sz w:val="22"/>
                <w:szCs w:val="22"/>
              </w:rPr>
              <w:t>3,299 (54.9%)</w:t>
            </w:r>
          </w:p>
          <w:p w14:paraId="71F45690" w14:textId="77777777" w:rsidR="00F826F0" w:rsidRPr="00C52BF0" w:rsidRDefault="00F826F0" w:rsidP="00C52BF0">
            <w:pPr>
              <w:spacing w:after="0"/>
              <w:rPr>
                <w:rFonts w:ascii="Cambria" w:hAnsi="Cambria" w:cs="Arial"/>
                <w:sz w:val="22"/>
                <w:szCs w:val="22"/>
              </w:rPr>
            </w:pPr>
            <w:r w:rsidRPr="00C52BF0">
              <w:rPr>
                <w:rFonts w:ascii="Cambria" w:hAnsi="Cambria" w:cs="Arial"/>
                <w:sz w:val="22"/>
                <w:szCs w:val="22"/>
              </w:rPr>
              <w:t>491 (8.2%)</w:t>
            </w:r>
          </w:p>
          <w:p w14:paraId="45A9C40E" w14:textId="77777777" w:rsidR="00F826F0" w:rsidRPr="00C52BF0" w:rsidRDefault="00F826F0" w:rsidP="00C52BF0">
            <w:pPr>
              <w:spacing w:after="0"/>
              <w:rPr>
                <w:rFonts w:ascii="Cambria" w:hAnsi="Cambria" w:cs="Arial"/>
                <w:sz w:val="22"/>
                <w:szCs w:val="22"/>
              </w:rPr>
            </w:pPr>
            <w:r w:rsidRPr="00C52BF0">
              <w:rPr>
                <w:rFonts w:ascii="Cambria" w:hAnsi="Cambria" w:cs="Arial"/>
                <w:sz w:val="22"/>
                <w:szCs w:val="22"/>
              </w:rPr>
              <w:t>293 (4.9%)</w:t>
            </w:r>
          </w:p>
          <w:p w14:paraId="1CD31CBD" w14:textId="77777777" w:rsidR="00F826F0" w:rsidRPr="00C52BF0" w:rsidRDefault="00F826F0" w:rsidP="00C52BF0">
            <w:pPr>
              <w:spacing w:after="0"/>
              <w:rPr>
                <w:rFonts w:ascii="Cambria" w:hAnsi="Cambria" w:cs="Arial"/>
                <w:sz w:val="22"/>
                <w:szCs w:val="22"/>
              </w:rPr>
            </w:pPr>
            <w:r w:rsidRPr="00C52BF0">
              <w:rPr>
                <w:rFonts w:ascii="Cambria" w:hAnsi="Cambria" w:cs="Arial"/>
                <w:sz w:val="22"/>
                <w:szCs w:val="22"/>
              </w:rPr>
              <w:t>4 (0.1%)</w:t>
            </w:r>
          </w:p>
          <w:p w14:paraId="6A02355B" w14:textId="77777777" w:rsidR="00F826F0" w:rsidRPr="00C52BF0" w:rsidRDefault="00F826F0" w:rsidP="00C52BF0">
            <w:pPr>
              <w:spacing w:after="0"/>
              <w:rPr>
                <w:rFonts w:ascii="Cambria" w:hAnsi="Cambria" w:cs="Arial"/>
                <w:sz w:val="22"/>
                <w:szCs w:val="22"/>
              </w:rPr>
            </w:pPr>
            <w:r w:rsidRPr="00C52BF0">
              <w:rPr>
                <w:rFonts w:ascii="Cambria" w:hAnsi="Cambria" w:cs="Arial"/>
                <w:sz w:val="22"/>
                <w:szCs w:val="22"/>
              </w:rPr>
              <w:t>1,057</w:t>
            </w:r>
            <w:r>
              <w:rPr>
                <w:rFonts w:ascii="Cambria" w:hAnsi="Cambria" w:cs="Arial"/>
                <w:sz w:val="22"/>
                <w:szCs w:val="22"/>
              </w:rPr>
              <w:t xml:space="preserve"> (32.0%)</w:t>
            </w:r>
          </w:p>
        </w:tc>
        <w:tc>
          <w:tcPr>
            <w:tcW w:w="1617" w:type="dxa"/>
          </w:tcPr>
          <w:p w14:paraId="71C5D4D3" w14:textId="77777777" w:rsidR="00F826F0" w:rsidRDefault="00F826F0" w:rsidP="00C52BF0">
            <w:pPr>
              <w:spacing w:after="0"/>
              <w:rPr>
                <w:rFonts w:ascii="Cambria" w:hAnsi="Cambria" w:cs="Arial"/>
                <w:sz w:val="22"/>
                <w:szCs w:val="22"/>
              </w:rPr>
            </w:pPr>
          </w:p>
          <w:p w14:paraId="4D828AA7" w14:textId="77777777" w:rsidR="00F826F0" w:rsidRDefault="00F826F0" w:rsidP="00C52BF0">
            <w:pPr>
              <w:spacing w:after="0"/>
              <w:rPr>
                <w:rFonts w:ascii="Cambria" w:hAnsi="Cambria" w:cs="Arial"/>
                <w:sz w:val="22"/>
                <w:szCs w:val="22"/>
              </w:rPr>
            </w:pPr>
            <w:r>
              <w:rPr>
                <w:rFonts w:ascii="Cambria" w:hAnsi="Cambria" w:cs="Arial"/>
                <w:sz w:val="22"/>
                <w:szCs w:val="22"/>
              </w:rPr>
              <w:t>7,499 (55.4%)</w:t>
            </w:r>
          </w:p>
          <w:p w14:paraId="240E0701" w14:textId="77777777" w:rsidR="00F826F0" w:rsidRDefault="00F826F0" w:rsidP="00C52BF0">
            <w:pPr>
              <w:spacing w:after="0"/>
              <w:rPr>
                <w:rFonts w:ascii="Cambria" w:hAnsi="Cambria" w:cs="Arial"/>
                <w:sz w:val="22"/>
                <w:szCs w:val="22"/>
              </w:rPr>
            </w:pPr>
            <w:r>
              <w:rPr>
                <w:rFonts w:ascii="Cambria" w:hAnsi="Cambria" w:cs="Arial"/>
                <w:sz w:val="22"/>
                <w:szCs w:val="22"/>
              </w:rPr>
              <w:t>1,045 (7.7%)</w:t>
            </w:r>
          </w:p>
          <w:p w14:paraId="492F7F23" w14:textId="77777777" w:rsidR="00F826F0" w:rsidRDefault="00F826F0" w:rsidP="00C52BF0">
            <w:pPr>
              <w:spacing w:after="0"/>
              <w:rPr>
                <w:rFonts w:ascii="Cambria" w:hAnsi="Cambria" w:cs="Arial"/>
                <w:sz w:val="22"/>
                <w:szCs w:val="22"/>
              </w:rPr>
            </w:pPr>
            <w:r>
              <w:rPr>
                <w:rFonts w:ascii="Cambria" w:hAnsi="Cambria" w:cs="Arial"/>
                <w:sz w:val="22"/>
                <w:szCs w:val="22"/>
              </w:rPr>
              <w:t>667 (4.9%)</w:t>
            </w:r>
          </w:p>
          <w:p w14:paraId="3E2D5062" w14:textId="77777777" w:rsidR="00F826F0" w:rsidRDefault="00F826F0" w:rsidP="00C52BF0">
            <w:pPr>
              <w:spacing w:after="0"/>
              <w:rPr>
                <w:rFonts w:ascii="Cambria" w:hAnsi="Cambria" w:cs="Arial"/>
                <w:sz w:val="22"/>
                <w:szCs w:val="22"/>
              </w:rPr>
            </w:pPr>
            <w:r>
              <w:rPr>
                <w:rFonts w:ascii="Cambria" w:hAnsi="Cambria" w:cs="Arial"/>
                <w:sz w:val="22"/>
                <w:szCs w:val="22"/>
              </w:rPr>
              <w:t>8 (0.1%)</w:t>
            </w:r>
          </w:p>
          <w:p w14:paraId="6B71A44E" w14:textId="77777777" w:rsidR="00F826F0" w:rsidRPr="00C52BF0" w:rsidRDefault="00F826F0" w:rsidP="00C52BF0">
            <w:pPr>
              <w:spacing w:after="0"/>
              <w:rPr>
                <w:rFonts w:ascii="Cambria" w:hAnsi="Cambria" w:cs="Arial"/>
                <w:sz w:val="22"/>
                <w:szCs w:val="22"/>
              </w:rPr>
            </w:pPr>
            <w:r>
              <w:rPr>
                <w:rFonts w:ascii="Cambria" w:hAnsi="Cambria" w:cs="Arial"/>
                <w:sz w:val="22"/>
                <w:szCs w:val="22"/>
              </w:rPr>
              <w:t>2,258 (16.7%)</w:t>
            </w:r>
          </w:p>
        </w:tc>
        <w:tc>
          <w:tcPr>
            <w:tcW w:w="1537" w:type="dxa"/>
          </w:tcPr>
          <w:p w14:paraId="01B922F9" w14:textId="77777777" w:rsidR="00F826F0" w:rsidRDefault="00F826F0" w:rsidP="00C52BF0">
            <w:pPr>
              <w:spacing w:after="0"/>
              <w:rPr>
                <w:rFonts w:ascii="Cambria" w:hAnsi="Cambria" w:cs="Arial"/>
                <w:sz w:val="22"/>
                <w:szCs w:val="22"/>
              </w:rPr>
            </w:pPr>
          </w:p>
          <w:p w14:paraId="367F6DD2" w14:textId="77777777" w:rsidR="00F826F0" w:rsidRDefault="00F826F0" w:rsidP="00C52BF0">
            <w:pPr>
              <w:spacing w:after="0"/>
              <w:rPr>
                <w:rFonts w:ascii="Cambria" w:hAnsi="Cambria" w:cs="Arial"/>
                <w:sz w:val="22"/>
                <w:szCs w:val="22"/>
              </w:rPr>
            </w:pPr>
          </w:p>
          <w:p w14:paraId="51A4D015" w14:textId="77777777" w:rsidR="00F826F0" w:rsidRDefault="00F826F0" w:rsidP="00C52BF0">
            <w:pPr>
              <w:spacing w:after="0"/>
              <w:rPr>
                <w:rFonts w:ascii="Cambria" w:hAnsi="Cambria" w:cs="Arial"/>
                <w:sz w:val="22"/>
                <w:szCs w:val="22"/>
              </w:rPr>
            </w:pPr>
          </w:p>
          <w:p w14:paraId="3ACF885A" w14:textId="77777777" w:rsidR="00F826F0" w:rsidRDefault="00F826F0" w:rsidP="00C52BF0">
            <w:pPr>
              <w:spacing w:after="0"/>
              <w:rPr>
                <w:rFonts w:ascii="Cambria" w:hAnsi="Cambria" w:cs="Arial"/>
                <w:sz w:val="22"/>
                <w:szCs w:val="22"/>
              </w:rPr>
            </w:pPr>
          </w:p>
          <w:p w14:paraId="46AEAC8D" w14:textId="77777777" w:rsidR="00F826F0" w:rsidRDefault="00F826F0" w:rsidP="00C52BF0">
            <w:pPr>
              <w:spacing w:after="0"/>
              <w:rPr>
                <w:rFonts w:ascii="Cambria" w:hAnsi="Cambria" w:cs="Arial"/>
                <w:sz w:val="22"/>
                <w:szCs w:val="22"/>
              </w:rPr>
            </w:pPr>
          </w:p>
          <w:p w14:paraId="361E7E7B" w14:textId="77777777" w:rsidR="00F826F0" w:rsidRPr="00C52BF0" w:rsidRDefault="00F826F0" w:rsidP="00C52BF0">
            <w:pPr>
              <w:spacing w:after="0"/>
              <w:rPr>
                <w:rFonts w:ascii="Cambria" w:hAnsi="Cambria" w:cs="Arial"/>
                <w:sz w:val="22"/>
                <w:szCs w:val="22"/>
              </w:rPr>
            </w:pPr>
            <w:r>
              <w:rPr>
                <w:rFonts w:ascii="Cambria" w:hAnsi="Cambria" w:cs="Arial"/>
                <w:sz w:val="22"/>
                <w:szCs w:val="22"/>
              </w:rPr>
              <w:t>0.401</w:t>
            </w:r>
            <w:r w:rsidRPr="00C52BF0">
              <w:rPr>
                <w:rFonts w:ascii="Cambria" w:hAnsi="Cambria" w:cs="Arial"/>
                <w:sz w:val="22"/>
                <w:szCs w:val="22"/>
              </w:rPr>
              <w:t>†</w:t>
            </w:r>
          </w:p>
        </w:tc>
      </w:tr>
      <w:tr w:rsidR="00F826F0" w:rsidRPr="00C52BF0" w14:paraId="40194AF2" w14:textId="77777777" w:rsidTr="00A108F6">
        <w:tc>
          <w:tcPr>
            <w:tcW w:w="2901" w:type="dxa"/>
          </w:tcPr>
          <w:p w14:paraId="1BD1CB9D" w14:textId="77777777" w:rsidR="00F826F0" w:rsidRPr="00C52BF0" w:rsidRDefault="00F826F0" w:rsidP="00C52BF0">
            <w:pPr>
              <w:spacing w:after="0"/>
              <w:rPr>
                <w:rFonts w:ascii="Cambria" w:hAnsi="Cambria" w:cs="Arial"/>
                <w:b/>
                <w:sz w:val="22"/>
                <w:szCs w:val="22"/>
              </w:rPr>
            </w:pPr>
            <w:r w:rsidRPr="00C52BF0">
              <w:rPr>
                <w:rFonts w:ascii="Cambria" w:hAnsi="Cambria" w:cs="Arial"/>
                <w:b/>
                <w:sz w:val="22"/>
                <w:szCs w:val="22"/>
              </w:rPr>
              <w:t>Mortality</w:t>
            </w:r>
          </w:p>
        </w:tc>
        <w:tc>
          <w:tcPr>
            <w:tcW w:w="1637" w:type="dxa"/>
          </w:tcPr>
          <w:p w14:paraId="5A7D12FC" w14:textId="77777777" w:rsidR="00F826F0" w:rsidRPr="00C52BF0" w:rsidRDefault="00F826F0" w:rsidP="00C52BF0">
            <w:pPr>
              <w:spacing w:after="0"/>
              <w:rPr>
                <w:rFonts w:ascii="Cambria" w:hAnsi="Cambria" w:cs="Arial"/>
                <w:sz w:val="22"/>
                <w:szCs w:val="22"/>
              </w:rPr>
            </w:pPr>
            <w:r w:rsidRPr="00C52BF0">
              <w:rPr>
                <w:rFonts w:ascii="Cambria" w:hAnsi="Cambria" w:cs="Arial"/>
                <w:sz w:val="22"/>
                <w:szCs w:val="22"/>
              </w:rPr>
              <w:t>1,029 (16.6%)</w:t>
            </w:r>
          </w:p>
        </w:tc>
        <w:tc>
          <w:tcPr>
            <w:tcW w:w="1664" w:type="dxa"/>
          </w:tcPr>
          <w:p w14:paraId="0B4E3C4B" w14:textId="77777777" w:rsidR="00F826F0" w:rsidRPr="00C52BF0" w:rsidRDefault="00F826F0" w:rsidP="00C52BF0">
            <w:pPr>
              <w:spacing w:after="0"/>
              <w:rPr>
                <w:rFonts w:ascii="Cambria" w:hAnsi="Cambria" w:cs="Arial"/>
                <w:sz w:val="22"/>
                <w:szCs w:val="22"/>
              </w:rPr>
            </w:pPr>
            <w:r w:rsidRPr="00C52BF0">
              <w:rPr>
                <w:rFonts w:ascii="Cambria" w:hAnsi="Cambria" w:cs="Arial"/>
                <w:sz w:val="22"/>
                <w:szCs w:val="22"/>
              </w:rPr>
              <w:t>424 (16.8%)</w:t>
            </w:r>
          </w:p>
        </w:tc>
        <w:tc>
          <w:tcPr>
            <w:tcW w:w="1637" w:type="dxa"/>
          </w:tcPr>
          <w:p w14:paraId="536BCE8E" w14:textId="77777777" w:rsidR="00F826F0" w:rsidRPr="00C52BF0" w:rsidRDefault="00F826F0" w:rsidP="00C52BF0">
            <w:pPr>
              <w:spacing w:after="0"/>
              <w:rPr>
                <w:rFonts w:ascii="Cambria" w:hAnsi="Cambria" w:cs="Arial"/>
                <w:sz w:val="22"/>
                <w:szCs w:val="22"/>
              </w:rPr>
            </w:pPr>
            <w:r>
              <w:rPr>
                <w:rFonts w:ascii="Cambria" w:hAnsi="Cambria" w:cs="Arial"/>
                <w:sz w:val="22"/>
                <w:szCs w:val="22"/>
              </w:rPr>
              <w:t>1,453 (16.7%)</w:t>
            </w:r>
          </w:p>
        </w:tc>
        <w:tc>
          <w:tcPr>
            <w:tcW w:w="1294" w:type="dxa"/>
          </w:tcPr>
          <w:p w14:paraId="69DFF819" w14:textId="77777777" w:rsidR="00F826F0" w:rsidRPr="00C52BF0" w:rsidRDefault="00F826F0" w:rsidP="00C52BF0">
            <w:pPr>
              <w:spacing w:after="0"/>
              <w:rPr>
                <w:rFonts w:ascii="Cambria" w:hAnsi="Cambria" w:cs="Arial"/>
                <w:sz w:val="22"/>
                <w:szCs w:val="22"/>
              </w:rPr>
            </w:pPr>
            <w:r>
              <w:rPr>
                <w:rFonts w:ascii="Cambria" w:hAnsi="Cambria" w:cs="Arial"/>
                <w:sz w:val="22"/>
                <w:szCs w:val="22"/>
              </w:rPr>
              <w:t>0.852</w:t>
            </w:r>
            <w:r w:rsidRPr="00C52BF0">
              <w:rPr>
                <w:rFonts w:ascii="Cambria" w:hAnsi="Cambria" w:cs="Arial"/>
                <w:sz w:val="22"/>
                <w:szCs w:val="22"/>
              </w:rPr>
              <w:t>†</w:t>
            </w:r>
          </w:p>
        </w:tc>
        <w:tc>
          <w:tcPr>
            <w:tcW w:w="1613" w:type="dxa"/>
          </w:tcPr>
          <w:p w14:paraId="503DC11B" w14:textId="77777777" w:rsidR="00F826F0" w:rsidRPr="00C52BF0" w:rsidRDefault="00F826F0" w:rsidP="00C52BF0">
            <w:pPr>
              <w:spacing w:after="0"/>
              <w:rPr>
                <w:rFonts w:ascii="Cambria" w:hAnsi="Cambria" w:cs="Arial"/>
                <w:sz w:val="22"/>
                <w:szCs w:val="22"/>
              </w:rPr>
            </w:pPr>
            <w:r w:rsidRPr="00C52BF0">
              <w:rPr>
                <w:rFonts w:ascii="Cambria" w:hAnsi="Cambria" w:cs="Arial"/>
                <w:sz w:val="22"/>
                <w:szCs w:val="22"/>
              </w:rPr>
              <w:t>1,121 (14.9%)</w:t>
            </w:r>
          </w:p>
        </w:tc>
        <w:tc>
          <w:tcPr>
            <w:tcW w:w="1645" w:type="dxa"/>
          </w:tcPr>
          <w:p w14:paraId="6C260378" w14:textId="77777777" w:rsidR="00F826F0" w:rsidRPr="00C52BF0" w:rsidRDefault="00F826F0" w:rsidP="00C52BF0">
            <w:pPr>
              <w:spacing w:after="0"/>
              <w:rPr>
                <w:rFonts w:ascii="Cambria" w:hAnsi="Cambria" w:cs="Arial"/>
                <w:sz w:val="22"/>
                <w:szCs w:val="22"/>
              </w:rPr>
            </w:pPr>
            <w:r w:rsidRPr="00C52BF0">
              <w:rPr>
                <w:rFonts w:ascii="Cambria" w:hAnsi="Cambria" w:cs="Arial"/>
                <w:sz w:val="22"/>
                <w:szCs w:val="22"/>
              </w:rPr>
              <w:t>866 (14.4%)</w:t>
            </w:r>
          </w:p>
        </w:tc>
        <w:tc>
          <w:tcPr>
            <w:tcW w:w="1617" w:type="dxa"/>
          </w:tcPr>
          <w:p w14:paraId="09600A8F" w14:textId="77777777" w:rsidR="00F826F0" w:rsidRPr="00C52BF0" w:rsidRDefault="00F826F0" w:rsidP="00C52BF0">
            <w:pPr>
              <w:spacing w:after="0"/>
              <w:rPr>
                <w:rFonts w:ascii="Cambria" w:hAnsi="Cambria" w:cs="Arial"/>
                <w:sz w:val="22"/>
                <w:szCs w:val="22"/>
              </w:rPr>
            </w:pPr>
            <w:r>
              <w:rPr>
                <w:rFonts w:ascii="Cambria" w:hAnsi="Cambria" w:cs="Arial"/>
                <w:sz w:val="22"/>
                <w:szCs w:val="22"/>
              </w:rPr>
              <w:t>1,987 (14.7%)</w:t>
            </w:r>
          </w:p>
        </w:tc>
        <w:tc>
          <w:tcPr>
            <w:tcW w:w="1537" w:type="dxa"/>
          </w:tcPr>
          <w:p w14:paraId="4481BC15" w14:textId="77777777" w:rsidR="00F826F0" w:rsidRPr="00C52BF0" w:rsidRDefault="00F826F0" w:rsidP="00C52BF0">
            <w:pPr>
              <w:spacing w:after="0"/>
              <w:rPr>
                <w:rFonts w:ascii="Cambria" w:hAnsi="Cambria" w:cs="Arial"/>
                <w:sz w:val="22"/>
                <w:szCs w:val="22"/>
              </w:rPr>
            </w:pPr>
            <w:r>
              <w:rPr>
                <w:rFonts w:ascii="Cambria" w:hAnsi="Cambria" w:cs="Arial"/>
                <w:sz w:val="22"/>
                <w:szCs w:val="22"/>
              </w:rPr>
              <w:t>0.431</w:t>
            </w:r>
            <w:r w:rsidRPr="00C52BF0">
              <w:rPr>
                <w:rFonts w:ascii="Cambria" w:hAnsi="Cambria" w:cs="Arial"/>
                <w:sz w:val="22"/>
                <w:szCs w:val="22"/>
              </w:rPr>
              <w:t>†</w:t>
            </w:r>
          </w:p>
        </w:tc>
      </w:tr>
    </w:tbl>
    <w:p w14:paraId="255CED2C" w14:textId="77777777" w:rsidR="00C52BF0" w:rsidRPr="00C52BF0" w:rsidRDefault="00C52BF0" w:rsidP="00C52BF0">
      <w:pPr>
        <w:spacing w:after="0"/>
        <w:rPr>
          <w:rFonts w:ascii="Cambria" w:hAnsi="Cambria" w:cs="Arial"/>
          <w:sz w:val="22"/>
          <w:szCs w:val="22"/>
        </w:rPr>
      </w:pPr>
      <w:r w:rsidRPr="00C52BF0">
        <w:rPr>
          <w:rFonts w:ascii="Cambria" w:hAnsi="Cambria" w:cs="Arial"/>
          <w:sz w:val="22"/>
          <w:szCs w:val="22"/>
        </w:rPr>
        <w:t>*</w:t>
      </w:r>
      <w:proofErr w:type="gramStart"/>
      <w:r w:rsidRPr="00C52BF0">
        <w:rPr>
          <w:rFonts w:ascii="Cambria" w:hAnsi="Cambria" w:cs="Arial"/>
          <w:sz w:val="22"/>
          <w:szCs w:val="22"/>
        </w:rPr>
        <w:t>mean</w:t>
      </w:r>
      <w:proofErr w:type="gramEnd"/>
      <w:r w:rsidRPr="00C52BF0">
        <w:rPr>
          <w:rFonts w:ascii="Cambria" w:hAnsi="Cambria" w:cs="Arial"/>
          <w:sz w:val="22"/>
          <w:szCs w:val="22"/>
        </w:rPr>
        <w:t xml:space="preserve"> (</w:t>
      </w:r>
      <w:r w:rsidR="00FD6EA7">
        <w:rPr>
          <w:rFonts w:ascii="Cambria" w:hAnsi="Cambria" w:cs="Arial"/>
          <w:sz w:val="22"/>
          <w:szCs w:val="22"/>
        </w:rPr>
        <w:t>standard deviation</w:t>
      </w:r>
      <w:r w:rsidRPr="00C52BF0">
        <w:rPr>
          <w:rFonts w:ascii="Cambria" w:hAnsi="Cambria" w:cs="Arial"/>
          <w:sz w:val="22"/>
          <w:szCs w:val="22"/>
        </w:rPr>
        <w:t>); **median (interquartile ranges)</w:t>
      </w:r>
    </w:p>
    <w:p w14:paraId="790380DB" w14:textId="77777777" w:rsidR="00C52BF0" w:rsidRPr="00C52BF0" w:rsidRDefault="00C52BF0" w:rsidP="00C52BF0">
      <w:pPr>
        <w:spacing w:after="0"/>
        <w:rPr>
          <w:rFonts w:ascii="Cambria" w:hAnsi="Cambria" w:cs="Arial"/>
          <w:sz w:val="22"/>
          <w:szCs w:val="22"/>
        </w:rPr>
      </w:pPr>
      <w:r w:rsidRPr="00C52BF0">
        <w:rPr>
          <w:rFonts w:ascii="Cambria" w:hAnsi="Cambria" w:cs="Arial"/>
          <w:sz w:val="22"/>
          <w:szCs w:val="22"/>
        </w:rPr>
        <w:t>† Chi square test  (Yate's correction</w:t>
      </w:r>
      <w:r w:rsidR="00CB662F">
        <w:rPr>
          <w:rFonts w:ascii="Cambria" w:hAnsi="Cambria" w:cs="Arial"/>
          <w:sz w:val="22"/>
          <w:szCs w:val="22"/>
        </w:rPr>
        <w:t xml:space="preserve"> for 2x2 tables</w:t>
      </w:r>
      <w:r w:rsidRPr="00C52BF0">
        <w:rPr>
          <w:rFonts w:ascii="Cambria" w:hAnsi="Cambria" w:cs="Arial"/>
          <w:sz w:val="22"/>
          <w:szCs w:val="22"/>
        </w:rPr>
        <w:t xml:space="preserve">); ‡ t-test; ¥ </w:t>
      </w:r>
      <w:r w:rsidR="00C2243B">
        <w:rPr>
          <w:rFonts w:ascii="Cambria" w:hAnsi="Cambria" w:cs="Arial"/>
          <w:sz w:val="22"/>
          <w:szCs w:val="22"/>
        </w:rPr>
        <w:t>Bonnet-Price</w:t>
      </w:r>
      <w:r w:rsidRPr="00C52BF0">
        <w:rPr>
          <w:rFonts w:ascii="Cambria" w:hAnsi="Cambria" w:cs="Arial"/>
          <w:sz w:val="22"/>
          <w:szCs w:val="22"/>
        </w:rPr>
        <w:t xml:space="preserve"> test</w:t>
      </w:r>
    </w:p>
    <w:p w14:paraId="16734387" w14:textId="77777777" w:rsidR="00C52BF0" w:rsidRPr="00C52BF0" w:rsidRDefault="00C52BF0" w:rsidP="00C52BF0">
      <w:pPr>
        <w:spacing w:after="0"/>
        <w:rPr>
          <w:rFonts w:ascii="Cambria" w:hAnsi="Cambria" w:cs="Arial"/>
          <w:sz w:val="22"/>
          <w:szCs w:val="22"/>
        </w:rPr>
      </w:pPr>
    </w:p>
    <w:tbl>
      <w:tblPr>
        <w:tblStyle w:val="TableGrid"/>
        <w:tblW w:w="0" w:type="auto"/>
        <w:tblLook w:val="04A0" w:firstRow="1" w:lastRow="0" w:firstColumn="1" w:lastColumn="0" w:noHBand="0" w:noVBand="1"/>
      </w:tblPr>
      <w:tblGrid>
        <w:gridCol w:w="2025"/>
        <w:gridCol w:w="2317"/>
        <w:gridCol w:w="1121"/>
        <w:gridCol w:w="2244"/>
        <w:gridCol w:w="1121"/>
        <w:gridCol w:w="2244"/>
        <w:gridCol w:w="1121"/>
      </w:tblGrid>
      <w:tr w:rsidR="00994F44" w14:paraId="10F9FEA1" w14:textId="77777777" w:rsidTr="002D729F">
        <w:tc>
          <w:tcPr>
            <w:tcW w:w="12193" w:type="dxa"/>
            <w:gridSpan w:val="7"/>
          </w:tcPr>
          <w:p w14:paraId="5EF25028" w14:textId="77777777" w:rsidR="00994F44" w:rsidRDefault="00994F44" w:rsidP="00C52BF0">
            <w:pPr>
              <w:spacing w:after="0"/>
              <w:rPr>
                <w:rFonts w:ascii="Cambria" w:hAnsi="Cambria" w:cs="Arial"/>
                <w:sz w:val="22"/>
                <w:szCs w:val="22"/>
              </w:rPr>
            </w:pPr>
            <w:r w:rsidRPr="00C52BF0">
              <w:rPr>
                <w:rFonts w:ascii="Cambria" w:hAnsi="Cambria" w:cs="Arial"/>
                <w:b/>
                <w:sz w:val="22"/>
                <w:szCs w:val="22"/>
              </w:rPr>
              <w:t>Table 4: Adjusted outcomes for patients by time of presentation</w:t>
            </w:r>
            <w:r w:rsidRPr="00C52BF0">
              <w:rPr>
                <w:rFonts w:ascii="Cambria" w:hAnsi="Cambria" w:cs="Arial"/>
                <w:sz w:val="22"/>
                <w:szCs w:val="22"/>
                <w:vertAlign w:val="superscript"/>
              </w:rPr>
              <w:t>†</w:t>
            </w:r>
          </w:p>
        </w:tc>
      </w:tr>
      <w:tr w:rsidR="00994F44" w14:paraId="5CD319D9" w14:textId="77777777" w:rsidTr="002D729F">
        <w:tc>
          <w:tcPr>
            <w:tcW w:w="2025" w:type="dxa"/>
            <w:vMerge w:val="restart"/>
          </w:tcPr>
          <w:p w14:paraId="61AA0FC6" w14:textId="77777777" w:rsidR="00994F44" w:rsidRDefault="00994F44" w:rsidP="00C52BF0">
            <w:pPr>
              <w:spacing w:after="0"/>
              <w:rPr>
                <w:rFonts w:ascii="Cambria" w:hAnsi="Cambria" w:cs="Arial"/>
                <w:sz w:val="22"/>
                <w:szCs w:val="22"/>
              </w:rPr>
            </w:pPr>
          </w:p>
        </w:tc>
        <w:tc>
          <w:tcPr>
            <w:tcW w:w="10168" w:type="dxa"/>
            <w:gridSpan w:val="6"/>
          </w:tcPr>
          <w:p w14:paraId="542BFBFD" w14:textId="77777777" w:rsidR="0026166E" w:rsidRDefault="0026166E" w:rsidP="00994F44">
            <w:pPr>
              <w:spacing w:after="0"/>
              <w:jc w:val="center"/>
              <w:rPr>
                <w:rFonts w:ascii="Cambria" w:hAnsi="Cambria" w:cs="Arial"/>
                <w:b/>
                <w:sz w:val="22"/>
                <w:szCs w:val="22"/>
              </w:rPr>
            </w:pPr>
          </w:p>
          <w:p w14:paraId="366F09AE" w14:textId="77777777" w:rsidR="00994F44" w:rsidRDefault="00994F44" w:rsidP="00994F44">
            <w:pPr>
              <w:spacing w:after="0"/>
              <w:jc w:val="center"/>
              <w:rPr>
                <w:rFonts w:ascii="Cambria" w:hAnsi="Cambria" w:cs="Arial"/>
                <w:sz w:val="22"/>
                <w:szCs w:val="22"/>
              </w:rPr>
            </w:pPr>
            <w:r w:rsidRPr="00C52BF0">
              <w:rPr>
                <w:rFonts w:ascii="Cambria" w:hAnsi="Cambria" w:cs="Arial"/>
                <w:b/>
                <w:sz w:val="22"/>
                <w:szCs w:val="22"/>
              </w:rPr>
              <w:t>All patients</w:t>
            </w:r>
          </w:p>
        </w:tc>
      </w:tr>
      <w:tr w:rsidR="00994F44" w14:paraId="3D6745E7" w14:textId="77777777" w:rsidTr="002D729F">
        <w:tc>
          <w:tcPr>
            <w:tcW w:w="2025" w:type="dxa"/>
            <w:vMerge/>
          </w:tcPr>
          <w:p w14:paraId="2993782B" w14:textId="77777777" w:rsidR="00994F44" w:rsidRDefault="00994F44" w:rsidP="00C52BF0">
            <w:pPr>
              <w:spacing w:after="0"/>
              <w:rPr>
                <w:rFonts w:ascii="Cambria" w:hAnsi="Cambria" w:cs="Arial"/>
                <w:sz w:val="22"/>
                <w:szCs w:val="22"/>
              </w:rPr>
            </w:pPr>
          </w:p>
        </w:tc>
        <w:tc>
          <w:tcPr>
            <w:tcW w:w="2317" w:type="dxa"/>
          </w:tcPr>
          <w:p w14:paraId="1975D766" w14:textId="77777777" w:rsidR="00994F44" w:rsidRPr="00994F44" w:rsidRDefault="00994F44" w:rsidP="00C52BF0">
            <w:pPr>
              <w:spacing w:after="0"/>
              <w:rPr>
                <w:rFonts w:ascii="Cambria" w:hAnsi="Cambria" w:cs="Arial"/>
                <w:b/>
                <w:sz w:val="22"/>
                <w:szCs w:val="22"/>
              </w:rPr>
            </w:pPr>
            <w:r w:rsidRPr="00994F44">
              <w:rPr>
                <w:rFonts w:ascii="Cambria" w:hAnsi="Cambria" w:cs="Arial"/>
                <w:b/>
                <w:sz w:val="22"/>
                <w:szCs w:val="22"/>
              </w:rPr>
              <w:t>Weekend day</w:t>
            </w:r>
          </w:p>
        </w:tc>
        <w:tc>
          <w:tcPr>
            <w:tcW w:w="1121" w:type="dxa"/>
          </w:tcPr>
          <w:p w14:paraId="58D52C5C" w14:textId="77777777" w:rsidR="00994F44" w:rsidRPr="00994F44" w:rsidRDefault="00994F44" w:rsidP="00C52BF0">
            <w:pPr>
              <w:spacing w:after="0"/>
              <w:rPr>
                <w:rFonts w:ascii="Cambria" w:hAnsi="Cambria" w:cs="Arial"/>
                <w:b/>
                <w:sz w:val="22"/>
                <w:szCs w:val="22"/>
              </w:rPr>
            </w:pPr>
            <w:r w:rsidRPr="00994F44">
              <w:rPr>
                <w:rFonts w:ascii="Cambria" w:hAnsi="Cambria" w:cs="Arial"/>
                <w:b/>
                <w:sz w:val="22"/>
                <w:szCs w:val="22"/>
              </w:rPr>
              <w:t>P-value</w:t>
            </w:r>
          </w:p>
        </w:tc>
        <w:tc>
          <w:tcPr>
            <w:tcW w:w="2244" w:type="dxa"/>
          </w:tcPr>
          <w:p w14:paraId="0513AA21" w14:textId="77777777" w:rsidR="00994F44" w:rsidRPr="00994F44" w:rsidRDefault="00994F44" w:rsidP="00C52BF0">
            <w:pPr>
              <w:spacing w:after="0"/>
              <w:rPr>
                <w:rFonts w:ascii="Cambria" w:hAnsi="Cambria" w:cs="Arial"/>
                <w:b/>
                <w:sz w:val="22"/>
                <w:szCs w:val="22"/>
              </w:rPr>
            </w:pPr>
            <w:r w:rsidRPr="00994F44">
              <w:rPr>
                <w:rFonts w:ascii="Cambria" w:hAnsi="Cambria" w:cs="Arial"/>
                <w:b/>
                <w:sz w:val="22"/>
                <w:szCs w:val="22"/>
              </w:rPr>
              <w:t>Week night</w:t>
            </w:r>
          </w:p>
        </w:tc>
        <w:tc>
          <w:tcPr>
            <w:tcW w:w="1121" w:type="dxa"/>
          </w:tcPr>
          <w:p w14:paraId="5E726C42" w14:textId="77777777" w:rsidR="00994F44" w:rsidRPr="00994F44" w:rsidRDefault="00994F44" w:rsidP="00C52BF0">
            <w:pPr>
              <w:spacing w:after="0"/>
              <w:rPr>
                <w:rFonts w:ascii="Cambria" w:hAnsi="Cambria" w:cs="Arial"/>
                <w:b/>
                <w:sz w:val="22"/>
                <w:szCs w:val="22"/>
              </w:rPr>
            </w:pPr>
            <w:r w:rsidRPr="00994F44">
              <w:rPr>
                <w:rFonts w:ascii="Cambria" w:hAnsi="Cambria" w:cs="Arial"/>
                <w:b/>
                <w:sz w:val="22"/>
                <w:szCs w:val="22"/>
              </w:rPr>
              <w:t>P-value</w:t>
            </w:r>
          </w:p>
        </w:tc>
        <w:tc>
          <w:tcPr>
            <w:tcW w:w="2244" w:type="dxa"/>
          </w:tcPr>
          <w:p w14:paraId="66B009A0" w14:textId="77777777" w:rsidR="00994F44" w:rsidRPr="00994F44" w:rsidRDefault="00994F44" w:rsidP="00C52BF0">
            <w:pPr>
              <w:spacing w:after="0"/>
              <w:rPr>
                <w:rFonts w:ascii="Cambria" w:hAnsi="Cambria" w:cs="Arial"/>
                <w:b/>
                <w:sz w:val="22"/>
                <w:szCs w:val="22"/>
              </w:rPr>
            </w:pPr>
            <w:r w:rsidRPr="00994F44">
              <w:rPr>
                <w:rFonts w:ascii="Cambria" w:hAnsi="Cambria" w:cs="Arial"/>
                <w:b/>
                <w:sz w:val="22"/>
                <w:szCs w:val="22"/>
              </w:rPr>
              <w:t>Weekend night</w:t>
            </w:r>
          </w:p>
        </w:tc>
        <w:tc>
          <w:tcPr>
            <w:tcW w:w="1121" w:type="dxa"/>
          </w:tcPr>
          <w:p w14:paraId="0A6E1D50" w14:textId="77777777" w:rsidR="00994F44" w:rsidRPr="00994F44" w:rsidRDefault="00994F44" w:rsidP="00C52BF0">
            <w:pPr>
              <w:spacing w:after="0"/>
              <w:rPr>
                <w:rFonts w:ascii="Cambria" w:hAnsi="Cambria" w:cs="Arial"/>
                <w:b/>
                <w:sz w:val="22"/>
                <w:szCs w:val="22"/>
              </w:rPr>
            </w:pPr>
            <w:r w:rsidRPr="00994F44">
              <w:rPr>
                <w:rFonts w:ascii="Cambria" w:hAnsi="Cambria" w:cs="Arial"/>
                <w:b/>
                <w:sz w:val="22"/>
                <w:szCs w:val="22"/>
              </w:rPr>
              <w:t>P-value</w:t>
            </w:r>
          </w:p>
        </w:tc>
      </w:tr>
      <w:tr w:rsidR="00994F44" w14:paraId="15FD583A" w14:textId="77777777" w:rsidTr="002D729F">
        <w:tc>
          <w:tcPr>
            <w:tcW w:w="2025" w:type="dxa"/>
          </w:tcPr>
          <w:p w14:paraId="3DF17F77" w14:textId="77777777" w:rsidR="00994F44" w:rsidRPr="00994F44" w:rsidRDefault="00994F44" w:rsidP="00C52BF0">
            <w:pPr>
              <w:spacing w:after="0"/>
              <w:rPr>
                <w:rFonts w:ascii="Cambria" w:hAnsi="Cambria" w:cs="Arial"/>
                <w:b/>
                <w:sz w:val="22"/>
                <w:szCs w:val="22"/>
              </w:rPr>
            </w:pPr>
            <w:r w:rsidRPr="00994F44">
              <w:rPr>
                <w:rFonts w:ascii="Cambria" w:hAnsi="Cambria" w:cs="Arial"/>
                <w:b/>
                <w:sz w:val="22"/>
                <w:szCs w:val="22"/>
              </w:rPr>
              <w:t>Length of stay*</w:t>
            </w:r>
          </w:p>
        </w:tc>
        <w:tc>
          <w:tcPr>
            <w:tcW w:w="2317" w:type="dxa"/>
          </w:tcPr>
          <w:p w14:paraId="74B3DC2F" w14:textId="77777777" w:rsidR="00994F44" w:rsidRDefault="00C0538A" w:rsidP="00C52BF0">
            <w:pPr>
              <w:spacing w:after="0"/>
              <w:rPr>
                <w:rFonts w:ascii="Cambria" w:hAnsi="Cambria" w:cs="Arial"/>
                <w:sz w:val="22"/>
                <w:szCs w:val="22"/>
              </w:rPr>
            </w:pPr>
            <w:r>
              <w:rPr>
                <w:rFonts w:ascii="Cambria" w:hAnsi="Cambria" w:cs="Arial"/>
                <w:sz w:val="22"/>
                <w:szCs w:val="22"/>
              </w:rPr>
              <w:t>0.00</w:t>
            </w:r>
            <w:r w:rsidR="004C655E">
              <w:rPr>
                <w:rFonts w:ascii="Cambria" w:hAnsi="Cambria" w:cs="Arial"/>
                <w:sz w:val="22"/>
                <w:szCs w:val="22"/>
              </w:rPr>
              <w:t xml:space="preserve"> (-0.04 to 0.03</w:t>
            </w:r>
            <w:r w:rsidR="00C1591E">
              <w:rPr>
                <w:rFonts w:ascii="Cambria" w:hAnsi="Cambria" w:cs="Arial"/>
                <w:sz w:val="22"/>
                <w:szCs w:val="22"/>
              </w:rPr>
              <w:t>)</w:t>
            </w:r>
          </w:p>
        </w:tc>
        <w:tc>
          <w:tcPr>
            <w:tcW w:w="1121" w:type="dxa"/>
          </w:tcPr>
          <w:p w14:paraId="3312DCC1" w14:textId="77777777" w:rsidR="00994F44" w:rsidRDefault="00C1591E" w:rsidP="004C655E">
            <w:pPr>
              <w:spacing w:after="0"/>
              <w:rPr>
                <w:rFonts w:ascii="Cambria" w:hAnsi="Cambria" w:cs="Arial"/>
                <w:sz w:val="22"/>
                <w:szCs w:val="22"/>
              </w:rPr>
            </w:pPr>
            <w:r>
              <w:rPr>
                <w:rFonts w:ascii="Cambria" w:hAnsi="Cambria" w:cs="Arial"/>
                <w:sz w:val="22"/>
                <w:szCs w:val="22"/>
              </w:rPr>
              <w:t>0.</w:t>
            </w:r>
            <w:r w:rsidR="004C655E">
              <w:rPr>
                <w:rFonts w:ascii="Cambria" w:hAnsi="Cambria" w:cs="Arial"/>
                <w:sz w:val="22"/>
                <w:szCs w:val="22"/>
              </w:rPr>
              <w:t>852</w:t>
            </w:r>
          </w:p>
        </w:tc>
        <w:tc>
          <w:tcPr>
            <w:tcW w:w="2244" w:type="dxa"/>
          </w:tcPr>
          <w:p w14:paraId="75AB9E51" w14:textId="77777777" w:rsidR="00994F44" w:rsidRDefault="00C1591E" w:rsidP="00C52BF0">
            <w:pPr>
              <w:spacing w:after="0"/>
              <w:rPr>
                <w:rFonts w:ascii="Cambria" w:hAnsi="Cambria" w:cs="Arial"/>
                <w:sz w:val="22"/>
                <w:szCs w:val="22"/>
              </w:rPr>
            </w:pPr>
            <w:r>
              <w:rPr>
                <w:rFonts w:ascii="Cambria" w:hAnsi="Cambria" w:cs="Arial"/>
                <w:sz w:val="22"/>
                <w:szCs w:val="22"/>
              </w:rPr>
              <w:t>-0.02 (-0.05 to 0.01)</w:t>
            </w:r>
          </w:p>
        </w:tc>
        <w:tc>
          <w:tcPr>
            <w:tcW w:w="1121" w:type="dxa"/>
          </w:tcPr>
          <w:p w14:paraId="53E59132" w14:textId="77777777" w:rsidR="00994F44" w:rsidRDefault="00C1591E" w:rsidP="004C655E">
            <w:pPr>
              <w:spacing w:after="0"/>
              <w:rPr>
                <w:rFonts w:ascii="Cambria" w:hAnsi="Cambria" w:cs="Arial"/>
                <w:sz w:val="22"/>
                <w:szCs w:val="22"/>
              </w:rPr>
            </w:pPr>
            <w:r>
              <w:rPr>
                <w:rFonts w:ascii="Cambria" w:hAnsi="Cambria" w:cs="Arial"/>
                <w:sz w:val="22"/>
                <w:szCs w:val="22"/>
              </w:rPr>
              <w:t>0.</w:t>
            </w:r>
            <w:r w:rsidR="004C655E">
              <w:rPr>
                <w:rFonts w:ascii="Cambria" w:hAnsi="Cambria" w:cs="Arial"/>
                <w:sz w:val="22"/>
                <w:szCs w:val="22"/>
              </w:rPr>
              <w:t>175</w:t>
            </w:r>
          </w:p>
        </w:tc>
        <w:tc>
          <w:tcPr>
            <w:tcW w:w="2244" w:type="dxa"/>
          </w:tcPr>
          <w:p w14:paraId="29000A1A" w14:textId="77777777" w:rsidR="00994F44" w:rsidRDefault="007C1751" w:rsidP="00C1591E">
            <w:pPr>
              <w:spacing w:after="0"/>
              <w:rPr>
                <w:rFonts w:ascii="Cambria" w:hAnsi="Cambria" w:cs="Arial"/>
                <w:sz w:val="22"/>
                <w:szCs w:val="22"/>
              </w:rPr>
            </w:pPr>
            <w:r>
              <w:rPr>
                <w:rFonts w:ascii="Cambria" w:hAnsi="Cambria" w:cs="Arial"/>
                <w:sz w:val="22"/>
                <w:szCs w:val="22"/>
              </w:rPr>
              <w:t>-</w:t>
            </w:r>
            <w:r w:rsidR="004C655E">
              <w:rPr>
                <w:rFonts w:ascii="Cambria" w:hAnsi="Cambria" w:cs="Arial"/>
                <w:sz w:val="22"/>
                <w:szCs w:val="22"/>
              </w:rPr>
              <w:t>0.03</w:t>
            </w:r>
            <w:r>
              <w:rPr>
                <w:rFonts w:ascii="Cambria" w:hAnsi="Cambria" w:cs="Arial"/>
                <w:sz w:val="22"/>
                <w:szCs w:val="22"/>
              </w:rPr>
              <w:t xml:space="preserve"> (-0.</w:t>
            </w:r>
            <w:r w:rsidR="004C655E">
              <w:rPr>
                <w:rFonts w:ascii="Cambria" w:hAnsi="Cambria" w:cs="Arial"/>
                <w:sz w:val="22"/>
                <w:szCs w:val="22"/>
              </w:rPr>
              <w:t>06</w:t>
            </w:r>
            <w:r>
              <w:rPr>
                <w:rFonts w:ascii="Cambria" w:hAnsi="Cambria" w:cs="Arial"/>
                <w:sz w:val="22"/>
                <w:szCs w:val="22"/>
              </w:rPr>
              <w:t xml:space="preserve"> to 0.</w:t>
            </w:r>
            <w:r w:rsidR="004C655E">
              <w:rPr>
                <w:rFonts w:ascii="Cambria" w:hAnsi="Cambria" w:cs="Arial"/>
                <w:sz w:val="22"/>
                <w:szCs w:val="22"/>
              </w:rPr>
              <w:t>00</w:t>
            </w:r>
            <w:r>
              <w:rPr>
                <w:rFonts w:ascii="Cambria" w:hAnsi="Cambria" w:cs="Arial"/>
                <w:sz w:val="22"/>
                <w:szCs w:val="22"/>
              </w:rPr>
              <w:t>)</w:t>
            </w:r>
          </w:p>
        </w:tc>
        <w:tc>
          <w:tcPr>
            <w:tcW w:w="1121" w:type="dxa"/>
          </w:tcPr>
          <w:p w14:paraId="0190403F" w14:textId="77777777" w:rsidR="00994F44" w:rsidRDefault="007C1751" w:rsidP="004C655E">
            <w:pPr>
              <w:spacing w:after="0"/>
              <w:rPr>
                <w:rFonts w:ascii="Cambria" w:hAnsi="Cambria" w:cs="Arial"/>
                <w:sz w:val="22"/>
                <w:szCs w:val="22"/>
              </w:rPr>
            </w:pPr>
            <w:r>
              <w:rPr>
                <w:rFonts w:ascii="Cambria" w:hAnsi="Cambria" w:cs="Arial"/>
                <w:sz w:val="22"/>
                <w:szCs w:val="22"/>
              </w:rPr>
              <w:t>0.</w:t>
            </w:r>
            <w:r w:rsidR="004C655E">
              <w:rPr>
                <w:rFonts w:ascii="Cambria" w:hAnsi="Cambria" w:cs="Arial"/>
                <w:sz w:val="22"/>
                <w:szCs w:val="22"/>
              </w:rPr>
              <w:t>045</w:t>
            </w:r>
          </w:p>
        </w:tc>
      </w:tr>
      <w:tr w:rsidR="00994F44" w14:paraId="5A384F79" w14:textId="77777777" w:rsidTr="002D729F">
        <w:tc>
          <w:tcPr>
            <w:tcW w:w="2025" w:type="dxa"/>
          </w:tcPr>
          <w:p w14:paraId="332E6A69" w14:textId="77777777" w:rsidR="00994F44" w:rsidRPr="00994F44" w:rsidRDefault="00994F44" w:rsidP="00C52BF0">
            <w:pPr>
              <w:spacing w:after="0"/>
              <w:rPr>
                <w:rFonts w:ascii="Cambria" w:hAnsi="Cambria" w:cs="Arial"/>
                <w:b/>
                <w:sz w:val="22"/>
                <w:szCs w:val="22"/>
              </w:rPr>
            </w:pPr>
            <w:r w:rsidRPr="00994F44">
              <w:rPr>
                <w:rFonts w:ascii="Cambria" w:hAnsi="Cambria" w:cs="Arial"/>
                <w:b/>
                <w:sz w:val="22"/>
                <w:szCs w:val="22"/>
              </w:rPr>
              <w:t>Transfer**</w:t>
            </w:r>
          </w:p>
        </w:tc>
        <w:tc>
          <w:tcPr>
            <w:tcW w:w="2317" w:type="dxa"/>
          </w:tcPr>
          <w:p w14:paraId="16B50C1C" w14:textId="77777777" w:rsidR="00994F44" w:rsidRDefault="007C1751" w:rsidP="00C52BF0">
            <w:pPr>
              <w:spacing w:after="0"/>
              <w:rPr>
                <w:rFonts w:ascii="Cambria" w:hAnsi="Cambria" w:cs="Arial"/>
                <w:sz w:val="22"/>
                <w:szCs w:val="22"/>
              </w:rPr>
            </w:pPr>
            <w:r>
              <w:rPr>
                <w:rFonts w:ascii="Cambria" w:hAnsi="Cambria" w:cs="Arial"/>
                <w:sz w:val="22"/>
                <w:szCs w:val="22"/>
              </w:rPr>
              <w:t>1.09 (0.99 to 1.19)</w:t>
            </w:r>
          </w:p>
        </w:tc>
        <w:tc>
          <w:tcPr>
            <w:tcW w:w="1121" w:type="dxa"/>
          </w:tcPr>
          <w:p w14:paraId="3A9E54B8" w14:textId="77777777" w:rsidR="00994F44" w:rsidRDefault="007C1751" w:rsidP="00C52BF0">
            <w:pPr>
              <w:spacing w:after="0"/>
              <w:rPr>
                <w:rFonts w:ascii="Cambria" w:hAnsi="Cambria" w:cs="Arial"/>
                <w:sz w:val="22"/>
                <w:szCs w:val="22"/>
              </w:rPr>
            </w:pPr>
            <w:r>
              <w:rPr>
                <w:rFonts w:ascii="Cambria" w:hAnsi="Cambria" w:cs="Arial"/>
                <w:sz w:val="22"/>
                <w:szCs w:val="22"/>
              </w:rPr>
              <w:t>0.068</w:t>
            </w:r>
          </w:p>
        </w:tc>
        <w:tc>
          <w:tcPr>
            <w:tcW w:w="2244" w:type="dxa"/>
          </w:tcPr>
          <w:p w14:paraId="6724DE10" w14:textId="77777777" w:rsidR="00994F44" w:rsidRDefault="007C1751" w:rsidP="00C52BF0">
            <w:pPr>
              <w:spacing w:after="0"/>
              <w:rPr>
                <w:rFonts w:ascii="Cambria" w:hAnsi="Cambria" w:cs="Arial"/>
                <w:sz w:val="22"/>
                <w:szCs w:val="22"/>
              </w:rPr>
            </w:pPr>
            <w:r>
              <w:rPr>
                <w:rFonts w:ascii="Cambria" w:hAnsi="Cambria" w:cs="Arial"/>
                <w:sz w:val="22"/>
                <w:szCs w:val="22"/>
              </w:rPr>
              <w:t>2.05 (1.93 to 2.19)</w:t>
            </w:r>
          </w:p>
        </w:tc>
        <w:tc>
          <w:tcPr>
            <w:tcW w:w="1121" w:type="dxa"/>
          </w:tcPr>
          <w:p w14:paraId="0C67EB6D" w14:textId="77777777" w:rsidR="00994F44" w:rsidRDefault="007C1751" w:rsidP="00C52BF0">
            <w:pPr>
              <w:spacing w:after="0"/>
              <w:rPr>
                <w:rFonts w:ascii="Cambria" w:hAnsi="Cambria" w:cs="Arial"/>
                <w:sz w:val="22"/>
                <w:szCs w:val="22"/>
              </w:rPr>
            </w:pPr>
            <w:r>
              <w:rPr>
                <w:rFonts w:ascii="Cambria" w:hAnsi="Cambria" w:cs="Arial"/>
                <w:sz w:val="22"/>
                <w:szCs w:val="22"/>
              </w:rPr>
              <w:t>&lt;0.001</w:t>
            </w:r>
          </w:p>
        </w:tc>
        <w:tc>
          <w:tcPr>
            <w:tcW w:w="2244" w:type="dxa"/>
          </w:tcPr>
          <w:p w14:paraId="09BF5F63" w14:textId="77777777" w:rsidR="00994F44" w:rsidRDefault="007C1751" w:rsidP="00C52BF0">
            <w:pPr>
              <w:spacing w:after="0"/>
              <w:rPr>
                <w:rFonts w:ascii="Cambria" w:hAnsi="Cambria" w:cs="Arial"/>
                <w:sz w:val="22"/>
                <w:szCs w:val="22"/>
              </w:rPr>
            </w:pPr>
            <w:r>
              <w:rPr>
                <w:rFonts w:ascii="Cambria" w:hAnsi="Cambria" w:cs="Arial"/>
                <w:sz w:val="22"/>
                <w:szCs w:val="22"/>
              </w:rPr>
              <w:t>1.95 (1.82 to 2.08)</w:t>
            </w:r>
          </w:p>
        </w:tc>
        <w:tc>
          <w:tcPr>
            <w:tcW w:w="1121" w:type="dxa"/>
          </w:tcPr>
          <w:p w14:paraId="0DBB0194" w14:textId="77777777" w:rsidR="00994F44" w:rsidRDefault="007C1751" w:rsidP="00C52BF0">
            <w:pPr>
              <w:spacing w:after="0"/>
              <w:rPr>
                <w:rFonts w:ascii="Cambria" w:hAnsi="Cambria" w:cs="Arial"/>
                <w:sz w:val="22"/>
                <w:szCs w:val="22"/>
              </w:rPr>
            </w:pPr>
            <w:r>
              <w:rPr>
                <w:rFonts w:ascii="Cambria" w:hAnsi="Cambria" w:cs="Arial"/>
                <w:sz w:val="22"/>
                <w:szCs w:val="22"/>
              </w:rPr>
              <w:t>&lt;0.001</w:t>
            </w:r>
          </w:p>
        </w:tc>
      </w:tr>
      <w:tr w:rsidR="00994F44" w14:paraId="36345DA8" w14:textId="77777777" w:rsidTr="002D729F">
        <w:tc>
          <w:tcPr>
            <w:tcW w:w="2025" w:type="dxa"/>
          </w:tcPr>
          <w:p w14:paraId="3D4DC473" w14:textId="77777777" w:rsidR="00994F44" w:rsidRPr="00994F44" w:rsidRDefault="00994F44" w:rsidP="00C52BF0">
            <w:pPr>
              <w:spacing w:after="0"/>
              <w:rPr>
                <w:rFonts w:ascii="Cambria" w:hAnsi="Cambria" w:cs="Arial"/>
                <w:b/>
                <w:sz w:val="22"/>
                <w:szCs w:val="22"/>
              </w:rPr>
            </w:pPr>
            <w:r w:rsidRPr="00994F44">
              <w:rPr>
                <w:rFonts w:ascii="Cambria" w:hAnsi="Cambria" w:cs="Arial"/>
                <w:b/>
                <w:sz w:val="22"/>
                <w:szCs w:val="22"/>
              </w:rPr>
              <w:t>GOS**</w:t>
            </w:r>
          </w:p>
        </w:tc>
        <w:tc>
          <w:tcPr>
            <w:tcW w:w="2317" w:type="dxa"/>
          </w:tcPr>
          <w:p w14:paraId="6B765467" w14:textId="77777777" w:rsidR="00994F44" w:rsidRDefault="007C1751" w:rsidP="00C52BF0">
            <w:pPr>
              <w:spacing w:after="0"/>
              <w:rPr>
                <w:rFonts w:ascii="Cambria" w:hAnsi="Cambria" w:cs="Arial"/>
                <w:sz w:val="22"/>
                <w:szCs w:val="22"/>
              </w:rPr>
            </w:pPr>
            <w:r>
              <w:rPr>
                <w:rFonts w:ascii="Cambria" w:hAnsi="Cambria" w:cs="Arial"/>
                <w:sz w:val="22"/>
                <w:szCs w:val="22"/>
              </w:rPr>
              <w:t>1.02 (0.9</w:t>
            </w:r>
            <w:r w:rsidR="00CB662F">
              <w:rPr>
                <w:rFonts w:ascii="Cambria" w:hAnsi="Cambria" w:cs="Arial"/>
                <w:sz w:val="22"/>
                <w:szCs w:val="22"/>
              </w:rPr>
              <w:t>4</w:t>
            </w:r>
            <w:r>
              <w:rPr>
                <w:rFonts w:ascii="Cambria" w:hAnsi="Cambria" w:cs="Arial"/>
                <w:sz w:val="22"/>
                <w:szCs w:val="22"/>
              </w:rPr>
              <w:t xml:space="preserve"> to 1.1</w:t>
            </w:r>
            <w:r w:rsidR="00CB662F">
              <w:rPr>
                <w:rFonts w:ascii="Cambria" w:hAnsi="Cambria" w:cs="Arial"/>
                <w:sz w:val="22"/>
                <w:szCs w:val="22"/>
              </w:rPr>
              <w:t>2</w:t>
            </w:r>
            <w:r>
              <w:rPr>
                <w:rFonts w:ascii="Cambria" w:hAnsi="Cambria" w:cs="Arial"/>
                <w:sz w:val="22"/>
                <w:szCs w:val="22"/>
              </w:rPr>
              <w:t>)</w:t>
            </w:r>
          </w:p>
        </w:tc>
        <w:tc>
          <w:tcPr>
            <w:tcW w:w="1121" w:type="dxa"/>
          </w:tcPr>
          <w:p w14:paraId="3590F173" w14:textId="77777777" w:rsidR="00994F44" w:rsidRDefault="007C1751" w:rsidP="00C52BF0">
            <w:pPr>
              <w:spacing w:after="0"/>
              <w:rPr>
                <w:rFonts w:ascii="Cambria" w:hAnsi="Cambria" w:cs="Arial"/>
                <w:sz w:val="22"/>
                <w:szCs w:val="22"/>
              </w:rPr>
            </w:pPr>
            <w:r>
              <w:rPr>
                <w:rFonts w:ascii="Cambria" w:hAnsi="Cambria" w:cs="Arial"/>
                <w:sz w:val="22"/>
                <w:szCs w:val="22"/>
              </w:rPr>
              <w:t>0.</w:t>
            </w:r>
            <w:r w:rsidR="00D320CE">
              <w:rPr>
                <w:rFonts w:ascii="Cambria" w:hAnsi="Cambria" w:cs="Arial"/>
                <w:sz w:val="22"/>
                <w:szCs w:val="22"/>
              </w:rPr>
              <w:t>600</w:t>
            </w:r>
          </w:p>
        </w:tc>
        <w:tc>
          <w:tcPr>
            <w:tcW w:w="2244" w:type="dxa"/>
          </w:tcPr>
          <w:p w14:paraId="148B9056" w14:textId="77777777" w:rsidR="00994F44" w:rsidRDefault="007C1751" w:rsidP="00C52BF0">
            <w:pPr>
              <w:spacing w:after="0"/>
              <w:rPr>
                <w:rFonts w:ascii="Cambria" w:hAnsi="Cambria" w:cs="Arial"/>
                <w:sz w:val="22"/>
                <w:szCs w:val="22"/>
              </w:rPr>
            </w:pPr>
            <w:r>
              <w:rPr>
                <w:rFonts w:ascii="Cambria" w:hAnsi="Cambria" w:cs="Arial"/>
                <w:sz w:val="22"/>
                <w:szCs w:val="22"/>
              </w:rPr>
              <w:t>1.0</w:t>
            </w:r>
            <w:r w:rsidR="00CB662F">
              <w:rPr>
                <w:rFonts w:ascii="Cambria" w:hAnsi="Cambria" w:cs="Arial"/>
                <w:sz w:val="22"/>
                <w:szCs w:val="22"/>
              </w:rPr>
              <w:t>5</w:t>
            </w:r>
            <w:r>
              <w:rPr>
                <w:rFonts w:ascii="Cambria" w:hAnsi="Cambria" w:cs="Arial"/>
                <w:sz w:val="22"/>
                <w:szCs w:val="22"/>
              </w:rPr>
              <w:t xml:space="preserve"> (0.9</w:t>
            </w:r>
            <w:r w:rsidR="00CB662F">
              <w:rPr>
                <w:rFonts w:ascii="Cambria" w:hAnsi="Cambria" w:cs="Arial"/>
                <w:sz w:val="22"/>
                <w:szCs w:val="22"/>
              </w:rPr>
              <w:t>8</w:t>
            </w:r>
            <w:r>
              <w:rPr>
                <w:rFonts w:ascii="Cambria" w:hAnsi="Cambria" w:cs="Arial"/>
                <w:sz w:val="22"/>
                <w:szCs w:val="22"/>
              </w:rPr>
              <w:t xml:space="preserve"> to 1.1</w:t>
            </w:r>
            <w:r w:rsidR="00CB662F">
              <w:rPr>
                <w:rFonts w:ascii="Cambria" w:hAnsi="Cambria" w:cs="Arial"/>
                <w:sz w:val="22"/>
                <w:szCs w:val="22"/>
              </w:rPr>
              <w:t>2</w:t>
            </w:r>
            <w:r>
              <w:rPr>
                <w:rFonts w:ascii="Cambria" w:hAnsi="Cambria" w:cs="Arial"/>
                <w:sz w:val="22"/>
                <w:szCs w:val="22"/>
              </w:rPr>
              <w:t>)</w:t>
            </w:r>
          </w:p>
        </w:tc>
        <w:tc>
          <w:tcPr>
            <w:tcW w:w="1121" w:type="dxa"/>
          </w:tcPr>
          <w:p w14:paraId="492CF8A0" w14:textId="77777777" w:rsidR="00994F44" w:rsidRDefault="007C1751" w:rsidP="00A108F6">
            <w:pPr>
              <w:spacing w:after="0"/>
              <w:rPr>
                <w:rFonts w:ascii="Cambria" w:eastAsiaTheme="majorEastAsia" w:hAnsi="Cambria" w:cs="Arial"/>
                <w:b/>
                <w:bCs/>
                <w:i/>
                <w:iCs/>
                <w:color w:val="4F81BD" w:themeColor="accent1"/>
                <w:sz w:val="22"/>
                <w:szCs w:val="22"/>
              </w:rPr>
            </w:pPr>
            <w:r>
              <w:rPr>
                <w:rFonts w:ascii="Cambria" w:hAnsi="Cambria" w:cs="Arial"/>
                <w:sz w:val="22"/>
                <w:szCs w:val="22"/>
              </w:rPr>
              <w:t>0.</w:t>
            </w:r>
            <w:r w:rsidR="00CB662F">
              <w:rPr>
                <w:rFonts w:ascii="Cambria" w:hAnsi="Cambria" w:cs="Arial"/>
                <w:sz w:val="22"/>
                <w:szCs w:val="22"/>
              </w:rPr>
              <w:t>1</w:t>
            </w:r>
            <w:r w:rsidR="00D320CE">
              <w:rPr>
                <w:rFonts w:ascii="Cambria" w:hAnsi="Cambria" w:cs="Arial"/>
                <w:sz w:val="22"/>
                <w:szCs w:val="22"/>
              </w:rPr>
              <w:t>70</w:t>
            </w:r>
          </w:p>
        </w:tc>
        <w:tc>
          <w:tcPr>
            <w:tcW w:w="2244" w:type="dxa"/>
          </w:tcPr>
          <w:p w14:paraId="5D4AF39B" w14:textId="77777777" w:rsidR="00994F44" w:rsidRDefault="007C1751" w:rsidP="00A108F6">
            <w:pPr>
              <w:spacing w:after="0"/>
              <w:rPr>
                <w:rFonts w:ascii="Cambria" w:eastAsiaTheme="majorEastAsia" w:hAnsi="Cambria" w:cs="Arial"/>
                <w:b/>
                <w:bCs/>
                <w:i/>
                <w:iCs/>
                <w:color w:val="4F81BD" w:themeColor="accent1"/>
                <w:sz w:val="22"/>
                <w:szCs w:val="22"/>
              </w:rPr>
            </w:pPr>
            <w:r>
              <w:rPr>
                <w:rFonts w:ascii="Cambria" w:hAnsi="Cambria" w:cs="Arial"/>
                <w:sz w:val="22"/>
                <w:szCs w:val="22"/>
              </w:rPr>
              <w:t>1.</w:t>
            </w:r>
            <w:r w:rsidR="00D320CE">
              <w:rPr>
                <w:rFonts w:ascii="Cambria" w:hAnsi="Cambria" w:cs="Arial"/>
                <w:sz w:val="22"/>
                <w:szCs w:val="22"/>
              </w:rPr>
              <w:t>04</w:t>
            </w:r>
            <w:r>
              <w:rPr>
                <w:rFonts w:ascii="Cambria" w:hAnsi="Cambria" w:cs="Arial"/>
                <w:sz w:val="22"/>
                <w:szCs w:val="22"/>
              </w:rPr>
              <w:t xml:space="preserve"> (0.9</w:t>
            </w:r>
            <w:r w:rsidR="00CB662F">
              <w:rPr>
                <w:rFonts w:ascii="Cambria" w:hAnsi="Cambria" w:cs="Arial"/>
                <w:sz w:val="22"/>
                <w:szCs w:val="22"/>
              </w:rPr>
              <w:t>7</w:t>
            </w:r>
            <w:r>
              <w:rPr>
                <w:rFonts w:ascii="Cambria" w:hAnsi="Cambria" w:cs="Arial"/>
                <w:sz w:val="22"/>
                <w:szCs w:val="22"/>
              </w:rPr>
              <w:t xml:space="preserve"> to 1.1</w:t>
            </w:r>
            <w:r w:rsidR="00CB662F">
              <w:rPr>
                <w:rFonts w:ascii="Cambria" w:hAnsi="Cambria" w:cs="Arial"/>
                <w:sz w:val="22"/>
                <w:szCs w:val="22"/>
              </w:rPr>
              <w:t>2</w:t>
            </w:r>
            <w:r>
              <w:rPr>
                <w:rFonts w:ascii="Cambria" w:hAnsi="Cambria" w:cs="Arial"/>
                <w:sz w:val="22"/>
                <w:szCs w:val="22"/>
              </w:rPr>
              <w:t>)</w:t>
            </w:r>
          </w:p>
        </w:tc>
        <w:tc>
          <w:tcPr>
            <w:tcW w:w="1121" w:type="dxa"/>
          </w:tcPr>
          <w:p w14:paraId="1F706737" w14:textId="77777777" w:rsidR="00994F44" w:rsidRDefault="007C1751" w:rsidP="00A108F6">
            <w:pPr>
              <w:spacing w:after="0"/>
              <w:rPr>
                <w:rFonts w:ascii="Cambria" w:eastAsiaTheme="majorEastAsia" w:hAnsi="Cambria" w:cs="Arial"/>
                <w:b/>
                <w:bCs/>
                <w:i/>
                <w:iCs/>
                <w:color w:val="4F81BD" w:themeColor="accent1"/>
                <w:sz w:val="22"/>
                <w:szCs w:val="22"/>
              </w:rPr>
            </w:pPr>
            <w:r>
              <w:rPr>
                <w:rFonts w:ascii="Cambria" w:hAnsi="Cambria" w:cs="Arial"/>
                <w:sz w:val="22"/>
                <w:szCs w:val="22"/>
              </w:rPr>
              <w:t>0.</w:t>
            </w:r>
            <w:r w:rsidR="00CB662F">
              <w:rPr>
                <w:rFonts w:ascii="Cambria" w:hAnsi="Cambria" w:cs="Arial"/>
                <w:sz w:val="22"/>
                <w:szCs w:val="22"/>
              </w:rPr>
              <w:t>2</w:t>
            </w:r>
            <w:r w:rsidR="00D320CE">
              <w:rPr>
                <w:rFonts w:ascii="Cambria" w:hAnsi="Cambria" w:cs="Arial"/>
                <w:sz w:val="22"/>
                <w:szCs w:val="22"/>
              </w:rPr>
              <w:t>50</w:t>
            </w:r>
          </w:p>
        </w:tc>
      </w:tr>
      <w:tr w:rsidR="00994F44" w14:paraId="0876FEC6" w14:textId="77777777" w:rsidTr="002D729F">
        <w:tc>
          <w:tcPr>
            <w:tcW w:w="2025" w:type="dxa"/>
          </w:tcPr>
          <w:p w14:paraId="11F9C41C" w14:textId="77777777" w:rsidR="00994F44" w:rsidRPr="00994F44" w:rsidRDefault="00994F44" w:rsidP="007C1751">
            <w:pPr>
              <w:spacing w:after="0"/>
              <w:rPr>
                <w:rFonts w:ascii="Cambria" w:hAnsi="Cambria" w:cs="Arial"/>
                <w:b/>
                <w:sz w:val="22"/>
                <w:szCs w:val="22"/>
              </w:rPr>
            </w:pPr>
            <w:r w:rsidRPr="00994F44">
              <w:rPr>
                <w:rFonts w:ascii="Cambria" w:hAnsi="Cambria" w:cs="Arial"/>
                <w:b/>
                <w:sz w:val="22"/>
                <w:szCs w:val="22"/>
              </w:rPr>
              <w:t>Mortality**</w:t>
            </w:r>
          </w:p>
        </w:tc>
        <w:tc>
          <w:tcPr>
            <w:tcW w:w="2317" w:type="dxa"/>
          </w:tcPr>
          <w:p w14:paraId="35E523FD" w14:textId="77777777" w:rsidR="00994F44" w:rsidRDefault="007C1751" w:rsidP="007C1751">
            <w:pPr>
              <w:spacing w:after="0"/>
              <w:rPr>
                <w:rFonts w:ascii="Cambria" w:hAnsi="Cambria" w:cs="Arial"/>
                <w:sz w:val="22"/>
                <w:szCs w:val="22"/>
              </w:rPr>
            </w:pPr>
            <w:r>
              <w:rPr>
                <w:rFonts w:ascii="Cambria" w:hAnsi="Cambria" w:cs="Arial"/>
                <w:sz w:val="22"/>
                <w:szCs w:val="22"/>
              </w:rPr>
              <w:t>0.9</w:t>
            </w:r>
            <w:r w:rsidR="00F434CE">
              <w:rPr>
                <w:rFonts w:ascii="Cambria" w:hAnsi="Cambria" w:cs="Arial"/>
                <w:sz w:val="22"/>
                <w:szCs w:val="22"/>
              </w:rPr>
              <w:t>7</w:t>
            </w:r>
            <w:r>
              <w:rPr>
                <w:rFonts w:ascii="Cambria" w:hAnsi="Cambria" w:cs="Arial"/>
                <w:sz w:val="22"/>
                <w:szCs w:val="22"/>
              </w:rPr>
              <w:t xml:space="preserve"> (0.8</w:t>
            </w:r>
            <w:r w:rsidR="00C0538A">
              <w:rPr>
                <w:rFonts w:ascii="Cambria" w:hAnsi="Cambria" w:cs="Arial"/>
                <w:sz w:val="22"/>
                <w:szCs w:val="22"/>
              </w:rPr>
              <w:t>4</w:t>
            </w:r>
            <w:r>
              <w:rPr>
                <w:rFonts w:ascii="Cambria" w:hAnsi="Cambria" w:cs="Arial"/>
                <w:sz w:val="22"/>
                <w:szCs w:val="22"/>
              </w:rPr>
              <w:t xml:space="preserve"> to 1.11)</w:t>
            </w:r>
          </w:p>
        </w:tc>
        <w:tc>
          <w:tcPr>
            <w:tcW w:w="1121" w:type="dxa"/>
          </w:tcPr>
          <w:p w14:paraId="32A27521" w14:textId="77777777" w:rsidR="00994F44" w:rsidRDefault="007C1751" w:rsidP="007C1751">
            <w:pPr>
              <w:spacing w:after="0"/>
              <w:rPr>
                <w:rFonts w:ascii="Cambria" w:hAnsi="Cambria" w:cs="Arial"/>
                <w:sz w:val="22"/>
                <w:szCs w:val="22"/>
              </w:rPr>
            </w:pPr>
            <w:r>
              <w:rPr>
                <w:rFonts w:ascii="Cambria" w:hAnsi="Cambria" w:cs="Arial"/>
                <w:sz w:val="22"/>
                <w:szCs w:val="22"/>
              </w:rPr>
              <w:t>0.</w:t>
            </w:r>
            <w:r w:rsidR="00C0538A">
              <w:rPr>
                <w:rFonts w:ascii="Cambria" w:hAnsi="Cambria" w:cs="Arial"/>
                <w:sz w:val="22"/>
                <w:szCs w:val="22"/>
              </w:rPr>
              <w:t>644</w:t>
            </w:r>
          </w:p>
        </w:tc>
        <w:tc>
          <w:tcPr>
            <w:tcW w:w="2244" w:type="dxa"/>
          </w:tcPr>
          <w:p w14:paraId="1D745320" w14:textId="77777777" w:rsidR="00994F44" w:rsidRDefault="00A07A27" w:rsidP="007C1751">
            <w:pPr>
              <w:spacing w:after="0"/>
              <w:rPr>
                <w:rFonts w:ascii="Cambria" w:hAnsi="Cambria" w:cs="Arial"/>
                <w:sz w:val="22"/>
                <w:szCs w:val="22"/>
              </w:rPr>
            </w:pPr>
            <w:r>
              <w:rPr>
                <w:rFonts w:ascii="Cambria" w:hAnsi="Cambria" w:cs="Arial"/>
                <w:sz w:val="22"/>
                <w:szCs w:val="22"/>
              </w:rPr>
              <w:t>1.02</w:t>
            </w:r>
            <w:r w:rsidR="007C1751">
              <w:rPr>
                <w:rFonts w:ascii="Cambria" w:hAnsi="Cambria" w:cs="Arial"/>
                <w:sz w:val="22"/>
                <w:szCs w:val="22"/>
              </w:rPr>
              <w:t xml:space="preserve"> (0.</w:t>
            </w:r>
            <w:r>
              <w:rPr>
                <w:rFonts w:ascii="Cambria" w:hAnsi="Cambria" w:cs="Arial"/>
                <w:sz w:val="22"/>
                <w:szCs w:val="22"/>
              </w:rPr>
              <w:t>9</w:t>
            </w:r>
            <w:r w:rsidR="007C1751">
              <w:rPr>
                <w:rFonts w:ascii="Cambria" w:hAnsi="Cambria" w:cs="Arial"/>
                <w:sz w:val="22"/>
                <w:szCs w:val="22"/>
              </w:rPr>
              <w:t>2 to 1.1</w:t>
            </w:r>
            <w:r w:rsidR="00C0538A">
              <w:rPr>
                <w:rFonts w:ascii="Cambria" w:hAnsi="Cambria" w:cs="Arial"/>
                <w:sz w:val="22"/>
                <w:szCs w:val="22"/>
              </w:rPr>
              <w:t>3</w:t>
            </w:r>
            <w:r w:rsidR="007C1751">
              <w:rPr>
                <w:rFonts w:ascii="Cambria" w:hAnsi="Cambria" w:cs="Arial"/>
                <w:sz w:val="22"/>
                <w:szCs w:val="22"/>
              </w:rPr>
              <w:t>)</w:t>
            </w:r>
          </w:p>
        </w:tc>
        <w:tc>
          <w:tcPr>
            <w:tcW w:w="1121" w:type="dxa"/>
          </w:tcPr>
          <w:p w14:paraId="12A5A7D4" w14:textId="77777777" w:rsidR="00994F44" w:rsidRDefault="007C1751" w:rsidP="00A108F6">
            <w:pPr>
              <w:spacing w:after="0"/>
              <w:rPr>
                <w:rFonts w:ascii="Cambria" w:eastAsiaTheme="majorEastAsia" w:hAnsi="Cambria" w:cs="Arial"/>
                <w:b/>
                <w:bCs/>
                <w:i/>
                <w:iCs/>
                <w:color w:val="4F81BD" w:themeColor="accent1"/>
                <w:sz w:val="22"/>
                <w:szCs w:val="22"/>
              </w:rPr>
            </w:pPr>
            <w:r>
              <w:rPr>
                <w:rFonts w:ascii="Cambria" w:hAnsi="Cambria" w:cs="Arial"/>
                <w:sz w:val="22"/>
                <w:szCs w:val="22"/>
              </w:rPr>
              <w:t>0.</w:t>
            </w:r>
            <w:r w:rsidR="00C0538A">
              <w:rPr>
                <w:rFonts w:ascii="Cambria" w:hAnsi="Cambria" w:cs="Arial"/>
                <w:sz w:val="22"/>
                <w:szCs w:val="22"/>
              </w:rPr>
              <w:t>727</w:t>
            </w:r>
          </w:p>
        </w:tc>
        <w:tc>
          <w:tcPr>
            <w:tcW w:w="2244" w:type="dxa"/>
          </w:tcPr>
          <w:p w14:paraId="78242224" w14:textId="77777777" w:rsidR="00994F44" w:rsidRDefault="007C1751" w:rsidP="007C1751">
            <w:pPr>
              <w:spacing w:after="0"/>
              <w:rPr>
                <w:rFonts w:ascii="Cambria" w:hAnsi="Cambria" w:cs="Arial"/>
                <w:sz w:val="22"/>
                <w:szCs w:val="22"/>
              </w:rPr>
            </w:pPr>
            <w:r>
              <w:rPr>
                <w:rFonts w:ascii="Cambria" w:hAnsi="Cambria" w:cs="Arial"/>
                <w:sz w:val="22"/>
                <w:szCs w:val="22"/>
              </w:rPr>
              <w:t>0.92 (0.82 to 1.0</w:t>
            </w:r>
            <w:r w:rsidR="00C0538A">
              <w:rPr>
                <w:rFonts w:ascii="Cambria" w:hAnsi="Cambria" w:cs="Arial"/>
                <w:sz w:val="22"/>
                <w:szCs w:val="22"/>
              </w:rPr>
              <w:t>3</w:t>
            </w:r>
            <w:r>
              <w:rPr>
                <w:rFonts w:ascii="Cambria" w:hAnsi="Cambria" w:cs="Arial"/>
                <w:sz w:val="22"/>
                <w:szCs w:val="22"/>
              </w:rPr>
              <w:t>)</w:t>
            </w:r>
          </w:p>
        </w:tc>
        <w:tc>
          <w:tcPr>
            <w:tcW w:w="1121" w:type="dxa"/>
          </w:tcPr>
          <w:p w14:paraId="1D3EACC7" w14:textId="77777777" w:rsidR="00994F44" w:rsidRDefault="007C1751" w:rsidP="00A108F6">
            <w:pPr>
              <w:spacing w:after="0"/>
              <w:rPr>
                <w:rFonts w:ascii="Cambria" w:eastAsiaTheme="majorEastAsia" w:hAnsi="Cambria" w:cs="Arial"/>
                <w:b/>
                <w:bCs/>
                <w:i/>
                <w:iCs/>
                <w:color w:val="4F81BD" w:themeColor="accent1"/>
                <w:sz w:val="22"/>
                <w:szCs w:val="22"/>
              </w:rPr>
            </w:pPr>
            <w:r>
              <w:rPr>
                <w:rFonts w:ascii="Cambria" w:hAnsi="Cambria" w:cs="Arial"/>
                <w:sz w:val="22"/>
                <w:szCs w:val="22"/>
              </w:rPr>
              <w:t>0.1</w:t>
            </w:r>
            <w:r w:rsidR="00C0538A">
              <w:rPr>
                <w:rFonts w:ascii="Cambria" w:hAnsi="Cambria" w:cs="Arial"/>
                <w:sz w:val="22"/>
                <w:szCs w:val="22"/>
              </w:rPr>
              <w:t>57</w:t>
            </w:r>
          </w:p>
        </w:tc>
      </w:tr>
      <w:tr w:rsidR="00994F44" w14:paraId="75315CC4" w14:textId="77777777" w:rsidTr="002D729F">
        <w:tc>
          <w:tcPr>
            <w:tcW w:w="2025" w:type="dxa"/>
            <w:vMerge w:val="restart"/>
          </w:tcPr>
          <w:p w14:paraId="5818B969" w14:textId="77777777" w:rsidR="00994F44" w:rsidRPr="00994F44" w:rsidRDefault="00994F44" w:rsidP="007C1751">
            <w:pPr>
              <w:spacing w:after="0"/>
              <w:rPr>
                <w:rFonts w:ascii="Cambria" w:hAnsi="Cambria" w:cs="Arial"/>
                <w:b/>
                <w:sz w:val="22"/>
                <w:szCs w:val="22"/>
              </w:rPr>
            </w:pPr>
          </w:p>
        </w:tc>
        <w:tc>
          <w:tcPr>
            <w:tcW w:w="10168" w:type="dxa"/>
            <w:gridSpan w:val="6"/>
          </w:tcPr>
          <w:p w14:paraId="478DD5EC" w14:textId="77777777" w:rsidR="0026166E" w:rsidRDefault="0026166E" w:rsidP="00994F44">
            <w:pPr>
              <w:spacing w:after="0"/>
              <w:jc w:val="center"/>
              <w:rPr>
                <w:rFonts w:ascii="Cambria" w:hAnsi="Cambria" w:cs="Arial"/>
                <w:b/>
                <w:sz w:val="22"/>
                <w:szCs w:val="22"/>
              </w:rPr>
            </w:pPr>
          </w:p>
          <w:p w14:paraId="2754A457" w14:textId="77777777" w:rsidR="00994F44" w:rsidRDefault="00994F44" w:rsidP="00994F44">
            <w:pPr>
              <w:spacing w:after="0"/>
              <w:jc w:val="center"/>
              <w:rPr>
                <w:rFonts w:ascii="Cambria" w:hAnsi="Cambria" w:cs="Arial"/>
                <w:sz w:val="22"/>
                <w:szCs w:val="22"/>
              </w:rPr>
            </w:pPr>
            <w:r>
              <w:rPr>
                <w:rFonts w:ascii="Cambria" w:hAnsi="Cambria" w:cs="Arial"/>
                <w:b/>
                <w:sz w:val="22"/>
                <w:szCs w:val="22"/>
              </w:rPr>
              <w:t>Patients with ISS</w:t>
            </w:r>
            <w:r w:rsidRPr="00A108F6">
              <w:rPr>
                <w:rFonts w:ascii="Cambria" w:hAnsi="Cambria" w:cs="Arial"/>
                <w:b/>
                <w:sz w:val="22"/>
                <w:szCs w:val="22"/>
              </w:rPr>
              <w:t>&gt;</w:t>
            </w:r>
            <w:r>
              <w:rPr>
                <w:rFonts w:ascii="Cambria" w:hAnsi="Cambria" w:cs="Arial"/>
                <w:b/>
                <w:sz w:val="22"/>
                <w:szCs w:val="22"/>
              </w:rPr>
              <w:t>15</w:t>
            </w:r>
          </w:p>
        </w:tc>
      </w:tr>
      <w:tr w:rsidR="00994F44" w14:paraId="3B6D49AF" w14:textId="77777777" w:rsidTr="002D729F">
        <w:tc>
          <w:tcPr>
            <w:tcW w:w="2025" w:type="dxa"/>
            <w:vMerge/>
          </w:tcPr>
          <w:p w14:paraId="01C0D021" w14:textId="77777777" w:rsidR="00994F44" w:rsidRPr="00994F44" w:rsidRDefault="00994F44" w:rsidP="007C1751">
            <w:pPr>
              <w:spacing w:after="0"/>
              <w:rPr>
                <w:rFonts w:ascii="Cambria" w:hAnsi="Cambria" w:cs="Arial"/>
                <w:b/>
                <w:sz w:val="22"/>
                <w:szCs w:val="22"/>
              </w:rPr>
            </w:pPr>
          </w:p>
        </w:tc>
        <w:tc>
          <w:tcPr>
            <w:tcW w:w="2317" w:type="dxa"/>
          </w:tcPr>
          <w:p w14:paraId="5CFD3E74" w14:textId="77777777" w:rsidR="00994F44" w:rsidRPr="00994F44" w:rsidRDefault="00994F44" w:rsidP="007C1751">
            <w:pPr>
              <w:spacing w:after="0"/>
              <w:rPr>
                <w:rFonts w:ascii="Cambria" w:hAnsi="Cambria" w:cs="Arial"/>
                <w:b/>
                <w:sz w:val="22"/>
                <w:szCs w:val="22"/>
              </w:rPr>
            </w:pPr>
            <w:r w:rsidRPr="00994F44">
              <w:rPr>
                <w:rFonts w:ascii="Cambria" w:hAnsi="Cambria" w:cs="Arial"/>
                <w:b/>
                <w:sz w:val="22"/>
                <w:szCs w:val="22"/>
              </w:rPr>
              <w:t>Weekend day</w:t>
            </w:r>
          </w:p>
        </w:tc>
        <w:tc>
          <w:tcPr>
            <w:tcW w:w="1121" w:type="dxa"/>
          </w:tcPr>
          <w:p w14:paraId="7A51D862" w14:textId="77777777" w:rsidR="00994F44" w:rsidRPr="00994F44" w:rsidRDefault="00994F44" w:rsidP="007C1751">
            <w:pPr>
              <w:spacing w:after="0"/>
              <w:rPr>
                <w:rFonts w:ascii="Cambria" w:hAnsi="Cambria" w:cs="Arial"/>
                <w:b/>
                <w:sz w:val="22"/>
                <w:szCs w:val="22"/>
              </w:rPr>
            </w:pPr>
            <w:r w:rsidRPr="00994F44">
              <w:rPr>
                <w:rFonts w:ascii="Cambria" w:hAnsi="Cambria" w:cs="Arial"/>
                <w:b/>
                <w:sz w:val="22"/>
                <w:szCs w:val="22"/>
              </w:rPr>
              <w:t>P-value</w:t>
            </w:r>
          </w:p>
        </w:tc>
        <w:tc>
          <w:tcPr>
            <w:tcW w:w="2244" w:type="dxa"/>
          </w:tcPr>
          <w:p w14:paraId="30E71C31" w14:textId="77777777" w:rsidR="00994F44" w:rsidRPr="00994F44" w:rsidRDefault="00994F44" w:rsidP="007C1751">
            <w:pPr>
              <w:spacing w:after="0"/>
              <w:rPr>
                <w:rFonts w:ascii="Cambria" w:hAnsi="Cambria" w:cs="Arial"/>
                <w:b/>
                <w:sz w:val="22"/>
                <w:szCs w:val="22"/>
              </w:rPr>
            </w:pPr>
            <w:r w:rsidRPr="00994F44">
              <w:rPr>
                <w:rFonts w:ascii="Cambria" w:hAnsi="Cambria" w:cs="Arial"/>
                <w:b/>
                <w:sz w:val="22"/>
                <w:szCs w:val="22"/>
              </w:rPr>
              <w:t>Week night</w:t>
            </w:r>
          </w:p>
        </w:tc>
        <w:tc>
          <w:tcPr>
            <w:tcW w:w="1121" w:type="dxa"/>
          </w:tcPr>
          <w:p w14:paraId="2D314F8E" w14:textId="77777777" w:rsidR="00994F44" w:rsidRPr="00994F44" w:rsidRDefault="00994F44" w:rsidP="007C1751">
            <w:pPr>
              <w:spacing w:after="0"/>
              <w:rPr>
                <w:rFonts w:ascii="Cambria" w:hAnsi="Cambria" w:cs="Arial"/>
                <w:b/>
                <w:sz w:val="22"/>
                <w:szCs w:val="22"/>
              </w:rPr>
            </w:pPr>
            <w:r w:rsidRPr="00994F44">
              <w:rPr>
                <w:rFonts w:ascii="Cambria" w:hAnsi="Cambria" w:cs="Arial"/>
                <w:b/>
                <w:sz w:val="22"/>
                <w:szCs w:val="22"/>
              </w:rPr>
              <w:t>P-value</w:t>
            </w:r>
          </w:p>
        </w:tc>
        <w:tc>
          <w:tcPr>
            <w:tcW w:w="2244" w:type="dxa"/>
          </w:tcPr>
          <w:p w14:paraId="57C5C690" w14:textId="77777777" w:rsidR="00994F44" w:rsidRPr="00994F44" w:rsidRDefault="00994F44" w:rsidP="007C1751">
            <w:pPr>
              <w:spacing w:after="0"/>
              <w:rPr>
                <w:rFonts w:ascii="Cambria" w:hAnsi="Cambria" w:cs="Arial"/>
                <w:b/>
                <w:sz w:val="22"/>
                <w:szCs w:val="22"/>
              </w:rPr>
            </w:pPr>
            <w:r w:rsidRPr="00994F44">
              <w:rPr>
                <w:rFonts w:ascii="Cambria" w:hAnsi="Cambria" w:cs="Arial"/>
                <w:b/>
                <w:sz w:val="22"/>
                <w:szCs w:val="22"/>
              </w:rPr>
              <w:t>Weekend night</w:t>
            </w:r>
          </w:p>
        </w:tc>
        <w:tc>
          <w:tcPr>
            <w:tcW w:w="1121" w:type="dxa"/>
          </w:tcPr>
          <w:p w14:paraId="595F6332" w14:textId="77777777" w:rsidR="00994F44" w:rsidRPr="00994F44" w:rsidRDefault="00994F44" w:rsidP="007C1751">
            <w:pPr>
              <w:spacing w:after="0"/>
              <w:rPr>
                <w:rFonts w:ascii="Cambria" w:hAnsi="Cambria" w:cs="Arial"/>
                <w:b/>
                <w:sz w:val="22"/>
                <w:szCs w:val="22"/>
              </w:rPr>
            </w:pPr>
            <w:r w:rsidRPr="00994F44">
              <w:rPr>
                <w:rFonts w:ascii="Cambria" w:hAnsi="Cambria" w:cs="Arial"/>
                <w:b/>
                <w:sz w:val="22"/>
                <w:szCs w:val="22"/>
              </w:rPr>
              <w:t>P-value</w:t>
            </w:r>
          </w:p>
        </w:tc>
      </w:tr>
      <w:tr w:rsidR="00994F44" w14:paraId="5D07907B" w14:textId="77777777" w:rsidTr="002D729F">
        <w:tc>
          <w:tcPr>
            <w:tcW w:w="2025" w:type="dxa"/>
          </w:tcPr>
          <w:p w14:paraId="6AB09437" w14:textId="77777777" w:rsidR="00994F44" w:rsidRPr="00994F44" w:rsidRDefault="00994F44" w:rsidP="007C1751">
            <w:pPr>
              <w:spacing w:after="0"/>
              <w:rPr>
                <w:rFonts w:ascii="Cambria" w:hAnsi="Cambria" w:cs="Arial"/>
                <w:b/>
                <w:sz w:val="22"/>
                <w:szCs w:val="22"/>
              </w:rPr>
            </w:pPr>
            <w:r w:rsidRPr="00994F44">
              <w:rPr>
                <w:rFonts w:ascii="Cambria" w:hAnsi="Cambria" w:cs="Arial"/>
                <w:b/>
                <w:sz w:val="22"/>
                <w:szCs w:val="22"/>
              </w:rPr>
              <w:t>Length of stay*</w:t>
            </w:r>
          </w:p>
        </w:tc>
        <w:tc>
          <w:tcPr>
            <w:tcW w:w="2317" w:type="dxa"/>
          </w:tcPr>
          <w:p w14:paraId="1332F36D" w14:textId="77777777" w:rsidR="00994F44" w:rsidRDefault="007C1751" w:rsidP="00B42E31">
            <w:pPr>
              <w:spacing w:after="0"/>
              <w:rPr>
                <w:rFonts w:ascii="Cambria" w:hAnsi="Cambria" w:cs="Arial"/>
                <w:sz w:val="22"/>
                <w:szCs w:val="22"/>
              </w:rPr>
            </w:pPr>
            <w:r>
              <w:rPr>
                <w:rFonts w:ascii="Cambria" w:hAnsi="Cambria" w:cs="Arial"/>
                <w:sz w:val="22"/>
                <w:szCs w:val="22"/>
              </w:rPr>
              <w:t>0.</w:t>
            </w:r>
            <w:r w:rsidR="00B42E31">
              <w:rPr>
                <w:rFonts w:ascii="Cambria" w:hAnsi="Cambria" w:cs="Arial"/>
                <w:sz w:val="22"/>
                <w:szCs w:val="22"/>
              </w:rPr>
              <w:t xml:space="preserve">01 </w:t>
            </w:r>
            <w:r>
              <w:rPr>
                <w:rFonts w:ascii="Cambria" w:hAnsi="Cambria" w:cs="Arial"/>
                <w:sz w:val="22"/>
                <w:szCs w:val="22"/>
              </w:rPr>
              <w:t>(-</w:t>
            </w:r>
            <w:r w:rsidR="00B42E31">
              <w:rPr>
                <w:rFonts w:ascii="Cambria" w:hAnsi="Cambria" w:cs="Arial"/>
                <w:sz w:val="22"/>
                <w:szCs w:val="22"/>
              </w:rPr>
              <w:t>0</w:t>
            </w:r>
            <w:r>
              <w:rPr>
                <w:rFonts w:ascii="Cambria" w:hAnsi="Cambria" w:cs="Arial"/>
                <w:sz w:val="22"/>
                <w:szCs w:val="22"/>
              </w:rPr>
              <w:t>.</w:t>
            </w:r>
            <w:r w:rsidR="00B42E31">
              <w:rPr>
                <w:rFonts w:ascii="Cambria" w:hAnsi="Cambria" w:cs="Arial"/>
                <w:sz w:val="22"/>
                <w:szCs w:val="22"/>
              </w:rPr>
              <w:t xml:space="preserve">05 </w:t>
            </w:r>
            <w:r>
              <w:rPr>
                <w:rFonts w:ascii="Cambria" w:hAnsi="Cambria" w:cs="Arial"/>
                <w:sz w:val="22"/>
                <w:szCs w:val="22"/>
              </w:rPr>
              <w:t xml:space="preserve">to </w:t>
            </w:r>
            <w:r w:rsidR="00B42E31">
              <w:rPr>
                <w:rFonts w:ascii="Cambria" w:hAnsi="Cambria" w:cs="Arial"/>
                <w:sz w:val="22"/>
                <w:szCs w:val="22"/>
              </w:rPr>
              <w:t>0.08</w:t>
            </w:r>
            <w:r>
              <w:rPr>
                <w:rFonts w:ascii="Cambria" w:hAnsi="Cambria" w:cs="Arial"/>
                <w:sz w:val="22"/>
                <w:szCs w:val="22"/>
              </w:rPr>
              <w:t>)</w:t>
            </w:r>
          </w:p>
        </w:tc>
        <w:tc>
          <w:tcPr>
            <w:tcW w:w="1121" w:type="dxa"/>
          </w:tcPr>
          <w:p w14:paraId="24B1503A" w14:textId="77777777" w:rsidR="00994F44" w:rsidRDefault="007C1751" w:rsidP="004C655E">
            <w:pPr>
              <w:spacing w:after="0"/>
              <w:rPr>
                <w:rFonts w:ascii="Cambria" w:hAnsi="Cambria" w:cs="Arial"/>
                <w:sz w:val="22"/>
                <w:szCs w:val="22"/>
              </w:rPr>
            </w:pPr>
            <w:r>
              <w:rPr>
                <w:rFonts w:ascii="Cambria" w:hAnsi="Cambria" w:cs="Arial"/>
                <w:sz w:val="22"/>
                <w:szCs w:val="22"/>
              </w:rPr>
              <w:t>0.</w:t>
            </w:r>
            <w:r w:rsidR="00B42E31">
              <w:rPr>
                <w:rFonts w:ascii="Cambria" w:hAnsi="Cambria" w:cs="Arial"/>
                <w:sz w:val="22"/>
                <w:szCs w:val="22"/>
              </w:rPr>
              <w:t>6</w:t>
            </w:r>
            <w:r w:rsidR="004C655E">
              <w:rPr>
                <w:rFonts w:ascii="Cambria" w:hAnsi="Cambria" w:cs="Arial"/>
                <w:sz w:val="22"/>
                <w:szCs w:val="22"/>
              </w:rPr>
              <w:t>54</w:t>
            </w:r>
          </w:p>
        </w:tc>
        <w:tc>
          <w:tcPr>
            <w:tcW w:w="2244" w:type="dxa"/>
          </w:tcPr>
          <w:p w14:paraId="415F7A51" w14:textId="77777777" w:rsidR="00994F44" w:rsidRDefault="007C1751" w:rsidP="00B42E31">
            <w:pPr>
              <w:spacing w:after="0"/>
              <w:rPr>
                <w:rFonts w:ascii="Cambria" w:hAnsi="Cambria" w:cs="Arial"/>
                <w:sz w:val="22"/>
                <w:szCs w:val="22"/>
              </w:rPr>
            </w:pPr>
            <w:r>
              <w:rPr>
                <w:rFonts w:ascii="Cambria" w:hAnsi="Cambria" w:cs="Arial"/>
                <w:sz w:val="22"/>
                <w:szCs w:val="22"/>
              </w:rPr>
              <w:t>-</w:t>
            </w:r>
            <w:r w:rsidR="00B42E31">
              <w:rPr>
                <w:rFonts w:ascii="Cambria" w:hAnsi="Cambria" w:cs="Arial"/>
                <w:sz w:val="22"/>
                <w:szCs w:val="22"/>
              </w:rPr>
              <w:t>0.07</w:t>
            </w:r>
            <w:r>
              <w:rPr>
                <w:rFonts w:ascii="Cambria" w:hAnsi="Cambria" w:cs="Arial"/>
                <w:sz w:val="22"/>
                <w:szCs w:val="22"/>
              </w:rPr>
              <w:t xml:space="preserve"> (-</w:t>
            </w:r>
            <w:r w:rsidR="00B42E31">
              <w:rPr>
                <w:rFonts w:ascii="Cambria" w:hAnsi="Cambria" w:cs="Arial"/>
                <w:sz w:val="22"/>
                <w:szCs w:val="22"/>
              </w:rPr>
              <w:t>0.12</w:t>
            </w:r>
            <w:r>
              <w:rPr>
                <w:rFonts w:ascii="Cambria" w:hAnsi="Cambria" w:cs="Arial"/>
                <w:sz w:val="22"/>
                <w:szCs w:val="22"/>
              </w:rPr>
              <w:t xml:space="preserve"> to -0.</w:t>
            </w:r>
            <w:r w:rsidR="00B42E31">
              <w:rPr>
                <w:rFonts w:ascii="Cambria" w:hAnsi="Cambria" w:cs="Arial"/>
                <w:sz w:val="22"/>
                <w:szCs w:val="22"/>
              </w:rPr>
              <w:t>02</w:t>
            </w:r>
            <w:r>
              <w:rPr>
                <w:rFonts w:ascii="Cambria" w:hAnsi="Cambria" w:cs="Arial"/>
                <w:sz w:val="22"/>
                <w:szCs w:val="22"/>
              </w:rPr>
              <w:t>)</w:t>
            </w:r>
          </w:p>
        </w:tc>
        <w:tc>
          <w:tcPr>
            <w:tcW w:w="1121" w:type="dxa"/>
          </w:tcPr>
          <w:p w14:paraId="06E44694" w14:textId="77777777" w:rsidR="00994F44" w:rsidRDefault="007C1751" w:rsidP="004C655E">
            <w:pPr>
              <w:spacing w:after="0"/>
              <w:rPr>
                <w:rFonts w:ascii="Cambria" w:hAnsi="Cambria" w:cs="Arial"/>
                <w:sz w:val="22"/>
                <w:szCs w:val="22"/>
              </w:rPr>
            </w:pPr>
            <w:r>
              <w:rPr>
                <w:rFonts w:ascii="Cambria" w:hAnsi="Cambria" w:cs="Arial"/>
                <w:sz w:val="22"/>
                <w:szCs w:val="22"/>
              </w:rPr>
              <w:t>0.</w:t>
            </w:r>
            <w:r w:rsidR="004C655E">
              <w:rPr>
                <w:rFonts w:ascii="Cambria" w:hAnsi="Cambria" w:cs="Arial"/>
                <w:sz w:val="22"/>
                <w:szCs w:val="22"/>
              </w:rPr>
              <w:t>003</w:t>
            </w:r>
          </w:p>
        </w:tc>
        <w:tc>
          <w:tcPr>
            <w:tcW w:w="2244" w:type="dxa"/>
          </w:tcPr>
          <w:p w14:paraId="7E744460" w14:textId="77777777" w:rsidR="00994F44" w:rsidRDefault="007C1751" w:rsidP="00B42E31">
            <w:pPr>
              <w:spacing w:after="0"/>
              <w:rPr>
                <w:rFonts w:ascii="Cambria" w:hAnsi="Cambria" w:cs="Arial"/>
                <w:sz w:val="22"/>
                <w:szCs w:val="22"/>
              </w:rPr>
            </w:pPr>
            <w:r>
              <w:rPr>
                <w:rFonts w:ascii="Cambria" w:hAnsi="Cambria" w:cs="Arial"/>
                <w:sz w:val="22"/>
                <w:szCs w:val="22"/>
              </w:rPr>
              <w:t>-0.</w:t>
            </w:r>
            <w:r w:rsidR="004C655E">
              <w:rPr>
                <w:rFonts w:ascii="Cambria" w:hAnsi="Cambria" w:cs="Arial"/>
                <w:sz w:val="22"/>
                <w:szCs w:val="22"/>
              </w:rPr>
              <w:t>05</w:t>
            </w:r>
            <w:r>
              <w:rPr>
                <w:rFonts w:ascii="Cambria" w:hAnsi="Cambria" w:cs="Arial"/>
                <w:sz w:val="22"/>
                <w:szCs w:val="22"/>
              </w:rPr>
              <w:t xml:space="preserve"> (-</w:t>
            </w:r>
            <w:r w:rsidR="004C655E">
              <w:rPr>
                <w:rFonts w:ascii="Cambria" w:hAnsi="Cambria" w:cs="Arial"/>
                <w:sz w:val="22"/>
                <w:szCs w:val="22"/>
              </w:rPr>
              <w:t>0.10</w:t>
            </w:r>
            <w:r>
              <w:rPr>
                <w:rFonts w:ascii="Cambria" w:hAnsi="Cambria" w:cs="Arial"/>
                <w:sz w:val="22"/>
                <w:szCs w:val="22"/>
              </w:rPr>
              <w:t xml:space="preserve"> to 0.</w:t>
            </w:r>
            <w:r w:rsidR="00B42E31">
              <w:rPr>
                <w:rFonts w:ascii="Cambria" w:hAnsi="Cambria" w:cs="Arial"/>
                <w:sz w:val="22"/>
                <w:szCs w:val="22"/>
              </w:rPr>
              <w:t>01</w:t>
            </w:r>
            <w:r>
              <w:rPr>
                <w:rFonts w:ascii="Cambria" w:hAnsi="Cambria" w:cs="Arial"/>
                <w:sz w:val="22"/>
                <w:szCs w:val="22"/>
              </w:rPr>
              <w:t>)</w:t>
            </w:r>
          </w:p>
        </w:tc>
        <w:tc>
          <w:tcPr>
            <w:tcW w:w="1121" w:type="dxa"/>
          </w:tcPr>
          <w:p w14:paraId="4D7001F2" w14:textId="77777777" w:rsidR="00994F44" w:rsidRDefault="007C1751" w:rsidP="004C655E">
            <w:pPr>
              <w:spacing w:after="0"/>
              <w:rPr>
                <w:rFonts w:ascii="Cambria" w:hAnsi="Cambria" w:cs="Arial"/>
                <w:sz w:val="22"/>
                <w:szCs w:val="22"/>
              </w:rPr>
            </w:pPr>
            <w:r>
              <w:rPr>
                <w:rFonts w:ascii="Cambria" w:hAnsi="Cambria" w:cs="Arial"/>
                <w:sz w:val="22"/>
                <w:szCs w:val="22"/>
              </w:rPr>
              <w:t>0.</w:t>
            </w:r>
            <w:r w:rsidR="004C655E">
              <w:rPr>
                <w:rFonts w:ascii="Cambria" w:hAnsi="Cambria" w:cs="Arial"/>
                <w:sz w:val="22"/>
                <w:szCs w:val="22"/>
              </w:rPr>
              <w:t>030</w:t>
            </w:r>
          </w:p>
        </w:tc>
      </w:tr>
      <w:tr w:rsidR="00994F44" w14:paraId="67F37160" w14:textId="77777777" w:rsidTr="002D729F">
        <w:tc>
          <w:tcPr>
            <w:tcW w:w="2025" w:type="dxa"/>
          </w:tcPr>
          <w:p w14:paraId="063EAA49" w14:textId="77777777" w:rsidR="00994F44" w:rsidRPr="00994F44" w:rsidRDefault="00994F44" w:rsidP="007C1751">
            <w:pPr>
              <w:spacing w:after="0"/>
              <w:rPr>
                <w:rFonts w:ascii="Cambria" w:hAnsi="Cambria" w:cs="Arial"/>
                <w:b/>
                <w:sz w:val="22"/>
                <w:szCs w:val="22"/>
              </w:rPr>
            </w:pPr>
            <w:r w:rsidRPr="00994F44">
              <w:rPr>
                <w:rFonts w:ascii="Cambria" w:hAnsi="Cambria" w:cs="Arial"/>
                <w:b/>
                <w:sz w:val="22"/>
                <w:szCs w:val="22"/>
              </w:rPr>
              <w:t>Transfer**</w:t>
            </w:r>
          </w:p>
        </w:tc>
        <w:tc>
          <w:tcPr>
            <w:tcW w:w="2317" w:type="dxa"/>
          </w:tcPr>
          <w:p w14:paraId="2D175FB4" w14:textId="77777777" w:rsidR="00994F44" w:rsidRDefault="007C1751" w:rsidP="007C1751">
            <w:pPr>
              <w:spacing w:after="0"/>
              <w:rPr>
                <w:rFonts w:ascii="Cambria" w:hAnsi="Cambria" w:cs="Arial"/>
                <w:sz w:val="22"/>
                <w:szCs w:val="22"/>
              </w:rPr>
            </w:pPr>
            <w:r>
              <w:rPr>
                <w:rFonts w:ascii="Cambria" w:hAnsi="Cambria" w:cs="Arial"/>
                <w:sz w:val="22"/>
                <w:szCs w:val="22"/>
              </w:rPr>
              <w:t>1.09 (0.96 to 1.23)</w:t>
            </w:r>
          </w:p>
        </w:tc>
        <w:tc>
          <w:tcPr>
            <w:tcW w:w="1121" w:type="dxa"/>
          </w:tcPr>
          <w:p w14:paraId="74BF442B" w14:textId="77777777" w:rsidR="00994F44" w:rsidRDefault="007C1751" w:rsidP="007C1751">
            <w:pPr>
              <w:spacing w:after="0"/>
              <w:rPr>
                <w:rFonts w:ascii="Cambria" w:hAnsi="Cambria" w:cs="Arial"/>
                <w:sz w:val="22"/>
                <w:szCs w:val="22"/>
              </w:rPr>
            </w:pPr>
            <w:r>
              <w:rPr>
                <w:rFonts w:ascii="Cambria" w:hAnsi="Cambria" w:cs="Arial"/>
                <w:sz w:val="22"/>
                <w:szCs w:val="22"/>
              </w:rPr>
              <w:t>0.171</w:t>
            </w:r>
          </w:p>
        </w:tc>
        <w:tc>
          <w:tcPr>
            <w:tcW w:w="2244" w:type="dxa"/>
          </w:tcPr>
          <w:p w14:paraId="68A72645" w14:textId="77777777" w:rsidR="00994F44" w:rsidRDefault="007C1751" w:rsidP="007C1751">
            <w:pPr>
              <w:spacing w:after="0"/>
              <w:rPr>
                <w:rFonts w:ascii="Cambria" w:hAnsi="Cambria" w:cs="Arial"/>
                <w:sz w:val="22"/>
                <w:szCs w:val="22"/>
              </w:rPr>
            </w:pPr>
            <w:r>
              <w:rPr>
                <w:rFonts w:ascii="Cambria" w:hAnsi="Cambria" w:cs="Arial"/>
                <w:sz w:val="22"/>
                <w:szCs w:val="22"/>
              </w:rPr>
              <w:t>1.92 (1.76 to 2.09)</w:t>
            </w:r>
          </w:p>
        </w:tc>
        <w:tc>
          <w:tcPr>
            <w:tcW w:w="1121" w:type="dxa"/>
          </w:tcPr>
          <w:p w14:paraId="6F74209F" w14:textId="77777777" w:rsidR="00994F44" w:rsidRDefault="007C1751" w:rsidP="007C1751">
            <w:pPr>
              <w:spacing w:after="0"/>
              <w:rPr>
                <w:rFonts w:ascii="Cambria" w:hAnsi="Cambria" w:cs="Arial"/>
                <w:sz w:val="22"/>
                <w:szCs w:val="22"/>
              </w:rPr>
            </w:pPr>
            <w:r>
              <w:rPr>
                <w:rFonts w:ascii="Cambria" w:hAnsi="Cambria" w:cs="Arial"/>
                <w:sz w:val="22"/>
                <w:szCs w:val="22"/>
              </w:rPr>
              <w:t>&lt;0.001</w:t>
            </w:r>
          </w:p>
        </w:tc>
        <w:tc>
          <w:tcPr>
            <w:tcW w:w="2244" w:type="dxa"/>
          </w:tcPr>
          <w:p w14:paraId="551461C1" w14:textId="77777777" w:rsidR="00994F44" w:rsidRDefault="0026166E" w:rsidP="007C1751">
            <w:pPr>
              <w:spacing w:after="0"/>
              <w:rPr>
                <w:rFonts w:ascii="Cambria" w:hAnsi="Cambria" w:cs="Arial"/>
                <w:sz w:val="22"/>
                <w:szCs w:val="22"/>
              </w:rPr>
            </w:pPr>
            <w:r>
              <w:rPr>
                <w:rFonts w:ascii="Cambria" w:hAnsi="Cambria" w:cs="Arial"/>
                <w:sz w:val="22"/>
                <w:szCs w:val="22"/>
              </w:rPr>
              <w:t>1.83 (1.67 to 2.00)</w:t>
            </w:r>
          </w:p>
        </w:tc>
        <w:tc>
          <w:tcPr>
            <w:tcW w:w="1121" w:type="dxa"/>
          </w:tcPr>
          <w:p w14:paraId="09F71BD5" w14:textId="77777777" w:rsidR="00994F44" w:rsidRDefault="0026166E" w:rsidP="007C1751">
            <w:pPr>
              <w:spacing w:after="0"/>
              <w:rPr>
                <w:rFonts w:ascii="Cambria" w:hAnsi="Cambria" w:cs="Arial"/>
                <w:sz w:val="22"/>
                <w:szCs w:val="22"/>
              </w:rPr>
            </w:pPr>
            <w:r>
              <w:rPr>
                <w:rFonts w:ascii="Cambria" w:hAnsi="Cambria" w:cs="Arial"/>
                <w:sz w:val="22"/>
                <w:szCs w:val="22"/>
              </w:rPr>
              <w:t>&lt;0.001</w:t>
            </w:r>
          </w:p>
        </w:tc>
      </w:tr>
      <w:tr w:rsidR="00994F44" w14:paraId="1D1C1EE6" w14:textId="77777777" w:rsidTr="002D729F">
        <w:tc>
          <w:tcPr>
            <w:tcW w:w="2025" w:type="dxa"/>
          </w:tcPr>
          <w:p w14:paraId="01515628" w14:textId="77777777" w:rsidR="00994F44" w:rsidRPr="00994F44" w:rsidRDefault="00994F44" w:rsidP="007C1751">
            <w:pPr>
              <w:spacing w:after="0"/>
              <w:rPr>
                <w:rFonts w:ascii="Cambria" w:hAnsi="Cambria" w:cs="Arial"/>
                <w:b/>
                <w:sz w:val="22"/>
                <w:szCs w:val="22"/>
              </w:rPr>
            </w:pPr>
            <w:r w:rsidRPr="00994F44">
              <w:rPr>
                <w:rFonts w:ascii="Cambria" w:hAnsi="Cambria" w:cs="Arial"/>
                <w:b/>
                <w:sz w:val="22"/>
                <w:szCs w:val="22"/>
              </w:rPr>
              <w:t>GOS**</w:t>
            </w:r>
          </w:p>
        </w:tc>
        <w:tc>
          <w:tcPr>
            <w:tcW w:w="2317" w:type="dxa"/>
          </w:tcPr>
          <w:p w14:paraId="2862EDB0" w14:textId="77777777" w:rsidR="00994F44" w:rsidRDefault="0026166E" w:rsidP="007C1751">
            <w:pPr>
              <w:spacing w:after="0"/>
              <w:rPr>
                <w:rFonts w:ascii="Cambria" w:hAnsi="Cambria" w:cs="Arial"/>
                <w:sz w:val="22"/>
                <w:szCs w:val="22"/>
              </w:rPr>
            </w:pPr>
            <w:r>
              <w:rPr>
                <w:rFonts w:ascii="Cambria" w:hAnsi="Cambria" w:cs="Arial"/>
                <w:sz w:val="22"/>
                <w:szCs w:val="22"/>
              </w:rPr>
              <w:t>0.96 (0.84 to 1.</w:t>
            </w:r>
            <w:r w:rsidR="00CB662F">
              <w:rPr>
                <w:rFonts w:ascii="Cambria" w:hAnsi="Cambria" w:cs="Arial"/>
                <w:sz w:val="22"/>
                <w:szCs w:val="22"/>
              </w:rPr>
              <w:t>09</w:t>
            </w:r>
            <w:r>
              <w:rPr>
                <w:rFonts w:ascii="Cambria" w:hAnsi="Cambria" w:cs="Arial"/>
                <w:sz w:val="22"/>
                <w:szCs w:val="22"/>
              </w:rPr>
              <w:t>)</w:t>
            </w:r>
          </w:p>
        </w:tc>
        <w:tc>
          <w:tcPr>
            <w:tcW w:w="1121" w:type="dxa"/>
          </w:tcPr>
          <w:p w14:paraId="76453268" w14:textId="77777777" w:rsidR="00994F44" w:rsidRDefault="0026166E" w:rsidP="00A108F6">
            <w:pPr>
              <w:spacing w:after="0"/>
              <w:rPr>
                <w:rFonts w:ascii="Cambria" w:eastAsiaTheme="majorEastAsia" w:hAnsi="Cambria" w:cs="Arial"/>
                <w:b/>
                <w:bCs/>
                <w:i/>
                <w:iCs/>
                <w:color w:val="4F81BD" w:themeColor="accent1"/>
                <w:sz w:val="22"/>
                <w:szCs w:val="22"/>
              </w:rPr>
            </w:pPr>
            <w:r>
              <w:rPr>
                <w:rFonts w:ascii="Cambria" w:hAnsi="Cambria" w:cs="Arial"/>
                <w:sz w:val="22"/>
                <w:szCs w:val="22"/>
              </w:rPr>
              <w:t>0.</w:t>
            </w:r>
            <w:r w:rsidR="00CB662F">
              <w:rPr>
                <w:rFonts w:ascii="Cambria" w:hAnsi="Cambria" w:cs="Arial"/>
                <w:sz w:val="22"/>
                <w:szCs w:val="22"/>
              </w:rPr>
              <w:t>520</w:t>
            </w:r>
          </w:p>
        </w:tc>
        <w:tc>
          <w:tcPr>
            <w:tcW w:w="2244" w:type="dxa"/>
          </w:tcPr>
          <w:p w14:paraId="57ABB155" w14:textId="77777777" w:rsidR="00994F44" w:rsidRDefault="0026166E" w:rsidP="00A108F6">
            <w:pPr>
              <w:spacing w:after="0"/>
              <w:rPr>
                <w:rFonts w:ascii="Cambria" w:eastAsiaTheme="majorEastAsia" w:hAnsi="Cambria" w:cs="Arial"/>
                <w:b/>
                <w:bCs/>
                <w:i/>
                <w:iCs/>
                <w:color w:val="4F81BD" w:themeColor="accent1"/>
                <w:sz w:val="22"/>
                <w:szCs w:val="22"/>
              </w:rPr>
            </w:pPr>
            <w:r>
              <w:rPr>
                <w:rFonts w:ascii="Cambria" w:hAnsi="Cambria" w:cs="Arial"/>
                <w:sz w:val="22"/>
                <w:szCs w:val="22"/>
              </w:rPr>
              <w:t>1.0</w:t>
            </w:r>
            <w:r w:rsidR="00CB662F">
              <w:rPr>
                <w:rFonts w:ascii="Cambria" w:hAnsi="Cambria" w:cs="Arial"/>
                <w:sz w:val="22"/>
                <w:szCs w:val="22"/>
              </w:rPr>
              <w:t>4</w:t>
            </w:r>
            <w:r>
              <w:rPr>
                <w:rFonts w:ascii="Cambria" w:hAnsi="Cambria" w:cs="Arial"/>
                <w:sz w:val="22"/>
                <w:szCs w:val="22"/>
              </w:rPr>
              <w:t xml:space="preserve"> (0.9</w:t>
            </w:r>
            <w:r w:rsidR="00CB662F">
              <w:rPr>
                <w:rFonts w:ascii="Cambria" w:hAnsi="Cambria" w:cs="Arial"/>
                <w:sz w:val="22"/>
                <w:szCs w:val="22"/>
              </w:rPr>
              <w:t>5</w:t>
            </w:r>
            <w:r>
              <w:rPr>
                <w:rFonts w:ascii="Cambria" w:hAnsi="Cambria" w:cs="Arial"/>
                <w:sz w:val="22"/>
                <w:szCs w:val="22"/>
              </w:rPr>
              <w:t xml:space="preserve"> to 1.</w:t>
            </w:r>
            <w:r w:rsidR="00CB662F">
              <w:rPr>
                <w:rFonts w:ascii="Cambria" w:hAnsi="Cambria" w:cs="Arial"/>
                <w:sz w:val="22"/>
                <w:szCs w:val="22"/>
              </w:rPr>
              <w:t>15</w:t>
            </w:r>
            <w:r>
              <w:rPr>
                <w:rFonts w:ascii="Cambria" w:hAnsi="Cambria" w:cs="Arial"/>
                <w:sz w:val="22"/>
                <w:szCs w:val="22"/>
              </w:rPr>
              <w:t>)</w:t>
            </w:r>
          </w:p>
        </w:tc>
        <w:tc>
          <w:tcPr>
            <w:tcW w:w="1121" w:type="dxa"/>
          </w:tcPr>
          <w:p w14:paraId="70BF0189" w14:textId="77777777" w:rsidR="00994F44" w:rsidRDefault="0026166E" w:rsidP="00A108F6">
            <w:pPr>
              <w:spacing w:after="0"/>
              <w:rPr>
                <w:rFonts w:ascii="Cambria" w:eastAsiaTheme="majorEastAsia" w:hAnsi="Cambria" w:cs="Arial"/>
                <w:b/>
                <w:bCs/>
                <w:i/>
                <w:iCs/>
                <w:color w:val="4F81BD" w:themeColor="accent1"/>
                <w:sz w:val="22"/>
                <w:szCs w:val="22"/>
              </w:rPr>
            </w:pPr>
            <w:r>
              <w:rPr>
                <w:rFonts w:ascii="Cambria" w:hAnsi="Cambria" w:cs="Arial"/>
                <w:sz w:val="22"/>
                <w:szCs w:val="22"/>
              </w:rPr>
              <w:t>0.</w:t>
            </w:r>
            <w:r w:rsidR="00CB662F">
              <w:rPr>
                <w:rFonts w:ascii="Cambria" w:hAnsi="Cambria" w:cs="Arial"/>
                <w:sz w:val="22"/>
                <w:szCs w:val="22"/>
              </w:rPr>
              <w:t>409</w:t>
            </w:r>
          </w:p>
        </w:tc>
        <w:tc>
          <w:tcPr>
            <w:tcW w:w="2244" w:type="dxa"/>
          </w:tcPr>
          <w:p w14:paraId="6AAAE80B" w14:textId="77777777" w:rsidR="00994F44" w:rsidRDefault="0026166E" w:rsidP="007C1751">
            <w:pPr>
              <w:spacing w:after="0"/>
              <w:rPr>
                <w:rFonts w:ascii="Cambria" w:hAnsi="Cambria" w:cs="Arial"/>
                <w:sz w:val="22"/>
                <w:szCs w:val="22"/>
              </w:rPr>
            </w:pPr>
            <w:r>
              <w:rPr>
                <w:rFonts w:ascii="Cambria" w:hAnsi="Cambria" w:cs="Arial"/>
                <w:sz w:val="22"/>
                <w:szCs w:val="22"/>
              </w:rPr>
              <w:t>1.0</w:t>
            </w:r>
            <w:r w:rsidR="00CB662F">
              <w:rPr>
                <w:rFonts w:ascii="Cambria" w:hAnsi="Cambria" w:cs="Arial"/>
                <w:sz w:val="22"/>
                <w:szCs w:val="22"/>
              </w:rPr>
              <w:t>2</w:t>
            </w:r>
            <w:r>
              <w:rPr>
                <w:rFonts w:ascii="Cambria" w:hAnsi="Cambria" w:cs="Arial"/>
                <w:sz w:val="22"/>
                <w:szCs w:val="22"/>
              </w:rPr>
              <w:t xml:space="preserve"> (0.9</w:t>
            </w:r>
            <w:r w:rsidR="00CB662F">
              <w:rPr>
                <w:rFonts w:ascii="Cambria" w:hAnsi="Cambria" w:cs="Arial"/>
                <w:sz w:val="22"/>
                <w:szCs w:val="22"/>
              </w:rPr>
              <w:t>2</w:t>
            </w:r>
            <w:r>
              <w:rPr>
                <w:rFonts w:ascii="Cambria" w:hAnsi="Cambria" w:cs="Arial"/>
                <w:sz w:val="22"/>
                <w:szCs w:val="22"/>
              </w:rPr>
              <w:t xml:space="preserve"> to 1.1</w:t>
            </w:r>
            <w:r w:rsidR="00CB662F">
              <w:rPr>
                <w:rFonts w:ascii="Cambria" w:hAnsi="Cambria" w:cs="Arial"/>
                <w:sz w:val="22"/>
                <w:szCs w:val="22"/>
              </w:rPr>
              <w:t>3</w:t>
            </w:r>
            <w:r>
              <w:rPr>
                <w:rFonts w:ascii="Cambria" w:hAnsi="Cambria" w:cs="Arial"/>
                <w:sz w:val="22"/>
                <w:szCs w:val="22"/>
              </w:rPr>
              <w:t>)</w:t>
            </w:r>
          </w:p>
        </w:tc>
        <w:tc>
          <w:tcPr>
            <w:tcW w:w="1121" w:type="dxa"/>
          </w:tcPr>
          <w:p w14:paraId="3994D0D4" w14:textId="77777777" w:rsidR="00994F44" w:rsidRDefault="0026166E" w:rsidP="00A108F6">
            <w:pPr>
              <w:spacing w:after="0"/>
              <w:rPr>
                <w:rFonts w:ascii="Cambria" w:eastAsiaTheme="majorEastAsia" w:hAnsi="Cambria" w:cs="Arial"/>
                <w:b/>
                <w:bCs/>
                <w:i/>
                <w:iCs/>
                <w:color w:val="4F81BD" w:themeColor="accent1"/>
                <w:sz w:val="22"/>
                <w:szCs w:val="22"/>
              </w:rPr>
            </w:pPr>
            <w:r>
              <w:rPr>
                <w:rFonts w:ascii="Cambria" w:hAnsi="Cambria" w:cs="Arial"/>
                <w:sz w:val="22"/>
                <w:szCs w:val="22"/>
              </w:rPr>
              <w:t>0.</w:t>
            </w:r>
            <w:r w:rsidR="00CB662F">
              <w:rPr>
                <w:rFonts w:ascii="Cambria" w:hAnsi="Cambria" w:cs="Arial"/>
                <w:sz w:val="22"/>
                <w:szCs w:val="22"/>
              </w:rPr>
              <w:t>735</w:t>
            </w:r>
          </w:p>
        </w:tc>
      </w:tr>
      <w:tr w:rsidR="00994F44" w14:paraId="14C5A897" w14:textId="77777777" w:rsidTr="002D729F">
        <w:tc>
          <w:tcPr>
            <w:tcW w:w="2025" w:type="dxa"/>
          </w:tcPr>
          <w:p w14:paraId="5ADA14C7" w14:textId="77777777" w:rsidR="00994F44" w:rsidRPr="00994F44" w:rsidRDefault="00994F44" w:rsidP="007C1751">
            <w:pPr>
              <w:spacing w:after="0"/>
              <w:rPr>
                <w:rFonts w:ascii="Cambria" w:hAnsi="Cambria" w:cs="Arial"/>
                <w:b/>
                <w:sz w:val="22"/>
                <w:szCs w:val="22"/>
              </w:rPr>
            </w:pPr>
            <w:r w:rsidRPr="00994F44">
              <w:rPr>
                <w:rFonts w:ascii="Cambria" w:hAnsi="Cambria" w:cs="Arial"/>
                <w:b/>
                <w:sz w:val="22"/>
                <w:szCs w:val="22"/>
              </w:rPr>
              <w:t>Mortality**</w:t>
            </w:r>
          </w:p>
        </w:tc>
        <w:tc>
          <w:tcPr>
            <w:tcW w:w="2317" w:type="dxa"/>
          </w:tcPr>
          <w:p w14:paraId="7B5BEB1C" w14:textId="77777777" w:rsidR="00994F44" w:rsidRDefault="0026166E" w:rsidP="007C1751">
            <w:pPr>
              <w:spacing w:after="0"/>
              <w:rPr>
                <w:rFonts w:ascii="Cambria" w:hAnsi="Cambria" w:cs="Arial"/>
                <w:sz w:val="22"/>
                <w:szCs w:val="22"/>
              </w:rPr>
            </w:pPr>
            <w:r>
              <w:rPr>
                <w:rFonts w:ascii="Cambria" w:hAnsi="Cambria" w:cs="Arial"/>
                <w:sz w:val="22"/>
                <w:szCs w:val="22"/>
              </w:rPr>
              <w:t>1.00 (0.88 to 1.12)</w:t>
            </w:r>
          </w:p>
        </w:tc>
        <w:tc>
          <w:tcPr>
            <w:tcW w:w="1121" w:type="dxa"/>
          </w:tcPr>
          <w:p w14:paraId="105782B1" w14:textId="77777777" w:rsidR="00994F44" w:rsidRDefault="0026166E" w:rsidP="007C1751">
            <w:pPr>
              <w:spacing w:after="0"/>
              <w:rPr>
                <w:rFonts w:ascii="Cambria" w:hAnsi="Cambria" w:cs="Arial"/>
                <w:sz w:val="22"/>
                <w:szCs w:val="22"/>
              </w:rPr>
            </w:pPr>
            <w:r>
              <w:rPr>
                <w:rFonts w:ascii="Cambria" w:hAnsi="Cambria" w:cs="Arial"/>
                <w:sz w:val="22"/>
                <w:szCs w:val="22"/>
              </w:rPr>
              <w:t>0.924</w:t>
            </w:r>
          </w:p>
        </w:tc>
        <w:tc>
          <w:tcPr>
            <w:tcW w:w="2244" w:type="dxa"/>
          </w:tcPr>
          <w:p w14:paraId="083D7AF9" w14:textId="77777777" w:rsidR="00994F44" w:rsidRDefault="0026166E" w:rsidP="007C1751">
            <w:pPr>
              <w:spacing w:after="0"/>
              <w:rPr>
                <w:rFonts w:ascii="Cambria" w:hAnsi="Cambria" w:cs="Arial"/>
                <w:sz w:val="22"/>
                <w:szCs w:val="22"/>
              </w:rPr>
            </w:pPr>
            <w:r>
              <w:rPr>
                <w:rFonts w:ascii="Cambria" w:hAnsi="Cambria" w:cs="Arial"/>
                <w:sz w:val="22"/>
                <w:szCs w:val="22"/>
              </w:rPr>
              <w:t>0.99 (0.88 to 1.12)</w:t>
            </w:r>
          </w:p>
        </w:tc>
        <w:tc>
          <w:tcPr>
            <w:tcW w:w="1121" w:type="dxa"/>
          </w:tcPr>
          <w:p w14:paraId="39A35E8D" w14:textId="77777777" w:rsidR="00994F44" w:rsidRDefault="0026166E" w:rsidP="007C1751">
            <w:pPr>
              <w:spacing w:after="0"/>
              <w:rPr>
                <w:rFonts w:ascii="Cambria" w:hAnsi="Cambria" w:cs="Arial"/>
                <w:sz w:val="22"/>
                <w:szCs w:val="22"/>
              </w:rPr>
            </w:pPr>
            <w:r>
              <w:rPr>
                <w:rFonts w:ascii="Cambria" w:hAnsi="Cambria" w:cs="Arial"/>
                <w:sz w:val="22"/>
                <w:szCs w:val="22"/>
              </w:rPr>
              <w:t>0.911</w:t>
            </w:r>
          </w:p>
        </w:tc>
        <w:tc>
          <w:tcPr>
            <w:tcW w:w="2244" w:type="dxa"/>
          </w:tcPr>
          <w:p w14:paraId="4B6F14A0" w14:textId="77777777" w:rsidR="00994F44" w:rsidRDefault="0026166E" w:rsidP="007C1751">
            <w:pPr>
              <w:spacing w:after="0"/>
              <w:rPr>
                <w:rFonts w:ascii="Cambria" w:hAnsi="Cambria" w:cs="Arial"/>
                <w:sz w:val="22"/>
                <w:szCs w:val="22"/>
              </w:rPr>
            </w:pPr>
            <w:r>
              <w:rPr>
                <w:rFonts w:ascii="Cambria" w:hAnsi="Cambria" w:cs="Arial"/>
                <w:sz w:val="22"/>
                <w:szCs w:val="22"/>
              </w:rPr>
              <w:t>0.92 (0.81 to 1.05)</w:t>
            </w:r>
          </w:p>
        </w:tc>
        <w:tc>
          <w:tcPr>
            <w:tcW w:w="1121" w:type="dxa"/>
          </w:tcPr>
          <w:p w14:paraId="7F7709F3" w14:textId="77777777" w:rsidR="00994F44" w:rsidRDefault="0026166E" w:rsidP="007C1751">
            <w:pPr>
              <w:spacing w:after="0"/>
              <w:rPr>
                <w:rFonts w:ascii="Cambria" w:hAnsi="Cambria" w:cs="Arial"/>
                <w:sz w:val="22"/>
                <w:szCs w:val="22"/>
              </w:rPr>
            </w:pPr>
            <w:r>
              <w:rPr>
                <w:rFonts w:ascii="Cambria" w:hAnsi="Cambria" w:cs="Arial"/>
                <w:sz w:val="22"/>
                <w:szCs w:val="22"/>
              </w:rPr>
              <w:t>0.210</w:t>
            </w:r>
          </w:p>
        </w:tc>
      </w:tr>
    </w:tbl>
    <w:p w14:paraId="7DE15F53" w14:textId="77777777" w:rsidR="00C52BF0" w:rsidRPr="00C130AF" w:rsidRDefault="00C52BF0" w:rsidP="00393E0A">
      <w:pPr>
        <w:spacing w:after="0"/>
        <w:rPr>
          <w:rFonts w:ascii="Cambria" w:hAnsi="Cambria" w:cs="Arial"/>
          <w:sz w:val="22"/>
          <w:szCs w:val="22"/>
        </w:rPr>
      </w:pPr>
      <w:r w:rsidRPr="00C52BF0">
        <w:rPr>
          <w:rFonts w:ascii="Cambria" w:hAnsi="Cambria" w:cs="Arial"/>
          <w:sz w:val="22"/>
          <w:szCs w:val="22"/>
        </w:rPr>
        <w:lastRenderedPageBreak/>
        <w:t>*</w:t>
      </w:r>
      <w:proofErr w:type="gramStart"/>
      <w:r w:rsidR="00C1591E">
        <w:rPr>
          <w:rFonts w:ascii="Cambria" w:hAnsi="Cambria" w:cs="Arial"/>
          <w:sz w:val="22"/>
          <w:szCs w:val="22"/>
        </w:rPr>
        <w:t>generalised</w:t>
      </w:r>
      <w:proofErr w:type="gramEnd"/>
      <w:r w:rsidR="00C1591E" w:rsidRPr="00C52BF0">
        <w:rPr>
          <w:rFonts w:ascii="Cambria" w:hAnsi="Cambria" w:cs="Arial"/>
          <w:sz w:val="22"/>
          <w:szCs w:val="22"/>
        </w:rPr>
        <w:t xml:space="preserve"> </w:t>
      </w:r>
      <w:r w:rsidRPr="00C52BF0">
        <w:rPr>
          <w:rFonts w:ascii="Cambria" w:hAnsi="Cambria" w:cs="Arial"/>
          <w:sz w:val="22"/>
          <w:szCs w:val="22"/>
        </w:rPr>
        <w:t xml:space="preserve">linear models with output as predicted mean difference with 95% confidence intervals; **multivariable logistic regression model with output as odds ratio with 95% confidence intervals; † covariates: age, sex, </w:t>
      </w:r>
      <w:proofErr w:type="spellStart"/>
      <w:r w:rsidRPr="00C52BF0">
        <w:rPr>
          <w:rFonts w:ascii="Cambria" w:hAnsi="Cambria" w:cs="Arial"/>
          <w:sz w:val="22"/>
          <w:szCs w:val="22"/>
        </w:rPr>
        <w:t>Charlson</w:t>
      </w:r>
      <w:proofErr w:type="spellEnd"/>
      <w:r w:rsidRPr="00C52BF0">
        <w:rPr>
          <w:rFonts w:ascii="Cambria" w:hAnsi="Cambria" w:cs="Arial"/>
          <w:sz w:val="22"/>
          <w:szCs w:val="22"/>
        </w:rPr>
        <w:t xml:space="preserve"> Comorbidity Index, Injury Severity Score, Glasgow Coma Scale score.</w:t>
      </w:r>
      <w:r w:rsidR="00393E0A" w:rsidRPr="00C52BF0">
        <w:rPr>
          <w:rFonts w:ascii="Cambria" w:hAnsi="Cambria"/>
          <w:sz w:val="22"/>
          <w:szCs w:val="22"/>
        </w:rPr>
        <w:t xml:space="preserve"> </w:t>
      </w:r>
    </w:p>
    <w:sectPr w:rsidR="00C52BF0" w:rsidRPr="00C130AF" w:rsidSect="00C55515">
      <w:pgSz w:w="16840" w:h="11900" w:orient="landscape"/>
      <w:pgMar w:top="1531" w:right="1440" w:bottom="1531"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25F070" w14:textId="77777777" w:rsidR="00E42838" w:rsidRDefault="00E42838" w:rsidP="00AA5410">
      <w:pPr>
        <w:spacing w:after="0"/>
      </w:pPr>
      <w:r>
        <w:separator/>
      </w:r>
    </w:p>
  </w:endnote>
  <w:endnote w:type="continuationSeparator" w:id="0">
    <w:p w14:paraId="39F0F002" w14:textId="77777777" w:rsidR="00E42838" w:rsidRDefault="00E42838" w:rsidP="00AA541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MS Gothic">
    <w:altName w:val="ＭＳ ゴシック"/>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12F561" w14:textId="77777777" w:rsidR="00E42838" w:rsidRDefault="00E42838" w:rsidP="00AA5410">
      <w:pPr>
        <w:spacing w:after="0"/>
      </w:pPr>
      <w:r>
        <w:separator/>
      </w:r>
    </w:p>
  </w:footnote>
  <w:footnote w:type="continuationSeparator" w:id="0">
    <w:p w14:paraId="75B7B91C" w14:textId="77777777" w:rsidR="00E42838" w:rsidRDefault="00E42838" w:rsidP="00AA5410">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13384C"/>
    <w:multiLevelType w:val="hybridMultilevel"/>
    <w:tmpl w:val="014882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23"/>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u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E4C12"/>
    <w:rsid w:val="00041CE3"/>
    <w:rsid w:val="00047D12"/>
    <w:rsid w:val="00050E49"/>
    <w:rsid w:val="00057F39"/>
    <w:rsid w:val="0006189C"/>
    <w:rsid w:val="00066E31"/>
    <w:rsid w:val="0007146D"/>
    <w:rsid w:val="0007172C"/>
    <w:rsid w:val="00077FC8"/>
    <w:rsid w:val="00091DB2"/>
    <w:rsid w:val="000A7C39"/>
    <w:rsid w:val="000B789A"/>
    <w:rsid w:val="000D28DE"/>
    <w:rsid w:val="000D50ED"/>
    <w:rsid w:val="000D79AE"/>
    <w:rsid w:val="000E1205"/>
    <w:rsid w:val="000F18FD"/>
    <w:rsid w:val="000F5E99"/>
    <w:rsid w:val="000F6D3C"/>
    <w:rsid w:val="000F77DC"/>
    <w:rsid w:val="00102FD5"/>
    <w:rsid w:val="001036EB"/>
    <w:rsid w:val="001049BE"/>
    <w:rsid w:val="001074CA"/>
    <w:rsid w:val="00112C5D"/>
    <w:rsid w:val="0011536D"/>
    <w:rsid w:val="00121967"/>
    <w:rsid w:val="001221C5"/>
    <w:rsid w:val="00124D84"/>
    <w:rsid w:val="001358EA"/>
    <w:rsid w:val="00143780"/>
    <w:rsid w:val="001507F1"/>
    <w:rsid w:val="00152787"/>
    <w:rsid w:val="00153620"/>
    <w:rsid w:val="00153E64"/>
    <w:rsid w:val="001555E9"/>
    <w:rsid w:val="00157017"/>
    <w:rsid w:val="0015742D"/>
    <w:rsid w:val="0016103A"/>
    <w:rsid w:val="00161B01"/>
    <w:rsid w:val="00166477"/>
    <w:rsid w:val="00183FCF"/>
    <w:rsid w:val="00186A7E"/>
    <w:rsid w:val="00190C40"/>
    <w:rsid w:val="00192FF3"/>
    <w:rsid w:val="00197181"/>
    <w:rsid w:val="001A4635"/>
    <w:rsid w:val="001B07CB"/>
    <w:rsid w:val="001C0F6A"/>
    <w:rsid w:val="001C3CCC"/>
    <w:rsid w:val="001C4C74"/>
    <w:rsid w:val="001C704F"/>
    <w:rsid w:val="001D3899"/>
    <w:rsid w:val="001D41BB"/>
    <w:rsid w:val="001E2B41"/>
    <w:rsid w:val="001E3BB0"/>
    <w:rsid w:val="001E76FA"/>
    <w:rsid w:val="001F3DBA"/>
    <w:rsid w:val="001F75FC"/>
    <w:rsid w:val="0020419C"/>
    <w:rsid w:val="0022186A"/>
    <w:rsid w:val="00222CFD"/>
    <w:rsid w:val="002322DE"/>
    <w:rsid w:val="002426F5"/>
    <w:rsid w:val="00255ADD"/>
    <w:rsid w:val="0026166E"/>
    <w:rsid w:val="00267412"/>
    <w:rsid w:val="00267E0E"/>
    <w:rsid w:val="002718C9"/>
    <w:rsid w:val="00275495"/>
    <w:rsid w:val="00281F68"/>
    <w:rsid w:val="0028321D"/>
    <w:rsid w:val="00283910"/>
    <w:rsid w:val="002855B7"/>
    <w:rsid w:val="0029032A"/>
    <w:rsid w:val="002B2B0D"/>
    <w:rsid w:val="002B5BCB"/>
    <w:rsid w:val="002C4026"/>
    <w:rsid w:val="002C7E76"/>
    <w:rsid w:val="002D36DD"/>
    <w:rsid w:val="002D653D"/>
    <w:rsid w:val="002D729F"/>
    <w:rsid w:val="002E011F"/>
    <w:rsid w:val="002E19FC"/>
    <w:rsid w:val="002E63C5"/>
    <w:rsid w:val="002F71D6"/>
    <w:rsid w:val="00305F77"/>
    <w:rsid w:val="003160EE"/>
    <w:rsid w:val="003167C4"/>
    <w:rsid w:val="00323A4E"/>
    <w:rsid w:val="00326EDF"/>
    <w:rsid w:val="00330D54"/>
    <w:rsid w:val="00342014"/>
    <w:rsid w:val="00345488"/>
    <w:rsid w:val="003455ED"/>
    <w:rsid w:val="0035000E"/>
    <w:rsid w:val="003531CB"/>
    <w:rsid w:val="00357DE7"/>
    <w:rsid w:val="00361276"/>
    <w:rsid w:val="003612A4"/>
    <w:rsid w:val="00362CD4"/>
    <w:rsid w:val="003742CF"/>
    <w:rsid w:val="003776DA"/>
    <w:rsid w:val="00382F11"/>
    <w:rsid w:val="00392DFA"/>
    <w:rsid w:val="00393E0A"/>
    <w:rsid w:val="0039488B"/>
    <w:rsid w:val="003A1BF1"/>
    <w:rsid w:val="003A37A5"/>
    <w:rsid w:val="003A71DD"/>
    <w:rsid w:val="003B0C09"/>
    <w:rsid w:val="003B2EFC"/>
    <w:rsid w:val="003B2FE6"/>
    <w:rsid w:val="003B3161"/>
    <w:rsid w:val="003B576E"/>
    <w:rsid w:val="003B78E5"/>
    <w:rsid w:val="003C0CDB"/>
    <w:rsid w:val="003C337B"/>
    <w:rsid w:val="003F07C3"/>
    <w:rsid w:val="004106DF"/>
    <w:rsid w:val="0041129E"/>
    <w:rsid w:val="00413EFC"/>
    <w:rsid w:val="004202E7"/>
    <w:rsid w:val="00422319"/>
    <w:rsid w:val="004330A4"/>
    <w:rsid w:val="0043739A"/>
    <w:rsid w:val="00440400"/>
    <w:rsid w:val="004466C5"/>
    <w:rsid w:val="00457D84"/>
    <w:rsid w:val="0046558C"/>
    <w:rsid w:val="004737A6"/>
    <w:rsid w:val="0047698B"/>
    <w:rsid w:val="00484BEE"/>
    <w:rsid w:val="0048586E"/>
    <w:rsid w:val="004903C8"/>
    <w:rsid w:val="004A6D31"/>
    <w:rsid w:val="004C0D8F"/>
    <w:rsid w:val="004C5FFB"/>
    <w:rsid w:val="004C655E"/>
    <w:rsid w:val="004C6C73"/>
    <w:rsid w:val="004C73B7"/>
    <w:rsid w:val="004D5986"/>
    <w:rsid w:val="004E2631"/>
    <w:rsid w:val="004E2DD1"/>
    <w:rsid w:val="004E7807"/>
    <w:rsid w:val="004F0E16"/>
    <w:rsid w:val="004F337B"/>
    <w:rsid w:val="005017E3"/>
    <w:rsid w:val="00502D75"/>
    <w:rsid w:val="0051052D"/>
    <w:rsid w:val="00511F0A"/>
    <w:rsid w:val="00516B0D"/>
    <w:rsid w:val="00534FD5"/>
    <w:rsid w:val="005447C9"/>
    <w:rsid w:val="00556136"/>
    <w:rsid w:val="005615C0"/>
    <w:rsid w:val="005625E1"/>
    <w:rsid w:val="00567D4D"/>
    <w:rsid w:val="0057073F"/>
    <w:rsid w:val="005808DB"/>
    <w:rsid w:val="00583E29"/>
    <w:rsid w:val="00585A60"/>
    <w:rsid w:val="00591E48"/>
    <w:rsid w:val="00592599"/>
    <w:rsid w:val="00594AEC"/>
    <w:rsid w:val="005C0DBC"/>
    <w:rsid w:val="005C7614"/>
    <w:rsid w:val="005D37B6"/>
    <w:rsid w:val="005E3594"/>
    <w:rsid w:val="005F1724"/>
    <w:rsid w:val="005F24E5"/>
    <w:rsid w:val="005F2A02"/>
    <w:rsid w:val="00604B36"/>
    <w:rsid w:val="00611D7B"/>
    <w:rsid w:val="006232B9"/>
    <w:rsid w:val="00624A23"/>
    <w:rsid w:val="006251B3"/>
    <w:rsid w:val="006256EC"/>
    <w:rsid w:val="00625A28"/>
    <w:rsid w:val="0063190F"/>
    <w:rsid w:val="00635B42"/>
    <w:rsid w:val="00651AF7"/>
    <w:rsid w:val="00653D19"/>
    <w:rsid w:val="00656816"/>
    <w:rsid w:val="00657EFD"/>
    <w:rsid w:val="00667D36"/>
    <w:rsid w:val="00673455"/>
    <w:rsid w:val="00676826"/>
    <w:rsid w:val="00683507"/>
    <w:rsid w:val="00692BB4"/>
    <w:rsid w:val="006A0CE1"/>
    <w:rsid w:val="006A2FB9"/>
    <w:rsid w:val="006B0801"/>
    <w:rsid w:val="006E146C"/>
    <w:rsid w:val="006E4C12"/>
    <w:rsid w:val="006F0F05"/>
    <w:rsid w:val="006F3004"/>
    <w:rsid w:val="006F73AA"/>
    <w:rsid w:val="00704107"/>
    <w:rsid w:val="007053EF"/>
    <w:rsid w:val="00706801"/>
    <w:rsid w:val="007174AA"/>
    <w:rsid w:val="00735FA7"/>
    <w:rsid w:val="00742122"/>
    <w:rsid w:val="0074241B"/>
    <w:rsid w:val="00753150"/>
    <w:rsid w:val="00753722"/>
    <w:rsid w:val="00774C6B"/>
    <w:rsid w:val="0077507D"/>
    <w:rsid w:val="00780C53"/>
    <w:rsid w:val="00782C5A"/>
    <w:rsid w:val="007966A9"/>
    <w:rsid w:val="007A1FFD"/>
    <w:rsid w:val="007A3A1B"/>
    <w:rsid w:val="007B23B6"/>
    <w:rsid w:val="007B6EF2"/>
    <w:rsid w:val="007C1751"/>
    <w:rsid w:val="007D36E1"/>
    <w:rsid w:val="007D5BD6"/>
    <w:rsid w:val="007D643C"/>
    <w:rsid w:val="007E2638"/>
    <w:rsid w:val="007E7308"/>
    <w:rsid w:val="007F3FA4"/>
    <w:rsid w:val="008060D5"/>
    <w:rsid w:val="0081412C"/>
    <w:rsid w:val="0081421B"/>
    <w:rsid w:val="00814AA1"/>
    <w:rsid w:val="00815524"/>
    <w:rsid w:val="00837C68"/>
    <w:rsid w:val="00842D3A"/>
    <w:rsid w:val="00854944"/>
    <w:rsid w:val="0085683C"/>
    <w:rsid w:val="00857F10"/>
    <w:rsid w:val="008620C3"/>
    <w:rsid w:val="008626B0"/>
    <w:rsid w:val="00873078"/>
    <w:rsid w:val="00892AF2"/>
    <w:rsid w:val="008974D1"/>
    <w:rsid w:val="008A0255"/>
    <w:rsid w:val="008A2892"/>
    <w:rsid w:val="008A298B"/>
    <w:rsid w:val="008B25FA"/>
    <w:rsid w:val="008B67F1"/>
    <w:rsid w:val="008C1BED"/>
    <w:rsid w:val="008C337B"/>
    <w:rsid w:val="008C4932"/>
    <w:rsid w:val="008E302F"/>
    <w:rsid w:val="008E6620"/>
    <w:rsid w:val="008E7B63"/>
    <w:rsid w:val="008F4491"/>
    <w:rsid w:val="008F5E37"/>
    <w:rsid w:val="008F60FB"/>
    <w:rsid w:val="008F6CC0"/>
    <w:rsid w:val="00904D82"/>
    <w:rsid w:val="00905EE1"/>
    <w:rsid w:val="00922302"/>
    <w:rsid w:val="00922341"/>
    <w:rsid w:val="009241BC"/>
    <w:rsid w:val="0092467F"/>
    <w:rsid w:val="00932567"/>
    <w:rsid w:val="00934FD6"/>
    <w:rsid w:val="00942BB7"/>
    <w:rsid w:val="0095265C"/>
    <w:rsid w:val="00954447"/>
    <w:rsid w:val="00963CB2"/>
    <w:rsid w:val="0098547D"/>
    <w:rsid w:val="00992312"/>
    <w:rsid w:val="00994F44"/>
    <w:rsid w:val="009969E9"/>
    <w:rsid w:val="009A570E"/>
    <w:rsid w:val="009B0AAA"/>
    <w:rsid w:val="009B367C"/>
    <w:rsid w:val="009B54D7"/>
    <w:rsid w:val="009F1452"/>
    <w:rsid w:val="00A02DCC"/>
    <w:rsid w:val="00A07A27"/>
    <w:rsid w:val="00A108F6"/>
    <w:rsid w:val="00A112B6"/>
    <w:rsid w:val="00A14213"/>
    <w:rsid w:val="00A1625F"/>
    <w:rsid w:val="00A32233"/>
    <w:rsid w:val="00A35EE6"/>
    <w:rsid w:val="00A3758D"/>
    <w:rsid w:val="00A37A1E"/>
    <w:rsid w:val="00A51D52"/>
    <w:rsid w:val="00A621B1"/>
    <w:rsid w:val="00A6570A"/>
    <w:rsid w:val="00A73B36"/>
    <w:rsid w:val="00A77CC5"/>
    <w:rsid w:val="00A8516E"/>
    <w:rsid w:val="00A91EEF"/>
    <w:rsid w:val="00A95238"/>
    <w:rsid w:val="00A95D23"/>
    <w:rsid w:val="00AA50E1"/>
    <w:rsid w:val="00AA5410"/>
    <w:rsid w:val="00AB1C15"/>
    <w:rsid w:val="00AB621D"/>
    <w:rsid w:val="00AC107C"/>
    <w:rsid w:val="00AD1127"/>
    <w:rsid w:val="00AD1524"/>
    <w:rsid w:val="00AD25B4"/>
    <w:rsid w:val="00AE0389"/>
    <w:rsid w:val="00AF464F"/>
    <w:rsid w:val="00B027E8"/>
    <w:rsid w:val="00B11927"/>
    <w:rsid w:val="00B14441"/>
    <w:rsid w:val="00B24759"/>
    <w:rsid w:val="00B30765"/>
    <w:rsid w:val="00B32EDB"/>
    <w:rsid w:val="00B35781"/>
    <w:rsid w:val="00B400E8"/>
    <w:rsid w:val="00B40D4F"/>
    <w:rsid w:val="00B42232"/>
    <w:rsid w:val="00B42E31"/>
    <w:rsid w:val="00B43645"/>
    <w:rsid w:val="00B47846"/>
    <w:rsid w:val="00B61428"/>
    <w:rsid w:val="00B61FB6"/>
    <w:rsid w:val="00B7532F"/>
    <w:rsid w:val="00B900D1"/>
    <w:rsid w:val="00BA0089"/>
    <w:rsid w:val="00BA1A66"/>
    <w:rsid w:val="00BB3195"/>
    <w:rsid w:val="00BC269C"/>
    <w:rsid w:val="00BC506D"/>
    <w:rsid w:val="00BC71EB"/>
    <w:rsid w:val="00BC7772"/>
    <w:rsid w:val="00BD409A"/>
    <w:rsid w:val="00BD46CA"/>
    <w:rsid w:val="00BE055E"/>
    <w:rsid w:val="00BE2B2F"/>
    <w:rsid w:val="00BF0C7C"/>
    <w:rsid w:val="00BF3EF2"/>
    <w:rsid w:val="00C0538A"/>
    <w:rsid w:val="00C12756"/>
    <w:rsid w:val="00C12B42"/>
    <w:rsid w:val="00C130AF"/>
    <w:rsid w:val="00C13997"/>
    <w:rsid w:val="00C1591E"/>
    <w:rsid w:val="00C21144"/>
    <w:rsid w:val="00C2146E"/>
    <w:rsid w:val="00C21EF7"/>
    <w:rsid w:val="00C2243B"/>
    <w:rsid w:val="00C22C5A"/>
    <w:rsid w:val="00C2574A"/>
    <w:rsid w:val="00C42A5D"/>
    <w:rsid w:val="00C47F57"/>
    <w:rsid w:val="00C52BF0"/>
    <w:rsid w:val="00C5341A"/>
    <w:rsid w:val="00C55515"/>
    <w:rsid w:val="00C57E16"/>
    <w:rsid w:val="00C60776"/>
    <w:rsid w:val="00C63C07"/>
    <w:rsid w:val="00C712F1"/>
    <w:rsid w:val="00C71F5B"/>
    <w:rsid w:val="00C733F7"/>
    <w:rsid w:val="00C92919"/>
    <w:rsid w:val="00C954B4"/>
    <w:rsid w:val="00C96DEE"/>
    <w:rsid w:val="00CA227F"/>
    <w:rsid w:val="00CA524E"/>
    <w:rsid w:val="00CA7396"/>
    <w:rsid w:val="00CB08A5"/>
    <w:rsid w:val="00CB42F9"/>
    <w:rsid w:val="00CB662F"/>
    <w:rsid w:val="00CC2B16"/>
    <w:rsid w:val="00CC414D"/>
    <w:rsid w:val="00CD2F84"/>
    <w:rsid w:val="00CD46AE"/>
    <w:rsid w:val="00CD6954"/>
    <w:rsid w:val="00CD79CC"/>
    <w:rsid w:val="00CE1152"/>
    <w:rsid w:val="00CF3675"/>
    <w:rsid w:val="00D10F52"/>
    <w:rsid w:val="00D11945"/>
    <w:rsid w:val="00D13112"/>
    <w:rsid w:val="00D320CE"/>
    <w:rsid w:val="00D324EF"/>
    <w:rsid w:val="00D33FFE"/>
    <w:rsid w:val="00D40F88"/>
    <w:rsid w:val="00D420A7"/>
    <w:rsid w:val="00D42ECB"/>
    <w:rsid w:val="00D46345"/>
    <w:rsid w:val="00D5041D"/>
    <w:rsid w:val="00D554D3"/>
    <w:rsid w:val="00D716CF"/>
    <w:rsid w:val="00D7452B"/>
    <w:rsid w:val="00D746B9"/>
    <w:rsid w:val="00D804CB"/>
    <w:rsid w:val="00D8597E"/>
    <w:rsid w:val="00D86DD8"/>
    <w:rsid w:val="00D95976"/>
    <w:rsid w:val="00DA4298"/>
    <w:rsid w:val="00DB1803"/>
    <w:rsid w:val="00DD08AB"/>
    <w:rsid w:val="00DD0C4C"/>
    <w:rsid w:val="00DD1C8C"/>
    <w:rsid w:val="00DD51E1"/>
    <w:rsid w:val="00DF7B32"/>
    <w:rsid w:val="00E01542"/>
    <w:rsid w:val="00E1426E"/>
    <w:rsid w:val="00E26493"/>
    <w:rsid w:val="00E322DC"/>
    <w:rsid w:val="00E34A56"/>
    <w:rsid w:val="00E42838"/>
    <w:rsid w:val="00E4581E"/>
    <w:rsid w:val="00E60D0E"/>
    <w:rsid w:val="00E62B76"/>
    <w:rsid w:val="00E6312A"/>
    <w:rsid w:val="00E63D91"/>
    <w:rsid w:val="00E65F5D"/>
    <w:rsid w:val="00E8563F"/>
    <w:rsid w:val="00EA0A52"/>
    <w:rsid w:val="00EA7DEA"/>
    <w:rsid w:val="00EB11F4"/>
    <w:rsid w:val="00EB5B73"/>
    <w:rsid w:val="00EB792F"/>
    <w:rsid w:val="00EC3938"/>
    <w:rsid w:val="00EC6D8A"/>
    <w:rsid w:val="00ED1432"/>
    <w:rsid w:val="00ED2522"/>
    <w:rsid w:val="00EE31AF"/>
    <w:rsid w:val="00EF12D9"/>
    <w:rsid w:val="00EF517A"/>
    <w:rsid w:val="00EF57F7"/>
    <w:rsid w:val="00EF58BC"/>
    <w:rsid w:val="00EF60EF"/>
    <w:rsid w:val="00EF6C77"/>
    <w:rsid w:val="00F049CA"/>
    <w:rsid w:val="00F05DF9"/>
    <w:rsid w:val="00F14D2A"/>
    <w:rsid w:val="00F154E5"/>
    <w:rsid w:val="00F173C9"/>
    <w:rsid w:val="00F203E8"/>
    <w:rsid w:val="00F32B1A"/>
    <w:rsid w:val="00F36391"/>
    <w:rsid w:val="00F412F5"/>
    <w:rsid w:val="00F4234A"/>
    <w:rsid w:val="00F434CE"/>
    <w:rsid w:val="00F52ADD"/>
    <w:rsid w:val="00F53B93"/>
    <w:rsid w:val="00F55632"/>
    <w:rsid w:val="00F826F0"/>
    <w:rsid w:val="00F87C56"/>
    <w:rsid w:val="00F96C89"/>
    <w:rsid w:val="00FA1928"/>
    <w:rsid w:val="00FA1AD9"/>
    <w:rsid w:val="00FA1B18"/>
    <w:rsid w:val="00FA51E2"/>
    <w:rsid w:val="00FC00C6"/>
    <w:rsid w:val="00FC584F"/>
    <w:rsid w:val="00FC58B4"/>
    <w:rsid w:val="00FC74EF"/>
    <w:rsid w:val="00FD104A"/>
    <w:rsid w:val="00FD6EA7"/>
    <w:rsid w:val="00FE0A92"/>
    <w:rsid w:val="00FF0336"/>
    <w:rsid w:val="00FF2D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BAA184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4C12"/>
    <w:pPr>
      <w:spacing w:after="200"/>
    </w:pPr>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D804CB"/>
    <w:pPr>
      <w:spacing w:after="0"/>
      <w:jc w:val="center"/>
    </w:pPr>
    <w:rPr>
      <w:rFonts w:ascii="Cambria" w:hAnsi="Cambria"/>
    </w:rPr>
  </w:style>
  <w:style w:type="paragraph" w:customStyle="1" w:styleId="EndNoteBibliography">
    <w:name w:val="EndNote Bibliography"/>
    <w:basedOn w:val="Normal"/>
    <w:rsid w:val="00D804CB"/>
    <w:rPr>
      <w:rFonts w:ascii="Cambria" w:hAnsi="Cambria"/>
    </w:rPr>
  </w:style>
  <w:style w:type="character" w:styleId="CommentReference">
    <w:name w:val="annotation reference"/>
    <w:basedOn w:val="DefaultParagraphFont"/>
    <w:uiPriority w:val="99"/>
    <w:semiHidden/>
    <w:unhideWhenUsed/>
    <w:rsid w:val="0007172C"/>
    <w:rPr>
      <w:sz w:val="18"/>
      <w:szCs w:val="18"/>
    </w:rPr>
  </w:style>
  <w:style w:type="paragraph" w:styleId="CommentText">
    <w:name w:val="annotation text"/>
    <w:basedOn w:val="Normal"/>
    <w:link w:val="CommentTextChar"/>
    <w:uiPriority w:val="99"/>
    <w:unhideWhenUsed/>
    <w:rsid w:val="0007172C"/>
  </w:style>
  <w:style w:type="character" w:customStyle="1" w:styleId="CommentTextChar">
    <w:name w:val="Comment Text Char"/>
    <w:basedOn w:val="DefaultParagraphFont"/>
    <w:link w:val="CommentText"/>
    <w:uiPriority w:val="99"/>
    <w:rsid w:val="0007172C"/>
    <w:rPr>
      <w:lang w:eastAsia="ja-JP"/>
    </w:rPr>
  </w:style>
  <w:style w:type="paragraph" w:styleId="CommentSubject">
    <w:name w:val="annotation subject"/>
    <w:basedOn w:val="CommentText"/>
    <w:next w:val="CommentText"/>
    <w:link w:val="CommentSubjectChar"/>
    <w:uiPriority w:val="99"/>
    <w:semiHidden/>
    <w:unhideWhenUsed/>
    <w:rsid w:val="0007172C"/>
    <w:rPr>
      <w:b/>
      <w:bCs/>
      <w:sz w:val="20"/>
      <w:szCs w:val="20"/>
    </w:rPr>
  </w:style>
  <w:style w:type="character" w:customStyle="1" w:styleId="CommentSubjectChar">
    <w:name w:val="Comment Subject Char"/>
    <w:basedOn w:val="CommentTextChar"/>
    <w:link w:val="CommentSubject"/>
    <w:uiPriority w:val="99"/>
    <w:semiHidden/>
    <w:rsid w:val="0007172C"/>
    <w:rPr>
      <w:b/>
      <w:bCs/>
      <w:sz w:val="20"/>
      <w:szCs w:val="20"/>
      <w:lang w:eastAsia="ja-JP"/>
    </w:rPr>
  </w:style>
  <w:style w:type="paragraph" w:styleId="BalloonText">
    <w:name w:val="Balloon Text"/>
    <w:basedOn w:val="Normal"/>
    <w:link w:val="BalloonTextChar"/>
    <w:uiPriority w:val="99"/>
    <w:semiHidden/>
    <w:unhideWhenUsed/>
    <w:rsid w:val="0007172C"/>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7172C"/>
    <w:rPr>
      <w:rFonts w:ascii="Lucida Grande" w:hAnsi="Lucida Grande" w:cs="Lucida Grande"/>
      <w:sz w:val="18"/>
      <w:szCs w:val="18"/>
      <w:lang w:eastAsia="ja-JP"/>
    </w:rPr>
  </w:style>
  <w:style w:type="table" w:styleId="TableGrid">
    <w:name w:val="Table Grid"/>
    <w:basedOn w:val="TableNormal"/>
    <w:uiPriority w:val="59"/>
    <w:rsid w:val="00C52BF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A5410"/>
    <w:pPr>
      <w:tabs>
        <w:tab w:val="center" w:pos="4320"/>
        <w:tab w:val="right" w:pos="8640"/>
      </w:tabs>
      <w:spacing w:after="0"/>
    </w:pPr>
  </w:style>
  <w:style w:type="character" w:customStyle="1" w:styleId="HeaderChar">
    <w:name w:val="Header Char"/>
    <w:basedOn w:val="DefaultParagraphFont"/>
    <w:link w:val="Header"/>
    <w:uiPriority w:val="99"/>
    <w:rsid w:val="00AA5410"/>
    <w:rPr>
      <w:lang w:eastAsia="ja-JP"/>
    </w:rPr>
  </w:style>
  <w:style w:type="paragraph" w:styleId="Footer">
    <w:name w:val="footer"/>
    <w:basedOn w:val="Normal"/>
    <w:link w:val="FooterChar"/>
    <w:uiPriority w:val="99"/>
    <w:unhideWhenUsed/>
    <w:rsid w:val="00AA5410"/>
    <w:pPr>
      <w:tabs>
        <w:tab w:val="center" w:pos="4320"/>
        <w:tab w:val="right" w:pos="8640"/>
      </w:tabs>
      <w:spacing w:after="0"/>
    </w:pPr>
  </w:style>
  <w:style w:type="character" w:customStyle="1" w:styleId="FooterChar">
    <w:name w:val="Footer Char"/>
    <w:basedOn w:val="DefaultParagraphFont"/>
    <w:link w:val="Footer"/>
    <w:uiPriority w:val="99"/>
    <w:rsid w:val="00AA5410"/>
    <w:rPr>
      <w:lang w:eastAsia="ja-JP"/>
    </w:rPr>
  </w:style>
  <w:style w:type="paragraph" w:styleId="Revision">
    <w:name w:val="Revision"/>
    <w:hidden/>
    <w:uiPriority w:val="99"/>
    <w:semiHidden/>
    <w:rsid w:val="00DA4298"/>
    <w:rPr>
      <w:lang w:eastAsia="ja-JP"/>
    </w:rPr>
  </w:style>
  <w:style w:type="paragraph" w:styleId="ListParagraph">
    <w:name w:val="List Paragraph"/>
    <w:basedOn w:val="Normal"/>
    <w:uiPriority w:val="34"/>
    <w:qFormat/>
    <w:rsid w:val="0081421B"/>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4C12"/>
    <w:pPr>
      <w:spacing w:after="200"/>
    </w:pPr>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D804CB"/>
    <w:pPr>
      <w:spacing w:after="0"/>
      <w:jc w:val="center"/>
    </w:pPr>
    <w:rPr>
      <w:rFonts w:ascii="Cambria" w:hAnsi="Cambria"/>
    </w:rPr>
  </w:style>
  <w:style w:type="paragraph" w:customStyle="1" w:styleId="EndNoteBibliography">
    <w:name w:val="EndNote Bibliography"/>
    <w:basedOn w:val="Normal"/>
    <w:rsid w:val="00D804CB"/>
    <w:rPr>
      <w:rFonts w:ascii="Cambria" w:hAnsi="Cambria"/>
    </w:rPr>
  </w:style>
  <w:style w:type="character" w:styleId="CommentReference">
    <w:name w:val="annotation reference"/>
    <w:basedOn w:val="DefaultParagraphFont"/>
    <w:uiPriority w:val="99"/>
    <w:semiHidden/>
    <w:unhideWhenUsed/>
    <w:rsid w:val="0007172C"/>
    <w:rPr>
      <w:sz w:val="18"/>
      <w:szCs w:val="18"/>
    </w:rPr>
  </w:style>
  <w:style w:type="paragraph" w:styleId="CommentText">
    <w:name w:val="annotation text"/>
    <w:basedOn w:val="Normal"/>
    <w:link w:val="CommentTextChar"/>
    <w:uiPriority w:val="99"/>
    <w:unhideWhenUsed/>
    <w:rsid w:val="0007172C"/>
  </w:style>
  <w:style w:type="character" w:customStyle="1" w:styleId="CommentTextChar">
    <w:name w:val="Comment Text Char"/>
    <w:basedOn w:val="DefaultParagraphFont"/>
    <w:link w:val="CommentText"/>
    <w:uiPriority w:val="99"/>
    <w:rsid w:val="0007172C"/>
    <w:rPr>
      <w:lang w:eastAsia="ja-JP"/>
    </w:rPr>
  </w:style>
  <w:style w:type="paragraph" w:styleId="CommentSubject">
    <w:name w:val="annotation subject"/>
    <w:basedOn w:val="CommentText"/>
    <w:next w:val="CommentText"/>
    <w:link w:val="CommentSubjectChar"/>
    <w:uiPriority w:val="99"/>
    <w:semiHidden/>
    <w:unhideWhenUsed/>
    <w:rsid w:val="0007172C"/>
    <w:rPr>
      <w:b/>
      <w:bCs/>
      <w:sz w:val="20"/>
      <w:szCs w:val="20"/>
    </w:rPr>
  </w:style>
  <w:style w:type="character" w:customStyle="1" w:styleId="CommentSubjectChar">
    <w:name w:val="Comment Subject Char"/>
    <w:basedOn w:val="CommentTextChar"/>
    <w:link w:val="CommentSubject"/>
    <w:uiPriority w:val="99"/>
    <w:semiHidden/>
    <w:rsid w:val="0007172C"/>
    <w:rPr>
      <w:b/>
      <w:bCs/>
      <w:sz w:val="20"/>
      <w:szCs w:val="20"/>
      <w:lang w:eastAsia="ja-JP"/>
    </w:rPr>
  </w:style>
  <w:style w:type="paragraph" w:styleId="BalloonText">
    <w:name w:val="Balloon Text"/>
    <w:basedOn w:val="Normal"/>
    <w:link w:val="BalloonTextChar"/>
    <w:uiPriority w:val="99"/>
    <w:semiHidden/>
    <w:unhideWhenUsed/>
    <w:rsid w:val="0007172C"/>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7172C"/>
    <w:rPr>
      <w:rFonts w:ascii="Lucida Grande" w:hAnsi="Lucida Grande" w:cs="Lucida Grande"/>
      <w:sz w:val="18"/>
      <w:szCs w:val="18"/>
      <w:lang w:eastAsia="ja-JP"/>
    </w:rPr>
  </w:style>
  <w:style w:type="table" w:styleId="TableGrid">
    <w:name w:val="Table Grid"/>
    <w:basedOn w:val="TableNormal"/>
    <w:uiPriority w:val="59"/>
    <w:rsid w:val="00C52BF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A5410"/>
    <w:pPr>
      <w:tabs>
        <w:tab w:val="center" w:pos="4320"/>
        <w:tab w:val="right" w:pos="8640"/>
      </w:tabs>
      <w:spacing w:after="0"/>
    </w:pPr>
  </w:style>
  <w:style w:type="character" w:customStyle="1" w:styleId="HeaderChar">
    <w:name w:val="Header Char"/>
    <w:basedOn w:val="DefaultParagraphFont"/>
    <w:link w:val="Header"/>
    <w:uiPriority w:val="99"/>
    <w:rsid w:val="00AA5410"/>
    <w:rPr>
      <w:lang w:eastAsia="ja-JP"/>
    </w:rPr>
  </w:style>
  <w:style w:type="paragraph" w:styleId="Footer">
    <w:name w:val="footer"/>
    <w:basedOn w:val="Normal"/>
    <w:link w:val="FooterChar"/>
    <w:uiPriority w:val="99"/>
    <w:unhideWhenUsed/>
    <w:rsid w:val="00AA5410"/>
    <w:pPr>
      <w:tabs>
        <w:tab w:val="center" w:pos="4320"/>
        <w:tab w:val="right" w:pos="8640"/>
      </w:tabs>
      <w:spacing w:after="0"/>
    </w:pPr>
  </w:style>
  <w:style w:type="character" w:customStyle="1" w:styleId="FooterChar">
    <w:name w:val="Footer Char"/>
    <w:basedOn w:val="DefaultParagraphFont"/>
    <w:link w:val="Footer"/>
    <w:uiPriority w:val="99"/>
    <w:rsid w:val="00AA5410"/>
    <w:rPr>
      <w:lang w:eastAsia="ja-JP"/>
    </w:rPr>
  </w:style>
  <w:style w:type="paragraph" w:styleId="Revision">
    <w:name w:val="Revision"/>
    <w:hidden/>
    <w:uiPriority w:val="99"/>
    <w:semiHidden/>
    <w:rsid w:val="00DA4298"/>
    <w:rPr>
      <w:lang w:eastAsia="ja-JP"/>
    </w:rPr>
  </w:style>
  <w:style w:type="paragraph" w:styleId="ListParagraph">
    <w:name w:val="List Paragraph"/>
    <w:basedOn w:val="Normal"/>
    <w:uiPriority w:val="34"/>
    <w:qFormat/>
    <w:rsid w:val="0081421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107154-4603-9640-82FD-AEC831777B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10856</Words>
  <Characters>61883</Characters>
  <Application>Microsoft Macintosh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University of Warwick</Company>
  <LinksUpToDate>false</LinksUpToDate>
  <CharactersWithSpaces>725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Metcalfe</dc:creator>
  <cp:lastModifiedBy>David Metcalfe</cp:lastModifiedBy>
  <cp:revision>6</cp:revision>
  <dcterms:created xsi:type="dcterms:W3CDTF">2016-06-11T13:10:00Z</dcterms:created>
  <dcterms:modified xsi:type="dcterms:W3CDTF">2016-06-13T16:20:00Z</dcterms:modified>
</cp:coreProperties>
</file>